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asvg="http://schemas.microsoft.com/office/drawing/2016/SVG/main" mc:Ignorable="w14 w15 w16se w16cid w16 w16cex w16sdtdh wp14">
  <w:body>
    <w:p w:rsidR="00A216EE" w:rsidP="00A216EE" w:rsidRDefault="008A39C7" w14:paraId="4EFA0F02" w14:textId="6DFA582C">
      <w:pPr>
        <w:jc w:val="center"/>
        <w:rPr>
          <w:lang w:val="en-GB"/>
        </w:rPr>
      </w:pPr>
      <w:r w:rsidRPr="003B3B4D">
        <w:rPr>
          <w:noProof/>
          <w:lang w:val="en-GB"/>
        </w:rPr>
        <w:drawing>
          <wp:inline distT="0" distB="0" distL="0" distR="0" wp14:anchorId="38158360" wp14:editId="1D28C286">
            <wp:extent cx="6120130" cy="772160"/>
            <wp:effectExtent l="0" t="0" r="1270" b="254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772160"/>
                    </a:xfrm>
                    <a:prstGeom prst="rect">
                      <a:avLst/>
                    </a:prstGeom>
                    <a:noFill/>
                    <a:ln>
                      <a:noFill/>
                    </a:ln>
                  </pic:spPr>
                </pic:pic>
              </a:graphicData>
            </a:graphic>
          </wp:inline>
        </w:drawing>
      </w:r>
    </w:p>
    <w:p w:rsidRPr="0027210F" w:rsidR="006D7659" w:rsidP="006D7659" w:rsidRDefault="006D7659" w14:paraId="667135F8" w14:textId="77777777">
      <w:pPr>
        <w:pStyle w:val="Kommentartext"/>
        <w:pBdr>
          <w:top w:val="single" w:color="auto" w:sz="4" w:space="1"/>
          <w:left w:val="single" w:color="auto" w:sz="4" w:space="1"/>
          <w:bottom w:val="single" w:color="auto" w:sz="4" w:space="1"/>
          <w:right w:val="single" w:color="auto" w:sz="4" w:space="1"/>
        </w:pBdr>
        <w:shd w:val="clear" w:color="auto" w:fill="FF836B"/>
        <w:rPr>
          <w:color w:val="000000" w:themeColor="text1"/>
          <w:lang w:val="en-GB"/>
        </w:rPr>
      </w:pPr>
      <w:r w:rsidRPr="0027210F">
        <w:rPr>
          <w:color w:val="000000" w:themeColor="text1"/>
          <w:lang w:val="en-GB"/>
        </w:rPr>
        <w:t xml:space="preserve">Some comments on the final report: </w:t>
      </w:r>
    </w:p>
    <w:p w:rsidRPr="0027210F" w:rsidR="006D7659" w:rsidP="006D7659" w:rsidRDefault="006D7659" w14:paraId="20305A84" w14:textId="2819CEFB">
      <w:pPr>
        <w:pStyle w:val="Kommentartext"/>
        <w:pBdr>
          <w:top w:val="single" w:color="auto" w:sz="4" w:space="1"/>
          <w:left w:val="single" w:color="auto" w:sz="4" w:space="1"/>
          <w:bottom w:val="single" w:color="auto" w:sz="4" w:space="1"/>
          <w:right w:val="single" w:color="auto" w:sz="4" w:space="1"/>
        </w:pBdr>
        <w:shd w:val="clear" w:color="auto" w:fill="FF836B"/>
        <w:rPr>
          <w:color w:val="000000" w:themeColor="text1"/>
          <w:lang w:val="en-GB"/>
        </w:rPr>
      </w:pPr>
      <w:r w:rsidRPr="0027210F">
        <w:rPr>
          <w:color w:val="000000" w:themeColor="text1"/>
          <w:lang w:val="en-GB"/>
        </w:rPr>
        <w:t xml:space="preserve">(1) If too many people are working in this word, please create your part in a </w:t>
      </w:r>
      <w:r w:rsidRPr="0027210F">
        <w:rPr>
          <w:b/>
          <w:bCs/>
          <w:color w:val="000000" w:themeColor="text1"/>
          <w:lang w:val="en-GB"/>
        </w:rPr>
        <w:t>separate document and then transfer it to the main document</w:t>
      </w:r>
      <w:r w:rsidRPr="0027210F">
        <w:rPr>
          <w:color w:val="000000" w:themeColor="text1"/>
          <w:lang w:val="en-GB"/>
        </w:rPr>
        <w:t xml:space="preserve">. Otherwise </w:t>
      </w:r>
      <w:r w:rsidRPr="0027210F" w:rsidR="00E60CCF">
        <w:rPr>
          <w:color w:val="000000" w:themeColor="text1"/>
          <w:lang w:val="en-GB"/>
        </w:rPr>
        <w:t xml:space="preserve">the </w:t>
      </w:r>
      <w:r w:rsidRPr="0027210F">
        <w:rPr>
          <w:color w:val="000000" w:themeColor="text1"/>
          <w:lang w:val="en-GB"/>
        </w:rPr>
        <w:t>document will break down.</w:t>
      </w:r>
    </w:p>
    <w:p w:rsidRPr="0027210F" w:rsidR="006D7659" w:rsidP="006D7659" w:rsidRDefault="006D7659" w14:paraId="7A0D313F" w14:textId="77777777">
      <w:pPr>
        <w:pStyle w:val="Kommentartext"/>
        <w:pBdr>
          <w:top w:val="single" w:color="auto" w:sz="4" w:space="1"/>
          <w:left w:val="single" w:color="auto" w:sz="4" w:space="1"/>
          <w:bottom w:val="single" w:color="auto" w:sz="4" w:space="1"/>
          <w:right w:val="single" w:color="auto" w:sz="4" w:space="1"/>
        </w:pBdr>
        <w:shd w:val="clear" w:color="auto" w:fill="FF836B"/>
        <w:rPr>
          <w:color w:val="000000" w:themeColor="text1"/>
          <w:lang w:val="en-GB"/>
        </w:rPr>
      </w:pPr>
      <w:r w:rsidRPr="0027210F">
        <w:rPr>
          <w:color w:val="000000" w:themeColor="text1"/>
          <w:lang w:val="en-GB"/>
        </w:rPr>
        <w:t xml:space="preserve">(2) Please insert the </w:t>
      </w:r>
      <w:r w:rsidRPr="0027210F">
        <w:rPr>
          <w:b/>
          <w:bCs/>
          <w:color w:val="000000" w:themeColor="text1"/>
          <w:lang w:val="en-GB"/>
        </w:rPr>
        <w:t>sources with a footer (Fusszeile)</w:t>
      </w:r>
      <w:r w:rsidRPr="0027210F">
        <w:rPr>
          <w:color w:val="000000" w:themeColor="text1"/>
          <w:lang w:val="en-GB"/>
        </w:rPr>
        <w:t xml:space="preserve">. We will then merge all sources at the end. </w:t>
      </w:r>
    </w:p>
    <w:p w:rsidRPr="0027210F" w:rsidR="006D7659" w:rsidP="006D7659" w:rsidRDefault="006D7659" w14:paraId="67274009" w14:textId="77777777">
      <w:pPr>
        <w:pStyle w:val="Kommentartext"/>
        <w:pBdr>
          <w:top w:val="single" w:color="auto" w:sz="4" w:space="1"/>
          <w:left w:val="single" w:color="auto" w:sz="4" w:space="1"/>
          <w:bottom w:val="single" w:color="auto" w:sz="4" w:space="1"/>
          <w:right w:val="single" w:color="auto" w:sz="4" w:space="1"/>
        </w:pBdr>
        <w:shd w:val="clear" w:color="auto" w:fill="FF836B"/>
        <w:rPr>
          <w:color w:val="000000" w:themeColor="text1"/>
          <w:lang w:val="en-GB"/>
        </w:rPr>
      </w:pPr>
      <w:r w:rsidRPr="0027210F">
        <w:rPr>
          <w:color w:val="000000" w:themeColor="text1"/>
          <w:lang w:val="en-GB"/>
        </w:rPr>
        <w:t xml:space="preserve">(3) Please </w:t>
      </w:r>
      <w:r w:rsidRPr="0027210F">
        <w:rPr>
          <w:b/>
          <w:bCs/>
          <w:color w:val="000000" w:themeColor="text1"/>
          <w:lang w:val="en-GB"/>
        </w:rPr>
        <w:t>do not change the formatting</w:t>
      </w:r>
      <w:r w:rsidRPr="0027210F">
        <w:rPr>
          <w:color w:val="000000" w:themeColor="text1"/>
          <w:lang w:val="en-GB"/>
        </w:rPr>
        <w:t xml:space="preserve"> anymore.</w:t>
      </w:r>
    </w:p>
    <w:p w:rsidR="008A39C7" w:rsidP="006D7659" w:rsidRDefault="008A39C7" w14:paraId="13B80215" w14:textId="77777777">
      <w:pPr>
        <w:rPr>
          <w:b/>
          <w:sz w:val="28"/>
          <w:szCs w:val="24"/>
          <w:lang w:val="en-GB"/>
        </w:rPr>
      </w:pPr>
    </w:p>
    <w:p w:rsidR="00844F63" w:rsidP="00A216EE" w:rsidRDefault="00A216EE" w14:paraId="0F0F1B8C" w14:textId="41EAD7C6">
      <w:pPr>
        <w:jc w:val="center"/>
        <w:rPr>
          <w:b/>
          <w:sz w:val="28"/>
          <w:szCs w:val="24"/>
          <w:lang w:val="en-GB"/>
        </w:rPr>
      </w:pPr>
      <w:r w:rsidRPr="00A216EE">
        <w:rPr>
          <w:b/>
          <w:sz w:val="28"/>
          <w:szCs w:val="24"/>
          <w:lang w:val="en-GB"/>
        </w:rPr>
        <w:t>Design of Biopharmaceutical Production Facilities</w:t>
      </w:r>
    </w:p>
    <w:p w:rsidRPr="00A216EE" w:rsidR="00A216EE" w:rsidP="00A216EE" w:rsidRDefault="00A216EE" w14:paraId="7EE40167" w14:textId="77777777">
      <w:pPr>
        <w:jc w:val="center"/>
        <w:rPr>
          <w:lang w:val="en-GB"/>
        </w:rPr>
      </w:pPr>
    </w:p>
    <w:p w:rsidR="0057272E" w:rsidP="00B56387" w:rsidRDefault="00A216EE" w14:paraId="79E4F455" w14:textId="768A2875">
      <w:pPr>
        <w:jc w:val="center"/>
        <w:rPr>
          <w:lang w:val="en-GB"/>
        </w:rPr>
      </w:pPr>
      <w:r w:rsidRPr="00A216EE">
        <w:rPr>
          <w:lang w:val="en-GB"/>
        </w:rPr>
        <w:t>B</w:t>
      </w:r>
      <w:r>
        <w:rPr>
          <w:lang w:val="en-GB"/>
        </w:rPr>
        <w:t>y group 3</w:t>
      </w:r>
      <w:r w:rsidR="005E7C39">
        <w:rPr>
          <w:lang w:val="en-GB"/>
        </w:rPr>
        <w:t>:</w:t>
      </w:r>
    </w:p>
    <w:p w:rsidRPr="00ED3716" w:rsidR="00B56387" w:rsidP="00BE2780" w:rsidRDefault="008A39C7" w14:paraId="702AB3C1" w14:textId="07919486">
      <w:pPr>
        <w:jc w:val="center"/>
        <w:rPr>
          <w:lang w:val="en-GB"/>
        </w:rPr>
      </w:pPr>
      <w:r w:rsidRPr="00ED3716">
        <w:rPr>
          <w:lang w:val="en-GB"/>
        </w:rPr>
        <w:t>Genilloud Franck,</w:t>
      </w:r>
      <w:r>
        <w:rPr>
          <w:lang w:val="en-GB"/>
        </w:rPr>
        <w:t xml:space="preserve"> </w:t>
      </w:r>
      <w:r w:rsidRPr="00AC2EDD">
        <w:rPr>
          <w:lang w:val="en-GB"/>
        </w:rPr>
        <w:t>Khan Salman</w:t>
      </w:r>
      <w:r>
        <w:rPr>
          <w:lang w:val="en-GB"/>
        </w:rPr>
        <w:t xml:space="preserve">, Kölbener Christa, </w:t>
      </w:r>
      <w:r w:rsidR="00BE2780">
        <w:rPr>
          <w:lang w:val="en-GB"/>
        </w:rPr>
        <w:br/>
      </w:r>
      <w:r w:rsidRPr="004E33E0">
        <w:rPr>
          <w:lang w:val="en-GB"/>
        </w:rPr>
        <w:t>Kreuzer Jan</w:t>
      </w:r>
      <w:r>
        <w:rPr>
          <w:lang w:val="en-GB"/>
        </w:rPr>
        <w:t xml:space="preserve">, </w:t>
      </w:r>
      <w:r w:rsidRPr="004E33E0">
        <w:rPr>
          <w:lang w:val="en-GB"/>
        </w:rPr>
        <w:t>Kuleta Natalia Karolina</w:t>
      </w:r>
      <w:r>
        <w:rPr>
          <w:lang w:val="en-GB"/>
        </w:rPr>
        <w:t xml:space="preserve">, </w:t>
      </w:r>
      <w:r w:rsidRPr="004E33E0">
        <w:rPr>
          <w:lang w:val="en-GB"/>
        </w:rPr>
        <w:t>Lopez Sosa Alejandra</w:t>
      </w:r>
      <w:r>
        <w:rPr>
          <w:lang w:val="en-GB"/>
        </w:rPr>
        <w:t xml:space="preserve">, </w:t>
      </w:r>
      <w:r w:rsidR="00BE2780">
        <w:rPr>
          <w:lang w:val="en-GB"/>
        </w:rPr>
        <w:br/>
      </w:r>
      <w:r w:rsidRPr="004E33E0">
        <w:rPr>
          <w:lang w:val="en-GB"/>
        </w:rPr>
        <w:t>Memeti Nurdzane</w:t>
      </w:r>
      <w:r>
        <w:rPr>
          <w:lang w:val="en-GB"/>
        </w:rPr>
        <w:t xml:space="preserve">, </w:t>
      </w:r>
      <w:r w:rsidRPr="005E7C39">
        <w:rPr>
          <w:lang w:val="en-GB"/>
        </w:rPr>
        <w:t>Müller Benjamin</w:t>
      </w:r>
      <w:r w:rsidR="00FE1E01">
        <w:rPr>
          <w:lang w:val="en-GB"/>
        </w:rPr>
        <w:t>-Anita</w:t>
      </w:r>
      <w:r>
        <w:rPr>
          <w:lang w:val="en-GB"/>
        </w:rPr>
        <w:t xml:space="preserve">, </w:t>
      </w:r>
      <w:r w:rsidRPr="00ED3716" w:rsidR="000A075C">
        <w:rPr>
          <w:lang w:val="en-GB"/>
        </w:rPr>
        <w:t>Näf Adrian</w:t>
      </w:r>
      <w:r w:rsidRPr="00ED3716" w:rsidR="00257E74">
        <w:rPr>
          <w:lang w:val="en-GB"/>
        </w:rPr>
        <w:t xml:space="preserve">, </w:t>
      </w:r>
      <w:r w:rsidRPr="005E7C39">
        <w:rPr>
          <w:lang w:val="en-GB"/>
        </w:rPr>
        <w:t>Nedic Maja</w:t>
      </w:r>
      <w:r>
        <w:rPr>
          <w:lang w:val="en-GB"/>
        </w:rPr>
        <w:t xml:space="preserve">, </w:t>
      </w:r>
      <w:r w:rsidR="00BE2780">
        <w:rPr>
          <w:lang w:val="en-GB"/>
        </w:rPr>
        <w:br/>
      </w:r>
      <w:r w:rsidRPr="00AC2EDD">
        <w:rPr>
          <w:lang w:val="en-GB"/>
        </w:rPr>
        <w:t>Nicollier Alexandre</w:t>
      </w:r>
      <w:r>
        <w:rPr>
          <w:lang w:val="en-GB"/>
        </w:rPr>
        <w:t xml:space="preserve">, </w:t>
      </w:r>
      <w:r w:rsidRPr="00AC2EDD">
        <w:rPr>
          <w:lang w:val="en-GB"/>
        </w:rPr>
        <w:t>Noël Jérémie</w:t>
      </w:r>
      <w:r>
        <w:rPr>
          <w:lang w:val="en-GB"/>
        </w:rPr>
        <w:t xml:space="preserve">, </w:t>
      </w:r>
      <w:r w:rsidRPr="00AC2EDD">
        <w:rPr>
          <w:lang w:val="en-GB"/>
        </w:rPr>
        <w:t>Pantelidis Alexandros</w:t>
      </w:r>
      <w:r>
        <w:rPr>
          <w:lang w:val="en-GB"/>
        </w:rPr>
        <w:t xml:space="preserve">, </w:t>
      </w:r>
      <w:r w:rsidR="00BE2780">
        <w:rPr>
          <w:lang w:val="en-GB"/>
        </w:rPr>
        <w:br/>
      </w:r>
      <w:r w:rsidRPr="00ED3716" w:rsidR="00257E74">
        <w:rPr>
          <w:lang w:val="en-GB"/>
        </w:rPr>
        <w:t>Pesen Pelin, Polini Elisa,</w:t>
      </w:r>
      <w:r w:rsidR="00BE2780">
        <w:rPr>
          <w:lang w:val="en-GB"/>
        </w:rPr>
        <w:t xml:space="preserve"> </w:t>
      </w:r>
      <w:r w:rsidRPr="00ED3716" w:rsidR="00ED3716">
        <w:rPr>
          <w:lang w:val="en-GB"/>
        </w:rPr>
        <w:t xml:space="preserve">Schürch Stefanie, </w:t>
      </w:r>
      <w:r w:rsidR="00BE2780">
        <w:rPr>
          <w:lang w:val="en-GB"/>
        </w:rPr>
        <w:br/>
      </w:r>
      <w:r w:rsidRPr="00ED3716" w:rsidR="00ED3716">
        <w:rPr>
          <w:lang w:val="en-GB"/>
        </w:rPr>
        <w:t>Späne Philipp</w:t>
      </w:r>
      <w:r w:rsidR="00ED3716">
        <w:rPr>
          <w:lang w:val="en-GB"/>
        </w:rPr>
        <w:t xml:space="preserve">, </w:t>
      </w:r>
      <w:r w:rsidRPr="005E7C39" w:rsidR="005E7C39">
        <w:rPr>
          <w:lang w:val="en-GB"/>
        </w:rPr>
        <w:t>Xaaji Yusuf</w:t>
      </w:r>
      <w:r>
        <w:rPr>
          <w:lang w:val="en-GB"/>
        </w:rPr>
        <w:t>,</w:t>
      </w:r>
      <w:r w:rsidRPr="008A39C7">
        <w:rPr>
          <w:lang w:val="en-GB"/>
        </w:rPr>
        <w:t xml:space="preserve"> </w:t>
      </w:r>
      <w:r w:rsidRPr="00ED3716">
        <w:rPr>
          <w:lang w:val="en-GB"/>
        </w:rPr>
        <w:t>Zukovi</w:t>
      </w:r>
      <w:r w:rsidRPr="00ED3716">
        <w:rPr>
          <w:rFonts w:cs="Arial"/>
          <w:lang w:val="en-GB"/>
        </w:rPr>
        <w:t>ć</w:t>
      </w:r>
      <w:r w:rsidRPr="00ED3716">
        <w:rPr>
          <w:lang w:val="en-GB"/>
        </w:rPr>
        <w:t xml:space="preserve"> D</w:t>
      </w:r>
      <w:r w:rsidRPr="00ED3716">
        <w:rPr>
          <w:rFonts w:cs="Arial"/>
          <w:lang w:val="en-GB"/>
        </w:rPr>
        <w:t>ž</w:t>
      </w:r>
      <w:r w:rsidRPr="00ED3716">
        <w:rPr>
          <w:lang w:val="en-GB"/>
        </w:rPr>
        <w:t>enneta</w:t>
      </w:r>
    </w:p>
    <w:p w:rsidRPr="00ED3716" w:rsidR="008323DD" w:rsidP="00B56387" w:rsidRDefault="008323DD" w14:paraId="5EE60736" w14:textId="3878EB30">
      <w:pPr>
        <w:jc w:val="center"/>
        <w:rPr>
          <w:lang w:val="en-GB"/>
        </w:rPr>
      </w:pPr>
    </w:p>
    <w:p w:rsidR="0063538C" w:rsidP="00A216EE" w:rsidRDefault="00A216EE" w14:paraId="69BE2CB6" w14:textId="77777777">
      <w:pPr>
        <w:jc w:val="center"/>
        <w:rPr>
          <w:lang w:val="en-GB"/>
        </w:rPr>
      </w:pPr>
      <w:r w:rsidRPr="00A216EE">
        <w:rPr>
          <w:lang w:val="en-GB"/>
        </w:rPr>
        <w:t>Master of Life Sciences</w:t>
      </w:r>
    </w:p>
    <w:p w:rsidRPr="00A216EE" w:rsidR="00A216EE" w:rsidP="00A216EE" w:rsidRDefault="0063538C" w14:paraId="2275FFF9" w14:textId="419AB4E3">
      <w:pPr>
        <w:jc w:val="center"/>
        <w:rPr>
          <w:lang w:val="en-GB"/>
        </w:rPr>
      </w:pPr>
      <w:r>
        <w:rPr>
          <w:lang w:val="en-GB"/>
        </w:rPr>
        <w:t>BP3</w:t>
      </w:r>
      <w:r w:rsidRPr="00A216EE" w:rsidR="00A216EE">
        <w:rPr>
          <w:lang w:val="en-GB"/>
        </w:rPr>
        <w:t xml:space="preserve"> </w:t>
      </w:r>
    </w:p>
    <w:p w:rsidRPr="00A216EE" w:rsidR="00A216EE" w:rsidP="00A216EE" w:rsidRDefault="00A216EE" w14:paraId="0CED6907" w14:textId="0B6213A8">
      <w:pPr>
        <w:jc w:val="center"/>
        <w:rPr>
          <w:lang w:val="en-GB"/>
        </w:rPr>
      </w:pPr>
      <w:r w:rsidRPr="00A216EE">
        <w:rPr>
          <w:lang w:val="en-GB"/>
        </w:rPr>
        <w:t xml:space="preserve">Date of Submission: </w:t>
      </w:r>
      <w:r>
        <w:rPr>
          <w:lang w:val="en-GB"/>
        </w:rPr>
        <w:t>1</w:t>
      </w:r>
      <w:r w:rsidR="00D815FF">
        <w:rPr>
          <w:lang w:val="en-GB"/>
        </w:rPr>
        <w:t>8</w:t>
      </w:r>
      <w:r>
        <w:rPr>
          <w:lang w:val="en-GB"/>
        </w:rPr>
        <w:t>.02.2022</w:t>
      </w:r>
      <w:r w:rsidRPr="00A216EE">
        <w:rPr>
          <w:lang w:val="en-GB"/>
        </w:rPr>
        <w:t xml:space="preserve"> </w:t>
      </w:r>
    </w:p>
    <w:p w:rsidRPr="00A216EE" w:rsidR="00A216EE" w:rsidP="00A216EE" w:rsidRDefault="00A216EE" w14:paraId="0AE2EFD0" w14:textId="77777777">
      <w:pPr>
        <w:jc w:val="center"/>
        <w:rPr>
          <w:lang w:val="en-GB"/>
        </w:rPr>
      </w:pPr>
    </w:p>
    <w:p w:rsidRPr="00A216EE" w:rsidR="00A216EE" w:rsidP="00DB527E" w:rsidRDefault="00A216EE" w14:paraId="1F032568" w14:textId="77777777">
      <w:pPr>
        <w:spacing w:before="0"/>
        <w:rPr>
          <w:lang w:val="en-GB"/>
        </w:rPr>
      </w:pPr>
      <w:r w:rsidRPr="00A216EE">
        <w:rPr>
          <w:lang w:val="en-GB"/>
        </w:rPr>
        <w:t xml:space="preserve">Supervisors: </w:t>
      </w:r>
    </w:p>
    <w:p w:rsidRPr="006F207A" w:rsidR="00A216EE" w:rsidP="00DB527E" w:rsidRDefault="00A216EE" w14:paraId="0CFD7A1C" w14:textId="142F856D">
      <w:pPr>
        <w:spacing w:before="0"/>
        <w:jc w:val="left"/>
        <w:rPr>
          <w:b/>
          <w:lang w:val="en-GB"/>
        </w:rPr>
      </w:pPr>
      <w:r w:rsidRPr="006F207A">
        <w:rPr>
          <w:b/>
          <w:lang w:val="en-GB"/>
        </w:rPr>
        <w:t xml:space="preserve">Prof. Dr. Dieter </w:t>
      </w:r>
      <w:r w:rsidRPr="006F207A">
        <w:rPr>
          <w:b/>
          <w:bCs/>
          <w:lang w:val="en-GB"/>
        </w:rPr>
        <w:t xml:space="preserve">Eibl </w:t>
      </w:r>
    </w:p>
    <w:p w:rsidRPr="006F207A" w:rsidR="00F47477" w:rsidP="00DB527E" w:rsidRDefault="00F47477" w14:paraId="61788BBF" w14:textId="32A66F8F">
      <w:pPr>
        <w:spacing w:before="0"/>
        <w:jc w:val="left"/>
        <w:rPr>
          <w:b/>
          <w:lang w:val="en-GB"/>
        </w:rPr>
      </w:pPr>
      <w:r w:rsidRPr="006F207A">
        <w:rPr>
          <w:b/>
          <w:lang w:val="en-GB"/>
        </w:rPr>
        <w:t xml:space="preserve">Lukas Hugentobler </w:t>
      </w:r>
    </w:p>
    <w:p w:rsidRPr="00DB527E" w:rsidR="00F47477" w:rsidP="00DB527E" w:rsidRDefault="00F47477" w14:paraId="476AD853" w14:textId="4970F505">
      <w:pPr>
        <w:spacing w:before="0"/>
        <w:jc w:val="left"/>
        <w:rPr>
          <w:b/>
        </w:rPr>
      </w:pPr>
      <w:r w:rsidRPr="00DB527E">
        <w:rPr>
          <w:b/>
        </w:rPr>
        <w:t xml:space="preserve">Sven Kiesewetter </w:t>
      </w:r>
    </w:p>
    <w:p w:rsidR="00F47477" w:rsidP="00DB527E" w:rsidRDefault="00F47477" w14:paraId="06D8FC16" w14:textId="4C44542B">
      <w:pPr>
        <w:spacing w:before="0"/>
        <w:jc w:val="left"/>
        <w:rPr>
          <w:b/>
        </w:rPr>
      </w:pPr>
      <w:r w:rsidRPr="00DB527E">
        <w:rPr>
          <w:b/>
        </w:rPr>
        <w:t>M</w:t>
      </w:r>
      <w:r w:rsidRPr="00DB527E" w:rsidR="00DD4ADA">
        <w:rPr>
          <w:b/>
        </w:rPr>
        <w:t>. Sc</w:t>
      </w:r>
      <w:r w:rsidRPr="00DB527E" w:rsidR="00A12EA6">
        <w:rPr>
          <w:b/>
        </w:rPr>
        <w:t xml:space="preserve">. </w:t>
      </w:r>
      <w:r w:rsidRPr="00DB527E">
        <w:rPr>
          <w:b/>
        </w:rPr>
        <w:t>Fruhar Mozaffari</w:t>
      </w:r>
    </w:p>
    <w:p w:rsidRPr="00C80043" w:rsidR="00C80043" w:rsidP="00DB527E" w:rsidRDefault="00C80043" w14:paraId="46759891" w14:textId="5A0D7F45">
      <w:pPr>
        <w:spacing w:before="0"/>
        <w:jc w:val="left"/>
      </w:pPr>
      <w:r>
        <w:t>Grüentalstrasse 14, 8820 Wädenswil</w:t>
      </w:r>
    </w:p>
    <w:p w:rsidRPr="00DB527E" w:rsidR="0093575C" w:rsidP="00A216EE" w:rsidRDefault="0093575C" w14:paraId="49A951D6" w14:textId="2EABB9A3">
      <w:pPr>
        <w:jc w:val="left"/>
      </w:pPr>
      <w:r w:rsidRPr="00DB527E">
        <w:br w:type="page"/>
      </w:r>
    </w:p>
    <w:p w:rsidRPr="00D66728" w:rsidR="00676E09" w:rsidP="0069316D" w:rsidRDefault="00862261" w14:paraId="42C6DE18" w14:textId="228B25B0">
      <w:pPr>
        <w:pStyle w:val="Inhaltverzeichnis"/>
        <w:rPr>
          <w:lang w:val="en-GB"/>
        </w:rPr>
      </w:pPr>
      <w:bookmarkStart w:name="_Toc95410062" w:id="0"/>
      <w:bookmarkStart w:name="_Toc95410260" w:id="1"/>
      <w:r w:rsidRPr="00D66728">
        <w:rPr>
          <w:lang w:val="en-GB"/>
        </w:rPr>
        <w:lastRenderedPageBreak/>
        <w:t>Abstract</w:t>
      </w:r>
      <w:bookmarkEnd w:id="0"/>
      <w:bookmarkEnd w:id="1"/>
    </w:p>
    <w:p w:rsidR="00A216EE" w:rsidP="00D3466E" w:rsidRDefault="00A216EE" w14:paraId="2169AC24" w14:textId="77777777">
      <w:pPr>
        <w:rPr>
          <w:lang w:val="en-GB"/>
        </w:rPr>
      </w:pPr>
    </w:p>
    <w:p w:rsidR="00A216EE" w:rsidP="00D3466E" w:rsidRDefault="00A216EE" w14:paraId="391E24DF" w14:textId="77777777">
      <w:pPr>
        <w:rPr>
          <w:lang w:val="en-GB"/>
        </w:rPr>
      </w:pPr>
    </w:p>
    <w:p w:rsidR="00A216EE" w:rsidP="00D3466E" w:rsidRDefault="00A216EE" w14:paraId="73C19B0F" w14:textId="77777777">
      <w:pPr>
        <w:rPr>
          <w:lang w:val="en-GB"/>
        </w:rPr>
      </w:pPr>
    </w:p>
    <w:p w:rsidR="00A216EE" w:rsidP="00D3466E" w:rsidRDefault="00A216EE" w14:paraId="2978BA0E" w14:textId="77777777">
      <w:pPr>
        <w:rPr>
          <w:lang w:val="en-GB"/>
        </w:rPr>
      </w:pPr>
    </w:p>
    <w:p w:rsidR="00356585" w:rsidP="00D3466E" w:rsidRDefault="00356585" w14:paraId="0891AF5A" w14:textId="6B904656">
      <w:pPr>
        <w:rPr>
          <w:lang w:val="en-GB"/>
        </w:rPr>
      </w:pPr>
      <w:r w:rsidRPr="00D66728">
        <w:rPr>
          <w:lang w:val="en-GB"/>
        </w:rPr>
        <w:br w:type="page"/>
      </w:r>
    </w:p>
    <w:p w:rsidRPr="0027210F" w:rsidR="00A216EE" w:rsidP="00A216EE" w:rsidRDefault="00A216EE" w14:paraId="778B0F6B" w14:textId="5FC82F73">
      <w:pPr>
        <w:pStyle w:val="Inhaltverzeichnis"/>
        <w:rPr>
          <w:lang w:val="en-GB"/>
        </w:rPr>
      </w:pPr>
      <w:bookmarkStart w:name="_Toc95410063" w:id="2"/>
      <w:bookmarkStart w:name="_Toc95410261" w:id="3"/>
      <w:r w:rsidRPr="0027210F">
        <w:rPr>
          <w:lang w:val="en-GB"/>
        </w:rPr>
        <w:lastRenderedPageBreak/>
        <w:t>List of Abbreviations</w:t>
      </w:r>
      <w:bookmarkEnd w:id="2"/>
      <w:bookmarkEnd w:id="3"/>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01"/>
        <w:gridCol w:w="7927"/>
      </w:tblGrid>
      <w:tr w:rsidRPr="0027210F" w:rsidR="00A216EE" w:rsidTr="00A216EE" w14:paraId="54A6FF3A" w14:textId="77777777">
        <w:tc>
          <w:tcPr>
            <w:tcW w:w="1701" w:type="dxa"/>
            <w:tcBorders>
              <w:top w:val="single" w:color="auto" w:sz="4" w:space="0"/>
              <w:bottom w:val="single" w:color="auto" w:sz="4" w:space="0"/>
            </w:tcBorders>
          </w:tcPr>
          <w:p w:rsidRPr="0027210F" w:rsidR="00A216EE" w:rsidP="00A216EE" w:rsidRDefault="1337B2E6" w14:paraId="2CDB812C" w14:textId="7B76C889">
            <w:pPr>
              <w:rPr>
                <w:rStyle w:val="Hervorhebung"/>
                <w:b/>
                <w:i w:val="0"/>
                <w:lang w:val="en-GB"/>
              </w:rPr>
            </w:pPr>
            <w:r w:rsidRPr="38175E36">
              <w:rPr>
                <w:rStyle w:val="Hervorhebung"/>
                <w:b/>
                <w:bCs/>
                <w:i w:val="0"/>
                <w:iCs w:val="0"/>
                <w:lang w:val="en-GB"/>
              </w:rPr>
              <w:t>Abbrev</w:t>
            </w:r>
            <w:r w:rsidRPr="38175E36" w:rsidR="62F66B70">
              <w:rPr>
                <w:rStyle w:val="Hervorhebung"/>
                <w:b/>
                <w:bCs/>
                <w:i w:val="0"/>
                <w:iCs w:val="0"/>
                <w:lang w:val="en-GB"/>
              </w:rPr>
              <w:t>i</w:t>
            </w:r>
            <w:r w:rsidRPr="38175E36">
              <w:rPr>
                <w:rStyle w:val="Hervorhebung"/>
                <w:b/>
                <w:bCs/>
                <w:i w:val="0"/>
                <w:iCs w:val="0"/>
                <w:lang w:val="en-GB"/>
              </w:rPr>
              <w:t>ation</w:t>
            </w:r>
          </w:p>
        </w:tc>
        <w:tc>
          <w:tcPr>
            <w:tcW w:w="7927" w:type="dxa"/>
            <w:tcBorders>
              <w:top w:val="single" w:color="auto" w:sz="4" w:space="0"/>
              <w:bottom w:val="single" w:color="auto" w:sz="4" w:space="0"/>
            </w:tcBorders>
          </w:tcPr>
          <w:p w:rsidRPr="0027210F" w:rsidR="00A216EE" w:rsidP="00A216EE" w:rsidRDefault="00A216EE" w14:paraId="7BF72DDA" w14:textId="4BC63F80">
            <w:pPr>
              <w:rPr>
                <w:rStyle w:val="Hervorhebung"/>
                <w:b/>
                <w:i w:val="0"/>
                <w:lang w:val="en-GB"/>
              </w:rPr>
            </w:pPr>
            <w:r w:rsidRPr="0027210F">
              <w:rPr>
                <w:rStyle w:val="Hervorhebung"/>
                <w:b/>
                <w:i w:val="0"/>
                <w:lang w:val="en-GB"/>
              </w:rPr>
              <w:t>Meaning</w:t>
            </w:r>
          </w:p>
        </w:tc>
      </w:tr>
      <w:tr w:rsidRPr="0027210F" w:rsidR="00BE2780" w:rsidTr="00A216EE" w14:paraId="59ED3762" w14:textId="77777777">
        <w:tc>
          <w:tcPr>
            <w:tcW w:w="1701" w:type="dxa"/>
            <w:tcBorders>
              <w:top w:val="single" w:color="auto" w:sz="4" w:space="0"/>
            </w:tcBorders>
          </w:tcPr>
          <w:p w:rsidRPr="0027210F" w:rsidR="00BE2780" w:rsidP="00BE2780" w:rsidRDefault="00BE2780" w14:paraId="259A37CD" w14:textId="6D64A8EB">
            <w:pPr>
              <w:rPr>
                <w:lang w:val="en-GB"/>
              </w:rPr>
            </w:pPr>
            <w:r w:rsidRPr="0027210F">
              <w:rPr>
                <w:lang w:val="en-GB"/>
              </w:rPr>
              <w:t>API</w:t>
            </w:r>
          </w:p>
        </w:tc>
        <w:tc>
          <w:tcPr>
            <w:tcW w:w="7927" w:type="dxa"/>
            <w:tcBorders>
              <w:top w:val="single" w:color="auto" w:sz="4" w:space="0"/>
            </w:tcBorders>
          </w:tcPr>
          <w:p w:rsidRPr="0027210F" w:rsidR="00BE2780" w:rsidP="00BE2780" w:rsidRDefault="00BE2780" w14:paraId="285B843F" w14:textId="49B12ECA">
            <w:pPr>
              <w:rPr>
                <w:lang w:val="en-GB"/>
              </w:rPr>
            </w:pPr>
            <w:r w:rsidRPr="0027210F">
              <w:rPr>
                <w:lang w:val="en-GB"/>
              </w:rPr>
              <w:t>Active pharmaceutical ingredient</w:t>
            </w:r>
          </w:p>
        </w:tc>
      </w:tr>
      <w:tr w:rsidRPr="0027210F" w:rsidR="00BE2780" w:rsidTr="00894DA6" w14:paraId="18E81171" w14:textId="77777777">
        <w:tc>
          <w:tcPr>
            <w:tcW w:w="1701" w:type="dxa"/>
          </w:tcPr>
          <w:p w:rsidRPr="0027210F" w:rsidR="00BE2780" w:rsidP="00BE2780" w:rsidRDefault="00BE2780" w14:paraId="7C7283EA" w14:textId="2D5CD91F">
            <w:pPr>
              <w:rPr>
                <w:rStyle w:val="Hervorhebung"/>
                <w:i w:val="0"/>
                <w:lang w:val="en-GB"/>
              </w:rPr>
            </w:pPr>
            <w:r w:rsidRPr="0027210F">
              <w:rPr>
                <w:rStyle w:val="Hervorhebung"/>
                <w:i w:val="0"/>
                <w:lang w:val="en-GB"/>
              </w:rPr>
              <w:t>BDS</w:t>
            </w:r>
          </w:p>
        </w:tc>
        <w:tc>
          <w:tcPr>
            <w:tcW w:w="7927" w:type="dxa"/>
          </w:tcPr>
          <w:p w:rsidRPr="0027210F" w:rsidR="00BE2780" w:rsidP="00BE2780" w:rsidRDefault="00BE2780" w14:paraId="503B95A1" w14:textId="5E0236A7">
            <w:pPr>
              <w:rPr>
                <w:rStyle w:val="Hervorhebung"/>
                <w:i w:val="0"/>
                <w:lang w:val="en-GB"/>
              </w:rPr>
            </w:pPr>
            <w:r w:rsidRPr="0027210F">
              <w:rPr>
                <w:rStyle w:val="Hervorhebung"/>
                <w:i w:val="0"/>
                <w:lang w:val="en-GB"/>
              </w:rPr>
              <w:t xml:space="preserve">Bulk drug substance </w:t>
            </w:r>
          </w:p>
        </w:tc>
      </w:tr>
      <w:tr w:rsidRPr="0027210F" w:rsidR="00BE2780" w:rsidTr="00894DA6" w14:paraId="6AF20979" w14:textId="77777777">
        <w:tc>
          <w:tcPr>
            <w:tcW w:w="1701" w:type="dxa"/>
          </w:tcPr>
          <w:p w:rsidRPr="0027210F" w:rsidR="00BE2780" w:rsidP="00BE2780" w:rsidRDefault="00BE2780" w14:paraId="19F1C843" w14:textId="15F78DF2">
            <w:pPr>
              <w:rPr>
                <w:rStyle w:val="Hervorhebung"/>
                <w:i w:val="0"/>
                <w:lang w:val="en-GB"/>
              </w:rPr>
            </w:pPr>
            <w:r w:rsidRPr="0027210F">
              <w:rPr>
                <w:rStyle w:val="Hervorhebung"/>
                <w:i w:val="0"/>
                <w:lang w:val="en-GB"/>
              </w:rPr>
              <w:t>BP</w:t>
            </w:r>
          </w:p>
        </w:tc>
        <w:tc>
          <w:tcPr>
            <w:tcW w:w="7927" w:type="dxa"/>
          </w:tcPr>
          <w:p w:rsidRPr="000F2C6B" w:rsidR="00BE2780" w:rsidP="00BE2780" w:rsidRDefault="00BE2780" w14:paraId="6B9C6C42" w14:textId="550D3842">
            <w:pPr>
              <w:rPr>
                <w:rStyle w:val="Hervorhebung"/>
                <w:i w:val="0"/>
                <w:iCs w:val="0"/>
                <w:lang w:val="en-GB"/>
              </w:rPr>
            </w:pPr>
            <w:r w:rsidRPr="073D3A61">
              <w:rPr>
                <w:rStyle w:val="Hervorhebung"/>
                <w:i w:val="0"/>
                <w:iCs w:val="0"/>
                <w:lang w:val="en-GB"/>
              </w:rPr>
              <w:t>Buffer preparation</w:t>
            </w:r>
          </w:p>
        </w:tc>
      </w:tr>
      <w:tr w:rsidRPr="0027210F" w:rsidR="00BE2780" w:rsidTr="00894DA6" w14:paraId="5CA5BEEE" w14:textId="77777777">
        <w:tc>
          <w:tcPr>
            <w:tcW w:w="1701" w:type="dxa"/>
          </w:tcPr>
          <w:p w:rsidRPr="0027210F" w:rsidR="00BE2780" w:rsidP="00BE2780" w:rsidRDefault="00BE2780" w14:paraId="62625D91" w14:textId="7734106B">
            <w:pPr>
              <w:rPr>
                <w:rStyle w:val="Hervorhebung"/>
                <w:i w:val="0"/>
                <w:lang w:val="en-GB"/>
              </w:rPr>
            </w:pPr>
            <w:r w:rsidRPr="0027210F">
              <w:rPr>
                <w:rStyle w:val="Hervorhebung"/>
                <w:i w:val="0"/>
                <w:lang w:val="en-GB"/>
              </w:rPr>
              <w:t>BSL</w:t>
            </w:r>
          </w:p>
        </w:tc>
        <w:tc>
          <w:tcPr>
            <w:tcW w:w="7927" w:type="dxa"/>
          </w:tcPr>
          <w:p w:rsidRPr="0027210F" w:rsidR="00BE2780" w:rsidP="00BE2780" w:rsidRDefault="00BE2780" w14:paraId="72AC7231" w14:textId="2366CDE9">
            <w:pPr>
              <w:rPr>
                <w:rStyle w:val="Hervorhebung"/>
                <w:i w:val="0"/>
                <w:lang w:val="en-GB"/>
              </w:rPr>
            </w:pPr>
            <w:r w:rsidRPr="0027210F">
              <w:rPr>
                <w:rStyle w:val="Hervorhebung"/>
                <w:i w:val="0"/>
                <w:lang w:val="en-GB"/>
              </w:rPr>
              <w:t>Bio safety level</w:t>
            </w:r>
          </w:p>
        </w:tc>
      </w:tr>
      <w:tr w:rsidRPr="0027210F" w:rsidR="00BE2780" w:rsidTr="00894DA6" w14:paraId="6D21C916" w14:textId="77777777">
        <w:tc>
          <w:tcPr>
            <w:tcW w:w="1701" w:type="dxa"/>
          </w:tcPr>
          <w:p w:rsidRPr="0027210F" w:rsidR="00BE2780" w:rsidP="00BE2780" w:rsidRDefault="00BE2780" w14:paraId="5D9A977C" w14:textId="39F632FF">
            <w:pPr>
              <w:rPr>
                <w:rStyle w:val="hgkelc"/>
                <w:rFonts w:eastAsiaTheme="majorEastAsia"/>
                <w:lang w:val="en-GB"/>
              </w:rPr>
            </w:pPr>
            <w:r w:rsidRPr="0027210F">
              <w:rPr>
                <w:rStyle w:val="Hervorhebung"/>
                <w:i w:val="0"/>
                <w:lang w:val="en-GB"/>
              </w:rPr>
              <w:t>cGMP</w:t>
            </w:r>
          </w:p>
        </w:tc>
        <w:tc>
          <w:tcPr>
            <w:tcW w:w="7927" w:type="dxa"/>
          </w:tcPr>
          <w:p w:rsidRPr="0027210F" w:rsidR="00BE2780" w:rsidP="00BE2780" w:rsidRDefault="00BE2780" w14:paraId="0EB266E3" w14:textId="350F21D3">
            <w:pPr>
              <w:rPr>
                <w:rStyle w:val="hgkelc"/>
                <w:rFonts w:eastAsiaTheme="majorEastAsia"/>
                <w:lang w:val="en-GB"/>
              </w:rPr>
            </w:pPr>
            <w:r w:rsidRPr="0027210F">
              <w:rPr>
                <w:rStyle w:val="Hervorhebung"/>
                <w:i w:val="0"/>
                <w:lang w:val="en-GB"/>
              </w:rPr>
              <w:t>Current manufacturing practice</w:t>
            </w:r>
          </w:p>
        </w:tc>
      </w:tr>
      <w:tr w:rsidRPr="0027210F" w:rsidR="00BE2780" w:rsidTr="00894DA6" w14:paraId="56A289D3" w14:textId="77777777">
        <w:tc>
          <w:tcPr>
            <w:tcW w:w="1701" w:type="dxa"/>
          </w:tcPr>
          <w:p w:rsidRPr="0027210F" w:rsidR="00BE2780" w:rsidP="00BE2780" w:rsidRDefault="00BE2780" w14:paraId="442C3ACA" w14:textId="2091768B">
            <w:pPr>
              <w:rPr>
                <w:rStyle w:val="Hervorhebung"/>
                <w:i w:val="0"/>
                <w:lang w:val="en-GB"/>
              </w:rPr>
            </w:pPr>
            <w:r w:rsidRPr="0027210F">
              <w:rPr>
                <w:rStyle w:val="Hervorhebung"/>
                <w:i w:val="0"/>
                <w:lang w:val="en-GB"/>
              </w:rPr>
              <w:t>CHO</w:t>
            </w:r>
          </w:p>
        </w:tc>
        <w:tc>
          <w:tcPr>
            <w:tcW w:w="7927" w:type="dxa"/>
          </w:tcPr>
          <w:p w:rsidRPr="0027210F" w:rsidR="00BE2780" w:rsidP="00BE2780" w:rsidRDefault="00BE2780" w14:paraId="6FD84380" w14:textId="077D72A3">
            <w:pPr>
              <w:rPr>
                <w:rStyle w:val="Hervorhebung"/>
                <w:i w:val="0"/>
                <w:lang w:val="en-GB"/>
              </w:rPr>
            </w:pPr>
            <w:r w:rsidRPr="0027210F">
              <w:rPr>
                <w:rStyle w:val="Hervorhebung"/>
                <w:i w:val="0"/>
                <w:lang w:val="en-GB"/>
              </w:rPr>
              <w:t xml:space="preserve">Chinese hamster ovary </w:t>
            </w:r>
          </w:p>
        </w:tc>
      </w:tr>
      <w:tr w:rsidRPr="0027210F" w:rsidR="00BE2780" w:rsidTr="00894DA6" w14:paraId="351C870D" w14:textId="77777777">
        <w:tc>
          <w:tcPr>
            <w:tcW w:w="1701" w:type="dxa"/>
          </w:tcPr>
          <w:p w:rsidRPr="0027210F" w:rsidR="00BE2780" w:rsidP="00BE2780" w:rsidRDefault="00BE2780" w14:paraId="348E351A" w14:textId="72A39D45">
            <w:pPr>
              <w:rPr>
                <w:rStyle w:val="Hervorhebung"/>
                <w:i w:val="0"/>
                <w:lang w:val="en-GB"/>
              </w:rPr>
            </w:pPr>
            <w:r w:rsidRPr="0027210F">
              <w:rPr>
                <w:lang w:val="en-GB"/>
              </w:rPr>
              <w:t>CNC</w:t>
            </w:r>
          </w:p>
        </w:tc>
        <w:tc>
          <w:tcPr>
            <w:tcW w:w="7927" w:type="dxa"/>
          </w:tcPr>
          <w:p w:rsidRPr="0027210F" w:rsidR="00BE2780" w:rsidP="00BE2780" w:rsidRDefault="00BE2780" w14:paraId="4E97EAEE" w14:textId="09D559E7">
            <w:pPr>
              <w:rPr>
                <w:rStyle w:val="Hervorhebung"/>
                <w:i w:val="0"/>
                <w:lang w:val="en-GB"/>
              </w:rPr>
            </w:pPr>
            <w:r w:rsidRPr="0027210F">
              <w:rPr>
                <w:lang w:val="en-GB"/>
              </w:rPr>
              <w:t>Controlled not classified</w:t>
            </w:r>
          </w:p>
        </w:tc>
      </w:tr>
      <w:tr w:rsidRPr="0027210F" w:rsidR="00BE2780" w:rsidTr="00894DA6" w14:paraId="171A2522" w14:textId="77777777">
        <w:tc>
          <w:tcPr>
            <w:tcW w:w="1701" w:type="dxa"/>
          </w:tcPr>
          <w:p w:rsidRPr="0027210F" w:rsidR="00BE2780" w:rsidP="00BE2780" w:rsidRDefault="00BE2780" w14:paraId="2275C85A" w14:textId="58E6B3E1">
            <w:pPr>
              <w:rPr>
                <w:lang w:val="en-GB"/>
              </w:rPr>
            </w:pPr>
            <w:r w:rsidRPr="2CFA9D0E">
              <w:rPr>
                <w:rStyle w:val="Hervorhebung"/>
                <w:i w:val="0"/>
                <w:iCs w:val="0"/>
                <w:lang w:val="en-GB"/>
              </w:rPr>
              <w:t>DCS</w:t>
            </w:r>
          </w:p>
        </w:tc>
        <w:tc>
          <w:tcPr>
            <w:tcW w:w="7927" w:type="dxa"/>
          </w:tcPr>
          <w:p w:rsidRPr="0027210F" w:rsidR="00BE2780" w:rsidP="00BE2780" w:rsidRDefault="00BE2780" w14:paraId="1B93FB3D" w14:textId="258FAB16">
            <w:pPr>
              <w:rPr>
                <w:lang w:val="en-GB"/>
              </w:rPr>
            </w:pPr>
            <w:r w:rsidRPr="5EAD46A9">
              <w:rPr>
                <w:rStyle w:val="Hervorhebung"/>
                <w:i w:val="0"/>
                <w:iCs w:val="0"/>
                <w:lang w:val="en-GB"/>
              </w:rPr>
              <w:t xml:space="preserve">Distribution control </w:t>
            </w:r>
          </w:p>
        </w:tc>
      </w:tr>
      <w:tr w:rsidRPr="0027210F" w:rsidR="00BE2780" w:rsidTr="00894DA6" w14:paraId="798B374E" w14:textId="77777777">
        <w:tc>
          <w:tcPr>
            <w:tcW w:w="1701" w:type="dxa"/>
          </w:tcPr>
          <w:p w:rsidRPr="000F2C6B" w:rsidR="00BE2780" w:rsidP="00BE2780" w:rsidRDefault="00BE2780" w14:paraId="610F5840" w14:textId="13A3377F">
            <w:pPr>
              <w:rPr>
                <w:rStyle w:val="Hervorhebung"/>
                <w:i w:val="0"/>
                <w:iCs w:val="0"/>
                <w:lang w:val="en-GB"/>
              </w:rPr>
            </w:pPr>
            <w:r w:rsidRPr="0027210F">
              <w:rPr>
                <w:lang w:val="en-GB"/>
              </w:rPr>
              <w:t>DS</w:t>
            </w:r>
          </w:p>
        </w:tc>
        <w:tc>
          <w:tcPr>
            <w:tcW w:w="7927" w:type="dxa"/>
          </w:tcPr>
          <w:p w:rsidRPr="000F2C6B" w:rsidR="00BE2780" w:rsidP="00BE2780" w:rsidRDefault="00BE2780" w14:paraId="24B9735B" w14:textId="7794C811">
            <w:pPr>
              <w:rPr>
                <w:rStyle w:val="Hervorhebung"/>
                <w:i w:val="0"/>
                <w:iCs w:val="0"/>
                <w:lang w:val="en-GB"/>
              </w:rPr>
            </w:pPr>
            <w:r w:rsidRPr="0027210F">
              <w:rPr>
                <w:lang w:val="en-GB"/>
              </w:rPr>
              <w:t>Drug substance</w:t>
            </w:r>
          </w:p>
        </w:tc>
      </w:tr>
      <w:tr w:rsidRPr="0027210F" w:rsidR="00BE2780" w:rsidTr="00894DA6" w14:paraId="17745CD9" w14:textId="77777777">
        <w:tc>
          <w:tcPr>
            <w:tcW w:w="1701" w:type="dxa"/>
          </w:tcPr>
          <w:p w:rsidRPr="0027210F" w:rsidR="00BE2780" w:rsidP="00BE2780" w:rsidRDefault="00BE2780" w14:paraId="6CD5B5F3" w14:textId="21CC3894">
            <w:pPr>
              <w:rPr>
                <w:lang w:val="en-GB"/>
              </w:rPr>
            </w:pPr>
            <w:r w:rsidRPr="0027210F">
              <w:rPr>
                <w:rStyle w:val="Hervorhebung"/>
                <w:i w:val="0"/>
                <w:lang w:val="en-GB"/>
              </w:rPr>
              <w:t>DSP</w:t>
            </w:r>
          </w:p>
        </w:tc>
        <w:tc>
          <w:tcPr>
            <w:tcW w:w="7927" w:type="dxa"/>
          </w:tcPr>
          <w:p w:rsidRPr="0027210F" w:rsidR="00BE2780" w:rsidP="00BE2780" w:rsidRDefault="00BE2780" w14:paraId="5DB22CFA" w14:textId="32A337BE">
            <w:pPr>
              <w:rPr>
                <w:lang w:val="en-GB"/>
              </w:rPr>
            </w:pPr>
            <w:r w:rsidRPr="0027210F">
              <w:rPr>
                <w:rStyle w:val="Hervorhebung"/>
                <w:i w:val="0"/>
                <w:lang w:val="en-GB"/>
              </w:rPr>
              <w:t>Downstream process</w:t>
            </w:r>
          </w:p>
        </w:tc>
      </w:tr>
      <w:tr w:rsidRPr="00067E3B" w:rsidR="00BE2780" w:rsidTr="00894DA6" w14:paraId="0B056EB4" w14:textId="77777777">
        <w:tc>
          <w:tcPr>
            <w:tcW w:w="1701" w:type="dxa"/>
          </w:tcPr>
          <w:p w:rsidRPr="0027210F" w:rsidR="00BE2780" w:rsidP="00BE2780" w:rsidRDefault="00BE2780" w14:paraId="661AA521" w14:textId="3A9E53C8">
            <w:pPr>
              <w:rPr>
                <w:rStyle w:val="Hervorhebung"/>
                <w:i w:val="0"/>
                <w:lang w:val="en-GB"/>
              </w:rPr>
            </w:pPr>
            <w:r w:rsidRPr="0027210F">
              <w:rPr>
                <w:rStyle w:val="Hervorhebung"/>
                <w:i w:val="0"/>
                <w:lang w:val="en-GB"/>
              </w:rPr>
              <w:t>HVAC</w:t>
            </w:r>
          </w:p>
        </w:tc>
        <w:tc>
          <w:tcPr>
            <w:tcW w:w="7927" w:type="dxa"/>
          </w:tcPr>
          <w:p w:rsidRPr="0027210F" w:rsidR="00BE2780" w:rsidP="00BE2780" w:rsidRDefault="00BE2780" w14:paraId="273DDAF3" w14:textId="4D8A107C">
            <w:pPr>
              <w:rPr>
                <w:rStyle w:val="Hervorhebung"/>
                <w:i w:val="0"/>
                <w:lang w:val="en-GB"/>
              </w:rPr>
            </w:pPr>
            <w:r w:rsidRPr="0462572A">
              <w:rPr>
                <w:rStyle w:val="Hervorhebung"/>
                <w:i w:val="0"/>
                <w:lang w:val="en-GB"/>
              </w:rPr>
              <w:t xml:space="preserve">Heating, Ventilation, and Air conditioning </w:t>
            </w:r>
          </w:p>
        </w:tc>
      </w:tr>
      <w:tr w:rsidRPr="0027210F" w:rsidR="00BE2780" w:rsidTr="00894DA6" w14:paraId="4DC6F61D" w14:textId="77777777">
        <w:tc>
          <w:tcPr>
            <w:tcW w:w="1701" w:type="dxa"/>
          </w:tcPr>
          <w:p w:rsidRPr="0027210F" w:rsidR="00BE2780" w:rsidP="00BE2780" w:rsidRDefault="00BE2780" w14:paraId="6A749B5F" w14:textId="2C3985C2">
            <w:pPr>
              <w:rPr>
                <w:rStyle w:val="Hervorhebung"/>
                <w:i w:val="0"/>
                <w:lang w:val="en-GB"/>
              </w:rPr>
            </w:pPr>
            <w:r w:rsidRPr="04C4718A">
              <w:rPr>
                <w:lang w:val="en-GB"/>
              </w:rPr>
              <w:t>mAb</w:t>
            </w:r>
          </w:p>
        </w:tc>
        <w:tc>
          <w:tcPr>
            <w:tcW w:w="7927" w:type="dxa"/>
          </w:tcPr>
          <w:p w:rsidRPr="0027210F" w:rsidR="00BE2780" w:rsidP="00BE2780" w:rsidRDefault="00BE2780" w14:paraId="16797D41" w14:textId="35CD28F0">
            <w:pPr>
              <w:rPr>
                <w:rStyle w:val="Hervorhebung"/>
                <w:lang w:val="en-GB"/>
              </w:rPr>
            </w:pPr>
            <w:r w:rsidRPr="0027210F">
              <w:rPr>
                <w:lang w:val="en-GB"/>
              </w:rPr>
              <w:t>Mono clinical antibody</w:t>
            </w:r>
          </w:p>
        </w:tc>
      </w:tr>
      <w:tr w:rsidRPr="0027210F" w:rsidR="00BE2780" w:rsidTr="00894DA6" w14:paraId="5BE3A1E2" w14:textId="77777777">
        <w:tc>
          <w:tcPr>
            <w:tcW w:w="1701" w:type="dxa"/>
          </w:tcPr>
          <w:p w:rsidRPr="00526071" w:rsidR="00BE2780" w:rsidP="00BE2780" w:rsidRDefault="00BE2780" w14:paraId="64DC85A8" w14:textId="1AA84147">
            <w:pPr>
              <w:rPr>
                <w:lang w:val="en-GB"/>
              </w:rPr>
            </w:pPr>
            <w:r w:rsidRPr="0027210F">
              <w:rPr>
                <w:lang w:val="en-GB"/>
              </w:rPr>
              <w:t>MP</w:t>
            </w:r>
          </w:p>
        </w:tc>
        <w:tc>
          <w:tcPr>
            <w:tcW w:w="7927" w:type="dxa"/>
          </w:tcPr>
          <w:p w:rsidRPr="0027210F" w:rsidR="00BE2780" w:rsidP="00BE2780" w:rsidRDefault="00BE2780" w14:paraId="7B00770A" w14:textId="43DCFC36">
            <w:pPr>
              <w:rPr>
                <w:lang w:val="en-GB"/>
              </w:rPr>
            </w:pPr>
            <w:r w:rsidRPr="0027210F">
              <w:rPr>
                <w:lang w:val="en-GB"/>
              </w:rPr>
              <w:t>Media preparation</w:t>
            </w:r>
          </w:p>
        </w:tc>
      </w:tr>
      <w:tr w:rsidRPr="0027210F" w:rsidR="00BE2780" w:rsidTr="00894DA6" w14:paraId="2441920B" w14:textId="77777777">
        <w:tc>
          <w:tcPr>
            <w:tcW w:w="1701" w:type="dxa"/>
          </w:tcPr>
          <w:p w:rsidRPr="0027210F" w:rsidR="00BE2780" w:rsidP="00BE2780" w:rsidRDefault="00BE2780" w14:paraId="46C640A1" w14:textId="0FC47F08">
            <w:pPr>
              <w:rPr>
                <w:lang w:val="en-GB"/>
              </w:rPr>
            </w:pPr>
            <w:r w:rsidRPr="0027210F">
              <w:rPr>
                <w:lang w:val="en-GB"/>
              </w:rPr>
              <w:t>PCS</w:t>
            </w:r>
          </w:p>
        </w:tc>
        <w:tc>
          <w:tcPr>
            <w:tcW w:w="7927" w:type="dxa"/>
          </w:tcPr>
          <w:p w:rsidRPr="0027210F" w:rsidR="00BE2780" w:rsidP="00BE2780" w:rsidRDefault="00BE2780" w14:paraId="3EAA3F0C" w14:textId="004A2077">
            <w:pPr>
              <w:rPr>
                <w:lang w:val="en-GB"/>
              </w:rPr>
            </w:pPr>
            <w:r w:rsidRPr="0027210F">
              <w:rPr>
                <w:lang w:val="en-GB"/>
              </w:rPr>
              <w:t>Process control safety</w:t>
            </w:r>
          </w:p>
        </w:tc>
      </w:tr>
      <w:tr w:rsidRPr="0027210F" w:rsidR="00BE2780" w:rsidTr="00894DA6" w14:paraId="3CDAB987" w14:textId="77777777">
        <w:tc>
          <w:tcPr>
            <w:tcW w:w="1701" w:type="dxa"/>
          </w:tcPr>
          <w:p w:rsidRPr="0027210F" w:rsidR="00BE2780" w:rsidP="00BE2780" w:rsidRDefault="00BE2780" w14:paraId="028C6BF1" w14:textId="36CC1E71">
            <w:pPr>
              <w:rPr>
                <w:lang w:val="en-GB"/>
              </w:rPr>
            </w:pPr>
            <w:r w:rsidRPr="0027210F">
              <w:rPr>
                <w:lang w:val="en-GB"/>
              </w:rPr>
              <w:t>PW</w:t>
            </w:r>
          </w:p>
        </w:tc>
        <w:tc>
          <w:tcPr>
            <w:tcW w:w="7927" w:type="dxa"/>
          </w:tcPr>
          <w:p w:rsidRPr="0027210F" w:rsidR="00BE2780" w:rsidP="00BE2780" w:rsidRDefault="00BE2780" w14:paraId="6015BC03" w14:textId="4FB8AB25">
            <w:pPr>
              <w:rPr>
                <w:lang w:val="en-GB"/>
              </w:rPr>
            </w:pPr>
            <w:r w:rsidRPr="51036BA4">
              <w:rPr>
                <w:lang w:val="en-GB"/>
              </w:rPr>
              <w:t>Purified water</w:t>
            </w:r>
          </w:p>
        </w:tc>
      </w:tr>
      <w:tr w:rsidRPr="0027210F" w:rsidR="00BE2780" w:rsidTr="00894DA6" w14:paraId="5B336CE2" w14:textId="77777777">
        <w:tc>
          <w:tcPr>
            <w:tcW w:w="1701" w:type="dxa"/>
          </w:tcPr>
          <w:p w:rsidRPr="0027210F" w:rsidR="00BE2780" w:rsidP="00BE2780" w:rsidRDefault="00BE2780" w14:paraId="2E0C32E1" w14:textId="7A8A8759">
            <w:pPr>
              <w:rPr>
                <w:lang w:val="en-GB"/>
              </w:rPr>
            </w:pPr>
            <w:r w:rsidRPr="0E4BD27F">
              <w:rPr>
                <w:rStyle w:val="hgkelc"/>
                <w:rFonts w:eastAsiaTheme="majorEastAsia"/>
                <w:lang w:val="en-GB"/>
              </w:rPr>
              <w:t>QC</w:t>
            </w:r>
          </w:p>
        </w:tc>
        <w:tc>
          <w:tcPr>
            <w:tcW w:w="7927" w:type="dxa"/>
          </w:tcPr>
          <w:p w:rsidRPr="0027210F" w:rsidR="00BE2780" w:rsidP="00BE2780" w:rsidRDefault="00BE2780" w14:paraId="2508BC7A" w14:textId="2F776A87">
            <w:pPr>
              <w:rPr>
                <w:lang w:val="en-GB"/>
              </w:rPr>
            </w:pPr>
            <w:r w:rsidRPr="292179A8">
              <w:rPr>
                <w:rStyle w:val="hgkelc"/>
                <w:rFonts w:eastAsiaTheme="majorEastAsia"/>
                <w:lang w:val="en-GB"/>
              </w:rPr>
              <w:t>Quality control</w:t>
            </w:r>
          </w:p>
        </w:tc>
      </w:tr>
      <w:tr w:rsidRPr="00067E3B" w:rsidR="00BE2780" w:rsidTr="00894DA6" w14:paraId="4BF816F4" w14:textId="77777777">
        <w:tc>
          <w:tcPr>
            <w:tcW w:w="1701" w:type="dxa"/>
          </w:tcPr>
          <w:p w:rsidRPr="0027210F" w:rsidR="00BE2780" w:rsidP="00BE2780" w:rsidRDefault="00BE2780" w14:paraId="5EE50EC3" w14:textId="133E8700">
            <w:pPr>
              <w:rPr>
                <w:rStyle w:val="hgkelc"/>
                <w:rFonts w:eastAsiaTheme="majorEastAsia"/>
                <w:lang w:val="en-GB"/>
              </w:rPr>
            </w:pPr>
            <w:r w:rsidRPr="292179A8">
              <w:rPr>
                <w:lang w:val="en-GB"/>
              </w:rPr>
              <w:t>SAP</w:t>
            </w:r>
          </w:p>
        </w:tc>
        <w:tc>
          <w:tcPr>
            <w:tcW w:w="7927" w:type="dxa"/>
          </w:tcPr>
          <w:p w:rsidRPr="0027210F" w:rsidR="00BE2780" w:rsidP="00BE2780" w:rsidRDefault="00BE2780" w14:paraId="147447ED" w14:textId="60CDC930">
            <w:pPr>
              <w:rPr>
                <w:rStyle w:val="hgkelc"/>
                <w:rFonts w:eastAsiaTheme="majorEastAsia"/>
                <w:lang w:val="en-GB"/>
              </w:rPr>
            </w:pPr>
            <w:r w:rsidRPr="0462572A">
              <w:rPr>
                <w:lang w:val="en-GB"/>
              </w:rPr>
              <w:t>Systems, application &amp; products in data processing</w:t>
            </w:r>
          </w:p>
        </w:tc>
      </w:tr>
      <w:tr w:rsidRPr="00067E3B" w:rsidR="00BE2780" w:rsidTr="00894DA6" w14:paraId="184657A0" w14:textId="77777777">
        <w:tc>
          <w:tcPr>
            <w:tcW w:w="1701" w:type="dxa"/>
          </w:tcPr>
          <w:p w:rsidRPr="0027210F" w:rsidR="00BE2780" w:rsidP="00BE2780" w:rsidRDefault="00BE2780" w14:paraId="07956FE7" w14:textId="51AC2D7F">
            <w:pPr>
              <w:rPr>
                <w:lang w:val="en-GB"/>
              </w:rPr>
            </w:pPr>
            <w:r w:rsidRPr="3F9801FF">
              <w:rPr>
                <w:lang w:val="en-GB"/>
              </w:rPr>
              <w:t xml:space="preserve">SCADA </w:t>
            </w:r>
          </w:p>
        </w:tc>
        <w:tc>
          <w:tcPr>
            <w:tcW w:w="7927" w:type="dxa"/>
          </w:tcPr>
          <w:p w:rsidRPr="00526071" w:rsidR="00BE2780" w:rsidP="00BE2780" w:rsidRDefault="00BE2780" w14:paraId="0AF29B8E" w14:textId="555A5307">
            <w:pPr>
              <w:rPr>
                <w:lang w:val="en-GB"/>
              </w:rPr>
            </w:pPr>
            <w:r w:rsidRPr="5B85E49F">
              <w:rPr>
                <w:lang w:val="en-GB"/>
              </w:rPr>
              <w:t xml:space="preserve">Supervisory </w:t>
            </w:r>
            <w:r w:rsidRPr="2CC54D5F">
              <w:rPr>
                <w:lang w:val="en-GB"/>
              </w:rPr>
              <w:t>control and data</w:t>
            </w:r>
            <w:r w:rsidRPr="765B8BC8">
              <w:rPr>
                <w:lang w:val="en-GB"/>
              </w:rPr>
              <w:t xml:space="preserve"> acquisition</w:t>
            </w:r>
          </w:p>
        </w:tc>
      </w:tr>
      <w:tr w:rsidRPr="0027210F" w:rsidR="00BE2780" w:rsidTr="00894DA6" w14:paraId="598DE29D" w14:textId="77777777">
        <w:tc>
          <w:tcPr>
            <w:tcW w:w="1701" w:type="dxa"/>
          </w:tcPr>
          <w:p w:rsidRPr="00CB125A" w:rsidR="00BE2780" w:rsidP="00BE2780" w:rsidRDefault="00BE2780" w14:paraId="5D9C6213" w14:textId="053010FC">
            <w:pPr>
              <w:rPr>
                <w:lang w:val="en-GB"/>
              </w:rPr>
            </w:pPr>
            <w:r w:rsidRPr="765B8BC8">
              <w:rPr>
                <w:lang w:val="en-GB"/>
              </w:rPr>
              <w:t>SUS</w:t>
            </w:r>
          </w:p>
        </w:tc>
        <w:tc>
          <w:tcPr>
            <w:tcW w:w="7927" w:type="dxa"/>
          </w:tcPr>
          <w:p w:rsidRPr="00CB125A" w:rsidR="00BE2780" w:rsidP="00BE2780" w:rsidRDefault="00BE2780" w14:paraId="536B61A5" w14:textId="20083411">
            <w:pPr>
              <w:rPr>
                <w:lang w:val="en-GB"/>
              </w:rPr>
            </w:pPr>
            <w:r w:rsidRPr="765B8BC8">
              <w:rPr>
                <w:lang w:val="en-GB"/>
              </w:rPr>
              <w:t xml:space="preserve">Single-use </w:t>
            </w:r>
            <w:r w:rsidRPr="5DB983B6">
              <w:rPr>
                <w:lang w:val="en-GB"/>
              </w:rPr>
              <w:t>system</w:t>
            </w:r>
          </w:p>
        </w:tc>
      </w:tr>
      <w:tr w:rsidRPr="0027210F" w:rsidR="00BE2780" w:rsidTr="00894DA6" w14:paraId="66D91FC3" w14:textId="77777777">
        <w:tc>
          <w:tcPr>
            <w:tcW w:w="1701" w:type="dxa"/>
          </w:tcPr>
          <w:p w:rsidR="00BE2780" w:rsidP="00BE2780" w:rsidRDefault="00BE2780" w14:paraId="333B7B8D" w14:textId="75C24391">
            <w:pPr>
              <w:rPr>
                <w:lang w:val="en-GB"/>
              </w:rPr>
            </w:pPr>
            <w:r w:rsidRPr="5DB983B6">
              <w:rPr>
                <w:lang w:val="en-GB"/>
              </w:rPr>
              <w:t>SUT</w:t>
            </w:r>
          </w:p>
        </w:tc>
        <w:tc>
          <w:tcPr>
            <w:tcW w:w="7927" w:type="dxa"/>
          </w:tcPr>
          <w:p w:rsidRPr="0027210F" w:rsidR="00BE2780" w:rsidP="00BE2780" w:rsidRDefault="00BE2780" w14:paraId="0BFF93E3" w14:textId="38A7183F">
            <w:pPr>
              <w:rPr>
                <w:lang w:val="en-GB"/>
              </w:rPr>
            </w:pPr>
            <w:r w:rsidRPr="5DB983B6">
              <w:rPr>
                <w:lang w:val="en-GB"/>
              </w:rPr>
              <w:t>Single-use technology</w:t>
            </w:r>
          </w:p>
        </w:tc>
      </w:tr>
      <w:tr w:rsidRPr="0027210F" w:rsidR="00BE2780" w:rsidTr="00894DA6" w14:paraId="69819089" w14:textId="77777777">
        <w:tc>
          <w:tcPr>
            <w:tcW w:w="1701" w:type="dxa"/>
          </w:tcPr>
          <w:p w:rsidRPr="00CB125A" w:rsidR="00BE2780" w:rsidP="00BE2780" w:rsidRDefault="00BE2780" w14:paraId="32A473CD" w14:textId="7D5A0B6A">
            <w:pPr>
              <w:rPr>
                <w:lang w:val="en-GB"/>
              </w:rPr>
            </w:pPr>
            <w:r w:rsidRPr="5DB983B6">
              <w:rPr>
                <w:lang w:val="en-GB"/>
              </w:rPr>
              <w:t>URS</w:t>
            </w:r>
          </w:p>
        </w:tc>
        <w:tc>
          <w:tcPr>
            <w:tcW w:w="7927" w:type="dxa"/>
          </w:tcPr>
          <w:p w:rsidRPr="00CB125A" w:rsidR="00BE2780" w:rsidP="00BE2780" w:rsidRDefault="00BE2780" w14:paraId="69FB51E4" w14:textId="48026A15">
            <w:pPr>
              <w:rPr>
                <w:lang w:val="en-GB"/>
              </w:rPr>
            </w:pPr>
            <w:r w:rsidRPr="5DB983B6">
              <w:rPr>
                <w:lang w:val="en-GB"/>
              </w:rPr>
              <w:t xml:space="preserve">User </w:t>
            </w:r>
            <w:r w:rsidRPr="5DB983B6" w:rsidR="000C368C">
              <w:rPr>
                <w:lang w:val="en-GB"/>
              </w:rPr>
              <w:t>requirement</w:t>
            </w:r>
            <w:r w:rsidRPr="5DB983B6">
              <w:rPr>
                <w:lang w:val="en-GB"/>
              </w:rPr>
              <w:t xml:space="preserve"> specification</w:t>
            </w:r>
          </w:p>
        </w:tc>
      </w:tr>
      <w:tr w:rsidRPr="0027210F" w:rsidR="00BE2780" w:rsidTr="00894DA6" w14:paraId="09441F7C" w14:textId="77777777">
        <w:tc>
          <w:tcPr>
            <w:tcW w:w="1701" w:type="dxa"/>
          </w:tcPr>
          <w:p w:rsidRPr="00CB125A" w:rsidR="00BE2780" w:rsidP="00BE2780" w:rsidRDefault="00BE2780" w14:paraId="2A92C983" w14:textId="5831FE61">
            <w:pPr>
              <w:rPr>
                <w:lang w:val="en-GB"/>
              </w:rPr>
            </w:pPr>
            <w:r>
              <w:rPr>
                <w:lang w:val="en-GB"/>
              </w:rPr>
              <w:t>USP</w:t>
            </w:r>
          </w:p>
        </w:tc>
        <w:tc>
          <w:tcPr>
            <w:tcW w:w="7927" w:type="dxa"/>
          </w:tcPr>
          <w:p w:rsidRPr="00CB125A" w:rsidR="00BE2780" w:rsidP="00BE2780" w:rsidRDefault="00BE2780" w14:paraId="5C497616" w14:textId="10F8B080">
            <w:pPr>
              <w:rPr>
                <w:lang w:val="en-GB"/>
              </w:rPr>
            </w:pPr>
            <w:r>
              <w:rPr>
                <w:lang w:val="en-GB"/>
              </w:rPr>
              <w:t>Upstream process</w:t>
            </w:r>
          </w:p>
        </w:tc>
      </w:tr>
      <w:tr w:rsidRPr="0027210F" w:rsidR="00BE2780" w:rsidTr="00894DA6" w14:paraId="0D0E5196" w14:textId="77777777">
        <w:tc>
          <w:tcPr>
            <w:tcW w:w="1701" w:type="dxa"/>
          </w:tcPr>
          <w:p w:rsidRPr="00CB125A" w:rsidR="00BE2780" w:rsidP="00BE2780" w:rsidRDefault="00BE2780" w14:paraId="15788455" w14:textId="2F97E023">
            <w:pPr>
              <w:rPr>
                <w:lang w:val="en-GB"/>
              </w:rPr>
            </w:pPr>
            <w:r w:rsidRPr="5DB983B6">
              <w:rPr>
                <w:lang w:val="en-GB"/>
              </w:rPr>
              <w:t>WFI</w:t>
            </w:r>
          </w:p>
        </w:tc>
        <w:tc>
          <w:tcPr>
            <w:tcW w:w="7927" w:type="dxa"/>
          </w:tcPr>
          <w:p w:rsidRPr="00CB125A" w:rsidR="00BE2780" w:rsidP="00BE2780" w:rsidRDefault="00BE2780" w14:paraId="4B7971C4" w14:textId="707E7D0C">
            <w:pPr>
              <w:rPr>
                <w:lang w:val="en-GB"/>
              </w:rPr>
            </w:pPr>
            <w:r w:rsidRPr="5DB983B6">
              <w:rPr>
                <w:lang w:val="en-GB"/>
              </w:rPr>
              <w:t>Water for injection</w:t>
            </w:r>
          </w:p>
        </w:tc>
      </w:tr>
      <w:tr w:rsidRPr="0027210F" w:rsidR="00BE2780" w:rsidTr="00894DA6" w14:paraId="7926711D" w14:textId="77777777">
        <w:tc>
          <w:tcPr>
            <w:tcW w:w="1701" w:type="dxa"/>
          </w:tcPr>
          <w:p w:rsidRPr="00CB125A" w:rsidR="00BE2780" w:rsidP="00BE2780" w:rsidRDefault="00BE2780" w14:paraId="795C91C0" w14:textId="2A1E3F21">
            <w:pPr>
              <w:rPr>
                <w:lang w:val="en-GB"/>
              </w:rPr>
            </w:pPr>
          </w:p>
        </w:tc>
        <w:tc>
          <w:tcPr>
            <w:tcW w:w="7927" w:type="dxa"/>
          </w:tcPr>
          <w:p w:rsidRPr="00CB125A" w:rsidR="00BE2780" w:rsidP="00BE2780" w:rsidRDefault="00BE2780" w14:paraId="6F505DAC" w14:textId="2DCCEFF4">
            <w:pPr>
              <w:rPr>
                <w:lang w:val="en-GB"/>
              </w:rPr>
            </w:pPr>
          </w:p>
        </w:tc>
      </w:tr>
    </w:tbl>
    <w:p w:rsidRPr="0027210F" w:rsidR="00343272" w:rsidP="001D46A5" w:rsidRDefault="0036677B" w14:paraId="21DD9F57" w14:textId="271D272C">
      <w:pPr>
        <w:pStyle w:val="Inhaltverzeichnis"/>
        <w:rPr>
          <w:lang w:val="en-GB"/>
        </w:rPr>
      </w:pPr>
      <w:bookmarkStart w:name="_Toc95410064" w:id="4"/>
      <w:bookmarkStart w:name="_Toc95410262" w:id="5"/>
      <w:r>
        <w:rPr>
          <w:lang w:val="en-GB"/>
        </w:rPr>
        <w:lastRenderedPageBreak/>
        <w:t>Table of contents</w:t>
      </w:r>
      <w:bookmarkEnd w:id="4"/>
      <w:bookmarkEnd w:id="5"/>
    </w:p>
    <w:sdt>
      <w:sdtPr>
        <w:rPr>
          <w:rFonts w:ascii="Arial" w:hAnsi="Arial" w:eastAsia="Times New Roman" w:cstheme="minorHAnsi"/>
          <w:color w:val="auto"/>
          <w:sz w:val="22"/>
          <w:szCs w:val="20"/>
          <w:lang w:val="de-DE" w:eastAsia="en-US"/>
        </w:rPr>
        <w:id w:val="-812711615"/>
        <w:docPartObj>
          <w:docPartGallery w:val="Table of Contents"/>
          <w:docPartUnique/>
        </w:docPartObj>
      </w:sdtPr>
      <w:sdtEndPr>
        <w:rPr>
          <w:b/>
          <w:bCs/>
        </w:rPr>
      </w:sdtEndPr>
      <w:sdtContent>
        <w:p w:rsidR="00014C73" w:rsidRDefault="00014C73" w14:paraId="7A140585" w14:textId="11752BDB">
          <w:pPr>
            <w:pStyle w:val="Inhaltsverzeichnisberschrift"/>
          </w:pPr>
        </w:p>
        <w:p w:rsidRPr="00013881" w:rsidR="00014C73" w:rsidRDefault="00014C73" w14:paraId="7163D5B8" w14:textId="4941B739">
          <w:pPr>
            <w:pStyle w:val="Verzeichnis1"/>
            <w:rPr>
              <w:rFonts w:ascii="Arial" w:hAnsi="Arial" w:cs="Arial" w:eastAsiaTheme="minorEastAsia"/>
              <w:b w:val="0"/>
              <w:noProof/>
              <w:sz w:val="24"/>
              <w:szCs w:val="24"/>
              <w:lang w:eastAsia="de-CH"/>
            </w:rPr>
          </w:pPr>
          <w:r>
            <w:fldChar w:fldCharType="begin"/>
          </w:r>
          <w:r>
            <w:instrText xml:space="preserve"> TOC \o "1-3" \h \z \u </w:instrText>
          </w:r>
          <w:r>
            <w:fldChar w:fldCharType="separate"/>
          </w:r>
          <w:hyperlink w:history="1" w:anchor="_Toc95410260">
            <w:r w:rsidRPr="00013881">
              <w:rPr>
                <w:rStyle w:val="Hyperlink"/>
                <w:rFonts w:ascii="Arial" w:hAnsi="Arial" w:cs="Arial"/>
                <w:noProof/>
                <w:sz w:val="22"/>
                <w:szCs w:val="22"/>
                <w:u w:val="none"/>
                <w:lang w:val="en-GB"/>
              </w:rPr>
              <w:t>Abstract</w:t>
            </w:r>
            <w:r w:rsidRPr="00013881">
              <w:rPr>
                <w:rFonts w:ascii="Arial" w:hAnsi="Arial" w:cs="Arial"/>
                <w:noProof/>
                <w:webHidden/>
                <w:sz w:val="22"/>
                <w:szCs w:val="22"/>
              </w:rPr>
              <w:tab/>
            </w:r>
            <w:r w:rsidRPr="00013881">
              <w:rPr>
                <w:rFonts w:ascii="Arial" w:hAnsi="Arial" w:cs="Arial"/>
                <w:noProof/>
                <w:webHidden/>
                <w:sz w:val="22"/>
                <w:szCs w:val="22"/>
              </w:rPr>
              <w:fldChar w:fldCharType="begin"/>
            </w:r>
            <w:r w:rsidRPr="00013881">
              <w:rPr>
                <w:rFonts w:ascii="Arial" w:hAnsi="Arial" w:cs="Arial"/>
                <w:noProof/>
                <w:webHidden/>
                <w:sz w:val="22"/>
                <w:szCs w:val="22"/>
              </w:rPr>
              <w:instrText xml:space="preserve"> PAGEREF _Toc95410260 \h </w:instrText>
            </w:r>
            <w:r w:rsidRPr="00013881">
              <w:rPr>
                <w:rFonts w:ascii="Arial" w:hAnsi="Arial" w:cs="Arial"/>
                <w:noProof/>
                <w:webHidden/>
                <w:sz w:val="22"/>
                <w:szCs w:val="22"/>
              </w:rPr>
            </w:r>
            <w:r w:rsidRPr="00013881">
              <w:rPr>
                <w:rFonts w:ascii="Arial" w:hAnsi="Arial" w:cs="Arial"/>
                <w:noProof/>
                <w:webHidden/>
                <w:sz w:val="22"/>
                <w:szCs w:val="22"/>
              </w:rPr>
              <w:fldChar w:fldCharType="separate"/>
            </w:r>
            <w:r w:rsidRPr="00013881">
              <w:rPr>
                <w:rFonts w:ascii="Arial" w:hAnsi="Arial" w:cs="Arial"/>
                <w:noProof/>
                <w:webHidden/>
                <w:sz w:val="22"/>
                <w:szCs w:val="22"/>
              </w:rPr>
              <w:t>2</w:t>
            </w:r>
            <w:r w:rsidRPr="00013881">
              <w:rPr>
                <w:rFonts w:ascii="Arial" w:hAnsi="Arial" w:cs="Arial"/>
                <w:noProof/>
                <w:webHidden/>
                <w:sz w:val="22"/>
                <w:szCs w:val="22"/>
              </w:rPr>
              <w:fldChar w:fldCharType="end"/>
            </w:r>
          </w:hyperlink>
        </w:p>
        <w:p w:rsidRPr="00013881" w:rsidR="00014C73" w:rsidRDefault="00F73853" w14:paraId="1E0AF4B9" w14:textId="73975CC8">
          <w:pPr>
            <w:pStyle w:val="Verzeichnis1"/>
            <w:rPr>
              <w:rFonts w:ascii="Arial" w:hAnsi="Arial" w:cs="Arial" w:eastAsiaTheme="minorEastAsia"/>
              <w:b w:val="0"/>
              <w:noProof/>
              <w:sz w:val="24"/>
              <w:szCs w:val="24"/>
              <w:lang w:eastAsia="de-CH"/>
            </w:rPr>
          </w:pPr>
          <w:hyperlink w:history="1" w:anchor="_Toc95410261">
            <w:r w:rsidRPr="00013881" w:rsidR="00014C73">
              <w:rPr>
                <w:rStyle w:val="Hyperlink"/>
                <w:rFonts w:ascii="Arial" w:hAnsi="Arial" w:cs="Arial"/>
                <w:noProof/>
                <w:sz w:val="22"/>
                <w:szCs w:val="22"/>
                <w:u w:val="none"/>
                <w:lang w:val="en-GB"/>
              </w:rPr>
              <w:t>List of Abbreviation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61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w:t>
            </w:r>
            <w:r w:rsidRPr="00013881" w:rsidR="00014C73">
              <w:rPr>
                <w:rFonts w:ascii="Arial" w:hAnsi="Arial" w:cs="Arial"/>
                <w:noProof/>
                <w:webHidden/>
                <w:sz w:val="22"/>
                <w:szCs w:val="22"/>
              </w:rPr>
              <w:fldChar w:fldCharType="end"/>
            </w:r>
          </w:hyperlink>
        </w:p>
        <w:p w:rsidRPr="00013881" w:rsidR="00014C73" w:rsidRDefault="00F73853" w14:paraId="255B20DF" w14:textId="32538B57">
          <w:pPr>
            <w:pStyle w:val="Verzeichnis1"/>
            <w:rPr>
              <w:rFonts w:ascii="Arial" w:hAnsi="Arial" w:cs="Arial" w:eastAsiaTheme="minorEastAsia"/>
              <w:b w:val="0"/>
              <w:noProof/>
              <w:sz w:val="24"/>
              <w:szCs w:val="24"/>
              <w:lang w:eastAsia="de-CH"/>
            </w:rPr>
          </w:pPr>
          <w:hyperlink w:history="1" w:anchor="_Toc95410262">
            <w:r w:rsidRPr="00013881" w:rsidR="00014C73">
              <w:rPr>
                <w:rStyle w:val="Hyperlink"/>
                <w:rFonts w:ascii="Arial" w:hAnsi="Arial" w:cs="Arial"/>
                <w:noProof/>
                <w:sz w:val="22"/>
                <w:szCs w:val="22"/>
                <w:u w:val="none"/>
                <w:lang w:val="en-GB"/>
              </w:rPr>
              <w:t>Table of content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62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4</w:t>
            </w:r>
            <w:r w:rsidRPr="00013881" w:rsidR="00014C73">
              <w:rPr>
                <w:rFonts w:ascii="Arial" w:hAnsi="Arial" w:cs="Arial"/>
                <w:noProof/>
                <w:webHidden/>
                <w:sz w:val="22"/>
                <w:szCs w:val="22"/>
              </w:rPr>
              <w:fldChar w:fldCharType="end"/>
            </w:r>
          </w:hyperlink>
        </w:p>
        <w:p w:rsidRPr="00013881" w:rsidR="00014C73" w:rsidRDefault="00F73853" w14:paraId="3408BF50" w14:textId="44FEE8C0">
          <w:pPr>
            <w:pStyle w:val="Verzeichnis1"/>
            <w:rPr>
              <w:rFonts w:ascii="Arial" w:hAnsi="Arial" w:cs="Arial" w:eastAsiaTheme="minorEastAsia"/>
              <w:b w:val="0"/>
              <w:noProof/>
              <w:sz w:val="24"/>
              <w:szCs w:val="24"/>
              <w:lang w:eastAsia="de-CH"/>
            </w:rPr>
          </w:pPr>
          <w:hyperlink w:history="1" w:anchor="_Toc95410263">
            <w:r w:rsidRPr="00013881" w:rsidR="00014C73">
              <w:rPr>
                <w:rStyle w:val="Hyperlink"/>
                <w:rFonts w:ascii="Arial" w:hAnsi="Arial" w:cs="Arial"/>
                <w:noProof/>
                <w:sz w:val="22"/>
                <w:szCs w:val="22"/>
                <w:u w:val="none"/>
                <w:lang w:val="en-GB"/>
              </w:rPr>
              <w:t>1</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Introduction</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63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1</w:t>
            </w:r>
            <w:r w:rsidRPr="00013881" w:rsidR="00014C73">
              <w:rPr>
                <w:rFonts w:ascii="Arial" w:hAnsi="Arial" w:cs="Arial"/>
                <w:noProof/>
                <w:webHidden/>
                <w:sz w:val="22"/>
                <w:szCs w:val="22"/>
              </w:rPr>
              <w:fldChar w:fldCharType="end"/>
            </w:r>
          </w:hyperlink>
        </w:p>
        <w:p w:rsidRPr="00013881" w:rsidR="00014C73" w:rsidRDefault="00F73853" w14:paraId="4EA031A9" w14:textId="6C1C1CA2">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64">
            <w:r w:rsidRPr="00013881" w:rsidR="00014C73">
              <w:rPr>
                <w:rStyle w:val="Hyperlink"/>
                <w:rFonts w:ascii="Arial" w:hAnsi="Arial" w:cs="Arial"/>
                <w:i w:val="0"/>
                <w:iCs w:val="0"/>
                <w:noProof/>
                <w:sz w:val="22"/>
                <w:szCs w:val="22"/>
                <w:u w:val="none"/>
              </w:rPr>
              <w:t>1.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ingle-use technology (SU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64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w:t>
            </w:r>
            <w:r w:rsidRPr="00013881" w:rsidR="00014C73">
              <w:rPr>
                <w:rFonts w:ascii="Arial" w:hAnsi="Arial" w:cs="Arial"/>
                <w:i w:val="0"/>
                <w:iCs w:val="0"/>
                <w:noProof/>
                <w:webHidden/>
                <w:sz w:val="22"/>
                <w:szCs w:val="22"/>
              </w:rPr>
              <w:fldChar w:fldCharType="end"/>
            </w:r>
          </w:hyperlink>
        </w:p>
        <w:p w:rsidRPr="00013881" w:rsidR="00014C73" w:rsidRDefault="00F73853" w14:paraId="729DF2D0" w14:textId="627F8CC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65">
            <w:r w:rsidRPr="00013881" w:rsidR="00014C73">
              <w:rPr>
                <w:rStyle w:val="Hyperlink"/>
                <w:rFonts w:ascii="Arial" w:hAnsi="Arial" w:cs="Arial"/>
                <w:i w:val="0"/>
                <w:iCs w:val="0"/>
                <w:noProof/>
                <w:sz w:val="22"/>
                <w:szCs w:val="22"/>
                <w:u w:val="none"/>
              </w:rPr>
              <w:t>1.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Application of Single-use technology</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65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w:t>
            </w:r>
            <w:r w:rsidRPr="00013881" w:rsidR="00014C73">
              <w:rPr>
                <w:rFonts w:ascii="Arial" w:hAnsi="Arial" w:cs="Arial"/>
                <w:i w:val="0"/>
                <w:iCs w:val="0"/>
                <w:noProof/>
                <w:webHidden/>
                <w:sz w:val="22"/>
                <w:szCs w:val="22"/>
              </w:rPr>
              <w:fldChar w:fldCharType="end"/>
            </w:r>
          </w:hyperlink>
        </w:p>
        <w:p w:rsidRPr="00013881" w:rsidR="00014C73" w:rsidRDefault="00F73853" w14:paraId="30790E46" w14:textId="5586CA28">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66">
            <w:r w:rsidRPr="00013881" w:rsidR="00014C73">
              <w:rPr>
                <w:rStyle w:val="Hyperlink"/>
                <w:rFonts w:ascii="Arial" w:hAnsi="Arial" w:cs="Arial"/>
                <w:i w:val="0"/>
                <w:iCs w:val="0"/>
                <w:noProof/>
                <w:sz w:val="22"/>
                <w:szCs w:val="22"/>
                <w:u w:val="none"/>
              </w:rPr>
              <w:t>1.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Group 3 organisation</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66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w:t>
            </w:r>
            <w:r w:rsidRPr="00013881" w:rsidR="00014C73">
              <w:rPr>
                <w:rFonts w:ascii="Arial" w:hAnsi="Arial" w:cs="Arial"/>
                <w:i w:val="0"/>
                <w:iCs w:val="0"/>
                <w:noProof/>
                <w:webHidden/>
                <w:sz w:val="22"/>
                <w:szCs w:val="22"/>
              </w:rPr>
              <w:fldChar w:fldCharType="end"/>
            </w:r>
          </w:hyperlink>
        </w:p>
        <w:p w:rsidRPr="00013881" w:rsidR="00014C73" w:rsidRDefault="00F73853" w14:paraId="2F255EE2" w14:textId="4D239931">
          <w:pPr>
            <w:pStyle w:val="Verzeichnis1"/>
            <w:rPr>
              <w:rFonts w:ascii="Arial" w:hAnsi="Arial" w:cs="Arial" w:eastAsiaTheme="minorEastAsia"/>
              <w:b w:val="0"/>
              <w:noProof/>
              <w:sz w:val="24"/>
              <w:szCs w:val="24"/>
              <w:lang w:eastAsia="de-CH"/>
            </w:rPr>
          </w:pPr>
          <w:hyperlink w:history="1" w:anchor="_Toc95410267">
            <w:r w:rsidRPr="00013881" w:rsidR="00014C73">
              <w:rPr>
                <w:rStyle w:val="Hyperlink"/>
                <w:rFonts w:ascii="Arial" w:hAnsi="Arial" w:cs="Arial"/>
                <w:noProof/>
                <w:sz w:val="22"/>
                <w:szCs w:val="22"/>
                <w:u w:val="none"/>
                <w:lang w:val="en-GB"/>
              </w:rPr>
              <w:t>2</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Project Management</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67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w:t>
            </w:r>
            <w:r w:rsidRPr="00013881" w:rsidR="00014C73">
              <w:rPr>
                <w:rFonts w:ascii="Arial" w:hAnsi="Arial" w:cs="Arial"/>
                <w:noProof/>
                <w:webHidden/>
                <w:sz w:val="22"/>
                <w:szCs w:val="22"/>
              </w:rPr>
              <w:fldChar w:fldCharType="end"/>
            </w:r>
          </w:hyperlink>
        </w:p>
        <w:p w:rsidRPr="00013881" w:rsidR="00014C73" w:rsidRDefault="00F73853" w14:paraId="47B5DA92" w14:textId="00D66BB8">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68">
            <w:r w:rsidRPr="00013881" w:rsidR="00014C73">
              <w:rPr>
                <w:rStyle w:val="Hyperlink"/>
                <w:rFonts w:ascii="Arial" w:hAnsi="Arial" w:cs="Arial"/>
                <w:i w:val="0"/>
                <w:iCs w:val="0"/>
                <w:noProof/>
                <w:sz w:val="22"/>
                <w:szCs w:val="22"/>
                <w:u w:val="none"/>
              </w:rPr>
              <w:t>2.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Occupancy lis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68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w:t>
            </w:r>
            <w:r w:rsidRPr="00013881" w:rsidR="00014C73">
              <w:rPr>
                <w:rFonts w:ascii="Arial" w:hAnsi="Arial" w:cs="Arial"/>
                <w:i w:val="0"/>
                <w:iCs w:val="0"/>
                <w:noProof/>
                <w:webHidden/>
                <w:sz w:val="22"/>
                <w:szCs w:val="22"/>
              </w:rPr>
              <w:fldChar w:fldCharType="end"/>
            </w:r>
          </w:hyperlink>
        </w:p>
        <w:p w:rsidRPr="00013881" w:rsidR="00014C73" w:rsidRDefault="00F73853" w14:paraId="268EDE0B" w14:textId="52A7BE0A">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69">
            <w:r w:rsidRPr="00013881" w:rsidR="00014C73">
              <w:rPr>
                <w:rStyle w:val="Hyperlink"/>
                <w:rFonts w:ascii="Arial" w:hAnsi="Arial" w:cs="Arial"/>
                <w:i w:val="0"/>
                <w:iCs w:val="0"/>
                <w:noProof/>
                <w:sz w:val="22"/>
                <w:szCs w:val="22"/>
                <w:u w:val="none"/>
              </w:rPr>
              <w:t>2.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Block flow diagram</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69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w:t>
            </w:r>
            <w:r w:rsidRPr="00013881" w:rsidR="00014C73">
              <w:rPr>
                <w:rFonts w:ascii="Arial" w:hAnsi="Arial" w:cs="Arial"/>
                <w:i w:val="0"/>
                <w:iCs w:val="0"/>
                <w:noProof/>
                <w:webHidden/>
                <w:sz w:val="22"/>
                <w:szCs w:val="22"/>
              </w:rPr>
              <w:fldChar w:fldCharType="end"/>
            </w:r>
          </w:hyperlink>
        </w:p>
        <w:p w:rsidRPr="00013881" w:rsidR="00014C73" w:rsidRDefault="00F73853" w14:paraId="51E91F04" w14:textId="692BFCE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0">
            <w:r w:rsidRPr="00013881" w:rsidR="00014C73">
              <w:rPr>
                <w:rStyle w:val="Hyperlink"/>
                <w:rFonts w:ascii="Arial" w:hAnsi="Arial" w:cs="Arial"/>
                <w:i w:val="0"/>
                <w:iCs w:val="0"/>
                <w:noProof/>
                <w:sz w:val="22"/>
                <w:szCs w:val="22"/>
                <w:u w:val="none"/>
              </w:rPr>
              <w:t>2.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Area schedul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0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7</w:t>
            </w:r>
            <w:r w:rsidRPr="00013881" w:rsidR="00014C73">
              <w:rPr>
                <w:rFonts w:ascii="Arial" w:hAnsi="Arial" w:cs="Arial"/>
                <w:i w:val="0"/>
                <w:iCs w:val="0"/>
                <w:noProof/>
                <w:webHidden/>
                <w:sz w:val="22"/>
                <w:szCs w:val="22"/>
              </w:rPr>
              <w:fldChar w:fldCharType="end"/>
            </w:r>
          </w:hyperlink>
        </w:p>
        <w:p w:rsidRPr="00013881" w:rsidR="00014C73" w:rsidRDefault="00F73853" w14:paraId="7757C02E" w14:textId="33F52F5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1">
            <w:r w:rsidRPr="00013881" w:rsidR="00014C73">
              <w:rPr>
                <w:rStyle w:val="Hyperlink"/>
                <w:rFonts w:ascii="Arial" w:hAnsi="Arial" w:cs="Arial"/>
                <w:i w:val="0"/>
                <w:iCs w:val="0"/>
                <w:noProof/>
                <w:sz w:val="22"/>
                <w:szCs w:val="22"/>
                <w:u w:val="none"/>
              </w:rPr>
              <w:t>2.4</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Zone Concep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1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7</w:t>
            </w:r>
            <w:r w:rsidRPr="00013881" w:rsidR="00014C73">
              <w:rPr>
                <w:rFonts w:ascii="Arial" w:hAnsi="Arial" w:cs="Arial"/>
                <w:i w:val="0"/>
                <w:iCs w:val="0"/>
                <w:noProof/>
                <w:webHidden/>
                <w:sz w:val="22"/>
                <w:szCs w:val="22"/>
              </w:rPr>
              <w:fldChar w:fldCharType="end"/>
            </w:r>
          </w:hyperlink>
        </w:p>
        <w:p w:rsidRPr="00013881" w:rsidR="00014C73" w:rsidRDefault="00F73853" w14:paraId="7C749BD8" w14:textId="1AE380CB">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2">
            <w:r w:rsidRPr="00013881" w:rsidR="00014C73">
              <w:rPr>
                <w:rStyle w:val="Hyperlink"/>
                <w:rFonts w:ascii="Arial" w:hAnsi="Arial" w:cs="Arial"/>
                <w:i w:val="0"/>
                <w:iCs w:val="0"/>
                <w:noProof/>
                <w:sz w:val="22"/>
                <w:szCs w:val="22"/>
                <w:u w:val="none"/>
              </w:rPr>
              <w:t>2.5</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Height Concep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2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7</w:t>
            </w:r>
            <w:r w:rsidRPr="00013881" w:rsidR="00014C73">
              <w:rPr>
                <w:rFonts w:ascii="Arial" w:hAnsi="Arial" w:cs="Arial"/>
                <w:i w:val="0"/>
                <w:iCs w:val="0"/>
                <w:noProof/>
                <w:webHidden/>
                <w:sz w:val="22"/>
                <w:szCs w:val="22"/>
              </w:rPr>
              <w:fldChar w:fldCharType="end"/>
            </w:r>
          </w:hyperlink>
        </w:p>
        <w:p w:rsidRPr="00013881" w:rsidR="00014C73" w:rsidRDefault="00F73853" w14:paraId="208BA67B" w14:textId="5EA47092">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3">
            <w:r w:rsidRPr="00013881" w:rsidR="00014C73">
              <w:rPr>
                <w:rStyle w:val="Hyperlink"/>
                <w:rFonts w:ascii="Arial" w:hAnsi="Arial" w:cs="Arial"/>
                <w:i w:val="0"/>
                <w:iCs w:val="0"/>
                <w:noProof/>
                <w:sz w:val="22"/>
                <w:szCs w:val="22"/>
                <w:u w:val="none"/>
              </w:rPr>
              <w:t>2.6</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Room List and Area Schedul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3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8</w:t>
            </w:r>
            <w:r w:rsidRPr="00013881" w:rsidR="00014C73">
              <w:rPr>
                <w:rFonts w:ascii="Arial" w:hAnsi="Arial" w:cs="Arial"/>
                <w:i w:val="0"/>
                <w:iCs w:val="0"/>
                <w:noProof/>
                <w:webHidden/>
                <w:sz w:val="22"/>
                <w:szCs w:val="22"/>
              </w:rPr>
              <w:fldChar w:fldCharType="end"/>
            </w:r>
          </w:hyperlink>
        </w:p>
        <w:p w:rsidRPr="00013881" w:rsidR="00014C73" w:rsidRDefault="00F73853" w14:paraId="287E7DA6" w14:textId="53328DC9">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4">
            <w:r w:rsidRPr="00013881" w:rsidR="00014C73">
              <w:rPr>
                <w:rStyle w:val="Hyperlink"/>
                <w:rFonts w:ascii="Arial" w:hAnsi="Arial" w:cs="Arial"/>
                <w:i w:val="0"/>
                <w:iCs w:val="0"/>
                <w:noProof/>
                <w:sz w:val="22"/>
                <w:szCs w:val="22"/>
                <w:u w:val="none"/>
              </w:rPr>
              <w:t>2.7</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taff requiremen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4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9</w:t>
            </w:r>
            <w:r w:rsidRPr="00013881" w:rsidR="00014C73">
              <w:rPr>
                <w:rFonts w:ascii="Arial" w:hAnsi="Arial" w:cs="Arial"/>
                <w:i w:val="0"/>
                <w:iCs w:val="0"/>
                <w:noProof/>
                <w:webHidden/>
                <w:sz w:val="22"/>
                <w:szCs w:val="22"/>
              </w:rPr>
              <w:fldChar w:fldCharType="end"/>
            </w:r>
          </w:hyperlink>
        </w:p>
        <w:p w:rsidRPr="00013881" w:rsidR="00014C73" w:rsidRDefault="00F73853" w14:paraId="17A70F4A" w14:textId="2221880D">
          <w:pPr>
            <w:pStyle w:val="Verzeichnis1"/>
            <w:rPr>
              <w:rFonts w:ascii="Arial" w:hAnsi="Arial" w:cs="Arial" w:eastAsiaTheme="minorEastAsia"/>
              <w:b w:val="0"/>
              <w:noProof/>
              <w:sz w:val="24"/>
              <w:szCs w:val="24"/>
              <w:lang w:eastAsia="de-CH"/>
            </w:rPr>
          </w:pPr>
          <w:hyperlink w:history="1" w:anchor="_Toc95410275">
            <w:r w:rsidRPr="00013881" w:rsidR="00014C73">
              <w:rPr>
                <w:rStyle w:val="Hyperlink"/>
                <w:rFonts w:ascii="Arial" w:hAnsi="Arial" w:cs="Arial"/>
                <w:noProof/>
                <w:sz w:val="22"/>
                <w:szCs w:val="22"/>
                <w:u w:val="none"/>
                <w:lang w:val="en-GB"/>
              </w:rPr>
              <w:t>3</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Upstream Proces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75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11</w:t>
            </w:r>
            <w:r w:rsidRPr="00013881" w:rsidR="00014C73">
              <w:rPr>
                <w:rFonts w:ascii="Arial" w:hAnsi="Arial" w:cs="Arial"/>
                <w:noProof/>
                <w:webHidden/>
                <w:sz w:val="22"/>
                <w:szCs w:val="22"/>
              </w:rPr>
              <w:fldChar w:fldCharType="end"/>
            </w:r>
          </w:hyperlink>
        </w:p>
        <w:p w:rsidRPr="00013881" w:rsidR="00014C73" w:rsidRDefault="00F73853" w14:paraId="7F025662" w14:textId="71B616BB">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6">
            <w:r w:rsidRPr="00013881" w:rsidR="00014C73">
              <w:rPr>
                <w:rStyle w:val="Hyperlink"/>
                <w:rFonts w:ascii="Arial" w:hAnsi="Arial" w:cs="Arial"/>
                <w:i w:val="0"/>
                <w:iCs w:val="0"/>
                <w:noProof/>
                <w:sz w:val="22"/>
                <w:szCs w:val="22"/>
                <w:u w:val="none"/>
              </w:rPr>
              <w:t>3.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Introduction</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6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1</w:t>
            </w:r>
            <w:r w:rsidRPr="00013881" w:rsidR="00014C73">
              <w:rPr>
                <w:rFonts w:ascii="Arial" w:hAnsi="Arial" w:cs="Arial"/>
                <w:i w:val="0"/>
                <w:iCs w:val="0"/>
                <w:noProof/>
                <w:webHidden/>
                <w:sz w:val="22"/>
                <w:szCs w:val="22"/>
              </w:rPr>
              <w:fldChar w:fldCharType="end"/>
            </w:r>
          </w:hyperlink>
        </w:p>
        <w:p w:rsidRPr="00013881" w:rsidR="00014C73" w:rsidRDefault="00F73853" w14:paraId="17B8D8E7" w14:textId="4B966DB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7">
            <w:r w:rsidRPr="00013881" w:rsidR="00014C73">
              <w:rPr>
                <w:rStyle w:val="Hyperlink"/>
                <w:rFonts w:ascii="Arial" w:hAnsi="Arial" w:cs="Arial"/>
                <w:i w:val="0"/>
                <w:iCs w:val="0"/>
                <w:noProof/>
                <w:sz w:val="22"/>
                <w:szCs w:val="22"/>
                <w:u w:val="none"/>
              </w:rPr>
              <w:t>3.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Calculation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7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1</w:t>
            </w:r>
            <w:r w:rsidRPr="00013881" w:rsidR="00014C73">
              <w:rPr>
                <w:rFonts w:ascii="Arial" w:hAnsi="Arial" w:cs="Arial"/>
                <w:i w:val="0"/>
                <w:iCs w:val="0"/>
                <w:noProof/>
                <w:webHidden/>
                <w:sz w:val="22"/>
                <w:szCs w:val="22"/>
              </w:rPr>
              <w:fldChar w:fldCharType="end"/>
            </w:r>
          </w:hyperlink>
        </w:p>
        <w:p w:rsidRPr="00013881" w:rsidR="00014C73" w:rsidRDefault="00F73853" w14:paraId="2965CD97" w14:textId="6312AC36">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8">
            <w:r w:rsidRPr="00013881" w:rsidR="00014C73">
              <w:rPr>
                <w:rStyle w:val="Hyperlink"/>
                <w:rFonts w:ascii="Arial" w:hAnsi="Arial" w:cs="Arial"/>
                <w:i w:val="0"/>
                <w:iCs w:val="0"/>
                <w:noProof/>
                <w:sz w:val="22"/>
                <w:szCs w:val="22"/>
                <w:u w:val="none"/>
              </w:rPr>
              <w:t>3.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Plant on a pag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8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2</w:t>
            </w:r>
            <w:r w:rsidRPr="00013881" w:rsidR="00014C73">
              <w:rPr>
                <w:rFonts w:ascii="Arial" w:hAnsi="Arial" w:cs="Arial"/>
                <w:i w:val="0"/>
                <w:iCs w:val="0"/>
                <w:noProof/>
                <w:webHidden/>
                <w:sz w:val="22"/>
                <w:szCs w:val="22"/>
              </w:rPr>
              <w:fldChar w:fldCharType="end"/>
            </w:r>
          </w:hyperlink>
        </w:p>
        <w:p w:rsidRPr="00013881" w:rsidR="00014C73" w:rsidRDefault="00F73853" w14:paraId="418CF21F" w14:textId="3BBE8AE2">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79">
            <w:r w:rsidRPr="00013881" w:rsidR="00014C73">
              <w:rPr>
                <w:rStyle w:val="Hyperlink"/>
                <w:rFonts w:ascii="Arial" w:hAnsi="Arial" w:cs="Arial"/>
                <w:i w:val="0"/>
                <w:iCs w:val="0"/>
                <w:noProof/>
                <w:sz w:val="22"/>
                <w:szCs w:val="22"/>
                <w:u w:val="none"/>
              </w:rPr>
              <w:t>3.4</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HakoBio room concep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79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3</w:t>
            </w:r>
            <w:r w:rsidRPr="00013881" w:rsidR="00014C73">
              <w:rPr>
                <w:rFonts w:ascii="Arial" w:hAnsi="Arial" w:cs="Arial"/>
                <w:i w:val="0"/>
                <w:iCs w:val="0"/>
                <w:noProof/>
                <w:webHidden/>
                <w:sz w:val="22"/>
                <w:szCs w:val="22"/>
              </w:rPr>
              <w:fldChar w:fldCharType="end"/>
            </w:r>
          </w:hyperlink>
        </w:p>
        <w:p w:rsidRPr="00013881" w:rsidR="00014C73" w:rsidRDefault="00F73853" w14:paraId="5731680D" w14:textId="1A57B5D9">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0">
            <w:r w:rsidRPr="00013881" w:rsidR="00014C73">
              <w:rPr>
                <w:rStyle w:val="Hyperlink"/>
                <w:rFonts w:ascii="Arial" w:hAnsi="Arial" w:cs="Arial"/>
                <w:i w:val="0"/>
                <w:iCs w:val="0"/>
                <w:noProof/>
                <w:sz w:val="22"/>
                <w:szCs w:val="22"/>
                <w:u w:val="none"/>
              </w:rPr>
              <w:t>3.5</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ize and functions of USP system</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0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14</w:t>
            </w:r>
            <w:r w:rsidRPr="00013881" w:rsidR="00014C73">
              <w:rPr>
                <w:rFonts w:ascii="Arial" w:hAnsi="Arial" w:cs="Arial"/>
                <w:i w:val="0"/>
                <w:iCs w:val="0"/>
                <w:noProof/>
                <w:webHidden/>
                <w:sz w:val="22"/>
                <w:szCs w:val="22"/>
              </w:rPr>
              <w:fldChar w:fldCharType="end"/>
            </w:r>
          </w:hyperlink>
        </w:p>
        <w:p w:rsidRPr="00013881" w:rsidR="00014C73" w:rsidRDefault="00F73853" w14:paraId="1D719DEE" w14:textId="700A659A">
          <w:pPr>
            <w:pStyle w:val="Verzeichnis1"/>
            <w:rPr>
              <w:rFonts w:ascii="Arial" w:hAnsi="Arial" w:cs="Arial" w:eastAsiaTheme="minorEastAsia"/>
              <w:b w:val="0"/>
              <w:noProof/>
              <w:sz w:val="24"/>
              <w:szCs w:val="24"/>
              <w:lang w:eastAsia="de-CH"/>
            </w:rPr>
          </w:pPr>
          <w:hyperlink w:history="1" w:anchor="_Toc95410281">
            <w:r w:rsidRPr="00013881" w:rsidR="00014C73">
              <w:rPr>
                <w:rStyle w:val="Hyperlink"/>
                <w:rFonts w:ascii="Arial" w:hAnsi="Arial" w:cs="Arial"/>
                <w:noProof/>
                <w:sz w:val="22"/>
                <w:szCs w:val="22"/>
                <w:u w:val="none"/>
                <w:lang w:val="en-GB"/>
              </w:rPr>
              <w:t>4</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Downstream Proces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81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21</w:t>
            </w:r>
            <w:r w:rsidRPr="00013881" w:rsidR="00014C73">
              <w:rPr>
                <w:rFonts w:ascii="Arial" w:hAnsi="Arial" w:cs="Arial"/>
                <w:noProof/>
                <w:webHidden/>
                <w:sz w:val="22"/>
                <w:szCs w:val="22"/>
              </w:rPr>
              <w:fldChar w:fldCharType="end"/>
            </w:r>
          </w:hyperlink>
        </w:p>
        <w:p w:rsidRPr="00013881" w:rsidR="00014C73" w:rsidRDefault="00F73853" w14:paraId="2AC479D2" w14:textId="56718E19">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2">
            <w:r w:rsidRPr="00013881" w:rsidR="00014C73">
              <w:rPr>
                <w:rStyle w:val="Hyperlink"/>
                <w:rFonts w:ascii="Arial" w:hAnsi="Arial" w:cs="Arial"/>
                <w:i w:val="0"/>
                <w:iCs w:val="0"/>
                <w:noProof/>
                <w:sz w:val="22"/>
                <w:szCs w:val="22"/>
                <w:u w:val="none"/>
              </w:rPr>
              <w:t>4.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Introduction</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2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1</w:t>
            </w:r>
            <w:r w:rsidRPr="00013881" w:rsidR="00014C73">
              <w:rPr>
                <w:rFonts w:ascii="Arial" w:hAnsi="Arial" w:cs="Arial"/>
                <w:i w:val="0"/>
                <w:iCs w:val="0"/>
                <w:noProof/>
                <w:webHidden/>
                <w:sz w:val="22"/>
                <w:szCs w:val="22"/>
              </w:rPr>
              <w:fldChar w:fldCharType="end"/>
            </w:r>
          </w:hyperlink>
        </w:p>
        <w:p w:rsidRPr="00013881" w:rsidR="00014C73" w:rsidRDefault="00F73853" w14:paraId="4E823645" w14:textId="05A154CC">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3">
            <w:r w:rsidRPr="00013881" w:rsidR="00014C73">
              <w:rPr>
                <w:rStyle w:val="Hyperlink"/>
                <w:rFonts w:ascii="Arial" w:hAnsi="Arial" w:cs="Arial"/>
                <w:i w:val="0"/>
                <w:iCs w:val="0"/>
                <w:noProof/>
                <w:sz w:val="22"/>
                <w:szCs w:val="22"/>
                <w:u w:val="none"/>
              </w:rPr>
              <w:t>4.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Plant on a pag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3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1</w:t>
            </w:r>
            <w:r w:rsidRPr="00013881" w:rsidR="00014C73">
              <w:rPr>
                <w:rFonts w:ascii="Arial" w:hAnsi="Arial" w:cs="Arial"/>
                <w:i w:val="0"/>
                <w:iCs w:val="0"/>
                <w:noProof/>
                <w:webHidden/>
                <w:sz w:val="22"/>
                <w:szCs w:val="22"/>
              </w:rPr>
              <w:fldChar w:fldCharType="end"/>
            </w:r>
          </w:hyperlink>
        </w:p>
        <w:p w:rsidRPr="00013881" w:rsidR="00014C73" w:rsidRDefault="00F73853" w14:paraId="7468CBC1" w14:textId="0FF30B8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4">
            <w:r w:rsidRPr="00013881" w:rsidR="00014C73">
              <w:rPr>
                <w:rStyle w:val="Hyperlink"/>
                <w:rFonts w:ascii="Arial" w:hAnsi="Arial" w:cs="Arial"/>
                <w:i w:val="0"/>
                <w:iCs w:val="0"/>
                <w:noProof/>
                <w:sz w:val="22"/>
                <w:szCs w:val="22"/>
                <w:u w:val="none"/>
              </w:rPr>
              <w:t>4.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Hako Bio room concept</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4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2</w:t>
            </w:r>
            <w:r w:rsidRPr="00013881" w:rsidR="00014C73">
              <w:rPr>
                <w:rFonts w:ascii="Arial" w:hAnsi="Arial" w:cs="Arial"/>
                <w:i w:val="0"/>
                <w:iCs w:val="0"/>
                <w:noProof/>
                <w:webHidden/>
                <w:sz w:val="22"/>
                <w:szCs w:val="22"/>
              </w:rPr>
              <w:fldChar w:fldCharType="end"/>
            </w:r>
          </w:hyperlink>
        </w:p>
        <w:p w:rsidRPr="00013881" w:rsidR="00014C73" w:rsidRDefault="00F73853" w14:paraId="735DB162" w14:textId="7FE5F975">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5">
            <w:r w:rsidRPr="00013881" w:rsidR="00014C73">
              <w:rPr>
                <w:rStyle w:val="Hyperlink"/>
                <w:rFonts w:ascii="Arial" w:hAnsi="Arial" w:cs="Arial"/>
                <w:i w:val="0"/>
                <w:iCs w:val="0"/>
                <w:noProof/>
                <w:sz w:val="22"/>
                <w:szCs w:val="22"/>
                <w:u w:val="none"/>
              </w:rPr>
              <w:t>4.4</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ize and functions of DSP system</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5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3</w:t>
            </w:r>
            <w:r w:rsidRPr="00013881" w:rsidR="00014C73">
              <w:rPr>
                <w:rFonts w:ascii="Arial" w:hAnsi="Arial" w:cs="Arial"/>
                <w:i w:val="0"/>
                <w:iCs w:val="0"/>
                <w:noProof/>
                <w:webHidden/>
                <w:sz w:val="22"/>
                <w:szCs w:val="22"/>
              </w:rPr>
              <w:fldChar w:fldCharType="end"/>
            </w:r>
          </w:hyperlink>
        </w:p>
        <w:p w:rsidRPr="00013881" w:rsidR="00014C73" w:rsidRDefault="00F73853" w14:paraId="6C6AE99F" w14:textId="64F57B1D">
          <w:pPr>
            <w:pStyle w:val="Verzeichnis1"/>
            <w:rPr>
              <w:rFonts w:ascii="Arial" w:hAnsi="Arial" w:cs="Arial" w:eastAsiaTheme="minorEastAsia"/>
              <w:b w:val="0"/>
              <w:noProof/>
              <w:sz w:val="24"/>
              <w:szCs w:val="24"/>
              <w:lang w:eastAsia="de-CH"/>
            </w:rPr>
          </w:pPr>
          <w:hyperlink w:history="1" w:anchor="_Toc95410286">
            <w:r w:rsidRPr="00013881" w:rsidR="00014C73">
              <w:rPr>
                <w:rStyle w:val="Hyperlink"/>
                <w:rFonts w:ascii="Arial" w:hAnsi="Arial" w:cs="Arial"/>
                <w:noProof/>
                <w:sz w:val="22"/>
                <w:szCs w:val="22"/>
                <w:u w:val="none"/>
                <w:lang w:val="en-GB"/>
              </w:rPr>
              <w:t>5</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Media and Buffer preparation</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86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28</w:t>
            </w:r>
            <w:r w:rsidRPr="00013881" w:rsidR="00014C73">
              <w:rPr>
                <w:rFonts w:ascii="Arial" w:hAnsi="Arial" w:cs="Arial"/>
                <w:noProof/>
                <w:webHidden/>
                <w:sz w:val="22"/>
                <w:szCs w:val="22"/>
              </w:rPr>
              <w:fldChar w:fldCharType="end"/>
            </w:r>
          </w:hyperlink>
        </w:p>
        <w:p w:rsidRPr="00013881" w:rsidR="00014C73" w:rsidRDefault="00F73853" w14:paraId="5C915DB0" w14:textId="18A08123">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7">
            <w:r w:rsidRPr="00013881" w:rsidR="00014C73">
              <w:rPr>
                <w:rStyle w:val="Hyperlink"/>
                <w:rFonts w:ascii="Arial" w:hAnsi="Arial" w:cs="Arial"/>
                <w:i w:val="0"/>
                <w:iCs w:val="0"/>
                <w:noProof/>
                <w:sz w:val="22"/>
                <w:szCs w:val="22"/>
                <w:u w:val="none"/>
              </w:rPr>
              <w:t>5.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Buffer estimation per batch</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7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8</w:t>
            </w:r>
            <w:r w:rsidRPr="00013881" w:rsidR="00014C73">
              <w:rPr>
                <w:rFonts w:ascii="Arial" w:hAnsi="Arial" w:cs="Arial"/>
                <w:i w:val="0"/>
                <w:iCs w:val="0"/>
                <w:noProof/>
                <w:webHidden/>
                <w:sz w:val="22"/>
                <w:szCs w:val="22"/>
              </w:rPr>
              <w:fldChar w:fldCharType="end"/>
            </w:r>
          </w:hyperlink>
        </w:p>
        <w:p w:rsidRPr="00013881" w:rsidR="00014C73" w:rsidRDefault="00F73853" w14:paraId="4FC41C8D" w14:textId="249E5E0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8">
            <w:r w:rsidRPr="00013881" w:rsidR="00014C73">
              <w:rPr>
                <w:rStyle w:val="Hyperlink"/>
                <w:rFonts w:ascii="Arial" w:hAnsi="Arial" w:cs="Arial"/>
                <w:i w:val="0"/>
                <w:iCs w:val="0"/>
                <w:noProof/>
                <w:sz w:val="22"/>
                <w:szCs w:val="22"/>
                <w:u w:val="none"/>
              </w:rPr>
              <w:t>5.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Plant on a pag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8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8</w:t>
            </w:r>
            <w:r w:rsidRPr="00013881" w:rsidR="00014C73">
              <w:rPr>
                <w:rFonts w:ascii="Arial" w:hAnsi="Arial" w:cs="Arial"/>
                <w:i w:val="0"/>
                <w:iCs w:val="0"/>
                <w:noProof/>
                <w:webHidden/>
                <w:sz w:val="22"/>
                <w:szCs w:val="22"/>
              </w:rPr>
              <w:fldChar w:fldCharType="end"/>
            </w:r>
          </w:hyperlink>
        </w:p>
        <w:p w:rsidRPr="00013881" w:rsidR="00014C73" w:rsidRDefault="00F73853" w14:paraId="3188317A" w14:textId="12A126A8">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89">
            <w:r w:rsidRPr="00013881" w:rsidR="00014C73">
              <w:rPr>
                <w:rStyle w:val="Hyperlink"/>
                <w:rFonts w:ascii="Arial" w:hAnsi="Arial" w:cs="Arial"/>
                <w:i w:val="0"/>
                <w:iCs w:val="0"/>
                <w:noProof/>
                <w:sz w:val="22"/>
                <w:szCs w:val="22"/>
                <w:u w:val="none"/>
              </w:rPr>
              <w:t>5.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HakoBio room concept of media and buffer preparation</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89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8</w:t>
            </w:r>
            <w:r w:rsidRPr="00013881" w:rsidR="00014C73">
              <w:rPr>
                <w:rFonts w:ascii="Arial" w:hAnsi="Arial" w:cs="Arial"/>
                <w:i w:val="0"/>
                <w:iCs w:val="0"/>
                <w:noProof/>
                <w:webHidden/>
                <w:sz w:val="22"/>
                <w:szCs w:val="22"/>
              </w:rPr>
              <w:fldChar w:fldCharType="end"/>
            </w:r>
          </w:hyperlink>
        </w:p>
        <w:p w:rsidRPr="00013881" w:rsidR="00014C73" w:rsidRDefault="00F73853" w14:paraId="50DEF082" w14:textId="411A52E3">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0">
            <w:r w:rsidRPr="00013881" w:rsidR="00014C73">
              <w:rPr>
                <w:rStyle w:val="Hyperlink"/>
                <w:rFonts w:ascii="Arial" w:hAnsi="Arial" w:cs="Arial"/>
                <w:i w:val="0"/>
                <w:iCs w:val="0"/>
                <w:noProof/>
                <w:sz w:val="22"/>
                <w:szCs w:val="22"/>
                <w:u w:val="none"/>
              </w:rPr>
              <w:t>5.4</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ize and function of MP and BP system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0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8</w:t>
            </w:r>
            <w:r w:rsidRPr="00013881" w:rsidR="00014C73">
              <w:rPr>
                <w:rFonts w:ascii="Arial" w:hAnsi="Arial" w:cs="Arial"/>
                <w:i w:val="0"/>
                <w:iCs w:val="0"/>
                <w:noProof/>
                <w:webHidden/>
                <w:sz w:val="22"/>
                <w:szCs w:val="22"/>
              </w:rPr>
              <w:fldChar w:fldCharType="end"/>
            </w:r>
          </w:hyperlink>
        </w:p>
        <w:p w:rsidRPr="00013881" w:rsidR="00014C73" w:rsidRDefault="00F73853" w14:paraId="13BD873E" w14:textId="1149F84C">
          <w:pPr>
            <w:pStyle w:val="Verzeichnis1"/>
            <w:rPr>
              <w:rFonts w:ascii="Arial" w:hAnsi="Arial" w:cs="Arial" w:eastAsiaTheme="minorEastAsia"/>
              <w:b w:val="0"/>
              <w:noProof/>
              <w:sz w:val="24"/>
              <w:szCs w:val="24"/>
              <w:lang w:eastAsia="de-CH"/>
            </w:rPr>
          </w:pPr>
          <w:hyperlink w:history="1" w:anchor="_Toc95410291">
            <w:r w:rsidRPr="00013881" w:rsidR="00014C73">
              <w:rPr>
                <w:rStyle w:val="Hyperlink"/>
                <w:rFonts w:ascii="Arial" w:hAnsi="Arial" w:cs="Arial"/>
                <w:noProof/>
                <w:sz w:val="22"/>
                <w:szCs w:val="22"/>
                <w:u w:val="none"/>
                <w:lang w:val="en-GB"/>
              </w:rPr>
              <w:t>6</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Quality Control</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91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29</w:t>
            </w:r>
            <w:r w:rsidRPr="00013881" w:rsidR="00014C73">
              <w:rPr>
                <w:rFonts w:ascii="Arial" w:hAnsi="Arial" w:cs="Arial"/>
                <w:noProof/>
                <w:webHidden/>
                <w:sz w:val="22"/>
                <w:szCs w:val="22"/>
              </w:rPr>
              <w:fldChar w:fldCharType="end"/>
            </w:r>
          </w:hyperlink>
        </w:p>
        <w:p w:rsidRPr="00013881" w:rsidR="00014C73" w:rsidRDefault="00F73853" w14:paraId="68FA0B18" w14:textId="7EB0781F">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2">
            <w:r w:rsidRPr="00013881" w:rsidR="00014C73">
              <w:rPr>
                <w:rStyle w:val="Hyperlink"/>
                <w:rFonts w:ascii="Arial" w:hAnsi="Arial" w:cs="Arial"/>
                <w:i w:val="0"/>
                <w:iCs w:val="0"/>
                <w:noProof/>
                <w:sz w:val="22"/>
                <w:szCs w:val="22"/>
                <w:u w:val="none"/>
              </w:rPr>
              <w:t>6.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Size and functions of QC system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2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29</w:t>
            </w:r>
            <w:r w:rsidRPr="00013881" w:rsidR="00014C73">
              <w:rPr>
                <w:rFonts w:ascii="Arial" w:hAnsi="Arial" w:cs="Arial"/>
                <w:i w:val="0"/>
                <w:iCs w:val="0"/>
                <w:noProof/>
                <w:webHidden/>
                <w:sz w:val="22"/>
                <w:szCs w:val="22"/>
              </w:rPr>
              <w:fldChar w:fldCharType="end"/>
            </w:r>
          </w:hyperlink>
        </w:p>
        <w:p w:rsidRPr="00013881" w:rsidR="00014C73" w:rsidRDefault="00F73853" w14:paraId="5B88930D" w14:textId="05237609">
          <w:pPr>
            <w:pStyle w:val="Verzeichnis1"/>
            <w:rPr>
              <w:rFonts w:ascii="Arial" w:hAnsi="Arial" w:cs="Arial" w:eastAsiaTheme="minorEastAsia"/>
              <w:b w:val="0"/>
              <w:noProof/>
              <w:sz w:val="24"/>
              <w:szCs w:val="24"/>
              <w:lang w:eastAsia="de-CH"/>
            </w:rPr>
          </w:pPr>
          <w:hyperlink w:history="1" w:anchor="_Toc95410293">
            <w:r w:rsidRPr="00013881" w:rsidR="00014C73">
              <w:rPr>
                <w:rStyle w:val="Hyperlink"/>
                <w:rFonts w:ascii="Arial" w:hAnsi="Arial" w:cs="Arial"/>
                <w:noProof/>
                <w:sz w:val="22"/>
                <w:szCs w:val="22"/>
                <w:u w:val="none"/>
                <w:lang w:val="en-GB"/>
              </w:rPr>
              <w:t>7</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Clean facility utilitie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293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0</w:t>
            </w:r>
            <w:r w:rsidRPr="00013881" w:rsidR="00014C73">
              <w:rPr>
                <w:rFonts w:ascii="Arial" w:hAnsi="Arial" w:cs="Arial"/>
                <w:noProof/>
                <w:webHidden/>
                <w:sz w:val="22"/>
                <w:szCs w:val="22"/>
              </w:rPr>
              <w:fldChar w:fldCharType="end"/>
            </w:r>
          </w:hyperlink>
        </w:p>
        <w:p w:rsidRPr="00013881" w:rsidR="00014C73" w:rsidRDefault="00F73853" w14:paraId="217E32D1" w14:textId="27D7438A">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4">
            <w:r w:rsidRPr="00013881" w:rsidR="00014C73">
              <w:rPr>
                <w:rStyle w:val="Hyperlink"/>
                <w:rFonts w:ascii="Arial" w:hAnsi="Arial" w:cs="Arial"/>
                <w:i w:val="0"/>
                <w:iCs w:val="0"/>
                <w:noProof/>
                <w:sz w:val="22"/>
                <w:szCs w:val="22"/>
                <w:u w:val="none"/>
              </w:rPr>
              <w:t>7.1</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List of necessary clean facility utilitie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4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01702E48" w14:textId="704B238B">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5">
            <w:r w:rsidRPr="00013881" w:rsidR="00014C73">
              <w:rPr>
                <w:rStyle w:val="Hyperlink"/>
                <w:rFonts w:ascii="Arial" w:hAnsi="Arial" w:cs="Arial"/>
                <w:i w:val="0"/>
                <w:iCs w:val="0"/>
                <w:noProof/>
                <w:sz w:val="22"/>
                <w:szCs w:val="22"/>
                <w:u w:val="none"/>
              </w:rPr>
              <w:t>7.2</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General facility utilitie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5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47AC3608" w14:textId="1202C7FD">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6">
            <w:r w:rsidRPr="00013881" w:rsidR="00014C73">
              <w:rPr>
                <w:rStyle w:val="Hyperlink"/>
                <w:rFonts w:ascii="Arial" w:hAnsi="Arial" w:cs="Arial"/>
                <w:i w:val="0"/>
                <w:iCs w:val="0"/>
                <w:noProof/>
                <w:sz w:val="22"/>
                <w:szCs w:val="22"/>
                <w:u w:val="none"/>
              </w:rPr>
              <w:t>7.3</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HVAC</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6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34A19B63" w14:textId="1349119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7">
            <w:r w:rsidRPr="00013881" w:rsidR="00014C73">
              <w:rPr>
                <w:rStyle w:val="Hyperlink"/>
                <w:rFonts w:ascii="Arial" w:hAnsi="Arial" w:cs="Arial"/>
                <w:i w:val="0"/>
                <w:iCs w:val="0"/>
                <w:noProof/>
                <w:sz w:val="22"/>
                <w:szCs w:val="22"/>
                <w:u w:val="none"/>
              </w:rPr>
              <w:t>7.4</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Clean utilitie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7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36D2F909" w14:textId="7E7A4F3B">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8">
            <w:r w:rsidRPr="00013881" w:rsidR="00014C73">
              <w:rPr>
                <w:rStyle w:val="Hyperlink"/>
                <w:rFonts w:ascii="Arial" w:hAnsi="Arial" w:cs="Arial"/>
                <w:i w:val="0"/>
                <w:iCs w:val="0"/>
                <w:noProof/>
                <w:sz w:val="22"/>
                <w:szCs w:val="22"/>
                <w:u w:val="none"/>
              </w:rPr>
              <w:t>7.5</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WFI and clean steam</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8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56A8A077" w14:textId="2B72086E">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299">
            <w:r w:rsidRPr="00013881" w:rsidR="00014C73">
              <w:rPr>
                <w:rStyle w:val="Hyperlink"/>
                <w:rFonts w:ascii="Arial" w:hAnsi="Arial" w:cs="Arial"/>
                <w:i w:val="0"/>
                <w:iCs w:val="0"/>
                <w:noProof/>
                <w:sz w:val="22"/>
                <w:szCs w:val="22"/>
                <w:u w:val="none"/>
              </w:rPr>
              <w:t>7.6</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Technical utilities</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299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1E20D90A" w14:textId="49EBD3E1">
          <w:pPr>
            <w:pStyle w:val="Verzeichnis2"/>
            <w:tabs>
              <w:tab w:val="left" w:pos="880"/>
              <w:tab w:val="right" w:leader="dot" w:pos="9628"/>
            </w:tabs>
            <w:rPr>
              <w:rFonts w:ascii="Arial" w:hAnsi="Arial" w:cs="Arial" w:eastAsiaTheme="minorEastAsia"/>
              <w:bCs w:val="0"/>
              <w:i w:val="0"/>
              <w:iCs w:val="0"/>
              <w:noProof/>
              <w:sz w:val="24"/>
              <w:szCs w:val="24"/>
              <w:lang w:eastAsia="de-CH"/>
            </w:rPr>
          </w:pPr>
          <w:hyperlink w:history="1" w:anchor="_Toc95410300">
            <w:r w:rsidRPr="00013881" w:rsidR="00014C73">
              <w:rPr>
                <w:rStyle w:val="Hyperlink"/>
                <w:rFonts w:ascii="Arial" w:hAnsi="Arial" w:cs="Arial"/>
                <w:i w:val="0"/>
                <w:iCs w:val="0"/>
                <w:noProof/>
                <w:sz w:val="22"/>
                <w:szCs w:val="22"/>
                <w:u w:val="none"/>
              </w:rPr>
              <w:t>7.7</w:t>
            </w:r>
            <w:r w:rsidRPr="00013881" w:rsidR="00014C73">
              <w:rPr>
                <w:rFonts w:ascii="Arial" w:hAnsi="Arial" w:cs="Arial" w:eastAsiaTheme="minorEastAsia"/>
                <w:bCs w:val="0"/>
                <w:i w:val="0"/>
                <w:iCs w:val="0"/>
                <w:noProof/>
                <w:sz w:val="24"/>
                <w:szCs w:val="24"/>
                <w:lang w:eastAsia="de-CH"/>
              </w:rPr>
              <w:tab/>
            </w:r>
            <w:r w:rsidRPr="00013881" w:rsidR="00014C73">
              <w:rPr>
                <w:rStyle w:val="Hyperlink"/>
                <w:rFonts w:ascii="Arial" w:hAnsi="Arial" w:cs="Arial"/>
                <w:i w:val="0"/>
                <w:iCs w:val="0"/>
                <w:noProof/>
                <w:sz w:val="22"/>
                <w:szCs w:val="22"/>
                <w:u w:val="none"/>
              </w:rPr>
              <w:t>Waste</w:t>
            </w:r>
            <w:r w:rsidRPr="00013881" w:rsidR="00014C73">
              <w:rPr>
                <w:rFonts w:ascii="Arial" w:hAnsi="Arial" w:cs="Arial"/>
                <w:i w:val="0"/>
                <w:iCs w:val="0"/>
                <w:noProof/>
                <w:webHidden/>
                <w:sz w:val="22"/>
                <w:szCs w:val="22"/>
              </w:rPr>
              <w:tab/>
            </w:r>
            <w:r w:rsidRPr="00013881" w:rsidR="00014C73">
              <w:rPr>
                <w:rFonts w:ascii="Arial" w:hAnsi="Arial" w:cs="Arial"/>
                <w:i w:val="0"/>
                <w:iCs w:val="0"/>
                <w:noProof/>
                <w:webHidden/>
                <w:sz w:val="22"/>
                <w:szCs w:val="22"/>
              </w:rPr>
              <w:fldChar w:fldCharType="begin"/>
            </w:r>
            <w:r w:rsidRPr="00013881" w:rsidR="00014C73">
              <w:rPr>
                <w:rFonts w:ascii="Arial" w:hAnsi="Arial" w:cs="Arial"/>
                <w:i w:val="0"/>
                <w:iCs w:val="0"/>
                <w:noProof/>
                <w:webHidden/>
                <w:sz w:val="22"/>
                <w:szCs w:val="22"/>
              </w:rPr>
              <w:instrText xml:space="preserve"> PAGEREF _Toc95410300 \h </w:instrText>
            </w:r>
            <w:r w:rsidRPr="00013881" w:rsidR="00014C73">
              <w:rPr>
                <w:rFonts w:ascii="Arial" w:hAnsi="Arial" w:cs="Arial"/>
                <w:i w:val="0"/>
                <w:iCs w:val="0"/>
                <w:noProof/>
                <w:webHidden/>
                <w:sz w:val="22"/>
                <w:szCs w:val="22"/>
              </w:rPr>
            </w:r>
            <w:r w:rsidRPr="00013881" w:rsidR="00014C73">
              <w:rPr>
                <w:rFonts w:ascii="Arial" w:hAnsi="Arial" w:cs="Arial"/>
                <w:i w:val="0"/>
                <w:iCs w:val="0"/>
                <w:noProof/>
                <w:webHidden/>
                <w:sz w:val="22"/>
                <w:szCs w:val="22"/>
              </w:rPr>
              <w:fldChar w:fldCharType="separate"/>
            </w:r>
            <w:r w:rsidRPr="00013881" w:rsidR="00014C73">
              <w:rPr>
                <w:rFonts w:ascii="Arial" w:hAnsi="Arial" w:cs="Arial"/>
                <w:i w:val="0"/>
                <w:iCs w:val="0"/>
                <w:noProof/>
                <w:webHidden/>
                <w:sz w:val="22"/>
                <w:szCs w:val="22"/>
              </w:rPr>
              <w:t>30</w:t>
            </w:r>
            <w:r w:rsidRPr="00013881" w:rsidR="00014C73">
              <w:rPr>
                <w:rFonts w:ascii="Arial" w:hAnsi="Arial" w:cs="Arial"/>
                <w:i w:val="0"/>
                <w:iCs w:val="0"/>
                <w:noProof/>
                <w:webHidden/>
                <w:sz w:val="22"/>
                <w:szCs w:val="22"/>
              </w:rPr>
              <w:fldChar w:fldCharType="end"/>
            </w:r>
          </w:hyperlink>
        </w:p>
        <w:p w:rsidRPr="00013881" w:rsidR="00014C73" w:rsidRDefault="00F73853" w14:paraId="6D330602" w14:textId="35D3E2E1">
          <w:pPr>
            <w:pStyle w:val="Verzeichnis1"/>
            <w:rPr>
              <w:rFonts w:ascii="Arial" w:hAnsi="Arial" w:cs="Arial" w:eastAsiaTheme="minorEastAsia"/>
              <w:b w:val="0"/>
              <w:noProof/>
              <w:sz w:val="24"/>
              <w:szCs w:val="24"/>
              <w:lang w:eastAsia="de-CH"/>
            </w:rPr>
          </w:pPr>
          <w:hyperlink w:history="1" w:anchor="_Toc95410301">
            <w:r w:rsidRPr="00013881" w:rsidR="00014C73">
              <w:rPr>
                <w:rStyle w:val="Hyperlink"/>
                <w:rFonts w:ascii="Arial" w:hAnsi="Arial" w:cs="Arial"/>
                <w:noProof/>
                <w:sz w:val="22"/>
                <w:szCs w:val="22"/>
                <w:u w:val="none"/>
                <w:lang w:val="en-GB"/>
              </w:rPr>
              <w:t>8</w:t>
            </w:r>
            <w:r w:rsidRPr="00013881" w:rsidR="00014C73">
              <w:rPr>
                <w:rFonts w:ascii="Arial" w:hAnsi="Arial" w:cs="Arial" w:eastAsiaTheme="minorEastAsia"/>
                <w:b w:val="0"/>
                <w:noProof/>
                <w:sz w:val="24"/>
                <w:szCs w:val="24"/>
                <w:lang w:eastAsia="de-CH"/>
              </w:rPr>
              <w:tab/>
            </w:r>
            <w:r w:rsidRPr="00013881" w:rsidR="00014C73">
              <w:rPr>
                <w:rStyle w:val="Hyperlink"/>
                <w:rFonts w:ascii="Arial" w:hAnsi="Arial" w:cs="Arial"/>
                <w:noProof/>
                <w:sz w:val="22"/>
                <w:szCs w:val="22"/>
                <w:u w:val="none"/>
                <w:lang w:val="en-GB"/>
              </w:rPr>
              <w:t>Reference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301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1</w:t>
            </w:r>
            <w:r w:rsidRPr="00013881" w:rsidR="00014C73">
              <w:rPr>
                <w:rFonts w:ascii="Arial" w:hAnsi="Arial" w:cs="Arial"/>
                <w:noProof/>
                <w:webHidden/>
                <w:sz w:val="22"/>
                <w:szCs w:val="22"/>
              </w:rPr>
              <w:fldChar w:fldCharType="end"/>
            </w:r>
          </w:hyperlink>
        </w:p>
        <w:p w:rsidRPr="00013881" w:rsidR="00014C73" w:rsidRDefault="00F73853" w14:paraId="597A6F77" w14:textId="2A92A97B">
          <w:pPr>
            <w:pStyle w:val="Verzeichnis1"/>
            <w:rPr>
              <w:rFonts w:ascii="Arial" w:hAnsi="Arial" w:cs="Arial" w:eastAsiaTheme="minorEastAsia"/>
              <w:b w:val="0"/>
              <w:noProof/>
              <w:sz w:val="24"/>
              <w:szCs w:val="24"/>
              <w:lang w:eastAsia="de-CH"/>
            </w:rPr>
          </w:pPr>
          <w:hyperlink w:history="1" w:anchor="_Toc95410302">
            <w:r w:rsidRPr="00013881" w:rsidR="00014C73">
              <w:rPr>
                <w:rStyle w:val="Hyperlink"/>
                <w:rFonts w:ascii="Arial" w:hAnsi="Arial" w:cs="Arial"/>
                <w:noProof/>
                <w:sz w:val="22"/>
                <w:szCs w:val="22"/>
                <w:u w:val="none"/>
                <w:lang w:val="en-GB"/>
              </w:rPr>
              <w:t>List of Image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302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2</w:t>
            </w:r>
            <w:r w:rsidRPr="00013881" w:rsidR="00014C73">
              <w:rPr>
                <w:rFonts w:ascii="Arial" w:hAnsi="Arial" w:cs="Arial"/>
                <w:noProof/>
                <w:webHidden/>
                <w:sz w:val="22"/>
                <w:szCs w:val="22"/>
              </w:rPr>
              <w:fldChar w:fldCharType="end"/>
            </w:r>
          </w:hyperlink>
        </w:p>
        <w:p w:rsidRPr="00013881" w:rsidR="00014C73" w:rsidRDefault="00F73853" w14:paraId="49130212" w14:textId="00F35FD3">
          <w:pPr>
            <w:pStyle w:val="Verzeichnis1"/>
            <w:rPr>
              <w:rFonts w:ascii="Arial" w:hAnsi="Arial" w:cs="Arial" w:eastAsiaTheme="minorEastAsia"/>
              <w:b w:val="0"/>
              <w:noProof/>
              <w:sz w:val="24"/>
              <w:szCs w:val="24"/>
              <w:lang w:eastAsia="de-CH"/>
            </w:rPr>
          </w:pPr>
          <w:hyperlink w:history="1" w:anchor="_Toc95410303">
            <w:r w:rsidRPr="00013881" w:rsidR="00014C73">
              <w:rPr>
                <w:rStyle w:val="Hyperlink"/>
                <w:rFonts w:ascii="Arial" w:hAnsi="Arial" w:cs="Arial"/>
                <w:noProof/>
                <w:sz w:val="22"/>
                <w:szCs w:val="22"/>
                <w:u w:val="none"/>
              </w:rPr>
              <w:t>List of tables</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303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33</w:t>
            </w:r>
            <w:r w:rsidRPr="00013881" w:rsidR="00014C73">
              <w:rPr>
                <w:rFonts w:ascii="Arial" w:hAnsi="Arial" w:cs="Arial"/>
                <w:noProof/>
                <w:webHidden/>
                <w:sz w:val="22"/>
                <w:szCs w:val="22"/>
              </w:rPr>
              <w:fldChar w:fldCharType="end"/>
            </w:r>
          </w:hyperlink>
        </w:p>
        <w:p w:rsidRPr="00013881" w:rsidR="00014C73" w:rsidRDefault="00F73853" w14:paraId="79433E35" w14:textId="0F8DC43C">
          <w:pPr>
            <w:pStyle w:val="Verzeichnis1"/>
            <w:rPr>
              <w:rFonts w:ascii="Arial" w:hAnsi="Arial" w:cs="Arial" w:eastAsiaTheme="minorEastAsia"/>
              <w:b w:val="0"/>
              <w:noProof/>
              <w:sz w:val="24"/>
              <w:szCs w:val="24"/>
              <w:lang w:eastAsia="de-CH"/>
            </w:rPr>
          </w:pPr>
          <w:hyperlink w:history="1" w:anchor="_Toc95410304">
            <w:r w:rsidRPr="00013881" w:rsidR="00014C73">
              <w:rPr>
                <w:rStyle w:val="Hyperlink"/>
                <w:rFonts w:ascii="Arial" w:hAnsi="Arial" w:cs="Arial"/>
                <w:noProof/>
                <w:sz w:val="22"/>
                <w:szCs w:val="22"/>
                <w:u w:val="none"/>
                <w:lang w:val="en-GB"/>
              </w:rPr>
              <w:t>Appendix</w:t>
            </w:r>
            <w:r w:rsidRPr="00013881" w:rsidR="00014C73">
              <w:rPr>
                <w:rFonts w:ascii="Arial" w:hAnsi="Arial" w:cs="Arial"/>
                <w:noProof/>
                <w:webHidden/>
                <w:sz w:val="22"/>
                <w:szCs w:val="22"/>
              </w:rPr>
              <w:tab/>
            </w:r>
            <w:r w:rsidRPr="00013881" w:rsidR="00014C73">
              <w:rPr>
                <w:rFonts w:ascii="Arial" w:hAnsi="Arial" w:cs="Arial"/>
                <w:noProof/>
                <w:webHidden/>
                <w:sz w:val="22"/>
                <w:szCs w:val="22"/>
              </w:rPr>
              <w:fldChar w:fldCharType="begin"/>
            </w:r>
            <w:r w:rsidRPr="00013881" w:rsidR="00014C73">
              <w:rPr>
                <w:rFonts w:ascii="Arial" w:hAnsi="Arial" w:cs="Arial"/>
                <w:noProof/>
                <w:webHidden/>
                <w:sz w:val="22"/>
                <w:szCs w:val="22"/>
              </w:rPr>
              <w:instrText xml:space="preserve"> PAGEREF _Toc95410304 \h </w:instrText>
            </w:r>
            <w:r w:rsidRPr="00013881" w:rsidR="00014C73">
              <w:rPr>
                <w:rFonts w:ascii="Arial" w:hAnsi="Arial" w:cs="Arial"/>
                <w:noProof/>
                <w:webHidden/>
                <w:sz w:val="22"/>
                <w:szCs w:val="22"/>
              </w:rPr>
            </w:r>
            <w:r w:rsidRPr="00013881" w:rsidR="00014C73">
              <w:rPr>
                <w:rFonts w:ascii="Arial" w:hAnsi="Arial" w:cs="Arial"/>
                <w:noProof/>
                <w:webHidden/>
                <w:sz w:val="22"/>
                <w:szCs w:val="22"/>
              </w:rPr>
              <w:fldChar w:fldCharType="separate"/>
            </w:r>
            <w:r w:rsidRPr="00013881" w:rsidR="00014C73">
              <w:rPr>
                <w:rFonts w:ascii="Arial" w:hAnsi="Arial" w:cs="Arial"/>
                <w:noProof/>
                <w:webHidden/>
                <w:sz w:val="22"/>
                <w:szCs w:val="22"/>
              </w:rPr>
              <w:t>I</w:t>
            </w:r>
            <w:r w:rsidRPr="00013881" w:rsidR="00014C73">
              <w:rPr>
                <w:rFonts w:ascii="Arial" w:hAnsi="Arial" w:cs="Arial"/>
                <w:noProof/>
                <w:webHidden/>
                <w:sz w:val="22"/>
                <w:szCs w:val="22"/>
              </w:rPr>
              <w:fldChar w:fldCharType="end"/>
            </w:r>
          </w:hyperlink>
        </w:p>
        <w:p w:rsidR="00014C73" w:rsidRDefault="00014C73" w14:paraId="6D24AFEE" w14:textId="4CADDFCD">
          <w:r>
            <w:rPr>
              <w:b/>
              <w:bCs/>
              <w:lang w:val="de-DE"/>
            </w:rPr>
            <w:fldChar w:fldCharType="end"/>
          </w:r>
        </w:p>
      </w:sdtContent>
    </w:sdt>
    <w:p w:rsidRPr="00DF75C3" w:rsidR="005C5867" w:rsidP="005C5867" w:rsidRDefault="004014CB" w14:paraId="48957A4A" w14:textId="77777777">
      <w:pPr>
        <w:pStyle w:val="Verzeichnis1"/>
        <w:rPr>
          <w:rFonts w:ascii="Arial" w:hAnsi="Arial" w:cs="Arial" w:eastAsiaTheme="minorEastAsia"/>
          <w:b w:val="0"/>
          <w:noProof/>
          <w:sz w:val="24"/>
          <w:szCs w:val="24"/>
          <w:lang w:eastAsia="de-DE"/>
        </w:rPr>
      </w:pPr>
      <w:r w:rsidRPr="0027210F">
        <w:rPr>
          <w:rFonts w:ascii="Arial" w:hAnsi="Arial" w:cs="Arial"/>
          <w:b w:val="0"/>
          <w:sz w:val="22"/>
          <w:szCs w:val="22"/>
          <w:lang w:val="en-GB"/>
        </w:rPr>
        <w:fldChar w:fldCharType="begin"/>
      </w:r>
      <w:r w:rsidRPr="0027210F">
        <w:rPr>
          <w:rFonts w:ascii="Arial" w:hAnsi="Arial" w:cs="Arial"/>
          <w:b w:val="0"/>
          <w:sz w:val="22"/>
          <w:szCs w:val="22"/>
          <w:lang w:val="en-GB"/>
        </w:rPr>
        <w:instrText xml:space="preserve"> TOC \o "2-4" \t "Überschrift 1;1" </w:instrText>
      </w:r>
      <w:r w:rsidRPr="0027210F">
        <w:rPr>
          <w:rFonts w:ascii="Arial" w:hAnsi="Arial" w:cs="Arial"/>
          <w:b w:val="0"/>
          <w:sz w:val="22"/>
          <w:szCs w:val="22"/>
          <w:lang w:val="en-GB"/>
        </w:rPr>
        <w:fldChar w:fldCharType="separate"/>
      </w:r>
    </w:p>
    <w:p w:rsidRPr="0027210F" w:rsidR="000D453B" w:rsidP="00BE05CA" w:rsidRDefault="004014CB" w14:paraId="68BB9964" w14:textId="7BEA758A">
      <w:pPr>
        <w:pStyle w:val="Verzeichnis1"/>
        <w:tabs>
          <w:tab w:val="clear" w:pos="440"/>
          <w:tab w:val="clear" w:pos="9628"/>
          <w:tab w:val="left" w:pos="1998"/>
        </w:tabs>
        <w:spacing w:after="0"/>
        <w:rPr>
          <w:rFonts w:ascii="Arial" w:hAnsi="Arial" w:cs="Arial"/>
          <w:sz w:val="22"/>
          <w:szCs w:val="22"/>
          <w:lang w:val="en-GB"/>
        </w:rPr>
        <w:sectPr w:rsidRPr="0027210F" w:rsidR="000D453B" w:rsidSect="00065E9D">
          <w:headerReference w:type="default" r:id="rId12"/>
          <w:footerReference w:type="default" r:id="rId13"/>
          <w:footerReference w:type="first" r:id="rId14"/>
          <w:pgSz w:w="11906" w:h="16838"/>
          <w:pgMar w:top="1276" w:right="1134" w:bottom="1134" w:left="1134" w:header="709" w:footer="709" w:gutter="0"/>
          <w:cols w:space="708"/>
          <w:titlePg/>
          <w:docGrid w:linePitch="360"/>
        </w:sectPr>
      </w:pPr>
      <w:r w:rsidRPr="0027210F">
        <w:rPr>
          <w:rFonts w:ascii="Arial" w:hAnsi="Arial" w:cs="Arial"/>
          <w:b w:val="0"/>
          <w:sz w:val="22"/>
          <w:szCs w:val="22"/>
          <w:lang w:val="en-GB"/>
        </w:rPr>
        <w:fldChar w:fldCharType="end"/>
      </w:r>
    </w:p>
    <w:p w:rsidRPr="0027210F" w:rsidR="00846F34" w:rsidP="00CE7849" w:rsidRDefault="00E85524" w14:paraId="3F9A7217" w14:textId="1C6F3C37">
      <w:pPr>
        <w:pStyle w:val="berschrift1"/>
        <w:rPr>
          <w:lang w:val="en-GB"/>
        </w:rPr>
      </w:pPr>
      <w:bookmarkStart w:name="_Toc94787027" w:id="6"/>
      <w:bookmarkStart w:name="_Toc95410065" w:id="7"/>
      <w:bookmarkStart w:name="_Toc95410263" w:id="8"/>
      <w:r w:rsidRPr="0027210F">
        <w:rPr>
          <w:lang w:val="en-GB"/>
        </w:rPr>
        <w:lastRenderedPageBreak/>
        <w:t>Introduction</w:t>
      </w:r>
      <w:bookmarkEnd w:id="6"/>
      <w:bookmarkEnd w:id="7"/>
      <w:bookmarkEnd w:id="8"/>
    </w:p>
    <w:p w:rsidR="00781957" w:rsidP="00BE2780" w:rsidRDefault="00BE2780" w14:paraId="50CCA4CC" w14:textId="23D5E167">
      <w:pPr>
        <w:rPr>
          <w:lang w:val="en-GB"/>
        </w:rPr>
      </w:pPr>
      <w:r w:rsidRPr="0027210F">
        <w:rPr>
          <w:lang w:val="en-GB"/>
        </w:rPr>
        <w:t xml:space="preserve">This report describes the conceptual design (made by a bunch of no idea students) of a biopharmaceutical production facility based on a Chinese hamster ovary (CHO) cell-derived monoclonal antibody (mAb) manufacture. The report follows the user requirement specifications (URS) which is </w:t>
      </w:r>
      <w:r w:rsidRPr="3E889973">
        <w:rPr>
          <w:lang w:val="en-GB"/>
        </w:rPr>
        <w:t>explained</w:t>
      </w:r>
      <w:r w:rsidRPr="0027210F">
        <w:rPr>
          <w:lang w:val="en-GB"/>
        </w:rPr>
        <w:t xml:space="preserve"> in detail in appendix. The case study center on a biopharmaceutical facility that will allow the production of </w:t>
      </w:r>
      <w:r w:rsidR="00F2410C">
        <w:rPr>
          <w:lang w:val="en-GB"/>
        </w:rPr>
        <w:t>four</w:t>
      </w:r>
      <w:r w:rsidRPr="0027210F">
        <w:rPr>
          <w:lang w:val="en-GB"/>
        </w:rPr>
        <w:t xml:space="preserve"> different mAbs and describes the planning of the entire production process, including upstream processing (USP) and down-stream processing (DSP). The facility tends to employs single-use systems </w:t>
      </w:r>
      <w:r w:rsidR="003D2E60">
        <w:rPr>
          <w:lang w:val="en-GB"/>
        </w:rPr>
        <w:t>(SUS)</w:t>
      </w:r>
      <w:r w:rsidRPr="0027210F">
        <w:rPr>
          <w:lang w:val="en-GB"/>
        </w:rPr>
        <w:t xml:space="preserve"> and technology </w:t>
      </w:r>
      <w:r w:rsidR="003D2E60">
        <w:rPr>
          <w:lang w:val="en-GB"/>
        </w:rPr>
        <w:t>(SUT)</w:t>
      </w:r>
      <w:r w:rsidRPr="0027210F">
        <w:rPr>
          <w:lang w:val="en-GB"/>
        </w:rPr>
        <w:t xml:space="preserve"> and theirs allows for a better process by decreased contamination risk in a cheaper and more versatile process. </w:t>
      </w:r>
    </w:p>
    <w:p w:rsidR="00781957" w:rsidP="00AC29E6" w:rsidRDefault="00781957" w14:paraId="702522E6" w14:textId="15B69BF3">
      <w:pPr>
        <w:pStyle w:val="berschrift2"/>
      </w:pPr>
      <w:bookmarkStart w:name="_Toc94787028" w:id="9"/>
      <w:bookmarkStart w:name="_Toc95410066" w:id="10"/>
      <w:bookmarkStart w:name="_Toc95410264" w:id="11"/>
      <w:r>
        <w:t>Sin</w:t>
      </w:r>
      <w:r w:rsidR="00AC29E6">
        <w:t>gle-use technology (SUT)</w:t>
      </w:r>
      <w:bookmarkEnd w:id="9"/>
      <w:bookmarkEnd w:id="10"/>
      <w:bookmarkEnd w:id="11"/>
    </w:p>
    <w:p w:rsidR="00FE409C" w:rsidP="14AA1B4E" w:rsidRDefault="72F33E2F" w14:paraId="1F977359" w14:textId="30D1BF5A">
      <w:pPr>
        <w:rPr>
          <w:lang w:val="en-GB"/>
        </w:rPr>
      </w:pPr>
      <w:r w:rsidRPr="14AA1B4E">
        <w:rPr>
          <w:lang w:val="en-GB"/>
        </w:rPr>
        <w:t xml:space="preserve">As the name suggests, single use technology deals with the use of materials that are disposed of after single use. </w:t>
      </w:r>
      <w:r w:rsidR="002A1D03">
        <w:rPr>
          <w:lang w:val="en-GB"/>
        </w:rPr>
        <w:t>S</w:t>
      </w:r>
      <w:r w:rsidR="00E50298">
        <w:rPr>
          <w:lang w:val="en-GB"/>
        </w:rPr>
        <w:t xml:space="preserve">UT offers several advantages </w:t>
      </w:r>
      <w:r w:rsidR="003713B4">
        <w:rPr>
          <w:lang w:val="en-GB"/>
        </w:rPr>
        <w:t>for a process and is being implemented</w:t>
      </w:r>
      <w:r w:rsidRPr="14AA1B4E">
        <w:rPr>
          <w:lang w:val="en-GB"/>
        </w:rPr>
        <w:t xml:space="preserve"> </w:t>
      </w:r>
      <w:r w:rsidR="003713B4">
        <w:rPr>
          <w:lang w:val="en-GB"/>
        </w:rPr>
        <w:t xml:space="preserve">in various areas of </w:t>
      </w:r>
      <w:r w:rsidR="00883039">
        <w:rPr>
          <w:lang w:val="en-GB"/>
        </w:rPr>
        <w:t xml:space="preserve">biologics and therapeutic vaccine production. </w:t>
      </w:r>
    </w:p>
    <w:p w:rsidR="72F33E2F" w:rsidP="14AA1B4E" w:rsidRDefault="00E6440B" w14:paraId="218EE8D1" w14:textId="387F1C82">
      <w:pPr>
        <w:rPr>
          <w:lang w:val="en-GB"/>
        </w:rPr>
      </w:pPr>
      <w:r>
        <w:rPr>
          <w:lang w:val="en-GB"/>
        </w:rPr>
        <w:t>The usage of prester</w:t>
      </w:r>
      <w:r w:rsidR="00E041FE">
        <w:rPr>
          <w:lang w:val="en-GB"/>
        </w:rPr>
        <w:t>ilized, gamma-irradiated equipment eliminates th</w:t>
      </w:r>
      <w:r w:rsidR="00306295">
        <w:rPr>
          <w:lang w:val="en-GB"/>
        </w:rPr>
        <w:t>e need for a clean-in-place</w:t>
      </w:r>
      <w:r w:rsidR="00E52A5A">
        <w:rPr>
          <w:lang w:val="en-GB"/>
        </w:rPr>
        <w:t>(CIP)</w:t>
      </w:r>
      <w:r w:rsidR="00306295">
        <w:rPr>
          <w:lang w:val="en-GB"/>
        </w:rPr>
        <w:t xml:space="preserve"> and a steam-in-place</w:t>
      </w:r>
      <w:r w:rsidR="00E52A5A">
        <w:rPr>
          <w:lang w:val="en-GB"/>
        </w:rPr>
        <w:t>(SIP)</w:t>
      </w:r>
      <w:r w:rsidR="00306295">
        <w:rPr>
          <w:lang w:val="en-GB"/>
        </w:rPr>
        <w:t xml:space="preserve"> </w:t>
      </w:r>
      <w:r w:rsidR="007421DC">
        <w:rPr>
          <w:lang w:val="en-GB"/>
        </w:rPr>
        <w:t xml:space="preserve">operations on the production container. </w:t>
      </w:r>
      <w:r w:rsidRPr="14AA1B4E" w:rsidR="72F33E2F">
        <w:rPr>
          <w:lang w:val="en-GB"/>
        </w:rPr>
        <w:t>This prevents downtime</w:t>
      </w:r>
      <w:r w:rsidR="00C849B1">
        <w:rPr>
          <w:lang w:val="en-GB"/>
        </w:rPr>
        <w:t xml:space="preserve"> trough </w:t>
      </w:r>
      <w:r w:rsidR="00156CD1">
        <w:rPr>
          <w:lang w:val="en-GB"/>
        </w:rPr>
        <w:t>fast replacement</w:t>
      </w:r>
      <w:r w:rsidR="00F626A4">
        <w:rPr>
          <w:lang w:val="en-GB"/>
        </w:rPr>
        <w:t xml:space="preserve"> of the</w:t>
      </w:r>
      <w:r w:rsidRPr="14AA1B4E" w:rsidR="72F33E2F">
        <w:rPr>
          <w:lang w:val="en-GB"/>
        </w:rPr>
        <w:t>, as well as energy and solvent consumption</w:t>
      </w:r>
      <w:r w:rsidR="00E562FA">
        <w:rPr>
          <w:lang w:val="en-GB"/>
        </w:rPr>
        <w:t>. The cost of produ</w:t>
      </w:r>
      <w:r w:rsidR="00082624">
        <w:rPr>
          <w:lang w:val="en-GB"/>
        </w:rPr>
        <w:t xml:space="preserve">cing </w:t>
      </w:r>
      <w:r w:rsidR="00FC48DF">
        <w:rPr>
          <w:lang w:val="en-GB"/>
        </w:rPr>
        <w:t>pure steam for SIP process can be avoided</w:t>
      </w:r>
      <w:r w:rsidR="00356E0C">
        <w:rPr>
          <w:lang w:val="en-GB"/>
        </w:rPr>
        <w:t>, which leads</w:t>
      </w:r>
      <w:r w:rsidRPr="14AA1B4E" w:rsidR="72F33E2F">
        <w:rPr>
          <w:lang w:val="en-GB"/>
        </w:rPr>
        <w:t xml:space="preserve"> to </w:t>
      </w:r>
      <w:r w:rsidR="00356E0C">
        <w:rPr>
          <w:lang w:val="en-GB"/>
        </w:rPr>
        <w:t>a significant cost reduction in a fac</w:t>
      </w:r>
      <w:r w:rsidR="005F2EF7">
        <w:rPr>
          <w:lang w:val="en-GB"/>
        </w:rPr>
        <w:t>iltiy</w:t>
      </w:r>
      <w:r w:rsidRPr="14AA1B4E" w:rsidR="72F33E2F">
        <w:rPr>
          <w:lang w:val="en-GB"/>
        </w:rPr>
        <w:t>. It also minimizes the risk of cross-contamination between different products</w:t>
      </w:r>
      <w:r w:rsidR="006B56FB">
        <w:rPr>
          <w:lang w:val="en-GB"/>
        </w:rPr>
        <w:t xml:space="preserve"> making it a good fit for facilities designed </w:t>
      </w:r>
      <w:r w:rsidR="005E5A16">
        <w:rPr>
          <w:lang w:val="en-GB"/>
        </w:rPr>
        <w:t>to produce</w:t>
      </w:r>
      <w:r w:rsidR="006B56FB">
        <w:rPr>
          <w:lang w:val="en-GB"/>
        </w:rPr>
        <w:t xml:space="preserve"> multiple </w:t>
      </w:r>
      <w:r w:rsidR="00CE6EB4">
        <w:rPr>
          <w:lang w:val="en-GB"/>
        </w:rPr>
        <w:t>products</w:t>
      </w:r>
      <w:r w:rsidRPr="14AA1B4E" w:rsidR="72F33E2F">
        <w:rPr>
          <w:lang w:val="en-GB"/>
        </w:rPr>
        <w:t>.</w:t>
      </w:r>
      <w:r w:rsidR="00183E23">
        <w:rPr>
          <w:lang w:val="en-GB"/>
        </w:rPr>
        <w:t xml:space="preserve"> </w:t>
      </w:r>
      <w:r w:rsidR="00271E9D">
        <w:rPr>
          <w:lang w:val="en-GB"/>
        </w:rPr>
        <w:t>Additionally,</w:t>
      </w:r>
      <w:r w:rsidR="00CA66A2">
        <w:rPr>
          <w:lang w:val="en-GB"/>
        </w:rPr>
        <w:t xml:space="preserve"> </w:t>
      </w:r>
      <w:r w:rsidR="00491F11">
        <w:rPr>
          <w:lang w:val="en-GB"/>
        </w:rPr>
        <w:t>a cleaning validation is not required</w:t>
      </w:r>
      <w:r w:rsidR="002F43F6">
        <w:rPr>
          <w:lang w:val="en-GB"/>
        </w:rPr>
        <w:t xml:space="preserve">, also reducing </w:t>
      </w:r>
      <w:r w:rsidR="00885FC4">
        <w:rPr>
          <w:lang w:val="en-GB"/>
        </w:rPr>
        <w:t xml:space="preserve">work effort </w:t>
      </w:r>
      <w:r w:rsidR="003359FC">
        <w:rPr>
          <w:lang w:val="en-GB"/>
        </w:rPr>
        <w:t>for the qu</w:t>
      </w:r>
      <w:r w:rsidR="00870E6D">
        <w:rPr>
          <w:lang w:val="en-GB"/>
        </w:rPr>
        <w:t>ality control(QC) d</w:t>
      </w:r>
      <w:r w:rsidR="00F31F5D">
        <w:rPr>
          <w:lang w:val="en-GB"/>
        </w:rPr>
        <w:t>epartment of a production site</w:t>
      </w:r>
      <w:r w:rsidR="00491F11">
        <w:rPr>
          <w:lang w:val="en-GB"/>
        </w:rPr>
        <w:t xml:space="preserve">. </w:t>
      </w:r>
    </w:p>
    <w:p w:rsidR="72F33E2F" w:rsidP="14AA1B4E" w:rsidRDefault="00B32220" w14:paraId="6BC23193" w14:textId="779F939A">
      <w:pPr>
        <w:rPr>
          <w:lang w:val="en-GB"/>
        </w:rPr>
      </w:pPr>
      <w:r>
        <w:rPr>
          <w:lang w:val="en-GB"/>
        </w:rPr>
        <w:t>Besides the many</w:t>
      </w:r>
      <w:r w:rsidR="006B457C">
        <w:rPr>
          <w:lang w:val="en-GB"/>
        </w:rPr>
        <w:t xml:space="preserve"> advantages SUT has to offer, there are also some major disadvantages </w:t>
      </w:r>
      <w:r w:rsidR="008A3D2A">
        <w:rPr>
          <w:lang w:val="en-GB"/>
        </w:rPr>
        <w:t xml:space="preserve">hindering the use of </w:t>
      </w:r>
      <w:r w:rsidR="000A60B9">
        <w:rPr>
          <w:lang w:val="en-GB"/>
        </w:rPr>
        <w:t>SU-</w:t>
      </w:r>
      <w:r w:rsidR="008A3D2A">
        <w:rPr>
          <w:lang w:val="en-GB"/>
        </w:rPr>
        <w:t>systems in production processes.</w:t>
      </w:r>
      <w:r w:rsidR="00A8439B">
        <w:rPr>
          <w:lang w:val="en-GB"/>
        </w:rPr>
        <w:t xml:space="preserve"> One of the major disa</w:t>
      </w:r>
      <w:r w:rsidR="000A60B9">
        <w:rPr>
          <w:lang w:val="en-GB"/>
        </w:rPr>
        <w:t xml:space="preserve">dvantages </w:t>
      </w:r>
      <w:r w:rsidR="001611FD">
        <w:rPr>
          <w:lang w:val="en-GB"/>
        </w:rPr>
        <w:t>are extractables and leachables (E&amp;L)</w:t>
      </w:r>
      <w:r w:rsidR="0034086B">
        <w:rPr>
          <w:lang w:val="en-GB"/>
        </w:rPr>
        <w:t xml:space="preserve">, </w:t>
      </w:r>
      <w:r w:rsidR="009222AE">
        <w:rPr>
          <w:lang w:val="en-GB"/>
        </w:rPr>
        <w:t>for example</w:t>
      </w:r>
      <w:r w:rsidR="00A24505">
        <w:rPr>
          <w:lang w:val="en-GB"/>
        </w:rPr>
        <w:t xml:space="preserve"> the release of</w:t>
      </w:r>
      <w:r w:rsidR="009222AE">
        <w:rPr>
          <w:lang w:val="en-GB"/>
        </w:rPr>
        <w:t xml:space="preserve"> parts of the plastic materials of a SU-system, which could get into the product</w:t>
      </w:r>
      <w:r w:rsidR="009937F3">
        <w:rPr>
          <w:lang w:val="en-GB"/>
        </w:rPr>
        <w:t>, affecting its overall quality and safe</w:t>
      </w:r>
      <w:r w:rsidR="00036A76">
        <w:rPr>
          <w:lang w:val="en-GB"/>
        </w:rPr>
        <w:t>ty. E&amp;L events</w:t>
      </w:r>
      <w:r w:rsidR="00A24505">
        <w:rPr>
          <w:lang w:val="en-GB"/>
        </w:rPr>
        <w:t xml:space="preserve"> can </w:t>
      </w:r>
      <w:r w:rsidR="002B3326">
        <w:rPr>
          <w:lang w:val="en-GB"/>
        </w:rPr>
        <w:t>occur under certain conditions, which is why the materials</w:t>
      </w:r>
      <w:r w:rsidR="008F7F15">
        <w:rPr>
          <w:lang w:val="en-GB"/>
        </w:rPr>
        <w:t xml:space="preserve"> for a particular process should be </w:t>
      </w:r>
      <w:r w:rsidR="00872FB8">
        <w:rPr>
          <w:lang w:val="en-GB"/>
        </w:rPr>
        <w:t>carefully chosen</w:t>
      </w:r>
      <w:r w:rsidR="003B4FAC">
        <w:rPr>
          <w:lang w:val="en-GB"/>
        </w:rPr>
        <w:t>, with the to-be process conditions in mind.</w:t>
      </w:r>
      <w:r w:rsidRPr="006B78C7" w:rsidR="003B4FAC">
        <w:rPr>
          <w:highlight w:val="yellow"/>
          <w:lang w:val="en-GB"/>
        </w:rPr>
        <w:t xml:space="preserve"> </w:t>
      </w:r>
      <w:r w:rsidRPr="00A273AF" w:rsidR="006B78C7">
        <w:rPr>
          <w:highlight w:val="yellow"/>
          <w:lang w:val="en-GB"/>
        </w:rPr>
        <w:t>(Pollard, 2018)</w:t>
      </w:r>
      <w:r w:rsidR="006B78C7">
        <w:rPr>
          <w:lang w:val="en-GB"/>
        </w:rPr>
        <w:t>. E&amp;L</w:t>
      </w:r>
      <w:r w:rsidR="00764087">
        <w:rPr>
          <w:lang w:val="en-GB"/>
        </w:rPr>
        <w:t xml:space="preserve"> substances</w:t>
      </w:r>
      <w:r w:rsidR="006B78C7">
        <w:rPr>
          <w:lang w:val="en-GB"/>
        </w:rPr>
        <w:t xml:space="preserve"> must be </w:t>
      </w:r>
      <w:r w:rsidR="00D57A2B">
        <w:rPr>
          <w:lang w:val="en-GB"/>
        </w:rPr>
        <w:t xml:space="preserve">minimized as good as possible, as </w:t>
      </w:r>
      <w:r w:rsidR="00D45400">
        <w:rPr>
          <w:lang w:val="en-GB"/>
        </w:rPr>
        <w:t>total unavailability of E&amp;L</w:t>
      </w:r>
      <w:r w:rsidR="00BE0ECA">
        <w:rPr>
          <w:lang w:val="en-GB"/>
        </w:rPr>
        <w:t xml:space="preserve"> in</w:t>
      </w:r>
      <w:r w:rsidR="00D45400">
        <w:rPr>
          <w:lang w:val="en-GB"/>
        </w:rPr>
        <w:t xml:space="preserve"> products are ine</w:t>
      </w:r>
      <w:r w:rsidR="00B0112D">
        <w:rPr>
          <w:lang w:val="en-GB"/>
        </w:rPr>
        <w:t xml:space="preserve">vitable. </w:t>
      </w:r>
      <w:r w:rsidR="008F548A">
        <w:rPr>
          <w:lang w:val="en-GB"/>
        </w:rPr>
        <w:t>E&amp;L substances could have toxic</w:t>
      </w:r>
      <w:r w:rsidR="00BE0ECA">
        <w:rPr>
          <w:lang w:val="en-GB"/>
        </w:rPr>
        <w:t xml:space="preserve"> effects</w:t>
      </w:r>
      <w:r w:rsidR="008F548A">
        <w:rPr>
          <w:lang w:val="en-GB"/>
        </w:rPr>
        <w:t xml:space="preserve"> dependent on the substances toxicity and there dose inside a</w:t>
      </w:r>
      <w:r w:rsidR="00BE0ECA">
        <w:rPr>
          <w:lang w:val="en-GB"/>
        </w:rPr>
        <w:t xml:space="preserve"> batch</w:t>
      </w:r>
      <w:r w:rsidR="008F548A">
        <w:rPr>
          <w:lang w:val="en-GB"/>
        </w:rPr>
        <w:t>.</w:t>
      </w:r>
      <w:r w:rsidR="003B4FAC">
        <w:rPr>
          <w:lang w:val="en-GB"/>
        </w:rPr>
        <w:t xml:space="preserve">Another disadvantage would be the </w:t>
      </w:r>
      <w:r w:rsidR="005B78F3">
        <w:rPr>
          <w:lang w:val="en-GB"/>
        </w:rPr>
        <w:t xml:space="preserve">material </w:t>
      </w:r>
      <w:r w:rsidR="00A54347">
        <w:rPr>
          <w:lang w:val="en-GB"/>
        </w:rPr>
        <w:t>limitations</w:t>
      </w:r>
      <w:r w:rsidR="00806E4B">
        <w:rPr>
          <w:lang w:val="en-GB"/>
        </w:rPr>
        <w:t xml:space="preserve">, as there is no </w:t>
      </w:r>
      <w:r w:rsidR="001060F7">
        <w:rPr>
          <w:lang w:val="en-GB"/>
        </w:rPr>
        <w:t xml:space="preserve">SU-bioreactor available with a volume over 6000L. This section </w:t>
      </w:r>
      <w:r w:rsidR="00274081">
        <w:rPr>
          <w:lang w:val="en-GB"/>
        </w:rPr>
        <w:t>still favours stainless steel bioreactors. Furthermore</w:t>
      </w:r>
      <w:r w:rsidR="000B7198">
        <w:rPr>
          <w:lang w:val="en-GB"/>
        </w:rPr>
        <w:t>,</w:t>
      </w:r>
      <w:r w:rsidR="00274081">
        <w:rPr>
          <w:lang w:val="en-GB"/>
        </w:rPr>
        <w:t xml:space="preserve"> </w:t>
      </w:r>
      <w:r w:rsidR="006E2048">
        <w:rPr>
          <w:lang w:val="en-GB"/>
        </w:rPr>
        <w:t>the usage of the SU-equipment is restricted to one usage</w:t>
      </w:r>
      <w:r w:rsidR="00311D44">
        <w:rPr>
          <w:lang w:val="en-GB"/>
        </w:rPr>
        <w:t xml:space="preserve">, which than the equipment will be </w:t>
      </w:r>
      <w:r w:rsidR="004831EC">
        <w:rPr>
          <w:lang w:val="en-GB"/>
        </w:rPr>
        <w:t>disposed afterwards. Performing a production process with multiple SU-bioreactors trough out the year accumulates a large amount of plastic waste.</w:t>
      </w:r>
      <w:r w:rsidR="00613F4F">
        <w:rPr>
          <w:lang w:val="en-GB"/>
        </w:rPr>
        <w:t xml:space="preserve"> </w:t>
      </w:r>
      <w:r w:rsidR="00246B69">
        <w:rPr>
          <w:lang w:val="en-GB"/>
        </w:rPr>
        <w:t xml:space="preserve"> </w:t>
      </w:r>
    </w:p>
    <w:p w:rsidRPr="006731BC" w:rsidR="009161B1" w:rsidP="009161B1" w:rsidRDefault="009161B1" w14:paraId="197359D9" w14:textId="39D6E073">
      <w:pPr>
        <w:pStyle w:val="Beschriftung"/>
        <w:keepNext/>
        <w:rPr>
          <w:lang w:val="en-US"/>
        </w:rPr>
      </w:pPr>
      <w:r w:rsidRPr="006731BC">
        <w:rPr>
          <w:lang w:val="en-US"/>
        </w:rPr>
        <w:lastRenderedPageBreak/>
        <w:t xml:space="preserve">Table </w:t>
      </w:r>
      <w:r>
        <w:fldChar w:fldCharType="begin"/>
      </w:r>
      <w:r w:rsidRPr="006731BC">
        <w:rPr>
          <w:lang w:val="en-US"/>
        </w:rPr>
        <w:instrText xml:space="preserve"> SEQ Table \* ARABIC </w:instrText>
      </w:r>
      <w:r>
        <w:fldChar w:fldCharType="separate"/>
      </w:r>
      <w:r w:rsidRPr="006731BC">
        <w:rPr>
          <w:noProof/>
          <w:lang w:val="en-US"/>
        </w:rPr>
        <w:t>1</w:t>
      </w:r>
      <w:r>
        <w:fldChar w:fldCharType="end"/>
      </w:r>
      <w:r w:rsidRPr="006731BC">
        <w:rPr>
          <w:lang w:val="en-US"/>
        </w:rPr>
        <w:t>: Advantages and disa</w:t>
      </w:r>
      <w:r w:rsidRPr="006731BC" w:rsidR="006731BC">
        <w:rPr>
          <w:lang w:val="en-US"/>
        </w:rPr>
        <w:t xml:space="preserve">dvantages </w:t>
      </w:r>
      <w:r w:rsidR="006731BC">
        <w:rPr>
          <w:lang w:val="en-US"/>
        </w:rPr>
        <w:t>of single-use technology</w:t>
      </w:r>
      <w:r w:rsidR="00A21B7D">
        <w:rPr>
          <w:lang w:val="en-US"/>
        </w:rPr>
        <w:t xml:space="preserve"> </w:t>
      </w:r>
      <w:r w:rsidR="006731BC">
        <w:rPr>
          <w:lang w:val="en-US"/>
        </w:rPr>
        <w:t>(SUT) in production</w:t>
      </w:r>
      <w:r w:rsidR="0019280E">
        <w:rPr>
          <w:lang w:val="en-US"/>
        </w:rPr>
        <w:t xml:space="preserve"> processes</w:t>
      </w:r>
      <w:r w:rsidR="008120AC">
        <w:rPr>
          <w:lang w:val="en-US"/>
        </w:rPr>
        <w:t xml:space="preserve"> of biologics and other pharmaceutical products</w:t>
      </w:r>
      <w:r w:rsidR="006731BC">
        <w:rPr>
          <w:lang w:val="en-US"/>
        </w:rPr>
        <w:t xml:space="preserve">. </w:t>
      </w:r>
    </w:p>
    <w:tbl>
      <w:tblPr>
        <w:tblStyle w:val="Tabellenraster"/>
        <w:tblW w:w="0" w:type="auto"/>
        <w:tblBorders>
          <w:left w:val="none" w:color="auto" w:sz="0" w:space="0"/>
          <w:right w:val="none" w:color="auto" w:sz="0" w:space="0"/>
          <w:insideV w:val="none" w:color="auto" w:sz="0" w:space="0"/>
        </w:tblBorders>
        <w:tblLook w:val="04A0" w:firstRow="1" w:lastRow="0" w:firstColumn="1" w:lastColumn="0" w:noHBand="0" w:noVBand="1"/>
      </w:tblPr>
      <w:tblGrid>
        <w:gridCol w:w="4814"/>
        <w:gridCol w:w="4814"/>
      </w:tblGrid>
      <w:tr w:rsidR="0018615B" w:rsidTr="006966CB" w14:paraId="29086F49" w14:textId="77777777">
        <w:tc>
          <w:tcPr>
            <w:tcW w:w="4814" w:type="dxa"/>
          </w:tcPr>
          <w:p w:rsidRPr="002D02EC" w:rsidR="0018615B" w:rsidP="14AA1B4E" w:rsidRDefault="0018615B" w14:paraId="313F0912" w14:textId="64FE55E9">
            <w:pPr>
              <w:rPr>
                <w:b/>
                <w:bCs/>
                <w:sz w:val="18"/>
                <w:szCs w:val="16"/>
                <w:lang w:val="en-GB"/>
              </w:rPr>
            </w:pPr>
            <w:r w:rsidRPr="002D02EC">
              <w:rPr>
                <w:b/>
                <w:bCs/>
                <w:sz w:val="18"/>
                <w:szCs w:val="16"/>
                <w:lang w:val="en-GB"/>
              </w:rPr>
              <w:t>Advantages</w:t>
            </w:r>
          </w:p>
        </w:tc>
        <w:tc>
          <w:tcPr>
            <w:tcW w:w="4814" w:type="dxa"/>
          </w:tcPr>
          <w:p w:rsidRPr="002D02EC" w:rsidR="0018615B" w:rsidP="14AA1B4E" w:rsidRDefault="0018615B" w14:paraId="5A4BCD1B" w14:textId="2DBCE210">
            <w:pPr>
              <w:rPr>
                <w:b/>
                <w:bCs/>
                <w:sz w:val="18"/>
                <w:szCs w:val="16"/>
                <w:lang w:val="en-GB"/>
              </w:rPr>
            </w:pPr>
            <w:r w:rsidRPr="002D02EC">
              <w:rPr>
                <w:b/>
                <w:bCs/>
                <w:sz w:val="18"/>
                <w:szCs w:val="16"/>
                <w:lang w:val="en-GB"/>
              </w:rPr>
              <w:t>Disadvantages</w:t>
            </w:r>
          </w:p>
        </w:tc>
      </w:tr>
      <w:tr w:rsidRPr="00316410" w:rsidR="0018615B" w:rsidTr="006966CB" w14:paraId="544851DB" w14:textId="77777777">
        <w:trPr>
          <w:trHeight w:val="1628"/>
        </w:trPr>
        <w:tc>
          <w:tcPr>
            <w:tcW w:w="4814" w:type="dxa"/>
          </w:tcPr>
          <w:p w:rsidR="008D77BE" w:rsidP="003038C1" w:rsidRDefault="003038C1" w14:paraId="5220D5E7" w14:textId="77777777">
            <w:pPr>
              <w:pStyle w:val="Listenabsatz"/>
              <w:numPr>
                <w:ilvl w:val="0"/>
                <w:numId w:val="40"/>
              </w:numPr>
              <w:rPr>
                <w:sz w:val="18"/>
                <w:szCs w:val="16"/>
                <w:lang w:val="en-GB"/>
              </w:rPr>
            </w:pPr>
            <w:r w:rsidRPr="002D02EC">
              <w:rPr>
                <w:sz w:val="18"/>
                <w:szCs w:val="16"/>
                <w:lang w:val="en-GB"/>
              </w:rPr>
              <w:t>No CIP- and SIP process needed</w:t>
            </w:r>
          </w:p>
          <w:p w:rsidRPr="002D02EC" w:rsidR="00AD4C45" w:rsidP="003038C1" w:rsidRDefault="00543B66" w14:paraId="100B01A8" w14:textId="6D4FF269">
            <w:pPr>
              <w:pStyle w:val="Listenabsatz"/>
              <w:numPr>
                <w:ilvl w:val="0"/>
                <w:numId w:val="40"/>
              </w:numPr>
              <w:rPr>
                <w:sz w:val="18"/>
                <w:szCs w:val="16"/>
                <w:lang w:val="en-GB"/>
              </w:rPr>
            </w:pPr>
            <w:r>
              <w:rPr>
                <w:sz w:val="18"/>
                <w:szCs w:val="16"/>
                <w:lang w:val="en-GB"/>
              </w:rPr>
              <w:t>Lower labour and utility expanses</w:t>
            </w:r>
          </w:p>
          <w:p w:rsidRPr="002D02EC" w:rsidR="003038C1" w:rsidP="003038C1" w:rsidRDefault="003038C1" w14:paraId="3ACEB66C" w14:textId="7173FC30">
            <w:pPr>
              <w:pStyle w:val="Listenabsatz"/>
              <w:numPr>
                <w:ilvl w:val="0"/>
                <w:numId w:val="40"/>
              </w:numPr>
              <w:rPr>
                <w:sz w:val="18"/>
                <w:szCs w:val="16"/>
                <w:lang w:val="en-GB"/>
              </w:rPr>
            </w:pPr>
            <w:r w:rsidRPr="002D02EC">
              <w:rPr>
                <w:sz w:val="18"/>
                <w:szCs w:val="16"/>
                <w:lang w:val="en-GB"/>
              </w:rPr>
              <w:t>Lowering the risk of cross contam</w:t>
            </w:r>
            <w:r w:rsidRPr="002D02EC" w:rsidR="00426B62">
              <w:rPr>
                <w:sz w:val="18"/>
                <w:szCs w:val="16"/>
                <w:lang w:val="en-GB"/>
              </w:rPr>
              <w:t>ination</w:t>
            </w:r>
          </w:p>
          <w:p w:rsidRPr="00F02282" w:rsidR="0018615B" w:rsidP="00F02282" w:rsidRDefault="00426B62" w14:paraId="43A1FB44" w14:textId="0208AEBE">
            <w:pPr>
              <w:pStyle w:val="Listenabsatz"/>
              <w:numPr>
                <w:ilvl w:val="0"/>
                <w:numId w:val="40"/>
              </w:numPr>
              <w:rPr>
                <w:sz w:val="18"/>
                <w:szCs w:val="16"/>
                <w:lang w:val="en-GB"/>
              </w:rPr>
            </w:pPr>
            <w:r w:rsidRPr="002D02EC">
              <w:rPr>
                <w:sz w:val="18"/>
                <w:szCs w:val="16"/>
                <w:lang w:val="en-GB"/>
              </w:rPr>
              <w:t xml:space="preserve">Quality control on the equipment goes to the </w:t>
            </w:r>
            <w:r w:rsidRPr="002D02EC" w:rsidR="006966CB">
              <w:rPr>
                <w:sz w:val="18"/>
                <w:szCs w:val="16"/>
                <w:lang w:val="en-GB"/>
              </w:rPr>
              <w:t>provider of the SU-technology</w:t>
            </w:r>
          </w:p>
        </w:tc>
        <w:tc>
          <w:tcPr>
            <w:tcW w:w="4814" w:type="dxa"/>
          </w:tcPr>
          <w:p w:rsidR="003038C1" w:rsidP="003038C1" w:rsidRDefault="00B522E5" w14:paraId="1169F1D5" w14:textId="7BC77B27">
            <w:pPr>
              <w:pStyle w:val="Listenabsatz"/>
              <w:numPr>
                <w:ilvl w:val="0"/>
                <w:numId w:val="40"/>
              </w:numPr>
              <w:rPr>
                <w:sz w:val="18"/>
                <w:szCs w:val="16"/>
                <w:lang w:val="en-GB"/>
              </w:rPr>
            </w:pPr>
            <w:r>
              <w:rPr>
                <w:sz w:val="18"/>
                <w:szCs w:val="16"/>
                <w:lang w:val="en-GB"/>
              </w:rPr>
              <w:t xml:space="preserve">Release of </w:t>
            </w:r>
            <w:r w:rsidR="007B3CFB">
              <w:rPr>
                <w:sz w:val="18"/>
                <w:szCs w:val="16"/>
                <w:lang w:val="en-GB"/>
              </w:rPr>
              <w:t>E&amp;L</w:t>
            </w:r>
            <w:r>
              <w:rPr>
                <w:sz w:val="18"/>
                <w:szCs w:val="16"/>
                <w:lang w:val="en-GB"/>
              </w:rPr>
              <w:t xml:space="preserve"> </w:t>
            </w:r>
            <w:r w:rsidR="005A1B68">
              <w:rPr>
                <w:sz w:val="18"/>
                <w:szCs w:val="16"/>
                <w:lang w:val="en-GB"/>
              </w:rPr>
              <w:t>into the product</w:t>
            </w:r>
          </w:p>
          <w:p w:rsidR="005A1B68" w:rsidP="003038C1" w:rsidRDefault="00B32220" w14:paraId="4A0AEC64" w14:textId="77777777">
            <w:pPr>
              <w:pStyle w:val="Listenabsatz"/>
              <w:numPr>
                <w:ilvl w:val="0"/>
                <w:numId w:val="40"/>
              </w:numPr>
              <w:rPr>
                <w:sz w:val="18"/>
                <w:szCs w:val="16"/>
                <w:lang w:val="en-GB"/>
              </w:rPr>
            </w:pPr>
            <w:r>
              <w:rPr>
                <w:sz w:val="18"/>
                <w:szCs w:val="16"/>
                <w:lang w:val="en-GB"/>
              </w:rPr>
              <w:t>Up-scaling is limited trough m</w:t>
            </w:r>
            <w:r w:rsidR="00CC49BD">
              <w:rPr>
                <w:sz w:val="18"/>
                <w:szCs w:val="16"/>
                <w:lang w:val="en-GB"/>
              </w:rPr>
              <w:t>aterial limitations</w:t>
            </w:r>
          </w:p>
          <w:p w:rsidR="00CC49BD" w:rsidP="003038C1" w:rsidRDefault="00DA2308" w14:paraId="43A7D09C" w14:textId="77777777">
            <w:pPr>
              <w:pStyle w:val="Listenabsatz"/>
              <w:numPr>
                <w:ilvl w:val="0"/>
                <w:numId w:val="40"/>
              </w:numPr>
              <w:rPr>
                <w:sz w:val="18"/>
                <w:szCs w:val="16"/>
                <w:lang w:val="en-GB"/>
              </w:rPr>
            </w:pPr>
            <w:r>
              <w:rPr>
                <w:sz w:val="18"/>
                <w:szCs w:val="16"/>
                <w:lang w:val="en-GB"/>
              </w:rPr>
              <w:t>Higher waste production</w:t>
            </w:r>
          </w:p>
          <w:p w:rsidR="00DA2308" w:rsidP="003038C1" w:rsidRDefault="00DA2308" w14:paraId="2BEBA490" w14:textId="77777777">
            <w:pPr>
              <w:pStyle w:val="Listenabsatz"/>
              <w:numPr>
                <w:ilvl w:val="0"/>
                <w:numId w:val="40"/>
              </w:numPr>
              <w:rPr>
                <w:sz w:val="18"/>
                <w:szCs w:val="16"/>
                <w:lang w:val="en-GB"/>
              </w:rPr>
            </w:pPr>
            <w:r>
              <w:rPr>
                <w:sz w:val="18"/>
                <w:szCs w:val="16"/>
                <w:lang w:val="en-GB"/>
              </w:rPr>
              <w:t xml:space="preserve">Staff </w:t>
            </w:r>
            <w:r w:rsidR="00C66C70">
              <w:rPr>
                <w:sz w:val="18"/>
                <w:szCs w:val="16"/>
                <w:lang w:val="en-GB"/>
              </w:rPr>
              <w:t>needed with SUT handling skills</w:t>
            </w:r>
          </w:p>
          <w:p w:rsidRPr="002D02EC" w:rsidR="0018615B" w:rsidP="003038C1" w:rsidRDefault="00C66C70" w14:paraId="38313EF0" w14:textId="06B49D28">
            <w:pPr>
              <w:pStyle w:val="Listenabsatz"/>
              <w:numPr>
                <w:ilvl w:val="0"/>
                <w:numId w:val="40"/>
              </w:numPr>
              <w:rPr>
                <w:sz w:val="18"/>
                <w:szCs w:val="16"/>
                <w:lang w:val="en-GB"/>
              </w:rPr>
            </w:pPr>
            <w:r>
              <w:rPr>
                <w:sz w:val="18"/>
                <w:szCs w:val="16"/>
                <w:lang w:val="en-GB"/>
              </w:rPr>
              <w:t xml:space="preserve">Harder to automate </w:t>
            </w:r>
            <w:r w:rsidR="00680B3A">
              <w:rPr>
                <w:sz w:val="18"/>
                <w:szCs w:val="16"/>
                <w:lang w:val="en-GB"/>
              </w:rPr>
              <w:t>the process</w:t>
            </w:r>
          </w:p>
        </w:tc>
      </w:tr>
    </w:tbl>
    <w:p w:rsidRPr="0027210F" w:rsidR="00A216EE" w:rsidP="00A216EE" w:rsidRDefault="00A216EE" w14:paraId="2A8E3966" w14:textId="35B8F9E9">
      <w:pPr>
        <w:rPr>
          <w:lang w:val="en-GB"/>
        </w:rPr>
      </w:pPr>
    </w:p>
    <w:p w:rsidR="00B228C4" w:rsidP="00B228C4" w:rsidRDefault="00B228C4" w14:paraId="59F7FFA4" w14:textId="2E1EE38B">
      <w:pPr>
        <w:pStyle w:val="berschrift2"/>
      </w:pPr>
      <w:bookmarkStart w:name="_Toc95410067" w:id="12"/>
      <w:bookmarkStart w:name="_Toc95410265" w:id="13"/>
      <w:r>
        <w:t>Application of Single-use technology</w:t>
      </w:r>
      <w:bookmarkEnd w:id="12"/>
      <w:bookmarkEnd w:id="13"/>
    </w:p>
    <w:p w:rsidRPr="00B228C4" w:rsidR="00924350" w:rsidP="00B228C4" w:rsidRDefault="00A26206" w14:paraId="07AD5E55" w14:textId="1C421696">
      <w:pPr>
        <w:rPr>
          <w:lang w:val="en-GB"/>
        </w:rPr>
      </w:pPr>
      <w:r>
        <w:rPr>
          <w:lang w:val="en-GB"/>
        </w:rPr>
        <w:t xml:space="preserve">As already mentioned, </w:t>
      </w:r>
      <w:r w:rsidR="00D45118">
        <w:rPr>
          <w:lang w:val="en-GB"/>
        </w:rPr>
        <w:t>S</w:t>
      </w:r>
      <w:r>
        <w:rPr>
          <w:lang w:val="en-GB"/>
        </w:rPr>
        <w:t>UT</w:t>
      </w:r>
      <w:r w:rsidR="00D45118">
        <w:rPr>
          <w:lang w:val="en-GB"/>
        </w:rPr>
        <w:t xml:space="preserve"> finds its purpose in areas of efficient and </w:t>
      </w:r>
      <w:r w:rsidR="00056844">
        <w:rPr>
          <w:lang w:val="en-GB"/>
        </w:rPr>
        <w:t>sterile</w:t>
      </w:r>
      <w:r w:rsidR="00217C6D">
        <w:rPr>
          <w:lang w:val="en-GB"/>
        </w:rPr>
        <w:t xml:space="preserve"> </w:t>
      </w:r>
      <w:r w:rsidR="00413682">
        <w:rPr>
          <w:lang w:val="en-GB"/>
        </w:rPr>
        <w:t xml:space="preserve">manufacturing processes, such as the production </w:t>
      </w:r>
      <w:r w:rsidR="00E704B0">
        <w:rPr>
          <w:lang w:val="en-GB"/>
        </w:rPr>
        <w:t xml:space="preserve">of antibodies against certain diseases or for medication </w:t>
      </w:r>
      <w:r w:rsidR="00DA5A88">
        <w:rPr>
          <w:lang w:val="en-GB"/>
        </w:rPr>
        <w:t>for cancer treatments</w:t>
      </w:r>
      <w:r w:rsidR="00217C6D">
        <w:rPr>
          <w:lang w:val="en-GB"/>
        </w:rPr>
        <w:t xml:space="preserve">. The </w:t>
      </w:r>
      <w:r w:rsidR="00924350">
        <w:rPr>
          <w:lang w:val="en-GB"/>
        </w:rPr>
        <w:t>easily replaceable</w:t>
      </w:r>
      <w:r w:rsidR="00A42C32">
        <w:rPr>
          <w:lang w:val="en-GB"/>
        </w:rPr>
        <w:t xml:space="preserve"> bioreactors </w:t>
      </w:r>
      <w:r w:rsidR="00A21B7D">
        <w:rPr>
          <w:lang w:val="en-GB"/>
        </w:rPr>
        <w:t>reduce</w:t>
      </w:r>
      <w:r w:rsidR="00A42C32">
        <w:rPr>
          <w:lang w:val="en-GB"/>
        </w:rPr>
        <w:t xml:space="preserve"> time and </w:t>
      </w:r>
      <w:r>
        <w:rPr>
          <w:lang w:val="en-GB"/>
        </w:rPr>
        <w:t>manpower</w:t>
      </w:r>
      <w:r w:rsidR="00A42C32">
        <w:rPr>
          <w:lang w:val="en-GB"/>
        </w:rPr>
        <w:t xml:space="preserve"> </w:t>
      </w:r>
      <w:r w:rsidR="00C9280A">
        <w:rPr>
          <w:lang w:val="en-GB"/>
        </w:rPr>
        <w:t>for</w:t>
      </w:r>
      <w:r w:rsidR="00924350">
        <w:rPr>
          <w:lang w:val="en-GB"/>
        </w:rPr>
        <w:t xml:space="preserve"> the</w:t>
      </w:r>
      <w:r w:rsidR="00C9280A">
        <w:rPr>
          <w:lang w:val="en-GB"/>
        </w:rPr>
        <w:t xml:space="preserve"> preparation or rehabilitation of a </w:t>
      </w:r>
      <w:r w:rsidR="00114515">
        <w:rPr>
          <w:lang w:val="en-GB"/>
        </w:rPr>
        <w:t>production line</w:t>
      </w:r>
      <w:r w:rsidR="00056844">
        <w:rPr>
          <w:lang w:val="en-GB"/>
        </w:rPr>
        <w:t>, as well as the control of cleanliness</w:t>
      </w:r>
      <w:r w:rsidR="00114515">
        <w:rPr>
          <w:lang w:val="en-GB"/>
        </w:rPr>
        <w:t>.</w:t>
      </w:r>
      <w:r w:rsidR="00056844">
        <w:rPr>
          <w:lang w:val="en-GB"/>
        </w:rPr>
        <w:t xml:space="preserve"> </w:t>
      </w:r>
    </w:p>
    <w:p w:rsidR="00AE32AB" w:rsidP="000F6C69" w:rsidRDefault="000F6C69" w14:paraId="14582A34" w14:textId="68F9BB08">
      <w:pPr>
        <w:pStyle w:val="berschrift2"/>
      </w:pPr>
      <w:bookmarkStart w:name="_Toc95410068" w:id="14"/>
      <w:bookmarkStart w:name="_Toc95410266" w:id="15"/>
      <w:r>
        <w:t>Group</w:t>
      </w:r>
      <w:r w:rsidR="00DA0681">
        <w:t xml:space="preserve"> 3</w:t>
      </w:r>
      <w:r>
        <w:t xml:space="preserve"> organisation</w:t>
      </w:r>
      <w:bookmarkEnd w:id="14"/>
      <w:bookmarkEnd w:id="15"/>
    </w:p>
    <w:p w:rsidRPr="007B30AE" w:rsidR="007B30AE" w:rsidP="007B30AE" w:rsidRDefault="00874D49" w14:paraId="41577654" w14:textId="172CBE7D">
      <w:pPr>
        <w:rPr>
          <w:lang w:val="en-GB"/>
        </w:rPr>
      </w:pPr>
      <w:r>
        <w:rPr>
          <w:lang w:val="en-GB"/>
        </w:rPr>
        <w:t xml:space="preserve">The group </w:t>
      </w:r>
      <w:r w:rsidR="001F2253">
        <w:rPr>
          <w:lang w:val="en-GB"/>
        </w:rPr>
        <w:t xml:space="preserve">number 3 will be supervised by Fruhar Mozaffari. Subgroups were </w:t>
      </w:r>
      <w:r w:rsidR="00D45118">
        <w:rPr>
          <w:lang w:val="en-GB"/>
        </w:rPr>
        <w:t>built</w:t>
      </w:r>
      <w:r w:rsidR="001F2253">
        <w:rPr>
          <w:lang w:val="en-GB"/>
        </w:rPr>
        <w:t xml:space="preserve"> to tackle the different task given, during the project. </w:t>
      </w:r>
      <w:r w:rsidR="0005125F">
        <w:rPr>
          <w:lang w:val="en-GB"/>
        </w:rPr>
        <w:t xml:space="preserve">The </w:t>
      </w:r>
      <w:r w:rsidR="00E4416D">
        <w:rPr>
          <w:lang w:val="en-GB"/>
        </w:rPr>
        <w:t xml:space="preserve">assignment of the members to the different groups were conducted by the project management team. Besides the project management team, the </w:t>
      </w:r>
      <w:r w:rsidR="00E437E8">
        <w:rPr>
          <w:lang w:val="en-GB"/>
        </w:rPr>
        <w:t>additional subgroups were USP, DSP, media preparation</w:t>
      </w:r>
      <w:r w:rsidR="007F5A80">
        <w:rPr>
          <w:lang w:val="en-GB"/>
        </w:rPr>
        <w:t xml:space="preserve"> (MP)</w:t>
      </w:r>
      <w:r w:rsidR="00887B84">
        <w:rPr>
          <w:lang w:val="en-GB"/>
        </w:rPr>
        <w:t>, as well as</w:t>
      </w:r>
      <w:r w:rsidR="00E437E8">
        <w:rPr>
          <w:lang w:val="en-GB"/>
        </w:rPr>
        <w:t xml:space="preserve"> </w:t>
      </w:r>
      <w:r w:rsidR="00887B84">
        <w:rPr>
          <w:lang w:val="en-GB"/>
        </w:rPr>
        <w:t xml:space="preserve">clean utilities and logistics. The whole organigram is </w:t>
      </w:r>
      <w:r w:rsidR="000A03DA">
        <w:rPr>
          <w:lang w:val="en-GB"/>
        </w:rPr>
        <w:t xml:space="preserve">illustrated in </w:t>
      </w:r>
      <w:r w:rsidRPr="00870C99" w:rsidR="000A03DA">
        <w:rPr>
          <w:highlight w:val="yellow"/>
          <w:lang w:val="en-GB"/>
        </w:rPr>
        <w:t>figure …</w:t>
      </w:r>
      <w:r w:rsidR="000A03DA">
        <w:rPr>
          <w:lang w:val="en-GB"/>
        </w:rPr>
        <w:t xml:space="preserve"> . Each </w:t>
      </w:r>
      <w:r w:rsidR="007F5A80">
        <w:rPr>
          <w:lang w:val="en-GB"/>
        </w:rPr>
        <w:t>participant’s</w:t>
      </w:r>
      <w:r w:rsidR="000A03DA">
        <w:rPr>
          <w:lang w:val="en-GB"/>
        </w:rPr>
        <w:t xml:space="preserve"> name is written </w:t>
      </w:r>
      <w:r w:rsidR="00B16E51">
        <w:rPr>
          <w:lang w:val="en-GB"/>
        </w:rPr>
        <w:t>to their respect subgroups</w:t>
      </w:r>
      <w:r w:rsidR="00E437E8">
        <w:rPr>
          <w:lang w:val="en-GB"/>
        </w:rPr>
        <w:t xml:space="preserve"> </w:t>
      </w:r>
      <w:r w:rsidR="00870C99">
        <w:rPr>
          <w:lang w:val="en-GB"/>
        </w:rPr>
        <w:t xml:space="preserve">as well as their </w:t>
      </w:r>
      <w:r w:rsidR="001A3715">
        <w:rPr>
          <w:lang w:val="en-GB"/>
        </w:rPr>
        <w:t xml:space="preserve">affiliated school. </w:t>
      </w:r>
    </w:p>
    <w:p w:rsidR="001A3715" w:rsidP="001A3715" w:rsidRDefault="005F253E" w14:paraId="7E98742E" w14:textId="77777777">
      <w:pPr>
        <w:keepNext/>
        <w:jc w:val="center"/>
      </w:pPr>
      <w:r w:rsidRPr="005F253E">
        <w:rPr>
          <w:noProof/>
          <w:lang w:val="en-GB"/>
        </w:rPr>
        <w:lastRenderedPageBreak/>
        <w:drawing>
          <wp:inline distT="0" distB="0" distL="0" distR="0" wp14:anchorId="61283FA3" wp14:editId="1BCCC536">
            <wp:extent cx="6143222" cy="3095566"/>
            <wp:effectExtent l="0" t="0" r="3810" b="381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06828" cy="3127617"/>
                    </a:xfrm>
                    <a:prstGeom prst="rect">
                      <a:avLst/>
                    </a:prstGeom>
                  </pic:spPr>
                </pic:pic>
              </a:graphicData>
            </a:graphic>
          </wp:inline>
        </w:drawing>
      </w:r>
    </w:p>
    <w:p w:rsidRPr="0067186E" w:rsidR="000F6C69" w:rsidP="001A3715" w:rsidRDefault="001A3715" w14:paraId="0129C4F8" w14:textId="3ED9482B">
      <w:pPr>
        <w:pStyle w:val="Beschriftung"/>
        <w:jc w:val="left"/>
        <w:rPr>
          <w:lang w:val="en-US"/>
        </w:rPr>
      </w:pPr>
      <w:r w:rsidRPr="0067186E">
        <w:rPr>
          <w:lang w:val="en-US"/>
        </w:rPr>
        <w:t xml:space="preserve">Figure </w:t>
      </w:r>
      <w:r>
        <w:fldChar w:fldCharType="begin"/>
      </w:r>
      <w:r w:rsidRPr="0067186E">
        <w:rPr>
          <w:lang w:val="en-US"/>
        </w:rPr>
        <w:instrText xml:space="preserve"> SEQ Figure \* ARABIC </w:instrText>
      </w:r>
      <w:r>
        <w:fldChar w:fldCharType="separate"/>
      </w:r>
      <w:r w:rsidR="00E177FF">
        <w:rPr>
          <w:noProof/>
          <w:lang w:val="en-US"/>
        </w:rPr>
        <w:t>1</w:t>
      </w:r>
      <w:r>
        <w:fldChar w:fldCharType="end"/>
      </w:r>
      <w:r w:rsidRPr="0067186E">
        <w:rPr>
          <w:lang w:val="en-US"/>
        </w:rPr>
        <w:t xml:space="preserve">: </w:t>
      </w:r>
      <w:r w:rsidRPr="0067186E" w:rsidR="00CD4907">
        <w:rPr>
          <w:lang w:val="en-US"/>
        </w:rPr>
        <w:t>Organigram</w:t>
      </w:r>
      <w:r w:rsidRPr="0067186E">
        <w:rPr>
          <w:lang w:val="en-US"/>
        </w:rPr>
        <w:t xml:space="preserve"> of</w:t>
      </w:r>
      <w:r w:rsidR="0067186E">
        <w:rPr>
          <w:lang w:val="en-US"/>
        </w:rPr>
        <w:t xml:space="preserve"> group 3</w:t>
      </w:r>
      <w:r w:rsidR="00CD4907">
        <w:rPr>
          <w:lang w:val="en-US"/>
        </w:rPr>
        <w:t xml:space="preserve">. The </w:t>
      </w:r>
      <w:r w:rsidR="00B11337">
        <w:rPr>
          <w:lang w:val="en-US"/>
        </w:rPr>
        <w:t xml:space="preserve">member of each </w:t>
      </w:r>
      <w:r w:rsidR="00B0576E">
        <w:rPr>
          <w:lang w:val="en-US"/>
        </w:rPr>
        <w:t>subgroup</w:t>
      </w:r>
      <w:r w:rsidR="00B11337">
        <w:rPr>
          <w:lang w:val="en-US"/>
        </w:rPr>
        <w:t xml:space="preserve"> are inside of each </w:t>
      </w:r>
      <w:r w:rsidR="0072031D">
        <w:rPr>
          <w:lang w:val="en-US"/>
        </w:rPr>
        <w:t>subgroup fields and their affiliated schools</w:t>
      </w:r>
      <w:r w:rsidR="000C2385">
        <w:rPr>
          <w:lang w:val="en-US"/>
        </w:rPr>
        <w:t>, from the MSLS-alliance,</w:t>
      </w:r>
      <w:r w:rsidR="0072031D">
        <w:rPr>
          <w:lang w:val="en-US"/>
        </w:rPr>
        <w:t xml:space="preserve"> are written next to the</w:t>
      </w:r>
      <w:r w:rsidR="000C2385">
        <w:rPr>
          <w:lang w:val="en-US"/>
        </w:rPr>
        <w:t xml:space="preserve"> respective</w:t>
      </w:r>
      <w:r w:rsidR="0072031D">
        <w:rPr>
          <w:lang w:val="en-US"/>
        </w:rPr>
        <w:t xml:space="preserve"> names. The group supervisor is Fruhar Mozaffari.</w:t>
      </w:r>
    </w:p>
    <w:p w:rsidRPr="0027210F" w:rsidR="00A216EE" w:rsidP="001347B2" w:rsidRDefault="00E85524" w14:paraId="21030429" w14:textId="0BA06008">
      <w:pPr>
        <w:pStyle w:val="berschrift1"/>
        <w:rPr>
          <w:lang w:val="en-GB"/>
        </w:rPr>
      </w:pPr>
      <w:bookmarkStart w:name="_Toc94787029" w:id="16"/>
      <w:bookmarkStart w:name="_Toc95410069" w:id="17"/>
      <w:bookmarkStart w:name="_Toc95410267" w:id="18"/>
      <w:r w:rsidRPr="0027210F">
        <w:rPr>
          <w:lang w:val="en-GB"/>
        </w:rPr>
        <w:lastRenderedPageBreak/>
        <w:t>Project Management</w:t>
      </w:r>
      <w:bookmarkEnd w:id="16"/>
      <w:bookmarkEnd w:id="17"/>
      <w:bookmarkEnd w:id="18"/>
    </w:p>
    <w:p w:rsidR="72983D29" w:rsidP="328EF735" w:rsidRDefault="72983D29" w14:paraId="2CCB8E23" w14:textId="3CC590F1">
      <w:pPr>
        <w:rPr>
          <w:lang w:val="en-GB"/>
        </w:rPr>
      </w:pPr>
      <w:r w:rsidRPr="328EF735">
        <w:rPr>
          <w:lang w:val="en-GB"/>
        </w:rPr>
        <w:t xml:space="preserve">This chapter focuses on aspects of production facility planning that </w:t>
      </w:r>
      <w:r w:rsidRPr="7769AA0C">
        <w:rPr>
          <w:lang w:val="en-GB"/>
        </w:rPr>
        <w:t>fall</w:t>
      </w:r>
      <w:r w:rsidRPr="328EF735">
        <w:rPr>
          <w:lang w:val="en-GB"/>
        </w:rPr>
        <w:t xml:space="preserve"> within the scope of project management tasks.</w:t>
      </w:r>
      <w:r w:rsidR="007F0620">
        <w:rPr>
          <w:lang w:val="en-GB"/>
        </w:rPr>
        <w:t xml:space="preserve"> </w:t>
      </w:r>
      <w:r w:rsidR="003460FB">
        <w:rPr>
          <w:lang w:val="en-GB"/>
        </w:rPr>
        <w:t xml:space="preserve"> </w:t>
      </w:r>
    </w:p>
    <w:p w:rsidR="00F07969" w:rsidP="005825AE" w:rsidRDefault="005825AE" w14:paraId="640B3009" w14:textId="50166339">
      <w:pPr>
        <w:pStyle w:val="berschrift2"/>
      </w:pPr>
      <w:bookmarkStart w:name="_Toc94787030" w:id="19"/>
      <w:bookmarkStart w:name="_Toc95410070" w:id="20"/>
      <w:bookmarkStart w:name="_Toc95410268" w:id="21"/>
      <w:r>
        <w:t>Occupancy list</w:t>
      </w:r>
      <w:bookmarkEnd w:id="19"/>
      <w:bookmarkEnd w:id="20"/>
      <w:bookmarkEnd w:id="21"/>
    </w:p>
    <w:p w:rsidR="001E316E" w:rsidP="00F95BF1" w:rsidRDefault="00F95BF1" w14:paraId="25D9B7F2" w14:textId="4B05309C">
      <w:pPr>
        <w:rPr>
          <w:lang w:val="en-GB"/>
        </w:rPr>
      </w:pPr>
      <w:r>
        <w:rPr>
          <w:lang w:val="en-GB"/>
        </w:rPr>
        <w:t xml:space="preserve">To create a </w:t>
      </w:r>
      <w:r w:rsidR="00CF0D1E">
        <w:rPr>
          <w:lang w:val="en-GB"/>
        </w:rPr>
        <w:t>occupancy list</w:t>
      </w:r>
      <w:r w:rsidR="009703AC">
        <w:rPr>
          <w:lang w:val="en-GB"/>
        </w:rPr>
        <w:t xml:space="preserve"> fort the production facility</w:t>
      </w:r>
      <w:r w:rsidR="00051DA1">
        <w:rPr>
          <w:lang w:val="en-GB"/>
        </w:rPr>
        <w:t xml:space="preserve">, calculation must be made for the products and the amount of batches to be produced to reach a certain </w:t>
      </w:r>
      <w:r w:rsidR="0021126F">
        <w:rPr>
          <w:lang w:val="en-GB"/>
        </w:rPr>
        <w:t>target. In this case</w:t>
      </w:r>
      <w:r w:rsidR="003E6839">
        <w:rPr>
          <w:lang w:val="en-GB"/>
        </w:rPr>
        <w:t>,</w:t>
      </w:r>
      <w:r w:rsidR="0021126F">
        <w:rPr>
          <w:lang w:val="en-GB"/>
        </w:rPr>
        <w:t xml:space="preserve"> the target would be the production of four different m</w:t>
      </w:r>
      <w:r w:rsidR="00EF1FF0">
        <w:rPr>
          <w:lang w:val="en-GB"/>
        </w:rPr>
        <w:t>Abs</w:t>
      </w:r>
      <w:r w:rsidR="003E6839">
        <w:rPr>
          <w:lang w:val="en-GB"/>
        </w:rPr>
        <w:t xml:space="preserve"> </w:t>
      </w:r>
      <w:r w:rsidR="0021126F">
        <w:rPr>
          <w:lang w:val="en-GB"/>
        </w:rPr>
        <w:t>(</w:t>
      </w:r>
      <w:r w:rsidR="00243C03">
        <w:rPr>
          <w:lang w:val="en-GB"/>
        </w:rPr>
        <w:t>labled as</w:t>
      </w:r>
      <w:r w:rsidR="0021126F">
        <w:rPr>
          <w:lang w:val="en-GB"/>
        </w:rPr>
        <w:t xml:space="preserve"> A</w:t>
      </w:r>
      <w:r w:rsidR="00243C03">
        <w:rPr>
          <w:lang w:val="en-GB"/>
        </w:rPr>
        <w:t>,B,C and D</w:t>
      </w:r>
      <w:r w:rsidR="0021126F">
        <w:rPr>
          <w:lang w:val="en-GB"/>
        </w:rPr>
        <w:t>)</w:t>
      </w:r>
      <w:r w:rsidR="00243C03">
        <w:rPr>
          <w:lang w:val="en-GB"/>
        </w:rPr>
        <w:t>.</w:t>
      </w:r>
      <w:r w:rsidR="00851B92">
        <w:rPr>
          <w:lang w:val="en-GB"/>
        </w:rPr>
        <w:t xml:space="preserve"> All of the products will be produced by the same CHO platform</w:t>
      </w:r>
      <w:r w:rsidR="003E6839">
        <w:rPr>
          <w:lang w:val="en-GB"/>
        </w:rPr>
        <w:t>;</w:t>
      </w:r>
      <w:r w:rsidR="00AB1AEA">
        <w:rPr>
          <w:lang w:val="en-GB"/>
        </w:rPr>
        <w:t xml:space="preserve"> thus</w:t>
      </w:r>
      <w:r w:rsidR="00953255">
        <w:rPr>
          <w:lang w:val="en-GB"/>
        </w:rPr>
        <w:t>,</w:t>
      </w:r>
      <w:r w:rsidR="00AB1AEA">
        <w:rPr>
          <w:lang w:val="en-GB"/>
        </w:rPr>
        <w:t xml:space="preserve"> the same medium will be used. </w:t>
      </w:r>
      <w:r w:rsidR="000C6344">
        <w:rPr>
          <w:lang w:val="en-GB"/>
        </w:rPr>
        <w:t>The amount of product</w:t>
      </w:r>
      <w:r w:rsidR="003E6839">
        <w:rPr>
          <w:lang w:val="en-GB"/>
        </w:rPr>
        <w:t xml:space="preserve"> </w:t>
      </w:r>
      <w:r w:rsidR="000C6344">
        <w:rPr>
          <w:lang w:val="en-GB"/>
        </w:rPr>
        <w:t>(kg/year), titer</w:t>
      </w:r>
      <w:r w:rsidR="003E6839">
        <w:rPr>
          <w:lang w:val="en-GB"/>
        </w:rPr>
        <w:t xml:space="preserve"> </w:t>
      </w:r>
      <w:r w:rsidR="000C6344">
        <w:rPr>
          <w:lang w:val="en-GB"/>
        </w:rPr>
        <w:t>(</w:t>
      </w:r>
      <w:r w:rsidR="00484180">
        <w:rPr>
          <w:lang w:val="en-GB"/>
        </w:rPr>
        <w:t>g/L</w:t>
      </w:r>
      <w:r w:rsidR="000C6344">
        <w:rPr>
          <w:lang w:val="en-GB"/>
        </w:rPr>
        <w:t>) and yield</w:t>
      </w:r>
      <w:r w:rsidR="003E6839">
        <w:rPr>
          <w:lang w:val="en-GB"/>
        </w:rPr>
        <w:t xml:space="preserve"> </w:t>
      </w:r>
      <w:r w:rsidR="00484180">
        <w:rPr>
          <w:lang w:val="en-GB"/>
        </w:rPr>
        <w:t>(g/g)</w:t>
      </w:r>
      <w:r w:rsidR="000C6344">
        <w:rPr>
          <w:lang w:val="en-GB"/>
        </w:rPr>
        <w:t xml:space="preserve"> </w:t>
      </w:r>
      <w:r w:rsidR="00484180">
        <w:rPr>
          <w:lang w:val="en-GB"/>
        </w:rPr>
        <w:t xml:space="preserve">are specified </w:t>
      </w:r>
      <w:r w:rsidR="00CE66D5">
        <w:rPr>
          <w:lang w:val="en-GB"/>
        </w:rPr>
        <w:t>by the URS</w:t>
      </w:r>
      <w:r w:rsidR="009A7C85">
        <w:rPr>
          <w:lang w:val="en-GB"/>
        </w:rPr>
        <w:t xml:space="preserve"> and is listed</w:t>
      </w:r>
      <w:r w:rsidR="003F5C0D">
        <w:rPr>
          <w:lang w:val="en-GB"/>
        </w:rPr>
        <w:t xml:space="preserve"> in the </w:t>
      </w:r>
      <w:r w:rsidRPr="003F5C0D" w:rsidR="003F5C0D">
        <w:rPr>
          <w:highlight w:val="yellow"/>
          <w:lang w:val="en-GB"/>
        </w:rPr>
        <w:t>table …</w:t>
      </w:r>
      <w:r w:rsidR="003F5C0D">
        <w:rPr>
          <w:lang w:val="en-GB"/>
        </w:rPr>
        <w:t xml:space="preserve"> . The calculation of the required batch amounts </w:t>
      </w:r>
      <w:r w:rsidR="003E6839">
        <w:rPr>
          <w:lang w:val="en-GB"/>
        </w:rPr>
        <w:t>was</w:t>
      </w:r>
      <w:r w:rsidR="004E1CF3">
        <w:rPr>
          <w:lang w:val="en-GB"/>
        </w:rPr>
        <w:t xml:space="preserve"> summarized and has shown that 72 batches are required to fulfil the </w:t>
      </w:r>
      <w:r w:rsidR="0013055F">
        <w:rPr>
          <w:lang w:val="en-GB"/>
        </w:rPr>
        <w:t xml:space="preserve">requirements of the URS. </w:t>
      </w:r>
      <w:r w:rsidR="00492E53">
        <w:rPr>
          <w:lang w:val="en-GB"/>
        </w:rPr>
        <w:t>Part of these calculation will be used to create an occupancy list.</w:t>
      </w:r>
      <w:r w:rsidR="004F7D87">
        <w:rPr>
          <w:lang w:val="en-GB"/>
        </w:rPr>
        <w:t xml:space="preserve"> More details and the used formula is found in </w:t>
      </w:r>
      <w:r w:rsidRPr="004F7D87" w:rsidR="004F7D87">
        <w:rPr>
          <w:highlight w:val="yellow"/>
          <w:lang w:val="en-GB"/>
        </w:rPr>
        <w:t>chapter …</w:t>
      </w:r>
      <w:r w:rsidR="004F7D87">
        <w:rPr>
          <w:lang w:val="en-GB"/>
        </w:rPr>
        <w:t xml:space="preserve"> .</w:t>
      </w:r>
    </w:p>
    <w:p w:rsidRPr="00640627" w:rsidR="00B91659" w:rsidP="001E316E" w:rsidRDefault="001E316E" w14:paraId="54008D12" w14:textId="11149CED">
      <w:pPr>
        <w:pStyle w:val="Beschriftung"/>
        <w:keepNext/>
        <w:rPr>
          <w:lang w:val="en-US"/>
        </w:rPr>
      </w:pPr>
      <w:r w:rsidRPr="00640627">
        <w:rPr>
          <w:lang w:val="en-US"/>
        </w:rPr>
        <w:t xml:space="preserve">Table </w:t>
      </w:r>
      <w:r>
        <w:fldChar w:fldCharType="begin"/>
      </w:r>
      <w:r w:rsidRPr="00640627">
        <w:rPr>
          <w:lang w:val="en-US"/>
        </w:rPr>
        <w:instrText xml:space="preserve"> SEQ Table \* ARABIC </w:instrText>
      </w:r>
      <w:r>
        <w:fldChar w:fldCharType="separate"/>
      </w:r>
      <w:r w:rsidR="009161B1">
        <w:rPr>
          <w:noProof/>
          <w:lang w:val="en-US"/>
        </w:rPr>
        <w:t>2</w:t>
      </w:r>
      <w:r>
        <w:fldChar w:fldCharType="end"/>
      </w:r>
      <w:r w:rsidRPr="00640627">
        <w:rPr>
          <w:lang w:val="en-US"/>
        </w:rPr>
        <w:t xml:space="preserve">: </w:t>
      </w:r>
      <w:r w:rsidRPr="00640627" w:rsidR="00640627">
        <w:rPr>
          <w:lang w:val="en-US"/>
        </w:rPr>
        <w:t>Requirements from the U</w:t>
      </w:r>
      <w:r w:rsidR="00640627">
        <w:rPr>
          <w:lang w:val="en-US"/>
        </w:rPr>
        <w:t xml:space="preserve">RS and calculations for the needed </w:t>
      </w:r>
      <w:r w:rsidR="00E177FF">
        <w:rPr>
          <w:lang w:val="en-US"/>
        </w:rPr>
        <w:t>batches, for the four products(A to D).</w:t>
      </w:r>
    </w:p>
    <w:tbl>
      <w:tblPr>
        <w:tblStyle w:val="Tabellenraster"/>
        <w:tblW w:w="97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185"/>
        <w:gridCol w:w="1478"/>
        <w:gridCol w:w="1403"/>
        <w:gridCol w:w="1266"/>
        <w:gridCol w:w="1609"/>
        <w:gridCol w:w="1418"/>
        <w:gridCol w:w="1417"/>
      </w:tblGrid>
      <w:tr w:rsidRPr="00056AE2" w:rsidR="00DF1097" w:rsidTr="0051158C" w14:paraId="5F1FF7D5" w14:textId="77777777">
        <w:tc>
          <w:tcPr>
            <w:tcW w:w="1185" w:type="dxa"/>
            <w:tcBorders>
              <w:top w:val="single" w:color="auto" w:sz="4" w:space="0"/>
              <w:bottom w:val="single" w:color="auto" w:sz="4" w:space="0"/>
            </w:tcBorders>
          </w:tcPr>
          <w:p w:rsidRPr="00056AE2" w:rsidR="0011036E" w:rsidP="00E306C4" w:rsidRDefault="0011036E" w14:paraId="4A44B2CD" w14:textId="77777777">
            <w:pPr>
              <w:spacing w:before="0"/>
              <w:rPr>
                <w:b/>
                <w:bCs/>
                <w:sz w:val="18"/>
                <w:szCs w:val="16"/>
                <w:lang w:val="en-GB"/>
              </w:rPr>
            </w:pPr>
            <w:bookmarkStart w:name="_Toc94787031" w:id="22"/>
          </w:p>
        </w:tc>
        <w:tc>
          <w:tcPr>
            <w:tcW w:w="1478" w:type="dxa"/>
            <w:tcBorders>
              <w:top w:val="single" w:color="auto" w:sz="4" w:space="0"/>
              <w:bottom w:val="single" w:color="auto" w:sz="4" w:space="0"/>
            </w:tcBorders>
          </w:tcPr>
          <w:p w:rsidRPr="00056AE2" w:rsidR="0011036E" w:rsidP="00E306C4" w:rsidRDefault="0011036E" w14:paraId="488C2DB3" w14:textId="65A66784">
            <w:pPr>
              <w:spacing w:before="0"/>
              <w:jc w:val="center"/>
              <w:rPr>
                <w:b/>
                <w:bCs/>
                <w:sz w:val="18"/>
                <w:szCs w:val="16"/>
                <w:lang w:val="en-GB"/>
              </w:rPr>
            </w:pPr>
            <w:r w:rsidRPr="00056AE2">
              <w:rPr>
                <w:b/>
                <w:bCs/>
                <w:sz w:val="18"/>
                <w:szCs w:val="16"/>
                <w:lang w:val="en-GB"/>
              </w:rPr>
              <w:t>Amount [kg/year]</w:t>
            </w:r>
          </w:p>
        </w:tc>
        <w:tc>
          <w:tcPr>
            <w:tcW w:w="1403" w:type="dxa"/>
            <w:tcBorders>
              <w:top w:val="single" w:color="auto" w:sz="4" w:space="0"/>
              <w:bottom w:val="single" w:color="auto" w:sz="4" w:space="0"/>
            </w:tcBorders>
          </w:tcPr>
          <w:p w:rsidRPr="00056AE2" w:rsidR="0011036E" w:rsidP="00E306C4" w:rsidRDefault="0011036E" w14:paraId="44C213F4" w14:textId="6215D17E">
            <w:pPr>
              <w:spacing w:before="0"/>
              <w:jc w:val="center"/>
              <w:rPr>
                <w:b/>
                <w:bCs/>
                <w:sz w:val="18"/>
                <w:szCs w:val="16"/>
                <w:lang w:val="en-GB"/>
              </w:rPr>
            </w:pPr>
            <w:r w:rsidRPr="00056AE2">
              <w:rPr>
                <w:b/>
                <w:bCs/>
                <w:sz w:val="18"/>
                <w:szCs w:val="16"/>
                <w:lang w:val="en-GB"/>
              </w:rPr>
              <w:t>Titer [g/L]</w:t>
            </w:r>
          </w:p>
        </w:tc>
        <w:tc>
          <w:tcPr>
            <w:tcW w:w="1266" w:type="dxa"/>
            <w:tcBorders>
              <w:top w:val="single" w:color="auto" w:sz="4" w:space="0"/>
              <w:bottom w:val="single" w:color="auto" w:sz="4" w:space="0"/>
            </w:tcBorders>
          </w:tcPr>
          <w:p w:rsidRPr="00056AE2" w:rsidR="0011036E" w:rsidP="00E306C4" w:rsidRDefault="0011036E" w14:paraId="64844F01" w14:textId="1B73CB18">
            <w:pPr>
              <w:spacing w:before="0"/>
              <w:jc w:val="center"/>
              <w:rPr>
                <w:b/>
                <w:bCs/>
                <w:sz w:val="18"/>
                <w:szCs w:val="16"/>
                <w:lang w:val="en-GB"/>
              </w:rPr>
            </w:pPr>
            <w:r w:rsidRPr="00056AE2">
              <w:rPr>
                <w:b/>
                <w:bCs/>
                <w:sz w:val="18"/>
                <w:szCs w:val="16"/>
                <w:lang w:val="en-GB"/>
              </w:rPr>
              <w:t>Yield [g/g]</w:t>
            </w:r>
          </w:p>
        </w:tc>
        <w:tc>
          <w:tcPr>
            <w:tcW w:w="1609" w:type="dxa"/>
            <w:tcBorders>
              <w:top w:val="single" w:color="auto" w:sz="4" w:space="0"/>
              <w:bottom w:val="single" w:color="auto" w:sz="4" w:space="0"/>
            </w:tcBorders>
          </w:tcPr>
          <w:p w:rsidRPr="00056AE2" w:rsidR="0011036E" w:rsidP="00E306C4" w:rsidRDefault="0011036E" w14:paraId="42D7D1A0" w14:textId="6F0DE47A">
            <w:pPr>
              <w:spacing w:before="0"/>
              <w:jc w:val="center"/>
              <w:rPr>
                <w:b/>
                <w:bCs/>
                <w:sz w:val="18"/>
                <w:szCs w:val="16"/>
                <w:lang w:val="en-GB"/>
              </w:rPr>
            </w:pPr>
            <w:r w:rsidRPr="00056AE2">
              <w:rPr>
                <w:b/>
                <w:bCs/>
                <w:sz w:val="18"/>
                <w:szCs w:val="16"/>
                <w:lang w:val="en-GB"/>
              </w:rPr>
              <w:t>Batch volume [L]</w:t>
            </w:r>
          </w:p>
        </w:tc>
        <w:tc>
          <w:tcPr>
            <w:tcW w:w="1418" w:type="dxa"/>
            <w:tcBorders>
              <w:top w:val="single" w:color="auto" w:sz="4" w:space="0"/>
              <w:bottom w:val="single" w:color="auto" w:sz="4" w:space="0"/>
            </w:tcBorders>
          </w:tcPr>
          <w:p w:rsidRPr="00056AE2" w:rsidR="0011036E" w:rsidP="00E306C4" w:rsidRDefault="00C11239" w14:paraId="6C91AF0E" w14:textId="507A89C8">
            <w:pPr>
              <w:spacing w:before="0"/>
              <w:jc w:val="center"/>
              <w:rPr>
                <w:b/>
                <w:bCs/>
                <w:sz w:val="18"/>
                <w:szCs w:val="16"/>
                <w:lang w:val="en-GB"/>
              </w:rPr>
            </w:pPr>
            <w:r w:rsidRPr="00056AE2">
              <w:rPr>
                <w:b/>
                <w:bCs/>
                <w:sz w:val="18"/>
                <w:szCs w:val="16"/>
                <w:lang w:val="en-GB"/>
              </w:rPr>
              <w:t>Batches/year</w:t>
            </w:r>
          </w:p>
        </w:tc>
        <w:tc>
          <w:tcPr>
            <w:tcW w:w="1417" w:type="dxa"/>
            <w:tcBorders>
              <w:top w:val="single" w:color="auto" w:sz="4" w:space="0"/>
              <w:bottom w:val="single" w:color="auto" w:sz="4" w:space="0"/>
            </w:tcBorders>
          </w:tcPr>
          <w:p w:rsidRPr="00056AE2" w:rsidR="00056AE2" w:rsidP="00E306C4" w:rsidRDefault="00056AE2" w14:paraId="2BF59450" w14:textId="053DDEB2">
            <w:pPr>
              <w:spacing w:before="0"/>
              <w:jc w:val="center"/>
              <w:rPr>
                <w:b/>
                <w:bCs/>
                <w:sz w:val="18"/>
                <w:szCs w:val="16"/>
                <w:lang w:val="en-GB"/>
              </w:rPr>
            </w:pPr>
            <w:r>
              <w:rPr>
                <w:b/>
                <w:bCs/>
                <w:sz w:val="18"/>
                <w:szCs w:val="16"/>
                <w:lang w:val="en-GB"/>
              </w:rPr>
              <w:t xml:space="preserve">Batches/ year </w:t>
            </w:r>
            <w:r w:rsidR="004F7D87">
              <w:rPr>
                <w:b/>
                <w:bCs/>
                <w:sz w:val="18"/>
                <w:szCs w:val="16"/>
                <w:lang w:val="en-GB"/>
              </w:rPr>
              <w:t>(</w:t>
            </w:r>
            <w:r>
              <w:rPr>
                <w:b/>
                <w:bCs/>
                <w:sz w:val="18"/>
                <w:szCs w:val="16"/>
                <w:lang w:val="en-GB"/>
              </w:rPr>
              <w:t>rounded</w:t>
            </w:r>
            <w:r w:rsidR="004F7D87">
              <w:rPr>
                <w:b/>
                <w:bCs/>
                <w:sz w:val="18"/>
                <w:szCs w:val="16"/>
                <w:lang w:val="en-GB"/>
              </w:rPr>
              <w:t>)</w:t>
            </w:r>
          </w:p>
        </w:tc>
      </w:tr>
      <w:tr w:rsidRPr="00056AE2" w:rsidR="00DF1097" w:rsidTr="00774FC6" w14:paraId="064605A0" w14:textId="77777777">
        <w:tc>
          <w:tcPr>
            <w:tcW w:w="1185" w:type="dxa"/>
            <w:tcBorders>
              <w:top w:val="single" w:color="auto" w:sz="4" w:space="0"/>
            </w:tcBorders>
          </w:tcPr>
          <w:p w:rsidRPr="00056AE2" w:rsidR="0011036E" w:rsidP="00E306C4" w:rsidRDefault="00B41A65" w14:paraId="6873920C" w14:textId="3F25A255">
            <w:pPr>
              <w:spacing w:before="0"/>
              <w:rPr>
                <w:b/>
                <w:bCs/>
                <w:sz w:val="18"/>
                <w:szCs w:val="16"/>
                <w:lang w:val="en-GB"/>
              </w:rPr>
            </w:pPr>
            <w:r w:rsidRPr="00056AE2">
              <w:rPr>
                <w:b/>
                <w:bCs/>
                <w:sz w:val="18"/>
                <w:szCs w:val="16"/>
                <w:lang w:val="en-GB"/>
              </w:rPr>
              <w:t>Product A</w:t>
            </w:r>
          </w:p>
        </w:tc>
        <w:tc>
          <w:tcPr>
            <w:tcW w:w="1478" w:type="dxa"/>
            <w:tcBorders>
              <w:top w:val="single" w:color="auto" w:sz="4" w:space="0"/>
            </w:tcBorders>
          </w:tcPr>
          <w:p w:rsidRPr="00056AE2" w:rsidR="0011036E" w:rsidP="00E306C4" w:rsidRDefault="00CA00B6" w14:paraId="34B6D73D" w14:textId="7FD5A5A0">
            <w:pPr>
              <w:spacing w:before="0"/>
              <w:jc w:val="center"/>
              <w:rPr>
                <w:sz w:val="18"/>
                <w:szCs w:val="16"/>
                <w:lang w:val="en-GB"/>
              </w:rPr>
            </w:pPr>
            <w:r>
              <w:rPr>
                <w:sz w:val="18"/>
                <w:szCs w:val="16"/>
                <w:lang w:val="en-GB"/>
              </w:rPr>
              <w:t>100</w:t>
            </w:r>
          </w:p>
        </w:tc>
        <w:tc>
          <w:tcPr>
            <w:tcW w:w="1403" w:type="dxa"/>
            <w:tcBorders>
              <w:top w:val="single" w:color="auto" w:sz="4" w:space="0"/>
            </w:tcBorders>
          </w:tcPr>
          <w:p w:rsidRPr="00056AE2" w:rsidR="0011036E" w:rsidP="00E306C4" w:rsidRDefault="00CA00B6" w14:paraId="656C02D2" w14:textId="6BE68F58">
            <w:pPr>
              <w:spacing w:before="0"/>
              <w:jc w:val="center"/>
              <w:rPr>
                <w:sz w:val="18"/>
                <w:szCs w:val="16"/>
                <w:lang w:val="en-GB"/>
              </w:rPr>
            </w:pPr>
            <w:r>
              <w:rPr>
                <w:sz w:val="18"/>
                <w:szCs w:val="16"/>
                <w:lang w:val="en-GB"/>
              </w:rPr>
              <w:t>4</w:t>
            </w:r>
          </w:p>
        </w:tc>
        <w:tc>
          <w:tcPr>
            <w:tcW w:w="1266" w:type="dxa"/>
            <w:tcBorders>
              <w:top w:val="single" w:color="auto" w:sz="4" w:space="0"/>
            </w:tcBorders>
          </w:tcPr>
          <w:p w:rsidRPr="00056AE2" w:rsidR="0011036E" w:rsidP="00E306C4" w:rsidRDefault="00CA00B6" w14:paraId="7BB50CF3" w14:textId="03775311">
            <w:pPr>
              <w:spacing w:before="0"/>
              <w:jc w:val="center"/>
              <w:rPr>
                <w:sz w:val="18"/>
                <w:szCs w:val="16"/>
                <w:lang w:val="en-GB"/>
              </w:rPr>
            </w:pPr>
            <w:r>
              <w:rPr>
                <w:sz w:val="18"/>
                <w:szCs w:val="16"/>
                <w:lang w:val="en-GB"/>
              </w:rPr>
              <w:t>0.</w:t>
            </w:r>
            <w:r w:rsidR="00A56BF8">
              <w:rPr>
                <w:sz w:val="18"/>
                <w:szCs w:val="16"/>
                <w:lang w:val="en-GB"/>
              </w:rPr>
              <w:t>684</w:t>
            </w:r>
          </w:p>
        </w:tc>
        <w:tc>
          <w:tcPr>
            <w:tcW w:w="1609" w:type="dxa"/>
            <w:tcBorders>
              <w:top w:val="single" w:color="auto" w:sz="4" w:space="0"/>
            </w:tcBorders>
          </w:tcPr>
          <w:p w:rsidRPr="00056AE2" w:rsidR="0011036E" w:rsidP="00E306C4" w:rsidRDefault="00A56BF8" w14:paraId="6BBEBE3C" w14:textId="580A71E3">
            <w:pPr>
              <w:spacing w:before="0"/>
              <w:jc w:val="center"/>
              <w:rPr>
                <w:sz w:val="18"/>
                <w:szCs w:val="16"/>
                <w:lang w:val="en-GB"/>
              </w:rPr>
            </w:pPr>
            <w:r>
              <w:rPr>
                <w:sz w:val="18"/>
                <w:szCs w:val="16"/>
                <w:lang w:val="en-GB"/>
              </w:rPr>
              <w:t>2000</w:t>
            </w:r>
          </w:p>
        </w:tc>
        <w:tc>
          <w:tcPr>
            <w:tcW w:w="1418" w:type="dxa"/>
            <w:tcBorders>
              <w:top w:val="single" w:color="auto" w:sz="4" w:space="0"/>
            </w:tcBorders>
          </w:tcPr>
          <w:p w:rsidRPr="00056AE2" w:rsidR="0011036E" w:rsidP="00E306C4" w:rsidRDefault="000726BC" w14:paraId="0F94FCA9" w14:textId="02AC6786">
            <w:pPr>
              <w:spacing w:before="0"/>
              <w:jc w:val="center"/>
              <w:rPr>
                <w:sz w:val="18"/>
                <w:szCs w:val="16"/>
                <w:lang w:val="en-GB"/>
              </w:rPr>
            </w:pPr>
            <w:r>
              <w:rPr>
                <w:sz w:val="18"/>
                <w:szCs w:val="16"/>
                <w:lang w:val="en-GB"/>
              </w:rPr>
              <w:t>18.27</w:t>
            </w:r>
            <w:r w:rsidR="00387F9E">
              <w:rPr>
                <w:sz w:val="18"/>
                <w:szCs w:val="16"/>
                <w:lang w:val="en-GB"/>
              </w:rPr>
              <w:t>4</w:t>
            </w:r>
          </w:p>
        </w:tc>
        <w:tc>
          <w:tcPr>
            <w:tcW w:w="1417" w:type="dxa"/>
            <w:tcBorders>
              <w:top w:val="single" w:color="auto" w:sz="4" w:space="0"/>
            </w:tcBorders>
          </w:tcPr>
          <w:p w:rsidRPr="00056AE2" w:rsidR="0011036E" w:rsidP="00E306C4" w:rsidRDefault="00387F9E" w14:paraId="61AD926B" w14:textId="1422C9EA">
            <w:pPr>
              <w:spacing w:before="0"/>
              <w:jc w:val="center"/>
              <w:rPr>
                <w:sz w:val="18"/>
                <w:szCs w:val="16"/>
                <w:lang w:val="en-GB"/>
              </w:rPr>
            </w:pPr>
            <w:r>
              <w:rPr>
                <w:sz w:val="18"/>
                <w:szCs w:val="16"/>
                <w:lang w:val="en-GB"/>
              </w:rPr>
              <w:t>19</w:t>
            </w:r>
          </w:p>
        </w:tc>
      </w:tr>
      <w:tr w:rsidRPr="00056AE2" w:rsidR="00DF1097" w:rsidTr="00DF1097" w14:paraId="66AA70ED" w14:textId="77777777">
        <w:tc>
          <w:tcPr>
            <w:tcW w:w="1185" w:type="dxa"/>
          </w:tcPr>
          <w:p w:rsidRPr="00056AE2" w:rsidR="0011036E" w:rsidP="00E306C4" w:rsidRDefault="00B41A65" w14:paraId="475270BD" w14:textId="107E7C26">
            <w:pPr>
              <w:spacing w:before="0"/>
              <w:rPr>
                <w:b/>
                <w:bCs/>
                <w:sz w:val="18"/>
                <w:szCs w:val="16"/>
                <w:lang w:val="en-GB"/>
              </w:rPr>
            </w:pPr>
            <w:r w:rsidRPr="00056AE2">
              <w:rPr>
                <w:b/>
                <w:bCs/>
                <w:sz w:val="18"/>
                <w:szCs w:val="16"/>
                <w:lang w:val="en-GB"/>
              </w:rPr>
              <w:t>Product B</w:t>
            </w:r>
          </w:p>
        </w:tc>
        <w:tc>
          <w:tcPr>
            <w:tcW w:w="1478" w:type="dxa"/>
          </w:tcPr>
          <w:p w:rsidRPr="00056AE2" w:rsidR="0011036E" w:rsidP="00E306C4" w:rsidRDefault="00CA00B6" w14:paraId="40BBE38B" w14:textId="29210B32">
            <w:pPr>
              <w:spacing w:before="0"/>
              <w:jc w:val="center"/>
              <w:rPr>
                <w:sz w:val="18"/>
                <w:szCs w:val="16"/>
                <w:lang w:val="en-GB"/>
              </w:rPr>
            </w:pPr>
            <w:r>
              <w:rPr>
                <w:sz w:val="18"/>
                <w:szCs w:val="16"/>
                <w:lang w:val="en-GB"/>
              </w:rPr>
              <w:t>70</w:t>
            </w:r>
          </w:p>
        </w:tc>
        <w:tc>
          <w:tcPr>
            <w:tcW w:w="1403" w:type="dxa"/>
          </w:tcPr>
          <w:p w:rsidRPr="00056AE2" w:rsidR="0011036E" w:rsidP="00E306C4" w:rsidRDefault="00CA00B6" w14:paraId="03152005" w14:textId="470A4626">
            <w:pPr>
              <w:spacing w:before="0"/>
              <w:jc w:val="center"/>
              <w:rPr>
                <w:sz w:val="18"/>
                <w:szCs w:val="16"/>
                <w:lang w:val="en-GB"/>
              </w:rPr>
            </w:pPr>
            <w:r>
              <w:rPr>
                <w:sz w:val="18"/>
                <w:szCs w:val="16"/>
                <w:lang w:val="en-GB"/>
              </w:rPr>
              <w:t>3</w:t>
            </w:r>
          </w:p>
        </w:tc>
        <w:tc>
          <w:tcPr>
            <w:tcW w:w="1266" w:type="dxa"/>
          </w:tcPr>
          <w:p w:rsidRPr="00056AE2" w:rsidR="0011036E" w:rsidP="00E306C4" w:rsidRDefault="00A56BF8" w14:paraId="5C7A0F18" w14:textId="6D837A6B">
            <w:pPr>
              <w:spacing w:before="0"/>
              <w:jc w:val="center"/>
              <w:rPr>
                <w:sz w:val="18"/>
                <w:szCs w:val="16"/>
                <w:lang w:val="en-GB"/>
              </w:rPr>
            </w:pPr>
            <w:r>
              <w:rPr>
                <w:sz w:val="18"/>
                <w:szCs w:val="16"/>
                <w:lang w:val="en-GB"/>
              </w:rPr>
              <w:t>0.706</w:t>
            </w:r>
          </w:p>
        </w:tc>
        <w:tc>
          <w:tcPr>
            <w:tcW w:w="1609" w:type="dxa"/>
          </w:tcPr>
          <w:p w:rsidRPr="00056AE2" w:rsidR="0011036E" w:rsidP="00E306C4" w:rsidRDefault="00A56BF8" w14:paraId="51A1FD29" w14:textId="0D03F0C8">
            <w:pPr>
              <w:spacing w:before="0"/>
              <w:jc w:val="center"/>
              <w:rPr>
                <w:sz w:val="18"/>
                <w:szCs w:val="16"/>
                <w:lang w:val="en-GB"/>
              </w:rPr>
            </w:pPr>
            <w:r>
              <w:rPr>
                <w:sz w:val="18"/>
                <w:szCs w:val="16"/>
                <w:lang w:val="en-GB"/>
              </w:rPr>
              <w:t>2000</w:t>
            </w:r>
          </w:p>
        </w:tc>
        <w:tc>
          <w:tcPr>
            <w:tcW w:w="1418" w:type="dxa"/>
          </w:tcPr>
          <w:p w:rsidRPr="00056AE2" w:rsidR="0011036E" w:rsidP="00E306C4" w:rsidRDefault="00387F9E" w14:paraId="4E79FEE3" w14:textId="07F2C640">
            <w:pPr>
              <w:spacing w:before="0"/>
              <w:jc w:val="center"/>
              <w:rPr>
                <w:sz w:val="18"/>
                <w:szCs w:val="16"/>
                <w:lang w:val="en-GB"/>
              </w:rPr>
            </w:pPr>
            <w:r>
              <w:rPr>
                <w:sz w:val="18"/>
                <w:szCs w:val="16"/>
                <w:lang w:val="en-GB"/>
              </w:rPr>
              <w:t>16.525</w:t>
            </w:r>
          </w:p>
        </w:tc>
        <w:tc>
          <w:tcPr>
            <w:tcW w:w="1417" w:type="dxa"/>
          </w:tcPr>
          <w:p w:rsidRPr="00056AE2" w:rsidR="0011036E" w:rsidP="00E306C4" w:rsidRDefault="00387F9E" w14:paraId="39342102" w14:textId="0F693F01">
            <w:pPr>
              <w:spacing w:before="0"/>
              <w:jc w:val="center"/>
              <w:rPr>
                <w:sz w:val="18"/>
                <w:szCs w:val="16"/>
                <w:lang w:val="en-GB"/>
              </w:rPr>
            </w:pPr>
            <w:r>
              <w:rPr>
                <w:sz w:val="18"/>
                <w:szCs w:val="16"/>
                <w:lang w:val="en-GB"/>
              </w:rPr>
              <w:t>17</w:t>
            </w:r>
          </w:p>
        </w:tc>
      </w:tr>
      <w:tr w:rsidRPr="00056AE2" w:rsidR="00DF1097" w:rsidTr="00DF1097" w14:paraId="3C9802AA" w14:textId="77777777">
        <w:tc>
          <w:tcPr>
            <w:tcW w:w="1185" w:type="dxa"/>
          </w:tcPr>
          <w:p w:rsidRPr="00056AE2" w:rsidR="0011036E" w:rsidP="00E306C4" w:rsidRDefault="00B41A65" w14:paraId="33BB1834" w14:textId="114D6185">
            <w:pPr>
              <w:spacing w:before="0"/>
              <w:rPr>
                <w:b/>
                <w:bCs/>
                <w:sz w:val="18"/>
                <w:szCs w:val="16"/>
                <w:lang w:val="en-GB"/>
              </w:rPr>
            </w:pPr>
            <w:r w:rsidRPr="00056AE2">
              <w:rPr>
                <w:b/>
                <w:bCs/>
                <w:sz w:val="18"/>
                <w:szCs w:val="16"/>
                <w:lang w:val="en-GB"/>
              </w:rPr>
              <w:t>Product C</w:t>
            </w:r>
          </w:p>
        </w:tc>
        <w:tc>
          <w:tcPr>
            <w:tcW w:w="1478" w:type="dxa"/>
          </w:tcPr>
          <w:p w:rsidRPr="00056AE2" w:rsidR="0011036E" w:rsidP="00E306C4" w:rsidRDefault="00CA00B6" w14:paraId="2B9C5025" w14:textId="6D04B4D3">
            <w:pPr>
              <w:spacing w:before="0"/>
              <w:jc w:val="center"/>
              <w:rPr>
                <w:sz w:val="18"/>
                <w:szCs w:val="16"/>
                <w:lang w:val="en-GB"/>
              </w:rPr>
            </w:pPr>
            <w:r>
              <w:rPr>
                <w:sz w:val="18"/>
                <w:szCs w:val="16"/>
                <w:lang w:val="en-GB"/>
              </w:rPr>
              <w:t>70</w:t>
            </w:r>
          </w:p>
        </w:tc>
        <w:tc>
          <w:tcPr>
            <w:tcW w:w="1403" w:type="dxa"/>
          </w:tcPr>
          <w:p w:rsidRPr="00056AE2" w:rsidR="0011036E" w:rsidP="00E306C4" w:rsidRDefault="00CA00B6" w14:paraId="26BB5956" w14:textId="7F84DA59">
            <w:pPr>
              <w:spacing w:before="0"/>
              <w:jc w:val="center"/>
              <w:rPr>
                <w:sz w:val="18"/>
                <w:szCs w:val="16"/>
                <w:lang w:val="en-GB"/>
              </w:rPr>
            </w:pPr>
            <w:r>
              <w:rPr>
                <w:sz w:val="18"/>
                <w:szCs w:val="16"/>
                <w:lang w:val="en-GB"/>
              </w:rPr>
              <w:t>2</w:t>
            </w:r>
          </w:p>
        </w:tc>
        <w:tc>
          <w:tcPr>
            <w:tcW w:w="1266" w:type="dxa"/>
          </w:tcPr>
          <w:p w:rsidRPr="00056AE2" w:rsidR="0011036E" w:rsidP="00E306C4" w:rsidRDefault="00A56BF8" w14:paraId="7C5EED10" w14:textId="77B1D5B0">
            <w:pPr>
              <w:spacing w:before="0"/>
              <w:jc w:val="center"/>
              <w:rPr>
                <w:sz w:val="18"/>
                <w:szCs w:val="16"/>
                <w:lang w:val="en-GB"/>
              </w:rPr>
            </w:pPr>
            <w:r>
              <w:rPr>
                <w:sz w:val="18"/>
                <w:szCs w:val="16"/>
                <w:lang w:val="en-GB"/>
              </w:rPr>
              <w:t>0.64</w:t>
            </w:r>
          </w:p>
        </w:tc>
        <w:tc>
          <w:tcPr>
            <w:tcW w:w="1609" w:type="dxa"/>
          </w:tcPr>
          <w:p w:rsidRPr="00056AE2" w:rsidR="0011036E" w:rsidP="00E306C4" w:rsidRDefault="00A56BF8" w14:paraId="60B98130" w14:textId="38F0174C">
            <w:pPr>
              <w:spacing w:before="0"/>
              <w:jc w:val="center"/>
              <w:rPr>
                <w:sz w:val="18"/>
                <w:szCs w:val="16"/>
                <w:lang w:val="en-GB"/>
              </w:rPr>
            </w:pPr>
            <w:r>
              <w:rPr>
                <w:sz w:val="18"/>
                <w:szCs w:val="16"/>
                <w:lang w:val="en-GB"/>
              </w:rPr>
              <w:t>2000</w:t>
            </w:r>
          </w:p>
        </w:tc>
        <w:tc>
          <w:tcPr>
            <w:tcW w:w="1418" w:type="dxa"/>
          </w:tcPr>
          <w:p w:rsidRPr="00056AE2" w:rsidR="0011036E" w:rsidP="00E306C4" w:rsidRDefault="00387F9E" w14:paraId="479DEA60" w14:textId="2B175B7C">
            <w:pPr>
              <w:spacing w:before="0"/>
              <w:jc w:val="center"/>
              <w:rPr>
                <w:sz w:val="18"/>
                <w:szCs w:val="16"/>
                <w:lang w:val="en-GB"/>
              </w:rPr>
            </w:pPr>
            <w:r>
              <w:rPr>
                <w:sz w:val="18"/>
                <w:szCs w:val="16"/>
                <w:lang w:val="en-GB"/>
              </w:rPr>
              <w:t>27.343</w:t>
            </w:r>
          </w:p>
        </w:tc>
        <w:tc>
          <w:tcPr>
            <w:tcW w:w="1417" w:type="dxa"/>
          </w:tcPr>
          <w:p w:rsidRPr="00056AE2" w:rsidR="0011036E" w:rsidP="00E306C4" w:rsidRDefault="00947C04" w14:paraId="103539D9" w14:textId="472DEB24">
            <w:pPr>
              <w:spacing w:before="0"/>
              <w:jc w:val="center"/>
              <w:rPr>
                <w:sz w:val="18"/>
                <w:szCs w:val="16"/>
                <w:lang w:val="en-GB"/>
              </w:rPr>
            </w:pPr>
            <w:r>
              <w:rPr>
                <w:sz w:val="18"/>
                <w:szCs w:val="16"/>
                <w:lang w:val="en-GB"/>
              </w:rPr>
              <w:t>28</w:t>
            </w:r>
          </w:p>
        </w:tc>
      </w:tr>
      <w:tr w:rsidRPr="00056AE2" w:rsidR="00DF1097" w:rsidTr="0051158C" w14:paraId="304B6616" w14:textId="77777777">
        <w:tc>
          <w:tcPr>
            <w:tcW w:w="1185" w:type="dxa"/>
            <w:tcBorders>
              <w:bottom w:val="single" w:color="auto" w:sz="4" w:space="0"/>
            </w:tcBorders>
          </w:tcPr>
          <w:p w:rsidRPr="00056AE2" w:rsidR="0011036E" w:rsidP="00E306C4" w:rsidRDefault="00B41A65" w14:paraId="2EAB0FFF" w14:textId="12C86B0A">
            <w:pPr>
              <w:spacing w:before="0"/>
              <w:rPr>
                <w:b/>
                <w:bCs/>
                <w:sz w:val="18"/>
                <w:szCs w:val="16"/>
                <w:lang w:val="en-GB"/>
              </w:rPr>
            </w:pPr>
            <w:r w:rsidRPr="00056AE2">
              <w:rPr>
                <w:b/>
                <w:bCs/>
                <w:sz w:val="18"/>
                <w:szCs w:val="16"/>
                <w:lang w:val="en-GB"/>
              </w:rPr>
              <w:t>Product D</w:t>
            </w:r>
          </w:p>
        </w:tc>
        <w:tc>
          <w:tcPr>
            <w:tcW w:w="1478" w:type="dxa"/>
            <w:tcBorders>
              <w:bottom w:val="single" w:color="auto" w:sz="4" w:space="0"/>
            </w:tcBorders>
          </w:tcPr>
          <w:p w:rsidRPr="00056AE2" w:rsidR="0011036E" w:rsidP="00E306C4" w:rsidRDefault="00CA00B6" w14:paraId="7391741D" w14:textId="31ED4F3C">
            <w:pPr>
              <w:spacing w:before="0"/>
              <w:jc w:val="center"/>
              <w:rPr>
                <w:sz w:val="18"/>
                <w:szCs w:val="16"/>
                <w:lang w:val="en-GB"/>
              </w:rPr>
            </w:pPr>
            <w:r>
              <w:rPr>
                <w:sz w:val="18"/>
                <w:szCs w:val="16"/>
                <w:lang w:val="en-GB"/>
              </w:rPr>
              <w:t>40</w:t>
            </w:r>
          </w:p>
        </w:tc>
        <w:tc>
          <w:tcPr>
            <w:tcW w:w="1403" w:type="dxa"/>
            <w:tcBorders>
              <w:bottom w:val="single" w:color="auto" w:sz="4" w:space="0"/>
            </w:tcBorders>
          </w:tcPr>
          <w:p w:rsidRPr="00056AE2" w:rsidR="0011036E" w:rsidP="00E306C4" w:rsidRDefault="00CA00B6" w14:paraId="2E206B81" w14:textId="52C0C811">
            <w:pPr>
              <w:spacing w:before="0"/>
              <w:jc w:val="center"/>
              <w:rPr>
                <w:sz w:val="18"/>
                <w:szCs w:val="16"/>
                <w:lang w:val="en-GB"/>
              </w:rPr>
            </w:pPr>
            <w:r>
              <w:rPr>
                <w:sz w:val="18"/>
                <w:szCs w:val="16"/>
                <w:lang w:val="en-GB"/>
              </w:rPr>
              <w:t>4</w:t>
            </w:r>
          </w:p>
        </w:tc>
        <w:tc>
          <w:tcPr>
            <w:tcW w:w="1266" w:type="dxa"/>
            <w:tcBorders>
              <w:bottom w:val="single" w:color="auto" w:sz="4" w:space="0"/>
            </w:tcBorders>
          </w:tcPr>
          <w:p w:rsidRPr="00056AE2" w:rsidR="0011036E" w:rsidP="00E306C4" w:rsidRDefault="00A56BF8" w14:paraId="2CC90E27" w14:textId="2427489A">
            <w:pPr>
              <w:spacing w:before="0"/>
              <w:jc w:val="center"/>
              <w:rPr>
                <w:sz w:val="18"/>
                <w:szCs w:val="16"/>
                <w:lang w:val="en-GB"/>
              </w:rPr>
            </w:pPr>
            <w:r>
              <w:rPr>
                <w:sz w:val="18"/>
                <w:szCs w:val="16"/>
                <w:lang w:val="en-GB"/>
              </w:rPr>
              <w:t>0.64</w:t>
            </w:r>
          </w:p>
        </w:tc>
        <w:tc>
          <w:tcPr>
            <w:tcW w:w="1609" w:type="dxa"/>
            <w:tcBorders>
              <w:bottom w:val="single" w:color="auto" w:sz="4" w:space="0"/>
            </w:tcBorders>
          </w:tcPr>
          <w:p w:rsidRPr="00056AE2" w:rsidR="0011036E" w:rsidP="00E306C4" w:rsidRDefault="00A56BF8" w14:paraId="3830C34A" w14:textId="1738AD91">
            <w:pPr>
              <w:spacing w:before="0"/>
              <w:jc w:val="center"/>
              <w:rPr>
                <w:sz w:val="18"/>
                <w:szCs w:val="16"/>
                <w:lang w:val="en-GB"/>
              </w:rPr>
            </w:pPr>
            <w:r>
              <w:rPr>
                <w:sz w:val="18"/>
                <w:szCs w:val="16"/>
                <w:lang w:val="en-GB"/>
              </w:rPr>
              <w:t>2000</w:t>
            </w:r>
          </w:p>
        </w:tc>
        <w:tc>
          <w:tcPr>
            <w:tcW w:w="1418" w:type="dxa"/>
            <w:tcBorders>
              <w:bottom w:val="single" w:color="auto" w:sz="4" w:space="0"/>
            </w:tcBorders>
          </w:tcPr>
          <w:p w:rsidRPr="00056AE2" w:rsidR="0011036E" w:rsidP="00E306C4" w:rsidRDefault="00387F9E" w14:paraId="41C0AE8C" w14:textId="7EE50F2C">
            <w:pPr>
              <w:spacing w:before="0"/>
              <w:jc w:val="center"/>
              <w:rPr>
                <w:sz w:val="18"/>
                <w:szCs w:val="16"/>
                <w:lang w:val="en-GB"/>
              </w:rPr>
            </w:pPr>
            <w:r>
              <w:rPr>
                <w:sz w:val="18"/>
                <w:szCs w:val="16"/>
                <w:lang w:val="en-GB"/>
              </w:rPr>
              <w:t>7.812</w:t>
            </w:r>
          </w:p>
        </w:tc>
        <w:tc>
          <w:tcPr>
            <w:tcW w:w="1417" w:type="dxa"/>
            <w:tcBorders>
              <w:bottom w:val="single" w:color="auto" w:sz="4" w:space="0"/>
            </w:tcBorders>
          </w:tcPr>
          <w:p w:rsidRPr="00056AE2" w:rsidR="0011036E" w:rsidP="00E306C4" w:rsidRDefault="00947C04" w14:paraId="17F50156" w14:textId="4D0D0DCE">
            <w:pPr>
              <w:spacing w:before="0"/>
              <w:jc w:val="center"/>
              <w:rPr>
                <w:sz w:val="18"/>
                <w:szCs w:val="16"/>
                <w:lang w:val="en-GB"/>
              </w:rPr>
            </w:pPr>
            <w:r>
              <w:rPr>
                <w:sz w:val="18"/>
                <w:szCs w:val="16"/>
                <w:lang w:val="en-GB"/>
              </w:rPr>
              <w:t>8</w:t>
            </w:r>
          </w:p>
        </w:tc>
      </w:tr>
      <w:tr w:rsidRPr="00056AE2" w:rsidR="00DF1097" w:rsidTr="0051158C" w14:paraId="322DC9EC" w14:textId="77777777">
        <w:tc>
          <w:tcPr>
            <w:tcW w:w="1185" w:type="dxa"/>
            <w:tcBorders>
              <w:top w:val="single" w:color="auto" w:sz="4" w:space="0"/>
            </w:tcBorders>
          </w:tcPr>
          <w:p w:rsidRPr="00056AE2" w:rsidR="0011036E" w:rsidP="00E306C4" w:rsidRDefault="0011036E" w14:paraId="57981FC0" w14:textId="77777777">
            <w:pPr>
              <w:spacing w:before="0"/>
              <w:rPr>
                <w:sz w:val="18"/>
                <w:szCs w:val="16"/>
                <w:lang w:val="en-GB"/>
              </w:rPr>
            </w:pPr>
          </w:p>
        </w:tc>
        <w:tc>
          <w:tcPr>
            <w:tcW w:w="1478" w:type="dxa"/>
            <w:tcBorders>
              <w:top w:val="single" w:color="auto" w:sz="4" w:space="0"/>
            </w:tcBorders>
          </w:tcPr>
          <w:p w:rsidRPr="00056AE2" w:rsidR="0011036E" w:rsidP="00E306C4" w:rsidRDefault="0011036E" w14:paraId="0206E6B7" w14:textId="77777777">
            <w:pPr>
              <w:spacing w:before="0"/>
              <w:rPr>
                <w:sz w:val="18"/>
                <w:szCs w:val="16"/>
                <w:lang w:val="en-GB"/>
              </w:rPr>
            </w:pPr>
          </w:p>
        </w:tc>
        <w:tc>
          <w:tcPr>
            <w:tcW w:w="1403" w:type="dxa"/>
            <w:tcBorders>
              <w:top w:val="single" w:color="auto" w:sz="4" w:space="0"/>
            </w:tcBorders>
          </w:tcPr>
          <w:p w:rsidRPr="00056AE2" w:rsidR="0011036E" w:rsidP="00E306C4" w:rsidRDefault="0011036E" w14:paraId="5DCDA56A" w14:textId="77777777">
            <w:pPr>
              <w:spacing w:before="0"/>
              <w:rPr>
                <w:sz w:val="18"/>
                <w:szCs w:val="16"/>
                <w:lang w:val="en-GB"/>
              </w:rPr>
            </w:pPr>
          </w:p>
        </w:tc>
        <w:tc>
          <w:tcPr>
            <w:tcW w:w="1266" w:type="dxa"/>
            <w:tcBorders>
              <w:top w:val="single" w:color="auto" w:sz="4" w:space="0"/>
            </w:tcBorders>
          </w:tcPr>
          <w:p w:rsidRPr="00056AE2" w:rsidR="0011036E" w:rsidP="00E306C4" w:rsidRDefault="0011036E" w14:paraId="354FB06C" w14:textId="77777777">
            <w:pPr>
              <w:spacing w:before="0"/>
              <w:rPr>
                <w:sz w:val="18"/>
                <w:szCs w:val="16"/>
                <w:lang w:val="en-GB"/>
              </w:rPr>
            </w:pPr>
          </w:p>
        </w:tc>
        <w:tc>
          <w:tcPr>
            <w:tcW w:w="1609" w:type="dxa"/>
            <w:tcBorders>
              <w:top w:val="single" w:color="auto" w:sz="4" w:space="0"/>
            </w:tcBorders>
          </w:tcPr>
          <w:p w:rsidRPr="00056AE2" w:rsidR="0011036E" w:rsidP="00E306C4" w:rsidRDefault="0011036E" w14:paraId="4D2FF2B4" w14:textId="77777777">
            <w:pPr>
              <w:spacing w:before="0"/>
              <w:rPr>
                <w:sz w:val="18"/>
                <w:szCs w:val="16"/>
                <w:lang w:val="en-GB"/>
              </w:rPr>
            </w:pPr>
          </w:p>
        </w:tc>
        <w:tc>
          <w:tcPr>
            <w:tcW w:w="1418" w:type="dxa"/>
            <w:tcBorders>
              <w:top w:val="single" w:color="auto" w:sz="4" w:space="0"/>
              <w:bottom w:val="single" w:color="auto" w:sz="4" w:space="0"/>
            </w:tcBorders>
          </w:tcPr>
          <w:p w:rsidRPr="00DF1097" w:rsidR="0011036E" w:rsidP="00E306C4" w:rsidRDefault="007075E5" w14:paraId="437ECA91" w14:textId="73416F3E">
            <w:pPr>
              <w:spacing w:before="0"/>
              <w:jc w:val="center"/>
              <w:rPr>
                <w:b/>
                <w:bCs/>
                <w:sz w:val="18"/>
                <w:szCs w:val="16"/>
                <w:lang w:val="en-GB"/>
              </w:rPr>
            </w:pPr>
            <w:r w:rsidRPr="00DF1097">
              <w:rPr>
                <w:b/>
                <w:bCs/>
                <w:sz w:val="18"/>
                <w:szCs w:val="16"/>
                <w:lang w:val="en-GB"/>
              </w:rPr>
              <w:t xml:space="preserve">Total </w:t>
            </w:r>
            <w:r w:rsidR="00774FC6">
              <w:rPr>
                <w:b/>
                <w:bCs/>
                <w:sz w:val="18"/>
                <w:szCs w:val="16"/>
                <w:lang w:val="en-GB"/>
              </w:rPr>
              <w:t>batches</w:t>
            </w:r>
          </w:p>
        </w:tc>
        <w:tc>
          <w:tcPr>
            <w:tcW w:w="1417" w:type="dxa"/>
            <w:tcBorders>
              <w:top w:val="single" w:color="auto" w:sz="4" w:space="0"/>
              <w:bottom w:val="single" w:color="auto" w:sz="4" w:space="0"/>
            </w:tcBorders>
          </w:tcPr>
          <w:p w:rsidRPr="00DF1097" w:rsidR="0011036E" w:rsidP="00E306C4" w:rsidRDefault="002D285B" w14:paraId="722DFB15" w14:textId="17926975">
            <w:pPr>
              <w:spacing w:before="0"/>
              <w:jc w:val="center"/>
              <w:rPr>
                <w:b/>
                <w:bCs/>
                <w:sz w:val="18"/>
                <w:szCs w:val="16"/>
                <w:lang w:val="en-GB"/>
              </w:rPr>
            </w:pPr>
            <w:r>
              <w:rPr>
                <w:b/>
                <w:bCs/>
                <w:sz w:val="18"/>
                <w:szCs w:val="16"/>
                <w:lang w:val="en-GB"/>
              </w:rPr>
              <w:t>72</w:t>
            </w:r>
          </w:p>
        </w:tc>
      </w:tr>
    </w:tbl>
    <w:p w:rsidR="00E306C4" w:rsidP="00F95BF1" w:rsidRDefault="00E306C4" w14:paraId="4C16499D" w14:textId="77777777">
      <w:pPr>
        <w:rPr>
          <w:lang w:val="en-GB"/>
        </w:rPr>
      </w:pPr>
    </w:p>
    <w:p w:rsidR="00E306C4" w:rsidP="00F95BF1" w:rsidRDefault="00B703D4" w14:paraId="74135B8F" w14:textId="20AD8D93">
      <w:pPr>
        <w:rPr>
          <w:lang w:val="en-GB"/>
        </w:rPr>
      </w:pPr>
      <w:r>
        <w:rPr>
          <w:lang w:val="en-GB"/>
        </w:rPr>
        <w:t xml:space="preserve">Production should take place </w:t>
      </w:r>
      <w:r w:rsidR="00EC1A1F">
        <w:rPr>
          <w:lang w:val="en-GB"/>
        </w:rPr>
        <w:t>320 days per year with 45 days off-time</w:t>
      </w:r>
      <w:r w:rsidR="005053A3">
        <w:rPr>
          <w:lang w:val="en-GB"/>
        </w:rPr>
        <w:t xml:space="preserve"> according to the URS</w:t>
      </w:r>
      <w:r w:rsidR="00EC1A1F">
        <w:rPr>
          <w:lang w:val="en-GB"/>
        </w:rPr>
        <w:t>.</w:t>
      </w:r>
      <w:r w:rsidR="005053A3">
        <w:rPr>
          <w:lang w:val="en-GB"/>
        </w:rPr>
        <w:t xml:space="preserve"> Additionally</w:t>
      </w:r>
      <w:r w:rsidR="00953255">
        <w:rPr>
          <w:lang w:val="en-GB"/>
        </w:rPr>
        <w:t>,</w:t>
      </w:r>
      <w:r w:rsidR="005053A3">
        <w:rPr>
          <w:lang w:val="en-GB"/>
        </w:rPr>
        <w:t xml:space="preserve"> the</w:t>
      </w:r>
      <w:r w:rsidR="00EC1A1F">
        <w:rPr>
          <w:lang w:val="en-GB"/>
        </w:rPr>
        <w:t xml:space="preserve"> </w:t>
      </w:r>
      <w:r w:rsidR="003E5CDC">
        <w:rPr>
          <w:lang w:val="en-GB"/>
        </w:rPr>
        <w:t>72 will be accounted to calculate the required</w:t>
      </w:r>
      <w:r w:rsidR="00EC21B8">
        <w:rPr>
          <w:lang w:val="en-GB"/>
        </w:rPr>
        <w:t xml:space="preserve"> seed </w:t>
      </w:r>
      <w:r w:rsidR="00E170E6">
        <w:rPr>
          <w:lang w:val="en-GB"/>
        </w:rPr>
        <w:t>and prod</w:t>
      </w:r>
      <w:r w:rsidR="00054CE9">
        <w:rPr>
          <w:lang w:val="en-GB"/>
        </w:rPr>
        <w:t>uction</w:t>
      </w:r>
      <w:r w:rsidR="00EC21B8">
        <w:rPr>
          <w:lang w:val="en-GB"/>
        </w:rPr>
        <w:t xml:space="preserve"> lines as well as the amount of bioreactors to meet the </w:t>
      </w:r>
      <w:r w:rsidR="006E0162">
        <w:rPr>
          <w:lang w:val="en-GB"/>
        </w:rPr>
        <w:t>requirements</w:t>
      </w:r>
      <w:r w:rsidR="00054CE9">
        <w:rPr>
          <w:lang w:val="en-GB"/>
        </w:rPr>
        <w:t xml:space="preserve"> and</w:t>
      </w:r>
      <w:r w:rsidR="006E0162">
        <w:rPr>
          <w:lang w:val="en-GB"/>
        </w:rPr>
        <w:t xml:space="preserve"> unnecessary </w:t>
      </w:r>
      <w:r w:rsidR="008101DD">
        <w:rPr>
          <w:lang w:val="en-GB"/>
        </w:rPr>
        <w:t>purchase of equipment.</w:t>
      </w:r>
      <w:r w:rsidR="00B517E1">
        <w:rPr>
          <w:lang w:val="en-GB"/>
        </w:rPr>
        <w:t xml:space="preserve"> The results of the calculations are seen in the </w:t>
      </w:r>
      <w:r w:rsidRPr="007C1ECB" w:rsidR="007C1ECB">
        <w:rPr>
          <w:highlight w:val="yellow"/>
          <w:lang w:val="en-GB"/>
        </w:rPr>
        <w:t>table …</w:t>
      </w:r>
      <w:r w:rsidR="007C1ECB">
        <w:rPr>
          <w:lang w:val="en-GB"/>
        </w:rPr>
        <w:t xml:space="preserve"> </w:t>
      </w:r>
      <w:r w:rsidR="00B517E1">
        <w:rPr>
          <w:lang w:val="en-GB"/>
        </w:rPr>
        <w:t>.</w:t>
      </w:r>
      <w:r w:rsidR="008C293B">
        <w:rPr>
          <w:lang w:val="en-GB"/>
        </w:rPr>
        <w:t xml:space="preserve"> The </w:t>
      </w:r>
      <w:r w:rsidR="00B517E1">
        <w:rPr>
          <w:lang w:val="en-GB"/>
        </w:rPr>
        <w:t>upstream</w:t>
      </w:r>
      <w:r w:rsidR="008E5A56">
        <w:rPr>
          <w:lang w:val="en-GB"/>
        </w:rPr>
        <w:t xml:space="preserve"> process as a whole will take 24 days, which then will </w:t>
      </w:r>
      <w:r w:rsidR="007D2E27">
        <w:rPr>
          <w:lang w:val="en-GB"/>
        </w:rPr>
        <w:t xml:space="preserve">go over to the downstream process for additional four </w:t>
      </w:r>
      <w:r w:rsidR="00751311">
        <w:rPr>
          <w:lang w:val="en-GB"/>
        </w:rPr>
        <w:t>days</w:t>
      </w:r>
      <w:r w:rsidR="005B3EBB">
        <w:rPr>
          <w:lang w:val="en-GB"/>
        </w:rPr>
        <w:t>. This displays the production time for one batch</w:t>
      </w:r>
      <w:r w:rsidR="009B63C3">
        <w:rPr>
          <w:lang w:val="en-GB"/>
        </w:rPr>
        <w:t xml:space="preserve">. </w:t>
      </w:r>
      <w:r w:rsidR="005B3EBB">
        <w:rPr>
          <w:lang w:val="en-GB"/>
        </w:rPr>
        <w:t xml:space="preserve">To </w:t>
      </w:r>
      <w:r w:rsidR="00B517E1">
        <w:rPr>
          <w:lang w:val="en-GB"/>
        </w:rPr>
        <w:t xml:space="preserve">produce the </w:t>
      </w:r>
      <w:r w:rsidR="007C1ECB">
        <w:rPr>
          <w:lang w:val="en-GB"/>
        </w:rPr>
        <w:t xml:space="preserve">72 </w:t>
      </w:r>
      <w:r w:rsidR="008310CE">
        <w:rPr>
          <w:lang w:val="en-GB"/>
        </w:rPr>
        <w:t>required batches,</w:t>
      </w:r>
      <w:r w:rsidR="00CD4907">
        <w:rPr>
          <w:lang w:val="en-GB"/>
        </w:rPr>
        <w:t xml:space="preserve"> two</w:t>
      </w:r>
      <w:r w:rsidR="008310CE">
        <w:rPr>
          <w:lang w:val="en-GB"/>
        </w:rPr>
        <w:t xml:space="preserve"> inoculum production line is needed as well as </w:t>
      </w:r>
      <w:r w:rsidR="00A26CC9">
        <w:rPr>
          <w:lang w:val="en-GB"/>
        </w:rPr>
        <w:t>for three production biore</w:t>
      </w:r>
      <w:r w:rsidR="00314F49">
        <w:rPr>
          <w:lang w:val="en-GB"/>
        </w:rPr>
        <w:t>actors.</w:t>
      </w:r>
      <w:r w:rsidR="00C344B3">
        <w:rPr>
          <w:lang w:val="en-GB"/>
        </w:rPr>
        <w:t xml:space="preserve"> The calculations will be explained</w:t>
      </w:r>
      <w:r w:rsidR="007238A4">
        <w:rPr>
          <w:lang w:val="en-GB"/>
        </w:rPr>
        <w:t xml:space="preserve"> with more details</w:t>
      </w:r>
      <w:r w:rsidR="00C344B3">
        <w:rPr>
          <w:lang w:val="en-GB"/>
        </w:rPr>
        <w:t xml:space="preserve"> in </w:t>
      </w:r>
      <w:r w:rsidRPr="00964C41" w:rsidR="00C344B3">
        <w:rPr>
          <w:highlight w:val="yellow"/>
          <w:lang w:val="en-GB"/>
        </w:rPr>
        <w:t>chapter …</w:t>
      </w:r>
      <w:r w:rsidR="00C344B3">
        <w:rPr>
          <w:lang w:val="en-GB"/>
        </w:rPr>
        <w:t xml:space="preserve"> of </w:t>
      </w:r>
      <w:r w:rsidR="00964C41">
        <w:rPr>
          <w:lang w:val="en-GB"/>
        </w:rPr>
        <w:t xml:space="preserve">the upstream process. </w:t>
      </w:r>
      <w:r w:rsidR="001976A8">
        <w:rPr>
          <w:lang w:val="en-GB"/>
        </w:rPr>
        <w:t xml:space="preserve"> </w:t>
      </w:r>
    </w:p>
    <w:p w:rsidR="001976A8" w:rsidP="00F95BF1" w:rsidRDefault="001976A8" w14:paraId="55A3906A" w14:textId="77777777">
      <w:pPr>
        <w:rPr>
          <w:lang w:val="en-GB"/>
        </w:rPr>
      </w:pPr>
    </w:p>
    <w:p w:rsidRPr="008A4275" w:rsidR="00E306C4" w:rsidP="00E306C4" w:rsidRDefault="00E306C4" w14:paraId="500A6879" w14:textId="52216B84">
      <w:pPr>
        <w:pStyle w:val="Beschriftung"/>
        <w:keepNext/>
        <w:rPr>
          <w:lang w:val="en-US"/>
        </w:rPr>
      </w:pPr>
      <w:r w:rsidRPr="008A4275">
        <w:rPr>
          <w:lang w:val="en-US"/>
        </w:rPr>
        <w:t xml:space="preserve">Table </w:t>
      </w:r>
      <w:r>
        <w:fldChar w:fldCharType="begin"/>
      </w:r>
      <w:r w:rsidRPr="008A4275">
        <w:rPr>
          <w:lang w:val="en-US"/>
        </w:rPr>
        <w:instrText xml:space="preserve"> SEQ Table \* ARABIC </w:instrText>
      </w:r>
      <w:r>
        <w:fldChar w:fldCharType="separate"/>
      </w:r>
      <w:r w:rsidR="009161B1">
        <w:rPr>
          <w:noProof/>
          <w:lang w:val="en-US"/>
        </w:rPr>
        <w:t>3</w:t>
      </w:r>
      <w:r>
        <w:fldChar w:fldCharType="end"/>
      </w:r>
      <w:r w:rsidRPr="008A4275">
        <w:rPr>
          <w:lang w:val="en-US"/>
        </w:rPr>
        <w:t>: Require</w:t>
      </w:r>
      <w:r w:rsidRPr="008A4275" w:rsidR="008A4275">
        <w:rPr>
          <w:lang w:val="en-US"/>
        </w:rPr>
        <w:t xml:space="preserve">d production </w:t>
      </w:r>
      <w:r w:rsidR="008A4275">
        <w:rPr>
          <w:lang w:val="en-US"/>
        </w:rPr>
        <w:t xml:space="preserve">lines and estimated operational time of the production facility in a year.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972"/>
        <w:gridCol w:w="878"/>
        <w:gridCol w:w="1926"/>
        <w:gridCol w:w="1926"/>
        <w:gridCol w:w="1926"/>
      </w:tblGrid>
      <w:tr w:rsidRPr="00E52A5A" w:rsidR="006649B2" w:rsidTr="007D643E" w14:paraId="553537B1" w14:textId="77777777">
        <w:tc>
          <w:tcPr>
            <w:tcW w:w="2972" w:type="dxa"/>
            <w:tcBorders>
              <w:top w:val="single" w:color="auto" w:sz="4" w:space="0"/>
              <w:bottom w:val="single" w:color="auto" w:sz="4" w:space="0"/>
            </w:tcBorders>
          </w:tcPr>
          <w:p w:rsidRPr="00071A8C" w:rsidR="006649B2" w:rsidP="00E306C4" w:rsidRDefault="006649B2" w14:paraId="45D09E26" w14:textId="6EDC9AB9">
            <w:pPr>
              <w:spacing w:before="0"/>
              <w:jc w:val="center"/>
              <w:rPr>
                <w:b/>
                <w:bCs/>
                <w:sz w:val="18"/>
                <w:szCs w:val="16"/>
                <w:lang w:val="en-GB"/>
              </w:rPr>
            </w:pPr>
            <w:r w:rsidRPr="00071A8C">
              <w:rPr>
                <w:b/>
                <w:bCs/>
                <w:sz w:val="18"/>
                <w:szCs w:val="16"/>
                <w:lang w:val="en-GB"/>
              </w:rPr>
              <w:t>Process step</w:t>
            </w:r>
          </w:p>
        </w:tc>
        <w:tc>
          <w:tcPr>
            <w:tcW w:w="878" w:type="dxa"/>
            <w:tcBorders>
              <w:top w:val="single" w:color="auto" w:sz="4" w:space="0"/>
              <w:bottom w:val="single" w:color="auto" w:sz="4" w:space="0"/>
            </w:tcBorders>
          </w:tcPr>
          <w:p w:rsidRPr="00071A8C" w:rsidR="006649B2" w:rsidP="00E306C4" w:rsidRDefault="006649B2" w14:paraId="6F4FFF5A" w14:textId="4510AC58">
            <w:pPr>
              <w:spacing w:before="0"/>
              <w:jc w:val="center"/>
              <w:rPr>
                <w:b/>
                <w:bCs/>
                <w:sz w:val="18"/>
                <w:szCs w:val="16"/>
                <w:lang w:val="en-GB"/>
              </w:rPr>
            </w:pPr>
            <w:r w:rsidRPr="00071A8C">
              <w:rPr>
                <w:b/>
                <w:bCs/>
                <w:sz w:val="18"/>
                <w:szCs w:val="16"/>
                <w:lang w:val="en-GB"/>
              </w:rPr>
              <w:t>Time</w:t>
            </w:r>
            <w:r w:rsidR="004A1348">
              <w:rPr>
                <w:b/>
                <w:bCs/>
                <w:sz w:val="18"/>
                <w:szCs w:val="16"/>
                <w:lang w:val="en-GB"/>
              </w:rPr>
              <w:t xml:space="preserve"> [d]</w:t>
            </w:r>
          </w:p>
        </w:tc>
        <w:tc>
          <w:tcPr>
            <w:tcW w:w="1926" w:type="dxa"/>
            <w:tcBorders>
              <w:top w:val="single" w:color="auto" w:sz="4" w:space="0"/>
              <w:bottom w:val="single" w:color="auto" w:sz="4" w:space="0"/>
            </w:tcBorders>
          </w:tcPr>
          <w:p w:rsidRPr="00071A8C" w:rsidR="006649B2" w:rsidP="00E306C4" w:rsidRDefault="00A859D5" w14:paraId="6B0420F2" w14:textId="17DB36C7">
            <w:pPr>
              <w:spacing w:before="0"/>
              <w:jc w:val="center"/>
              <w:rPr>
                <w:b/>
                <w:bCs/>
                <w:sz w:val="18"/>
                <w:szCs w:val="16"/>
                <w:lang w:val="en-GB"/>
              </w:rPr>
            </w:pPr>
            <w:r w:rsidRPr="00071A8C">
              <w:rPr>
                <w:b/>
                <w:bCs/>
                <w:sz w:val="18"/>
                <w:szCs w:val="16"/>
                <w:lang w:val="en-GB"/>
              </w:rPr>
              <w:t>Total days/process</w:t>
            </w:r>
          </w:p>
        </w:tc>
        <w:tc>
          <w:tcPr>
            <w:tcW w:w="1926" w:type="dxa"/>
            <w:tcBorders>
              <w:top w:val="single" w:color="auto" w:sz="4" w:space="0"/>
              <w:bottom w:val="single" w:color="auto" w:sz="4" w:space="0"/>
            </w:tcBorders>
          </w:tcPr>
          <w:p w:rsidRPr="00071A8C" w:rsidR="006649B2" w:rsidP="00E306C4" w:rsidRDefault="00A859D5" w14:paraId="1870CA7E" w14:textId="578249AA">
            <w:pPr>
              <w:spacing w:before="0"/>
              <w:jc w:val="center"/>
              <w:rPr>
                <w:b/>
                <w:bCs/>
                <w:sz w:val="18"/>
                <w:szCs w:val="16"/>
                <w:lang w:val="en-GB"/>
              </w:rPr>
            </w:pPr>
            <w:r w:rsidRPr="00071A8C">
              <w:rPr>
                <w:b/>
                <w:bCs/>
                <w:sz w:val="18"/>
                <w:szCs w:val="16"/>
                <w:lang w:val="en-GB"/>
              </w:rPr>
              <w:t>Production</w:t>
            </w:r>
            <w:r w:rsidRPr="00071A8C" w:rsidR="00E83F1E">
              <w:rPr>
                <w:b/>
                <w:bCs/>
                <w:sz w:val="18"/>
                <w:szCs w:val="16"/>
                <w:lang w:val="en-GB"/>
              </w:rPr>
              <w:t xml:space="preserve"> lines / USP step</w:t>
            </w:r>
          </w:p>
        </w:tc>
        <w:tc>
          <w:tcPr>
            <w:tcW w:w="1926" w:type="dxa"/>
            <w:tcBorders>
              <w:top w:val="single" w:color="auto" w:sz="4" w:space="0"/>
              <w:bottom w:val="single" w:color="auto" w:sz="4" w:space="0"/>
            </w:tcBorders>
          </w:tcPr>
          <w:p w:rsidRPr="00071A8C" w:rsidR="006649B2" w:rsidP="00E306C4" w:rsidRDefault="00071A8C" w14:paraId="3A1510E0" w14:textId="456892EF">
            <w:pPr>
              <w:spacing w:before="0"/>
              <w:jc w:val="center"/>
              <w:rPr>
                <w:b/>
                <w:bCs/>
                <w:sz w:val="18"/>
                <w:szCs w:val="16"/>
                <w:lang w:val="en-GB"/>
              </w:rPr>
            </w:pPr>
            <w:r w:rsidRPr="00071A8C">
              <w:rPr>
                <w:b/>
                <w:bCs/>
                <w:sz w:val="18"/>
                <w:szCs w:val="16"/>
                <w:lang w:val="en-GB"/>
              </w:rPr>
              <w:t xml:space="preserve">Production lines / USP step </w:t>
            </w:r>
            <w:r w:rsidR="004F7D87">
              <w:rPr>
                <w:b/>
                <w:bCs/>
                <w:sz w:val="18"/>
                <w:szCs w:val="16"/>
                <w:lang w:val="en-GB"/>
              </w:rPr>
              <w:t>(</w:t>
            </w:r>
            <w:r w:rsidRPr="00071A8C">
              <w:rPr>
                <w:b/>
                <w:bCs/>
                <w:sz w:val="18"/>
                <w:szCs w:val="16"/>
                <w:lang w:val="en-GB"/>
              </w:rPr>
              <w:t>rounded</w:t>
            </w:r>
            <w:r w:rsidR="004F7D87">
              <w:rPr>
                <w:b/>
                <w:bCs/>
                <w:sz w:val="18"/>
                <w:szCs w:val="16"/>
                <w:lang w:val="en-GB"/>
              </w:rPr>
              <w:t>)</w:t>
            </w:r>
          </w:p>
        </w:tc>
      </w:tr>
      <w:tr w:rsidR="006649B2" w:rsidTr="007D643E" w14:paraId="437ED9C3" w14:textId="77777777">
        <w:tc>
          <w:tcPr>
            <w:tcW w:w="2972" w:type="dxa"/>
            <w:tcBorders>
              <w:top w:val="single" w:color="auto" w:sz="4" w:space="0"/>
            </w:tcBorders>
          </w:tcPr>
          <w:p w:rsidRPr="008F7F5F" w:rsidR="006649B2" w:rsidP="00E306C4" w:rsidRDefault="00DF22B9" w14:paraId="75A664BA" w14:textId="3D1EB726">
            <w:pPr>
              <w:spacing w:before="0"/>
              <w:jc w:val="center"/>
              <w:rPr>
                <w:b/>
                <w:bCs/>
                <w:sz w:val="18"/>
                <w:szCs w:val="16"/>
                <w:lang w:val="en-GB"/>
              </w:rPr>
            </w:pPr>
            <w:r w:rsidRPr="008F7F5F">
              <w:rPr>
                <w:b/>
                <w:bCs/>
                <w:sz w:val="18"/>
                <w:szCs w:val="16"/>
                <w:lang w:val="en-GB"/>
              </w:rPr>
              <w:t>Inoculum production</w:t>
            </w:r>
            <w:r w:rsidR="000435F8">
              <w:rPr>
                <w:b/>
                <w:bCs/>
                <w:sz w:val="18"/>
                <w:szCs w:val="16"/>
                <w:lang w:val="en-GB"/>
              </w:rPr>
              <w:t>[2L]</w:t>
            </w:r>
          </w:p>
        </w:tc>
        <w:tc>
          <w:tcPr>
            <w:tcW w:w="878" w:type="dxa"/>
            <w:tcBorders>
              <w:top w:val="single" w:color="auto" w:sz="4" w:space="0"/>
            </w:tcBorders>
          </w:tcPr>
          <w:p w:rsidRPr="00DB2C7F" w:rsidR="006649B2" w:rsidP="00E306C4" w:rsidRDefault="004A1348" w14:paraId="0B733533" w14:textId="30A6B008">
            <w:pPr>
              <w:spacing w:before="0"/>
              <w:jc w:val="center"/>
              <w:rPr>
                <w:sz w:val="18"/>
                <w:szCs w:val="16"/>
                <w:lang w:val="en-GB"/>
              </w:rPr>
            </w:pPr>
            <w:r>
              <w:rPr>
                <w:sz w:val="18"/>
                <w:szCs w:val="16"/>
                <w:lang w:val="en-GB"/>
              </w:rPr>
              <w:t>7</w:t>
            </w:r>
          </w:p>
        </w:tc>
        <w:tc>
          <w:tcPr>
            <w:tcW w:w="1926" w:type="dxa"/>
            <w:tcBorders>
              <w:top w:val="single" w:color="auto" w:sz="4" w:space="0"/>
            </w:tcBorders>
          </w:tcPr>
          <w:p w:rsidRPr="00DB2C7F" w:rsidR="006649B2" w:rsidP="00E306C4" w:rsidRDefault="006649B2" w14:paraId="5DCCA24B" w14:textId="77777777">
            <w:pPr>
              <w:spacing w:before="0"/>
              <w:jc w:val="center"/>
              <w:rPr>
                <w:sz w:val="18"/>
                <w:szCs w:val="16"/>
                <w:lang w:val="en-GB"/>
              </w:rPr>
            </w:pPr>
          </w:p>
        </w:tc>
        <w:tc>
          <w:tcPr>
            <w:tcW w:w="1926" w:type="dxa"/>
            <w:tcBorders>
              <w:top w:val="single" w:color="auto" w:sz="4" w:space="0"/>
            </w:tcBorders>
          </w:tcPr>
          <w:p w:rsidRPr="00DB2C7F" w:rsidR="006649B2" w:rsidP="00E306C4" w:rsidRDefault="006649B2" w14:paraId="0E7AFD01" w14:textId="77777777">
            <w:pPr>
              <w:spacing w:before="0"/>
              <w:jc w:val="center"/>
              <w:rPr>
                <w:sz w:val="18"/>
                <w:szCs w:val="16"/>
                <w:lang w:val="en-GB"/>
              </w:rPr>
            </w:pPr>
          </w:p>
        </w:tc>
        <w:tc>
          <w:tcPr>
            <w:tcW w:w="1926" w:type="dxa"/>
            <w:tcBorders>
              <w:top w:val="single" w:color="auto" w:sz="4" w:space="0"/>
            </w:tcBorders>
          </w:tcPr>
          <w:p w:rsidRPr="00DB2C7F" w:rsidR="006649B2" w:rsidP="00E306C4" w:rsidRDefault="004F7D87" w14:paraId="1F48B61B" w14:textId="5D7F01CD">
            <w:pPr>
              <w:spacing w:before="0"/>
              <w:jc w:val="center"/>
              <w:rPr>
                <w:sz w:val="18"/>
                <w:szCs w:val="16"/>
                <w:lang w:val="en-GB"/>
              </w:rPr>
            </w:pPr>
            <w:r>
              <w:rPr>
                <w:sz w:val="18"/>
                <w:szCs w:val="16"/>
                <w:lang w:val="en-GB"/>
              </w:rPr>
              <w:t>2</w:t>
            </w:r>
          </w:p>
        </w:tc>
      </w:tr>
      <w:tr w:rsidR="006649B2" w:rsidTr="007D643E" w14:paraId="67BE0D43" w14:textId="77777777">
        <w:tc>
          <w:tcPr>
            <w:tcW w:w="2972" w:type="dxa"/>
          </w:tcPr>
          <w:p w:rsidRPr="008F7F5F" w:rsidR="006649B2" w:rsidP="00E306C4" w:rsidRDefault="00DB2C7F" w14:paraId="7474F144" w14:textId="52241C08">
            <w:pPr>
              <w:spacing w:before="0"/>
              <w:jc w:val="center"/>
              <w:rPr>
                <w:b/>
                <w:bCs/>
                <w:sz w:val="18"/>
                <w:szCs w:val="16"/>
                <w:lang w:val="en-GB"/>
              </w:rPr>
            </w:pPr>
            <w:r w:rsidRPr="008F7F5F">
              <w:rPr>
                <w:b/>
                <w:bCs/>
                <w:sz w:val="18"/>
                <w:szCs w:val="16"/>
                <w:lang w:val="en-GB"/>
              </w:rPr>
              <w:t>Seed bioreactor</w:t>
            </w:r>
            <w:r w:rsidRPr="008F7F5F" w:rsidR="00B51036">
              <w:rPr>
                <w:b/>
                <w:bCs/>
                <w:sz w:val="18"/>
                <w:szCs w:val="16"/>
                <w:lang w:val="en-GB"/>
              </w:rPr>
              <w:t xml:space="preserve"> 1</w:t>
            </w:r>
            <w:r w:rsidR="00A2029A">
              <w:rPr>
                <w:b/>
                <w:bCs/>
                <w:sz w:val="18"/>
                <w:szCs w:val="16"/>
                <w:lang w:val="en-GB"/>
              </w:rPr>
              <w:t xml:space="preserve"> [20L]</w:t>
            </w:r>
          </w:p>
        </w:tc>
        <w:tc>
          <w:tcPr>
            <w:tcW w:w="878" w:type="dxa"/>
          </w:tcPr>
          <w:p w:rsidRPr="00DB2C7F" w:rsidR="006649B2" w:rsidP="00E306C4" w:rsidRDefault="008F7F5F" w14:paraId="4558BF54" w14:textId="21458113">
            <w:pPr>
              <w:spacing w:before="0"/>
              <w:jc w:val="center"/>
              <w:rPr>
                <w:sz w:val="18"/>
                <w:szCs w:val="16"/>
                <w:lang w:val="en-GB"/>
              </w:rPr>
            </w:pPr>
            <w:r>
              <w:rPr>
                <w:sz w:val="18"/>
                <w:szCs w:val="16"/>
                <w:lang w:val="en-GB"/>
              </w:rPr>
              <w:t>3</w:t>
            </w:r>
          </w:p>
        </w:tc>
        <w:tc>
          <w:tcPr>
            <w:tcW w:w="1926" w:type="dxa"/>
          </w:tcPr>
          <w:p w:rsidRPr="00DB2C7F" w:rsidR="006649B2" w:rsidP="00E306C4" w:rsidRDefault="006649B2" w14:paraId="78B0DCA5" w14:textId="77777777">
            <w:pPr>
              <w:spacing w:before="0"/>
              <w:jc w:val="center"/>
              <w:rPr>
                <w:sz w:val="18"/>
                <w:szCs w:val="16"/>
                <w:lang w:val="en-GB"/>
              </w:rPr>
            </w:pPr>
          </w:p>
        </w:tc>
        <w:tc>
          <w:tcPr>
            <w:tcW w:w="1926" w:type="dxa"/>
          </w:tcPr>
          <w:p w:rsidRPr="00DB2C7F" w:rsidR="006649B2" w:rsidP="00E306C4" w:rsidRDefault="006649B2" w14:paraId="340D8BB2" w14:textId="77777777">
            <w:pPr>
              <w:spacing w:before="0"/>
              <w:jc w:val="center"/>
              <w:rPr>
                <w:sz w:val="18"/>
                <w:szCs w:val="16"/>
                <w:lang w:val="en-GB"/>
              </w:rPr>
            </w:pPr>
          </w:p>
        </w:tc>
        <w:tc>
          <w:tcPr>
            <w:tcW w:w="1926" w:type="dxa"/>
          </w:tcPr>
          <w:p w:rsidRPr="00DB2C7F" w:rsidR="006649B2" w:rsidP="00E306C4" w:rsidRDefault="004F7D87" w14:paraId="06B4F8EB" w14:textId="45C0ECA9">
            <w:pPr>
              <w:spacing w:before="0"/>
              <w:jc w:val="center"/>
              <w:rPr>
                <w:sz w:val="18"/>
                <w:szCs w:val="16"/>
                <w:lang w:val="en-GB"/>
              </w:rPr>
            </w:pPr>
            <w:r>
              <w:rPr>
                <w:sz w:val="18"/>
                <w:szCs w:val="16"/>
                <w:lang w:val="en-GB"/>
              </w:rPr>
              <w:t>1</w:t>
            </w:r>
          </w:p>
        </w:tc>
      </w:tr>
      <w:tr w:rsidR="006649B2" w:rsidTr="007D643E" w14:paraId="52C83E54" w14:textId="77777777">
        <w:tc>
          <w:tcPr>
            <w:tcW w:w="2972" w:type="dxa"/>
          </w:tcPr>
          <w:p w:rsidRPr="008F7F5F" w:rsidR="006649B2" w:rsidP="00E306C4" w:rsidRDefault="00B51036" w14:paraId="010F9E88" w14:textId="5EEBFFA6">
            <w:pPr>
              <w:spacing w:before="0"/>
              <w:jc w:val="center"/>
              <w:rPr>
                <w:b/>
                <w:bCs/>
                <w:sz w:val="18"/>
                <w:szCs w:val="16"/>
                <w:lang w:val="en-GB"/>
              </w:rPr>
            </w:pPr>
            <w:r w:rsidRPr="008F7F5F">
              <w:rPr>
                <w:b/>
                <w:bCs/>
                <w:sz w:val="18"/>
                <w:szCs w:val="16"/>
                <w:lang w:val="en-GB"/>
              </w:rPr>
              <w:lastRenderedPageBreak/>
              <w:t>Seed bioreactor 2</w:t>
            </w:r>
            <w:r w:rsidR="00A2029A">
              <w:rPr>
                <w:b/>
                <w:bCs/>
                <w:sz w:val="18"/>
                <w:szCs w:val="16"/>
                <w:lang w:val="en-GB"/>
              </w:rPr>
              <w:t xml:space="preserve"> [</w:t>
            </w:r>
            <w:r w:rsidR="0015295C">
              <w:rPr>
                <w:b/>
                <w:bCs/>
                <w:sz w:val="18"/>
                <w:szCs w:val="16"/>
                <w:lang w:val="en-GB"/>
              </w:rPr>
              <w:t>200</w:t>
            </w:r>
            <w:r w:rsidR="000435F8">
              <w:rPr>
                <w:b/>
                <w:bCs/>
                <w:sz w:val="18"/>
                <w:szCs w:val="16"/>
                <w:lang w:val="en-GB"/>
              </w:rPr>
              <w:t>L</w:t>
            </w:r>
            <w:r w:rsidR="00A2029A">
              <w:rPr>
                <w:b/>
                <w:bCs/>
                <w:sz w:val="18"/>
                <w:szCs w:val="16"/>
                <w:lang w:val="en-GB"/>
              </w:rPr>
              <w:t>]</w:t>
            </w:r>
          </w:p>
        </w:tc>
        <w:tc>
          <w:tcPr>
            <w:tcW w:w="878" w:type="dxa"/>
          </w:tcPr>
          <w:p w:rsidRPr="00DB2C7F" w:rsidR="006649B2" w:rsidP="00E306C4" w:rsidRDefault="008F7F5F" w14:paraId="4F417D0E" w14:textId="7574C3E7">
            <w:pPr>
              <w:spacing w:before="0"/>
              <w:jc w:val="center"/>
              <w:rPr>
                <w:sz w:val="18"/>
                <w:szCs w:val="16"/>
                <w:lang w:val="en-GB"/>
              </w:rPr>
            </w:pPr>
            <w:r>
              <w:rPr>
                <w:sz w:val="18"/>
                <w:szCs w:val="16"/>
                <w:lang w:val="en-GB"/>
              </w:rPr>
              <w:t>3</w:t>
            </w:r>
          </w:p>
        </w:tc>
        <w:tc>
          <w:tcPr>
            <w:tcW w:w="1926" w:type="dxa"/>
          </w:tcPr>
          <w:p w:rsidRPr="00DB2C7F" w:rsidR="006649B2" w:rsidP="00E306C4" w:rsidRDefault="006649B2" w14:paraId="1E675E07" w14:textId="77777777">
            <w:pPr>
              <w:spacing w:before="0"/>
              <w:jc w:val="center"/>
              <w:rPr>
                <w:sz w:val="18"/>
                <w:szCs w:val="16"/>
                <w:lang w:val="en-GB"/>
              </w:rPr>
            </w:pPr>
          </w:p>
        </w:tc>
        <w:tc>
          <w:tcPr>
            <w:tcW w:w="1926" w:type="dxa"/>
          </w:tcPr>
          <w:p w:rsidRPr="00DB2C7F" w:rsidR="006649B2" w:rsidP="00E306C4" w:rsidRDefault="006649B2" w14:paraId="7E8EEC9C" w14:textId="77777777">
            <w:pPr>
              <w:spacing w:before="0"/>
              <w:jc w:val="center"/>
              <w:rPr>
                <w:sz w:val="18"/>
                <w:szCs w:val="16"/>
                <w:lang w:val="en-GB"/>
              </w:rPr>
            </w:pPr>
          </w:p>
        </w:tc>
        <w:tc>
          <w:tcPr>
            <w:tcW w:w="1926" w:type="dxa"/>
          </w:tcPr>
          <w:p w:rsidRPr="00DB2C7F" w:rsidR="006649B2" w:rsidP="00E306C4" w:rsidRDefault="004F7D87" w14:paraId="4C18141B" w14:textId="00D3C385">
            <w:pPr>
              <w:spacing w:before="0"/>
              <w:jc w:val="center"/>
              <w:rPr>
                <w:sz w:val="18"/>
                <w:szCs w:val="16"/>
                <w:lang w:val="en-GB"/>
              </w:rPr>
            </w:pPr>
            <w:r>
              <w:rPr>
                <w:sz w:val="18"/>
                <w:szCs w:val="16"/>
                <w:lang w:val="en-GB"/>
              </w:rPr>
              <w:t>1</w:t>
            </w:r>
          </w:p>
        </w:tc>
      </w:tr>
      <w:tr w:rsidR="006649B2" w:rsidTr="007D643E" w14:paraId="00D60409" w14:textId="77777777">
        <w:tc>
          <w:tcPr>
            <w:tcW w:w="2972" w:type="dxa"/>
          </w:tcPr>
          <w:p w:rsidRPr="008F7F5F" w:rsidR="006649B2" w:rsidP="00E306C4" w:rsidRDefault="00B51036" w14:paraId="670BF348" w14:textId="7BBB1A13">
            <w:pPr>
              <w:spacing w:before="0"/>
              <w:jc w:val="center"/>
              <w:rPr>
                <w:b/>
                <w:bCs/>
                <w:sz w:val="18"/>
                <w:szCs w:val="16"/>
                <w:lang w:val="en-GB"/>
              </w:rPr>
            </w:pPr>
            <w:r w:rsidRPr="008F7F5F">
              <w:rPr>
                <w:b/>
                <w:bCs/>
                <w:sz w:val="18"/>
                <w:szCs w:val="16"/>
                <w:lang w:val="en-GB"/>
              </w:rPr>
              <w:t>Production bioreactor</w:t>
            </w:r>
            <w:r w:rsidR="000435F8">
              <w:rPr>
                <w:b/>
                <w:bCs/>
                <w:sz w:val="18"/>
                <w:szCs w:val="16"/>
                <w:lang w:val="en-GB"/>
              </w:rPr>
              <w:t>[2000L]</w:t>
            </w:r>
            <w:r w:rsidRPr="008F7F5F">
              <w:rPr>
                <w:b/>
                <w:bCs/>
                <w:sz w:val="18"/>
                <w:szCs w:val="16"/>
                <w:lang w:val="en-GB"/>
              </w:rPr>
              <w:t xml:space="preserve"> </w:t>
            </w:r>
          </w:p>
        </w:tc>
        <w:tc>
          <w:tcPr>
            <w:tcW w:w="878" w:type="dxa"/>
          </w:tcPr>
          <w:p w:rsidRPr="00DB2C7F" w:rsidR="006649B2" w:rsidP="00E306C4" w:rsidRDefault="008F7F5F" w14:paraId="5080F808" w14:textId="66513999">
            <w:pPr>
              <w:spacing w:before="0"/>
              <w:jc w:val="center"/>
              <w:rPr>
                <w:sz w:val="18"/>
                <w:szCs w:val="16"/>
                <w:lang w:val="en-GB"/>
              </w:rPr>
            </w:pPr>
            <w:r>
              <w:rPr>
                <w:sz w:val="18"/>
                <w:szCs w:val="16"/>
                <w:lang w:val="en-GB"/>
              </w:rPr>
              <w:t>11</w:t>
            </w:r>
          </w:p>
        </w:tc>
        <w:tc>
          <w:tcPr>
            <w:tcW w:w="1926" w:type="dxa"/>
          </w:tcPr>
          <w:p w:rsidRPr="00DB2C7F" w:rsidR="006649B2" w:rsidP="00E306C4" w:rsidRDefault="006649B2" w14:paraId="7EB833CD" w14:textId="77777777">
            <w:pPr>
              <w:spacing w:before="0"/>
              <w:jc w:val="center"/>
              <w:rPr>
                <w:sz w:val="18"/>
                <w:szCs w:val="16"/>
                <w:lang w:val="en-GB"/>
              </w:rPr>
            </w:pPr>
          </w:p>
        </w:tc>
        <w:tc>
          <w:tcPr>
            <w:tcW w:w="1926" w:type="dxa"/>
          </w:tcPr>
          <w:p w:rsidRPr="00DB2C7F" w:rsidR="006649B2" w:rsidP="00E306C4" w:rsidRDefault="006649B2" w14:paraId="7BA84B10" w14:textId="77777777">
            <w:pPr>
              <w:spacing w:before="0"/>
              <w:jc w:val="center"/>
              <w:rPr>
                <w:sz w:val="18"/>
                <w:szCs w:val="16"/>
                <w:lang w:val="en-GB"/>
              </w:rPr>
            </w:pPr>
          </w:p>
        </w:tc>
        <w:tc>
          <w:tcPr>
            <w:tcW w:w="1926" w:type="dxa"/>
          </w:tcPr>
          <w:p w:rsidRPr="00DB2C7F" w:rsidR="006649B2" w:rsidP="00E306C4" w:rsidRDefault="004F7D87" w14:paraId="02548DF1" w14:textId="743655A1">
            <w:pPr>
              <w:spacing w:before="0"/>
              <w:jc w:val="center"/>
              <w:rPr>
                <w:sz w:val="18"/>
                <w:szCs w:val="16"/>
                <w:lang w:val="en-GB"/>
              </w:rPr>
            </w:pPr>
            <w:r>
              <w:rPr>
                <w:sz w:val="18"/>
                <w:szCs w:val="16"/>
                <w:lang w:val="en-GB"/>
              </w:rPr>
              <w:t>3</w:t>
            </w:r>
          </w:p>
        </w:tc>
      </w:tr>
      <w:tr w:rsidR="006649B2" w:rsidTr="007D643E" w14:paraId="4B9E7945" w14:textId="77777777">
        <w:tc>
          <w:tcPr>
            <w:tcW w:w="2972" w:type="dxa"/>
          </w:tcPr>
          <w:p w:rsidRPr="008F7F5F" w:rsidR="006649B2" w:rsidP="00E306C4" w:rsidRDefault="004A1348" w14:paraId="2D658A91" w14:textId="564D5E8E">
            <w:pPr>
              <w:spacing w:before="0"/>
              <w:jc w:val="center"/>
              <w:rPr>
                <w:b/>
                <w:bCs/>
                <w:sz w:val="18"/>
                <w:szCs w:val="16"/>
                <w:lang w:val="en-GB"/>
              </w:rPr>
            </w:pPr>
            <w:r w:rsidRPr="008F7F5F">
              <w:rPr>
                <w:b/>
                <w:bCs/>
                <w:sz w:val="18"/>
                <w:szCs w:val="16"/>
                <w:lang w:val="en-GB"/>
              </w:rPr>
              <w:t xml:space="preserve">Down stream </w:t>
            </w:r>
          </w:p>
        </w:tc>
        <w:tc>
          <w:tcPr>
            <w:tcW w:w="878" w:type="dxa"/>
          </w:tcPr>
          <w:p w:rsidRPr="00DB2C7F" w:rsidR="006649B2" w:rsidP="00E306C4" w:rsidRDefault="008F7F5F" w14:paraId="2B81971E" w14:textId="418B4B07">
            <w:pPr>
              <w:spacing w:before="0"/>
              <w:jc w:val="center"/>
              <w:rPr>
                <w:sz w:val="18"/>
                <w:szCs w:val="16"/>
                <w:lang w:val="en-GB"/>
              </w:rPr>
            </w:pPr>
            <w:r>
              <w:rPr>
                <w:sz w:val="18"/>
                <w:szCs w:val="16"/>
                <w:lang w:val="en-GB"/>
              </w:rPr>
              <w:t>4</w:t>
            </w:r>
          </w:p>
        </w:tc>
        <w:tc>
          <w:tcPr>
            <w:tcW w:w="1926" w:type="dxa"/>
          </w:tcPr>
          <w:p w:rsidRPr="00DB2C7F" w:rsidR="006649B2" w:rsidP="00E306C4" w:rsidRDefault="006649B2" w14:paraId="258F144F" w14:textId="77777777">
            <w:pPr>
              <w:spacing w:before="0"/>
              <w:jc w:val="center"/>
              <w:rPr>
                <w:sz w:val="18"/>
                <w:szCs w:val="16"/>
                <w:lang w:val="en-GB"/>
              </w:rPr>
            </w:pPr>
          </w:p>
        </w:tc>
        <w:tc>
          <w:tcPr>
            <w:tcW w:w="1926" w:type="dxa"/>
          </w:tcPr>
          <w:p w:rsidRPr="00DB2C7F" w:rsidR="006649B2" w:rsidP="00E306C4" w:rsidRDefault="006649B2" w14:paraId="7D0AD195" w14:textId="77777777">
            <w:pPr>
              <w:spacing w:before="0"/>
              <w:jc w:val="center"/>
              <w:rPr>
                <w:sz w:val="18"/>
                <w:szCs w:val="16"/>
                <w:lang w:val="en-GB"/>
              </w:rPr>
            </w:pPr>
          </w:p>
        </w:tc>
        <w:tc>
          <w:tcPr>
            <w:tcW w:w="1926" w:type="dxa"/>
          </w:tcPr>
          <w:p w:rsidRPr="00DB2C7F" w:rsidR="006649B2" w:rsidP="00E306C4" w:rsidRDefault="00E306C4" w14:paraId="23173023" w14:textId="2C63F655">
            <w:pPr>
              <w:spacing w:before="0"/>
              <w:jc w:val="center"/>
              <w:rPr>
                <w:sz w:val="18"/>
                <w:szCs w:val="16"/>
                <w:lang w:val="en-GB"/>
              </w:rPr>
            </w:pPr>
            <w:r>
              <w:rPr>
                <w:sz w:val="18"/>
                <w:szCs w:val="16"/>
                <w:lang w:val="en-GB"/>
              </w:rPr>
              <w:t>1</w:t>
            </w:r>
          </w:p>
        </w:tc>
      </w:tr>
      <w:tr w:rsidR="006649B2" w:rsidTr="007D643E" w14:paraId="627E9E9A" w14:textId="77777777">
        <w:tc>
          <w:tcPr>
            <w:tcW w:w="2972" w:type="dxa"/>
          </w:tcPr>
          <w:p w:rsidRPr="00DB2C7F" w:rsidR="006649B2" w:rsidP="00E306C4" w:rsidRDefault="006649B2" w14:paraId="199F1BA5" w14:textId="77777777">
            <w:pPr>
              <w:spacing w:before="0"/>
              <w:jc w:val="center"/>
              <w:rPr>
                <w:sz w:val="18"/>
                <w:szCs w:val="16"/>
                <w:lang w:val="en-GB"/>
              </w:rPr>
            </w:pPr>
          </w:p>
        </w:tc>
        <w:tc>
          <w:tcPr>
            <w:tcW w:w="878" w:type="dxa"/>
          </w:tcPr>
          <w:p w:rsidRPr="00DB2C7F" w:rsidR="006649B2" w:rsidP="00E306C4" w:rsidRDefault="006649B2" w14:paraId="07F438AD" w14:textId="77777777">
            <w:pPr>
              <w:spacing w:before="0"/>
              <w:jc w:val="center"/>
              <w:rPr>
                <w:sz w:val="18"/>
                <w:szCs w:val="16"/>
                <w:lang w:val="en-GB"/>
              </w:rPr>
            </w:pPr>
          </w:p>
        </w:tc>
        <w:tc>
          <w:tcPr>
            <w:tcW w:w="1926" w:type="dxa"/>
          </w:tcPr>
          <w:p w:rsidRPr="00DB2C7F" w:rsidR="006649B2" w:rsidP="00E306C4" w:rsidRDefault="006649B2" w14:paraId="3F2EED02" w14:textId="77777777">
            <w:pPr>
              <w:spacing w:before="0"/>
              <w:jc w:val="center"/>
              <w:rPr>
                <w:sz w:val="18"/>
                <w:szCs w:val="16"/>
                <w:lang w:val="en-GB"/>
              </w:rPr>
            </w:pPr>
          </w:p>
        </w:tc>
        <w:tc>
          <w:tcPr>
            <w:tcW w:w="1926" w:type="dxa"/>
          </w:tcPr>
          <w:p w:rsidRPr="00DB2C7F" w:rsidR="006649B2" w:rsidP="00E306C4" w:rsidRDefault="006649B2" w14:paraId="06474D5B" w14:textId="77777777">
            <w:pPr>
              <w:spacing w:before="0"/>
              <w:jc w:val="center"/>
              <w:rPr>
                <w:sz w:val="18"/>
                <w:szCs w:val="16"/>
                <w:lang w:val="en-GB"/>
              </w:rPr>
            </w:pPr>
          </w:p>
        </w:tc>
        <w:tc>
          <w:tcPr>
            <w:tcW w:w="1926" w:type="dxa"/>
          </w:tcPr>
          <w:p w:rsidRPr="00DB2C7F" w:rsidR="006649B2" w:rsidP="00E306C4" w:rsidRDefault="006649B2" w14:paraId="786F578C" w14:textId="77777777">
            <w:pPr>
              <w:spacing w:before="0"/>
              <w:jc w:val="center"/>
              <w:rPr>
                <w:sz w:val="18"/>
                <w:szCs w:val="16"/>
                <w:lang w:val="en-GB"/>
              </w:rPr>
            </w:pPr>
          </w:p>
        </w:tc>
      </w:tr>
      <w:tr w:rsidR="006649B2" w:rsidTr="007D643E" w14:paraId="73CB3067" w14:textId="77777777">
        <w:tc>
          <w:tcPr>
            <w:tcW w:w="2972" w:type="dxa"/>
            <w:tcBorders>
              <w:bottom w:val="single" w:color="auto" w:sz="4" w:space="0"/>
            </w:tcBorders>
          </w:tcPr>
          <w:p w:rsidRPr="007D643E" w:rsidR="006649B2" w:rsidP="00E306C4" w:rsidRDefault="007D643E" w14:paraId="2E9766D1" w14:textId="4D28B29E">
            <w:pPr>
              <w:spacing w:before="0"/>
              <w:jc w:val="center"/>
              <w:rPr>
                <w:b/>
                <w:bCs/>
                <w:sz w:val="18"/>
                <w:szCs w:val="16"/>
                <w:lang w:val="en-GB"/>
              </w:rPr>
            </w:pPr>
            <w:r>
              <w:rPr>
                <w:sz w:val="18"/>
                <w:szCs w:val="16"/>
                <w:lang w:val="en-GB"/>
              </w:rPr>
              <w:t xml:space="preserve"> </w:t>
            </w:r>
            <w:r w:rsidRPr="007D643E">
              <w:rPr>
                <w:b/>
                <w:bCs/>
                <w:sz w:val="18"/>
                <w:szCs w:val="16"/>
                <w:lang w:val="en-GB"/>
              </w:rPr>
              <w:t>Total production days</w:t>
            </w:r>
          </w:p>
        </w:tc>
        <w:tc>
          <w:tcPr>
            <w:tcW w:w="878" w:type="dxa"/>
            <w:tcBorders>
              <w:bottom w:val="single" w:color="auto" w:sz="4" w:space="0"/>
            </w:tcBorders>
          </w:tcPr>
          <w:p w:rsidRPr="00DB2C7F" w:rsidR="006649B2" w:rsidP="00E306C4" w:rsidRDefault="006649B2" w14:paraId="015036D9" w14:textId="77777777">
            <w:pPr>
              <w:spacing w:before="0"/>
              <w:jc w:val="center"/>
              <w:rPr>
                <w:sz w:val="18"/>
                <w:szCs w:val="16"/>
                <w:lang w:val="en-GB"/>
              </w:rPr>
            </w:pPr>
          </w:p>
        </w:tc>
        <w:tc>
          <w:tcPr>
            <w:tcW w:w="1926" w:type="dxa"/>
            <w:tcBorders>
              <w:bottom w:val="single" w:color="auto" w:sz="4" w:space="0"/>
            </w:tcBorders>
          </w:tcPr>
          <w:p w:rsidRPr="00DB2C7F" w:rsidR="006649B2" w:rsidP="00E306C4" w:rsidRDefault="006649B2" w14:paraId="7D54CAEA" w14:textId="77777777">
            <w:pPr>
              <w:spacing w:before="0"/>
              <w:jc w:val="center"/>
              <w:rPr>
                <w:sz w:val="18"/>
                <w:szCs w:val="16"/>
                <w:lang w:val="en-GB"/>
              </w:rPr>
            </w:pPr>
          </w:p>
        </w:tc>
        <w:tc>
          <w:tcPr>
            <w:tcW w:w="1926" w:type="dxa"/>
            <w:tcBorders>
              <w:bottom w:val="single" w:color="auto" w:sz="4" w:space="0"/>
            </w:tcBorders>
          </w:tcPr>
          <w:p w:rsidRPr="00DB2C7F" w:rsidR="006649B2" w:rsidP="00E306C4" w:rsidRDefault="006649B2" w14:paraId="38F97A08" w14:textId="77777777">
            <w:pPr>
              <w:spacing w:before="0"/>
              <w:jc w:val="center"/>
              <w:rPr>
                <w:sz w:val="18"/>
                <w:szCs w:val="16"/>
                <w:lang w:val="en-GB"/>
              </w:rPr>
            </w:pPr>
          </w:p>
        </w:tc>
        <w:tc>
          <w:tcPr>
            <w:tcW w:w="1926" w:type="dxa"/>
            <w:tcBorders>
              <w:bottom w:val="single" w:color="auto" w:sz="4" w:space="0"/>
            </w:tcBorders>
          </w:tcPr>
          <w:p w:rsidRPr="00DB2C7F" w:rsidR="006649B2" w:rsidP="00E306C4" w:rsidRDefault="006649B2" w14:paraId="55CB500F" w14:textId="77777777">
            <w:pPr>
              <w:spacing w:before="0"/>
              <w:jc w:val="center"/>
              <w:rPr>
                <w:sz w:val="18"/>
                <w:szCs w:val="16"/>
                <w:lang w:val="en-GB"/>
              </w:rPr>
            </w:pPr>
          </w:p>
        </w:tc>
      </w:tr>
    </w:tbl>
    <w:p w:rsidRPr="00F95BF1" w:rsidR="00492E53" w:rsidP="00F95BF1" w:rsidRDefault="00492E53" w14:paraId="65669F69" w14:textId="1163DD9E">
      <w:pPr>
        <w:rPr>
          <w:lang w:val="en-GB"/>
        </w:rPr>
      </w:pPr>
    </w:p>
    <w:p w:rsidR="005C44E4" w:rsidP="00F95BF1" w:rsidRDefault="00B228C4" w14:paraId="4C5754D2" w14:textId="73045726">
      <w:pPr>
        <w:rPr>
          <w:lang w:val="en-GB"/>
        </w:rPr>
      </w:pPr>
      <w:r>
        <w:rPr>
          <w:lang w:val="en-GB"/>
        </w:rPr>
        <w:t>The occupancy</w:t>
      </w:r>
      <w:r w:rsidR="008B5AE4">
        <w:rPr>
          <w:lang w:val="en-GB"/>
        </w:rPr>
        <w:t xml:space="preserve"> list of the USP</w:t>
      </w:r>
      <w:r w:rsidR="008D7581">
        <w:rPr>
          <w:lang w:val="en-GB"/>
        </w:rPr>
        <w:t xml:space="preserve"> </w:t>
      </w:r>
      <w:r w:rsidR="00E8520F">
        <w:rPr>
          <w:lang w:val="en-GB"/>
        </w:rPr>
        <w:t xml:space="preserve">was meant to be used for the production of all 4 </w:t>
      </w:r>
      <w:r w:rsidR="00B65679">
        <w:rPr>
          <w:lang w:val="en-GB"/>
        </w:rPr>
        <w:t>products</w:t>
      </w:r>
      <w:r w:rsidR="0096350A">
        <w:rPr>
          <w:lang w:val="en-GB"/>
        </w:rPr>
        <w:t xml:space="preserve"> </w:t>
      </w:r>
      <w:r w:rsidR="00466784">
        <w:rPr>
          <w:lang w:val="en-GB"/>
        </w:rPr>
        <w:t>(A</w:t>
      </w:r>
      <w:r w:rsidR="00426FFD">
        <w:rPr>
          <w:lang w:val="en-GB"/>
        </w:rPr>
        <w:t xml:space="preserve"> to D</w:t>
      </w:r>
      <w:r w:rsidR="00466784">
        <w:rPr>
          <w:lang w:val="en-GB"/>
        </w:rPr>
        <w:t>)</w:t>
      </w:r>
      <w:r w:rsidR="00B65679">
        <w:rPr>
          <w:lang w:val="en-GB"/>
        </w:rPr>
        <w:t xml:space="preserve"> and is seen in </w:t>
      </w:r>
      <w:r w:rsidRPr="00B65679" w:rsidR="00B65679">
        <w:rPr>
          <w:highlight w:val="yellow"/>
          <w:lang w:val="en-GB"/>
        </w:rPr>
        <w:t>figure …</w:t>
      </w:r>
      <w:r w:rsidR="00B65679">
        <w:rPr>
          <w:lang w:val="en-GB"/>
        </w:rPr>
        <w:t xml:space="preserve"> </w:t>
      </w:r>
      <w:r w:rsidR="00BE2FCC">
        <w:rPr>
          <w:lang w:val="en-GB"/>
        </w:rPr>
        <w:t>and is planned for the first 34 days</w:t>
      </w:r>
      <w:r w:rsidR="004B735B">
        <w:rPr>
          <w:lang w:val="en-GB"/>
        </w:rPr>
        <w:t>.</w:t>
      </w:r>
      <w:r w:rsidR="00A26296">
        <w:rPr>
          <w:lang w:val="en-GB"/>
        </w:rPr>
        <w:t xml:space="preserve"> </w:t>
      </w:r>
      <w:r w:rsidR="003B5484">
        <w:rPr>
          <w:lang w:val="en-GB"/>
        </w:rPr>
        <w:t>A staggered production process was chosen to maximize facility utilisation</w:t>
      </w:r>
      <w:r w:rsidR="00DB3442">
        <w:rPr>
          <w:lang w:val="en-GB"/>
        </w:rPr>
        <w:t>. T</w:t>
      </w:r>
      <w:r w:rsidR="00AE37AF">
        <w:rPr>
          <w:lang w:val="en-GB"/>
        </w:rPr>
        <w:t xml:space="preserve">he production process </w:t>
      </w:r>
      <w:r w:rsidR="009B27AE">
        <w:rPr>
          <w:lang w:val="en-GB"/>
        </w:rPr>
        <w:t>consists</w:t>
      </w:r>
      <w:r w:rsidR="001D5483">
        <w:rPr>
          <w:lang w:val="en-GB"/>
        </w:rPr>
        <w:t xml:space="preserve"> of two inoculum seeds, which were calculated in the previous table. </w:t>
      </w:r>
      <w:r w:rsidR="006E4750">
        <w:rPr>
          <w:lang w:val="en-GB"/>
        </w:rPr>
        <w:t xml:space="preserve">The whole process starts with the inoculation of the first </w:t>
      </w:r>
      <w:r w:rsidR="004B735B">
        <w:rPr>
          <w:lang w:val="en-GB"/>
        </w:rPr>
        <w:t>inoculum seed reactor</w:t>
      </w:r>
      <w:r w:rsidR="008645E0">
        <w:rPr>
          <w:lang w:val="en-GB"/>
        </w:rPr>
        <w:t xml:space="preserve"> for </w:t>
      </w:r>
      <w:r w:rsidR="00E63442">
        <w:rPr>
          <w:lang w:val="en-GB"/>
        </w:rPr>
        <w:t>7</w:t>
      </w:r>
      <w:r w:rsidR="008645E0">
        <w:rPr>
          <w:lang w:val="en-GB"/>
        </w:rPr>
        <w:t xml:space="preserve"> days. After</w:t>
      </w:r>
      <w:r w:rsidR="00E63442">
        <w:rPr>
          <w:lang w:val="en-GB"/>
        </w:rPr>
        <w:t xml:space="preserve"> 4 days the second </w:t>
      </w:r>
      <w:r w:rsidR="008D38CC">
        <w:rPr>
          <w:lang w:val="en-GB"/>
        </w:rPr>
        <w:t>inoculum line will be started to perf</w:t>
      </w:r>
      <w:r w:rsidR="00DB1FF6">
        <w:rPr>
          <w:lang w:val="en-GB"/>
        </w:rPr>
        <w:t>orm a staggered process. After the 7 days of inoculum production, the inoculum will be transferred into the first seed reactor, where the cell culture will be cultivated</w:t>
      </w:r>
      <w:r w:rsidR="002000CD">
        <w:rPr>
          <w:lang w:val="en-GB"/>
        </w:rPr>
        <w:t xml:space="preserve"> in a 50 L bioreactor</w:t>
      </w:r>
      <w:r w:rsidR="00DB1FF6">
        <w:rPr>
          <w:lang w:val="en-GB"/>
        </w:rPr>
        <w:t xml:space="preserve"> for </w:t>
      </w:r>
      <w:r w:rsidR="00E63DC7">
        <w:rPr>
          <w:lang w:val="en-GB"/>
        </w:rPr>
        <w:t>three days. Afterwards</w:t>
      </w:r>
      <w:r w:rsidR="006312DC">
        <w:rPr>
          <w:lang w:val="en-GB"/>
        </w:rPr>
        <w:t>,</w:t>
      </w:r>
      <w:r w:rsidR="00E63DC7">
        <w:rPr>
          <w:lang w:val="en-GB"/>
        </w:rPr>
        <w:t xml:space="preserve"> t</w:t>
      </w:r>
      <w:r w:rsidR="002000CD">
        <w:rPr>
          <w:lang w:val="en-GB"/>
        </w:rPr>
        <w:t xml:space="preserve">he cell culture will be moved to the second seed reactor </w:t>
      </w:r>
      <w:r w:rsidR="00734593">
        <w:rPr>
          <w:lang w:val="en-GB"/>
        </w:rPr>
        <w:t xml:space="preserve">for further cultivation. </w:t>
      </w:r>
      <w:r w:rsidR="00FA66C6">
        <w:rPr>
          <w:lang w:val="en-GB"/>
        </w:rPr>
        <w:t>For the second seed a 200 L bioreactor will be used</w:t>
      </w:r>
      <w:r w:rsidR="00E264BA">
        <w:rPr>
          <w:lang w:val="en-GB"/>
        </w:rPr>
        <w:t xml:space="preserve"> for </w:t>
      </w:r>
      <w:r w:rsidR="00926246">
        <w:rPr>
          <w:lang w:val="en-GB"/>
        </w:rPr>
        <w:t>another three days of cultivation</w:t>
      </w:r>
      <w:r w:rsidR="00FA66C6">
        <w:rPr>
          <w:lang w:val="en-GB"/>
        </w:rPr>
        <w:t>.</w:t>
      </w:r>
      <w:r w:rsidR="00926246">
        <w:rPr>
          <w:lang w:val="en-GB"/>
        </w:rPr>
        <w:t xml:space="preserve"> The last station will be</w:t>
      </w:r>
      <w:r w:rsidR="00714312">
        <w:rPr>
          <w:lang w:val="en-GB"/>
        </w:rPr>
        <w:t xml:space="preserve"> in</w:t>
      </w:r>
      <w:r w:rsidR="00AA1935">
        <w:rPr>
          <w:lang w:val="en-GB"/>
        </w:rPr>
        <w:t xml:space="preserve"> one of</w:t>
      </w:r>
      <w:r w:rsidR="00926246">
        <w:rPr>
          <w:lang w:val="en-GB"/>
        </w:rPr>
        <w:t xml:space="preserve"> the</w:t>
      </w:r>
      <w:r w:rsidR="00AA1935">
        <w:rPr>
          <w:lang w:val="en-GB"/>
        </w:rPr>
        <w:t xml:space="preserve"> three 2000L</w:t>
      </w:r>
      <w:r w:rsidR="00926246">
        <w:rPr>
          <w:lang w:val="en-GB"/>
        </w:rPr>
        <w:t xml:space="preserve"> production </w:t>
      </w:r>
      <w:r w:rsidR="00AA1935">
        <w:rPr>
          <w:lang w:val="en-GB"/>
        </w:rPr>
        <w:t>bioreactor</w:t>
      </w:r>
      <w:r w:rsidR="00A164F9">
        <w:rPr>
          <w:lang w:val="en-GB"/>
        </w:rPr>
        <w:t>, where the main antibody production will take place.</w:t>
      </w:r>
      <w:r w:rsidR="00BA4F86">
        <w:rPr>
          <w:lang w:val="en-GB"/>
        </w:rPr>
        <w:t xml:space="preserve"> The production </w:t>
      </w:r>
      <w:r w:rsidR="00CF13D0">
        <w:rPr>
          <w:lang w:val="en-GB"/>
        </w:rPr>
        <w:t xml:space="preserve">lasts for 7 days, making it a total of 24 days </w:t>
      </w:r>
      <w:r w:rsidR="008E1928">
        <w:rPr>
          <w:lang w:val="en-GB"/>
        </w:rPr>
        <w:t>for the production of one batch.</w:t>
      </w:r>
      <w:r w:rsidR="00283018">
        <w:rPr>
          <w:lang w:val="en-GB"/>
        </w:rPr>
        <w:t xml:space="preserve"> Full utilization of the facility will be </w:t>
      </w:r>
      <w:r w:rsidR="004A508D">
        <w:rPr>
          <w:lang w:val="en-GB"/>
        </w:rPr>
        <w:t xml:space="preserve">achieved on day 22 of upstream process. </w:t>
      </w:r>
      <w:r w:rsidR="008E1928">
        <w:rPr>
          <w:lang w:val="en-GB"/>
        </w:rPr>
        <w:t>After every end of a production step a changeover will be performed</w:t>
      </w:r>
      <w:r w:rsidR="00EC39C3">
        <w:rPr>
          <w:lang w:val="en-GB"/>
        </w:rPr>
        <w:t xml:space="preserve"> for </w:t>
      </w:r>
      <w:r w:rsidR="004A508D">
        <w:rPr>
          <w:lang w:val="en-GB"/>
        </w:rPr>
        <w:t xml:space="preserve">material and </w:t>
      </w:r>
      <w:r w:rsidR="00E5060E">
        <w:rPr>
          <w:lang w:val="en-GB"/>
        </w:rPr>
        <w:t>cell culture transfer</w:t>
      </w:r>
      <w:r w:rsidR="00335F4D">
        <w:rPr>
          <w:lang w:val="en-GB"/>
        </w:rPr>
        <w:t>, cleaning of the equipment</w:t>
      </w:r>
      <w:r w:rsidR="00E5060E">
        <w:rPr>
          <w:lang w:val="en-GB"/>
        </w:rPr>
        <w:t xml:space="preserve"> and/or</w:t>
      </w:r>
      <w:r w:rsidR="00335F4D">
        <w:rPr>
          <w:lang w:val="en-GB"/>
        </w:rPr>
        <w:t xml:space="preserve"> replacement of the </w:t>
      </w:r>
      <w:r w:rsidR="005C44E4">
        <w:rPr>
          <w:lang w:val="en-GB"/>
        </w:rPr>
        <w:t xml:space="preserve">SUT equipment. The changeover </w:t>
      </w:r>
      <w:r w:rsidR="00853437">
        <w:rPr>
          <w:lang w:val="en-GB"/>
        </w:rPr>
        <w:t>is</w:t>
      </w:r>
      <w:r w:rsidR="005C44E4">
        <w:rPr>
          <w:lang w:val="en-GB"/>
        </w:rPr>
        <w:t xml:space="preserve"> marked in orange.</w:t>
      </w:r>
      <w:r w:rsidR="00FF0E24">
        <w:rPr>
          <w:lang w:val="en-GB"/>
        </w:rPr>
        <w:t xml:space="preserve"> A </w:t>
      </w:r>
      <w:r w:rsidR="00EC7715">
        <w:rPr>
          <w:lang w:val="en-GB"/>
        </w:rPr>
        <w:t xml:space="preserve">rough overview of the downstream </w:t>
      </w:r>
      <w:r w:rsidR="007007FB">
        <w:rPr>
          <w:lang w:val="en-GB"/>
        </w:rPr>
        <w:t xml:space="preserve">process is shown in the last part of the figure. This should give an </w:t>
      </w:r>
      <w:r w:rsidR="00DB51F9">
        <w:rPr>
          <w:lang w:val="en-GB"/>
        </w:rPr>
        <w:t xml:space="preserve">idea of how much time is needed until </w:t>
      </w:r>
      <w:r w:rsidR="00D4239C">
        <w:rPr>
          <w:lang w:val="en-GB"/>
        </w:rPr>
        <w:t>one whole process is finished.</w:t>
      </w:r>
    </w:p>
    <w:p w:rsidR="00B4184B" w:rsidP="005825AE" w:rsidRDefault="005C44E4" w14:paraId="7D5E06B0" w14:textId="6D895971">
      <w:pPr>
        <w:rPr>
          <w:lang w:val="en-GB"/>
        </w:rPr>
        <w:sectPr w:rsidR="00B4184B" w:rsidSect="00B85C62">
          <w:headerReference w:type="default" r:id="rId16"/>
          <w:footerReference w:type="default" r:id="rId17"/>
          <w:headerReference w:type="first" r:id="rId18"/>
          <w:footerReference w:type="first" r:id="rId19"/>
          <w:pgSz w:w="11906" w:h="16838"/>
          <w:pgMar w:top="1418" w:right="1134" w:bottom="1134" w:left="1134" w:header="709" w:footer="709" w:gutter="0"/>
          <w:pgNumType w:start="1"/>
          <w:cols w:space="708"/>
          <w:titlePg/>
          <w:docGrid w:linePitch="360"/>
        </w:sectPr>
      </w:pPr>
      <w:r>
        <w:rPr>
          <w:lang w:val="en-GB"/>
        </w:rPr>
        <w:t>After the USP</w:t>
      </w:r>
      <w:r w:rsidR="00035A33">
        <w:rPr>
          <w:lang w:val="en-GB"/>
        </w:rPr>
        <w:t>,</w:t>
      </w:r>
      <w:r>
        <w:rPr>
          <w:lang w:val="en-GB"/>
        </w:rPr>
        <w:t xml:space="preserve"> the DSP will take place. The whole DSP process lasts for four days </w:t>
      </w:r>
      <w:r w:rsidR="00F61595">
        <w:rPr>
          <w:lang w:val="en-GB"/>
        </w:rPr>
        <w:t>(rounded</w:t>
      </w:r>
      <w:r w:rsidR="006C72CD">
        <w:rPr>
          <w:lang w:val="en-GB"/>
        </w:rPr>
        <w:t xml:space="preserve">) </w:t>
      </w:r>
      <w:r>
        <w:rPr>
          <w:lang w:val="en-GB"/>
        </w:rPr>
        <w:t xml:space="preserve">after </w:t>
      </w:r>
      <w:r w:rsidR="003B2765">
        <w:rPr>
          <w:lang w:val="en-GB"/>
        </w:rPr>
        <w:t>every end of a</w:t>
      </w:r>
      <w:r w:rsidR="006C72CD">
        <w:rPr>
          <w:lang w:val="en-GB"/>
        </w:rPr>
        <w:t>n</w:t>
      </w:r>
      <w:r w:rsidR="003B2765">
        <w:rPr>
          <w:lang w:val="en-GB"/>
        </w:rPr>
        <w:t xml:space="preserve"> upstream batch. </w:t>
      </w:r>
      <w:r w:rsidRPr="005917EF" w:rsidR="0097402C">
        <w:rPr>
          <w:highlight w:val="yellow"/>
          <w:lang w:val="en-GB"/>
        </w:rPr>
        <w:t>Figure …</w:t>
      </w:r>
      <w:r w:rsidR="0097402C">
        <w:rPr>
          <w:lang w:val="en-GB"/>
        </w:rPr>
        <w:t xml:space="preserve"> shows every step performed during the downstream process with the needed time to perform a step</w:t>
      </w:r>
      <w:r w:rsidR="00425A08">
        <w:rPr>
          <w:lang w:val="en-GB"/>
        </w:rPr>
        <w:t>-</w:t>
      </w:r>
      <w:r w:rsidR="0097402C">
        <w:rPr>
          <w:lang w:val="en-GB"/>
        </w:rPr>
        <w:t xml:space="preserve">in </w:t>
      </w:r>
      <w:r w:rsidR="00F61595">
        <w:rPr>
          <w:lang w:val="en-GB"/>
        </w:rPr>
        <w:t>hour</w:t>
      </w:r>
      <w:r w:rsidR="006C72CD">
        <w:rPr>
          <w:lang w:val="en-GB"/>
        </w:rPr>
        <w:t>(rounded)</w:t>
      </w:r>
      <w:r w:rsidR="000277D7">
        <w:rPr>
          <w:lang w:val="en-GB"/>
        </w:rPr>
        <w:t xml:space="preserve"> and in what kind of room it will be performed (V+ or V-)</w:t>
      </w:r>
      <w:r w:rsidR="0097402C">
        <w:rPr>
          <w:lang w:val="en-GB"/>
        </w:rPr>
        <w:t xml:space="preserve">. </w:t>
      </w:r>
      <w:r w:rsidR="007F438C">
        <w:rPr>
          <w:lang w:val="en-GB"/>
        </w:rPr>
        <w:t>Ten purification</w:t>
      </w:r>
      <w:r w:rsidR="00C47615">
        <w:rPr>
          <w:lang w:val="en-GB"/>
        </w:rPr>
        <w:t xml:space="preserve"> steps will be </w:t>
      </w:r>
      <w:r w:rsidR="00425A08">
        <w:rPr>
          <w:lang w:val="en-GB"/>
        </w:rPr>
        <w:t>performed</w:t>
      </w:r>
      <w:r w:rsidR="00C47615">
        <w:rPr>
          <w:lang w:val="en-GB"/>
        </w:rPr>
        <w:t xml:space="preserve"> </w:t>
      </w:r>
      <w:r w:rsidR="00A60D9A">
        <w:rPr>
          <w:lang w:val="en-GB"/>
        </w:rPr>
        <w:t>for the downstream process</w:t>
      </w:r>
      <w:r w:rsidR="007B24AF">
        <w:rPr>
          <w:lang w:val="en-GB"/>
        </w:rPr>
        <w:t xml:space="preserve"> to be finished</w:t>
      </w:r>
      <w:r w:rsidR="00A60D9A">
        <w:rPr>
          <w:lang w:val="en-GB"/>
        </w:rPr>
        <w:t xml:space="preserve"> and are as follows: step 1 protein capture for </w:t>
      </w:r>
      <w:r w:rsidR="002D33F1">
        <w:rPr>
          <w:lang w:val="en-GB"/>
        </w:rPr>
        <w:t xml:space="preserve">6 hours, step 2 virus inactivation for 7 hours, step 3 </w:t>
      </w:r>
      <w:r w:rsidR="00EC7CC8">
        <w:rPr>
          <w:lang w:val="en-GB"/>
        </w:rPr>
        <w:t>depth end filtration for 4 hours</w:t>
      </w:r>
      <w:r w:rsidR="00140EE8">
        <w:rPr>
          <w:lang w:val="en-GB"/>
        </w:rPr>
        <w:t xml:space="preserve">, step </w:t>
      </w:r>
      <w:r w:rsidR="00D31BD9">
        <w:rPr>
          <w:lang w:val="en-GB"/>
        </w:rPr>
        <w:t>4 cation exchange chromatography</w:t>
      </w:r>
      <w:r w:rsidR="00425A08">
        <w:rPr>
          <w:lang w:val="en-GB"/>
        </w:rPr>
        <w:t xml:space="preserve"> </w:t>
      </w:r>
      <w:r w:rsidR="00F82A1D">
        <w:rPr>
          <w:lang w:val="en-GB"/>
        </w:rPr>
        <w:t xml:space="preserve">(CIEX) for 11 hours, step 5 pH-adjustment for </w:t>
      </w:r>
      <w:r w:rsidR="00FB537F">
        <w:rPr>
          <w:lang w:val="en-GB"/>
        </w:rPr>
        <w:t xml:space="preserve">25 hours, step 6 </w:t>
      </w:r>
      <w:r w:rsidR="00A57A35">
        <w:rPr>
          <w:lang w:val="en-GB"/>
        </w:rPr>
        <w:t>anion exchange chromatography</w:t>
      </w:r>
      <w:r w:rsidR="00425A08">
        <w:rPr>
          <w:lang w:val="en-GB"/>
        </w:rPr>
        <w:t xml:space="preserve"> </w:t>
      </w:r>
      <w:r w:rsidR="00A57A35">
        <w:rPr>
          <w:lang w:val="en-GB"/>
        </w:rPr>
        <w:t xml:space="preserve">(AIEX) for </w:t>
      </w:r>
      <w:r w:rsidR="00AD65F9">
        <w:rPr>
          <w:lang w:val="en-GB"/>
        </w:rPr>
        <w:t>9 hours and step 7</w:t>
      </w:r>
      <w:r w:rsidR="000759F8">
        <w:rPr>
          <w:lang w:val="en-GB"/>
        </w:rPr>
        <w:t xml:space="preserve"> nanofiltration </w:t>
      </w:r>
      <w:r w:rsidR="00190CF9">
        <w:rPr>
          <w:lang w:val="en-GB"/>
        </w:rPr>
        <w:t xml:space="preserve">for </w:t>
      </w:r>
      <w:r w:rsidR="00D51762">
        <w:rPr>
          <w:lang w:val="en-GB"/>
        </w:rPr>
        <w:t>17 hours</w:t>
      </w:r>
      <w:r w:rsidR="001C33EA">
        <w:rPr>
          <w:lang w:val="en-GB"/>
        </w:rPr>
        <w:t xml:space="preserve">. Step 7 will be the last step of the process which will be </w:t>
      </w:r>
      <w:r w:rsidR="001D4AC7">
        <w:rPr>
          <w:lang w:val="en-GB"/>
        </w:rPr>
        <w:t>performed in a</w:t>
      </w:r>
      <w:r w:rsidR="00244AE1">
        <w:rPr>
          <w:lang w:val="en-GB"/>
        </w:rPr>
        <w:t xml:space="preserve"> room with V+ classification. After step </w:t>
      </w:r>
      <w:r w:rsidR="00213DBA">
        <w:rPr>
          <w:lang w:val="en-GB"/>
        </w:rPr>
        <w:t>7 the product will be transported in a room with V- classification where</w:t>
      </w:r>
      <w:r w:rsidR="00E20338">
        <w:rPr>
          <w:lang w:val="en-GB"/>
        </w:rPr>
        <w:t xml:space="preserve"> step 8 </w:t>
      </w:r>
      <w:r w:rsidR="00E40F2B">
        <w:rPr>
          <w:lang w:val="en-GB"/>
        </w:rPr>
        <w:t>diafiltration</w:t>
      </w:r>
      <w:r w:rsidR="00E20338">
        <w:rPr>
          <w:lang w:val="en-GB"/>
        </w:rPr>
        <w:t xml:space="preserve">/ultrafiltration </w:t>
      </w:r>
      <w:r w:rsidR="006B5924">
        <w:rPr>
          <w:lang w:val="en-GB"/>
        </w:rPr>
        <w:t xml:space="preserve">will be performed for </w:t>
      </w:r>
      <w:r w:rsidR="00B77B80">
        <w:rPr>
          <w:lang w:val="en-GB"/>
        </w:rPr>
        <w:t>13 hours. For step 9 and 10</w:t>
      </w:r>
      <w:r w:rsidR="004D654E">
        <w:rPr>
          <w:lang w:val="en-GB"/>
        </w:rPr>
        <w:t xml:space="preserve"> a 0.2 </w:t>
      </w:r>
      <w:r w:rsidR="004D654E">
        <w:rPr>
          <w:rFonts w:cs="Arial"/>
          <w:lang w:val="en-GB"/>
        </w:rPr>
        <w:t>µ</w:t>
      </w:r>
      <w:r w:rsidR="004D654E">
        <w:rPr>
          <w:lang w:val="en-GB"/>
        </w:rPr>
        <w:t xml:space="preserve">m filtration will be done </w:t>
      </w:r>
      <w:r w:rsidR="0001103D">
        <w:rPr>
          <w:lang w:val="en-GB"/>
        </w:rPr>
        <w:t>for 4 hours following the bulk filling and freezing of the product</w:t>
      </w:r>
      <w:r w:rsidR="00A216B8">
        <w:rPr>
          <w:lang w:val="en-GB"/>
        </w:rPr>
        <w:t>, which will take 2 hours</w:t>
      </w:r>
      <w:r w:rsidR="0001103D">
        <w:rPr>
          <w:lang w:val="en-GB"/>
        </w:rPr>
        <w:t xml:space="preserve">. </w:t>
      </w:r>
    </w:p>
    <w:p w:rsidR="00E177FF" w:rsidP="00E177FF" w:rsidRDefault="00F728D0" w14:paraId="66391741" w14:textId="77777777">
      <w:pPr>
        <w:keepNext/>
        <w:ind w:left="-1134"/>
        <w:jc w:val="center"/>
      </w:pPr>
      <w:r w:rsidRPr="00F728D0">
        <w:rPr>
          <w:noProof/>
          <w:lang w:val="en-GB"/>
        </w:rPr>
        <w:lastRenderedPageBreak/>
        <w:drawing>
          <wp:inline distT="0" distB="0" distL="0" distR="0" wp14:anchorId="6FB75E8E" wp14:editId="7E3AA66C">
            <wp:extent cx="9345377" cy="1780674"/>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509669" cy="1811978"/>
                    </a:xfrm>
                    <a:prstGeom prst="rect">
                      <a:avLst/>
                    </a:prstGeom>
                  </pic:spPr>
                </pic:pic>
              </a:graphicData>
            </a:graphic>
          </wp:inline>
        </w:drawing>
      </w:r>
    </w:p>
    <w:p w:rsidRPr="0045098D" w:rsidR="00F068E6" w:rsidP="00E177FF" w:rsidRDefault="00E177FF" w14:paraId="34D55A21" w14:textId="657F74FF">
      <w:pPr>
        <w:pStyle w:val="Beschriftung"/>
        <w:jc w:val="left"/>
        <w:rPr>
          <w:lang w:val="en-US"/>
        </w:rPr>
      </w:pPr>
      <w:r w:rsidRPr="0045098D">
        <w:rPr>
          <w:lang w:val="en-US"/>
        </w:rPr>
        <w:t xml:space="preserve">Figure </w:t>
      </w:r>
      <w:r>
        <w:fldChar w:fldCharType="begin"/>
      </w:r>
      <w:r w:rsidRPr="00B2580A">
        <w:rPr>
          <w:lang w:val="en-US"/>
        </w:rPr>
        <w:instrText>SEQ Figure \* ARABIC</w:instrText>
      </w:r>
      <w:r>
        <w:fldChar w:fldCharType="separate"/>
      </w:r>
      <w:r w:rsidRPr="00613F4F">
        <w:rPr>
          <w:lang w:val="en-US"/>
        </w:rPr>
        <w:t>2</w:t>
      </w:r>
      <w:r>
        <w:fldChar w:fldCharType="end"/>
      </w:r>
      <w:r w:rsidRPr="0045098D" w:rsidR="00054CE9">
        <w:rPr>
          <w:noProof/>
          <w:lang w:val="en-US"/>
        </w:rPr>
        <w:t>: Occupany l</w:t>
      </w:r>
      <w:r w:rsidRPr="0045098D" w:rsidR="0045098D">
        <w:rPr>
          <w:noProof/>
          <w:lang w:val="en-US"/>
        </w:rPr>
        <w:t>ist of U</w:t>
      </w:r>
      <w:r w:rsidR="0045098D">
        <w:rPr>
          <w:noProof/>
          <w:lang w:val="en-US"/>
        </w:rPr>
        <w:t xml:space="preserve">SP, DSP </w:t>
      </w:r>
      <w:r w:rsidR="00E33E32">
        <w:rPr>
          <w:noProof/>
          <w:lang w:val="en-US"/>
        </w:rPr>
        <w:t xml:space="preserve">with media and buffer flow. </w:t>
      </w:r>
    </w:p>
    <w:p w:rsidR="00E177FF" w:rsidP="00E177FF" w:rsidRDefault="00F068E6" w14:paraId="1B66942E" w14:textId="77777777">
      <w:pPr>
        <w:keepNext/>
        <w:ind w:left="-851"/>
        <w:jc w:val="center"/>
      </w:pPr>
      <w:r w:rsidRPr="00F068E6">
        <w:rPr>
          <w:noProof/>
          <w:lang w:val="en-GB"/>
        </w:rPr>
        <w:drawing>
          <wp:inline distT="0" distB="0" distL="0" distR="0" wp14:anchorId="2DF38D14" wp14:editId="44CDBFAC">
            <wp:extent cx="8704668" cy="3212432"/>
            <wp:effectExtent l="0" t="0" r="0" b="127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42193" cy="3226281"/>
                    </a:xfrm>
                    <a:prstGeom prst="rect">
                      <a:avLst/>
                    </a:prstGeom>
                  </pic:spPr>
                </pic:pic>
              </a:graphicData>
            </a:graphic>
          </wp:inline>
        </w:drawing>
      </w:r>
    </w:p>
    <w:p w:rsidRPr="00B41E98" w:rsidR="00F728D0" w:rsidP="00E177FF" w:rsidRDefault="00E177FF" w14:paraId="39E69972" w14:textId="1F1E084A">
      <w:pPr>
        <w:pStyle w:val="Beschriftung"/>
        <w:jc w:val="left"/>
        <w:rPr>
          <w:lang w:val="en-US"/>
        </w:rPr>
      </w:pPr>
      <w:r w:rsidRPr="00B41E98">
        <w:rPr>
          <w:lang w:val="en-US"/>
        </w:rPr>
        <w:t xml:space="preserve">Figure </w:t>
      </w:r>
      <w:r>
        <w:fldChar w:fldCharType="begin"/>
      </w:r>
      <w:r w:rsidRPr="00B2580A">
        <w:rPr>
          <w:lang w:val="en-US"/>
        </w:rPr>
        <w:instrText>SEQ Figure \* ARABIC</w:instrText>
      </w:r>
      <w:r>
        <w:fldChar w:fldCharType="separate"/>
      </w:r>
      <w:r w:rsidRPr="00613F4F">
        <w:rPr>
          <w:lang w:val="en-US"/>
        </w:rPr>
        <w:t>3</w:t>
      </w:r>
      <w:r>
        <w:fldChar w:fldCharType="end"/>
      </w:r>
      <w:r w:rsidRPr="00B41E98" w:rsidR="00B41E98">
        <w:rPr>
          <w:noProof/>
          <w:lang w:val="en-US"/>
        </w:rPr>
        <w:t xml:space="preserve">: Occupancy list </w:t>
      </w:r>
      <w:r w:rsidR="00B41E98">
        <w:rPr>
          <w:noProof/>
          <w:lang w:val="en-US"/>
        </w:rPr>
        <w:t>specific for DSP. Every step, which will be conducted is listed</w:t>
      </w:r>
      <w:r w:rsidR="005562CC">
        <w:rPr>
          <w:noProof/>
          <w:lang w:val="en-US"/>
        </w:rPr>
        <w:t xml:space="preserve">, with the estimated time in hours to perform the downstream steps. </w:t>
      </w:r>
    </w:p>
    <w:p w:rsidR="00B4184B" w:rsidP="005825AE" w:rsidRDefault="00B4184B" w14:paraId="4EAC7221" w14:textId="77777777">
      <w:pPr>
        <w:rPr>
          <w:lang w:val="en-GB"/>
        </w:rPr>
      </w:pPr>
    </w:p>
    <w:p w:rsidR="00B4184B" w:rsidP="005825AE" w:rsidRDefault="00B4184B" w14:paraId="01A7A512" w14:textId="77777777">
      <w:pPr>
        <w:rPr>
          <w:lang w:val="en-GB"/>
        </w:rPr>
        <w:sectPr w:rsidR="00B4184B" w:rsidSect="00B4184B">
          <w:pgSz w:w="16838" w:h="11906" w:orient="landscape"/>
          <w:pgMar w:top="1134" w:right="1418" w:bottom="1134" w:left="1134" w:header="709" w:footer="709" w:gutter="0"/>
          <w:pgNumType w:start="1"/>
          <w:cols w:space="708"/>
          <w:titlePg/>
          <w:docGrid w:linePitch="360"/>
        </w:sectPr>
      </w:pPr>
    </w:p>
    <w:p w:rsidR="00577AC1" w:rsidP="00577AC1" w:rsidRDefault="00577AC1" w14:paraId="711E4797" w14:textId="16B091A1">
      <w:pPr>
        <w:pStyle w:val="berschrift2"/>
      </w:pPr>
      <w:bookmarkStart w:name="_Toc95410071" w:id="23"/>
      <w:bookmarkStart w:name="_Toc95410269" w:id="24"/>
      <w:r>
        <w:lastRenderedPageBreak/>
        <w:t>Block flow diagram</w:t>
      </w:r>
      <w:bookmarkEnd w:id="22"/>
      <w:bookmarkEnd w:id="23"/>
      <w:bookmarkEnd w:id="24"/>
    </w:p>
    <w:p w:rsidR="00E551CF" w:rsidP="00577AC1" w:rsidRDefault="0069718A" w14:paraId="08A4488A" w14:textId="77777777">
      <w:pPr>
        <w:rPr>
          <w:lang w:val="en-GB"/>
        </w:rPr>
      </w:pPr>
      <w:r>
        <w:rPr>
          <w:lang w:val="en-GB"/>
        </w:rPr>
        <w:t>The whole</w:t>
      </w:r>
      <w:r w:rsidR="00527489">
        <w:rPr>
          <w:lang w:val="en-GB"/>
        </w:rPr>
        <w:t xml:space="preserve"> product</w:t>
      </w:r>
      <w:r>
        <w:rPr>
          <w:lang w:val="en-GB"/>
        </w:rPr>
        <w:t xml:space="preserve"> process w</w:t>
      </w:r>
      <w:r w:rsidR="00C72BA7">
        <w:rPr>
          <w:lang w:val="en-GB"/>
        </w:rPr>
        <w:t>ill be dis</w:t>
      </w:r>
      <w:r w:rsidR="005C457D">
        <w:rPr>
          <w:lang w:val="en-GB"/>
        </w:rPr>
        <w:t>played in a block flow diagram</w:t>
      </w:r>
      <w:r w:rsidR="0078524B">
        <w:rPr>
          <w:lang w:val="en-GB"/>
        </w:rPr>
        <w:t>.</w:t>
      </w:r>
      <w:r w:rsidR="006037D1">
        <w:rPr>
          <w:lang w:val="en-GB"/>
        </w:rPr>
        <w:t xml:space="preserve"> This will</w:t>
      </w:r>
      <w:r w:rsidR="00527489">
        <w:rPr>
          <w:lang w:val="en-GB"/>
        </w:rPr>
        <w:t xml:space="preserve"> show the </w:t>
      </w:r>
      <w:r w:rsidR="002C0DFD">
        <w:rPr>
          <w:lang w:val="en-GB"/>
        </w:rPr>
        <w:t>volumes, concentrations and flows</w:t>
      </w:r>
      <w:r w:rsidR="00AF418D">
        <w:rPr>
          <w:lang w:val="en-GB"/>
        </w:rPr>
        <w:t>, in a step</w:t>
      </w:r>
      <w:r w:rsidR="00A21B7D">
        <w:rPr>
          <w:lang w:val="en-GB"/>
        </w:rPr>
        <w:t>-</w:t>
      </w:r>
      <w:r w:rsidR="00AF418D">
        <w:rPr>
          <w:lang w:val="en-GB"/>
        </w:rPr>
        <w:t>by</w:t>
      </w:r>
      <w:r w:rsidR="00A21B7D">
        <w:rPr>
          <w:lang w:val="en-GB"/>
        </w:rPr>
        <w:t>-</w:t>
      </w:r>
      <w:r w:rsidR="00AF418D">
        <w:rPr>
          <w:lang w:val="en-GB"/>
        </w:rPr>
        <w:t>step illustration. For each product a block flow diagram was made</w:t>
      </w:r>
      <w:r w:rsidR="007C660A">
        <w:rPr>
          <w:lang w:val="en-GB"/>
        </w:rPr>
        <w:t>, showing the USP and the DSP of the respective product</w:t>
      </w:r>
      <w:r w:rsidR="008B3469">
        <w:rPr>
          <w:lang w:val="en-GB"/>
        </w:rPr>
        <w:t xml:space="preserve"> as well as the</w:t>
      </w:r>
      <w:r w:rsidR="00546AFB">
        <w:rPr>
          <w:lang w:val="en-GB"/>
        </w:rPr>
        <w:t xml:space="preserve"> used equipment in the</w:t>
      </w:r>
      <w:r w:rsidR="00E32C95">
        <w:rPr>
          <w:lang w:val="en-GB"/>
        </w:rPr>
        <w:t xml:space="preserve"> respective</w:t>
      </w:r>
      <w:r w:rsidR="00546AFB">
        <w:rPr>
          <w:lang w:val="en-GB"/>
        </w:rPr>
        <w:t xml:space="preserve"> </w:t>
      </w:r>
      <w:r w:rsidR="00E32C95">
        <w:rPr>
          <w:lang w:val="en-GB"/>
        </w:rPr>
        <w:t>steps</w:t>
      </w:r>
      <w:r w:rsidR="00BB677C">
        <w:rPr>
          <w:lang w:val="en-GB"/>
        </w:rPr>
        <w:t xml:space="preserve"> and in or outflow of media and buffer. </w:t>
      </w:r>
      <w:r w:rsidR="00540AF1">
        <w:rPr>
          <w:lang w:val="en-GB"/>
        </w:rPr>
        <w:t>All</w:t>
      </w:r>
      <w:r w:rsidR="00E32C95">
        <w:rPr>
          <w:lang w:val="en-GB"/>
        </w:rPr>
        <w:t xml:space="preserve"> of</w:t>
      </w:r>
      <w:r w:rsidR="00BB677C">
        <w:rPr>
          <w:lang w:val="en-GB"/>
        </w:rPr>
        <w:t xml:space="preserve"> the block flow diagram </w:t>
      </w:r>
      <w:r w:rsidR="003014C1">
        <w:rPr>
          <w:lang w:val="en-GB"/>
        </w:rPr>
        <w:t>are going</w:t>
      </w:r>
      <w:r w:rsidR="00B55697">
        <w:rPr>
          <w:lang w:val="en-GB"/>
        </w:rPr>
        <w:t xml:space="preserve"> </w:t>
      </w:r>
      <w:r w:rsidR="00E32C95">
        <w:rPr>
          <w:lang w:val="en-GB"/>
        </w:rPr>
        <w:t>through</w:t>
      </w:r>
      <w:r w:rsidR="00B55697">
        <w:rPr>
          <w:lang w:val="en-GB"/>
        </w:rPr>
        <w:t xml:space="preserve"> the same steps already roughly described in the </w:t>
      </w:r>
      <w:r w:rsidRPr="0034675D" w:rsidR="00B55697">
        <w:rPr>
          <w:highlight w:val="yellow"/>
          <w:lang w:val="en-GB"/>
        </w:rPr>
        <w:t>chapter …</w:t>
      </w:r>
      <w:r w:rsidR="00B55697">
        <w:rPr>
          <w:lang w:val="en-GB"/>
        </w:rPr>
        <w:t xml:space="preserve"> trough the occupation list</w:t>
      </w:r>
      <w:r w:rsidR="007C660A">
        <w:rPr>
          <w:lang w:val="en-GB"/>
        </w:rPr>
        <w:t xml:space="preserve">. </w:t>
      </w:r>
      <w:r w:rsidR="00146BE3">
        <w:rPr>
          <w:lang w:val="en-GB"/>
        </w:rPr>
        <w:t>The only difference in each block flow diagram would be the different titer</w:t>
      </w:r>
      <w:r w:rsidR="002F6218">
        <w:rPr>
          <w:lang w:val="en-GB"/>
        </w:rPr>
        <w:t xml:space="preserve"> of each </w:t>
      </w:r>
      <w:r w:rsidR="00E551CF">
        <w:rPr>
          <w:lang w:val="en-GB"/>
        </w:rPr>
        <w:t xml:space="preserve">product. </w:t>
      </w:r>
    </w:p>
    <w:p w:rsidR="008A5A50" w:rsidP="00577AC1" w:rsidRDefault="008A5A50" w14:paraId="4517C175" w14:textId="2C7B1368">
      <w:pPr>
        <w:rPr>
          <w:lang w:val="en-GB"/>
        </w:rPr>
      </w:pPr>
      <w:r>
        <w:rPr>
          <w:lang w:val="en-GB"/>
        </w:rPr>
        <w:t xml:space="preserve">The </w:t>
      </w:r>
      <w:r w:rsidR="00654AF2">
        <w:rPr>
          <w:lang w:val="en-GB"/>
        </w:rPr>
        <w:t xml:space="preserve">block flow diagram in the </w:t>
      </w:r>
      <w:r w:rsidRPr="00654AF2" w:rsidR="00654AF2">
        <w:rPr>
          <w:highlight w:val="yellow"/>
          <w:lang w:val="en-GB"/>
        </w:rPr>
        <w:t>figure …</w:t>
      </w:r>
      <w:r w:rsidR="00654AF2">
        <w:rPr>
          <w:lang w:val="en-GB"/>
        </w:rPr>
        <w:t xml:space="preserve"> is for the product A. Product </w:t>
      </w:r>
      <w:r w:rsidR="008257D0">
        <w:rPr>
          <w:lang w:val="en-GB"/>
        </w:rPr>
        <w:t>A</w:t>
      </w:r>
      <w:r w:rsidR="00654AF2">
        <w:rPr>
          <w:lang w:val="en-GB"/>
        </w:rPr>
        <w:t xml:space="preserve"> has a </w:t>
      </w:r>
      <w:r w:rsidR="006261B9">
        <w:rPr>
          <w:lang w:val="en-GB"/>
        </w:rPr>
        <w:t>titer</w:t>
      </w:r>
      <w:r w:rsidR="00654AF2">
        <w:rPr>
          <w:lang w:val="en-GB"/>
        </w:rPr>
        <w:t xml:space="preserve"> of </w:t>
      </w:r>
      <w:r w:rsidR="00521E57">
        <w:rPr>
          <w:lang w:val="en-GB"/>
        </w:rPr>
        <w:t>4 g/L</w:t>
      </w:r>
      <w:r w:rsidR="006261B9">
        <w:rPr>
          <w:lang w:val="en-GB"/>
        </w:rPr>
        <w:t xml:space="preserve"> and </w:t>
      </w:r>
      <w:r w:rsidR="00F87623">
        <w:rPr>
          <w:lang w:val="en-GB"/>
        </w:rPr>
        <w:t xml:space="preserve">an </w:t>
      </w:r>
      <w:r w:rsidR="009B5E56">
        <w:rPr>
          <w:lang w:val="en-GB"/>
        </w:rPr>
        <w:t xml:space="preserve">output of </w:t>
      </w:r>
      <w:r w:rsidR="004F4630">
        <w:rPr>
          <w:lang w:val="en-GB"/>
        </w:rPr>
        <w:t>….</w:t>
      </w:r>
      <w:r w:rsidR="006639B6">
        <w:rPr>
          <w:lang w:val="en-GB"/>
        </w:rPr>
        <w:t xml:space="preserve"> L.</w:t>
      </w:r>
      <w:r w:rsidR="00996806">
        <w:rPr>
          <w:lang w:val="en-GB"/>
        </w:rPr>
        <w:t xml:space="preserve"> </w:t>
      </w:r>
    </w:p>
    <w:p w:rsidR="004F4630" w:rsidP="00577AC1" w:rsidRDefault="00086F90" w14:paraId="5178DEEE" w14:textId="27F4CED9">
      <w:pPr>
        <w:rPr>
          <w:lang w:val="en-GB"/>
        </w:rPr>
      </w:pPr>
      <w:r>
        <w:rPr>
          <w:lang w:val="en-GB"/>
        </w:rPr>
        <w:t>The first step is the inoculum production with a starting vol</w:t>
      </w:r>
      <w:r w:rsidR="00DF244B">
        <w:rPr>
          <w:lang w:val="en-GB"/>
        </w:rPr>
        <w:t>ume of 2 L</w:t>
      </w:r>
      <w:r w:rsidR="002A248E">
        <w:rPr>
          <w:lang w:val="en-GB"/>
        </w:rPr>
        <w:t xml:space="preserve"> for the first passage</w:t>
      </w:r>
      <w:r w:rsidR="00C87113">
        <w:rPr>
          <w:lang w:val="en-GB"/>
        </w:rPr>
        <w:t xml:space="preserve">. The </w:t>
      </w:r>
      <w:r w:rsidR="00055EC7">
        <w:rPr>
          <w:lang w:val="en-GB"/>
        </w:rPr>
        <w:t>inoculum production will be performed</w:t>
      </w:r>
      <w:r w:rsidR="00C040C0">
        <w:rPr>
          <w:lang w:val="en-GB"/>
        </w:rPr>
        <w:t xml:space="preserve"> in 2L shake flask</w:t>
      </w:r>
      <w:r w:rsidR="00055EB4">
        <w:rPr>
          <w:lang w:val="en-GB"/>
        </w:rPr>
        <w:t>s</w:t>
      </w:r>
      <w:r w:rsidR="00DF244B">
        <w:rPr>
          <w:lang w:val="en-GB"/>
        </w:rPr>
        <w:t xml:space="preserve">. After two days the </w:t>
      </w:r>
      <w:r w:rsidR="002A248E">
        <w:rPr>
          <w:lang w:val="en-GB"/>
        </w:rPr>
        <w:t>second</w:t>
      </w:r>
      <w:r w:rsidR="00DF244B">
        <w:rPr>
          <w:lang w:val="en-GB"/>
        </w:rPr>
        <w:t xml:space="preserve"> passage will be performed</w:t>
      </w:r>
      <w:r w:rsidR="007308FC">
        <w:rPr>
          <w:lang w:val="en-GB"/>
        </w:rPr>
        <w:t xml:space="preserve"> with additional two days of cultivation.</w:t>
      </w:r>
      <w:r w:rsidR="002A248E">
        <w:rPr>
          <w:lang w:val="en-GB"/>
        </w:rPr>
        <w:t xml:space="preserve"> </w:t>
      </w:r>
      <w:r w:rsidR="00A259AE">
        <w:rPr>
          <w:lang w:val="en-GB"/>
        </w:rPr>
        <w:t xml:space="preserve">Afterwards a third passage will be performed with </w:t>
      </w:r>
      <w:r w:rsidR="00576A30">
        <w:rPr>
          <w:lang w:val="en-GB"/>
        </w:rPr>
        <w:t>3 days cultivation, marking it the last step of the inoculum production. T</w:t>
      </w:r>
      <w:r w:rsidR="009D468A">
        <w:rPr>
          <w:lang w:val="en-GB"/>
        </w:rPr>
        <w:t xml:space="preserve">he second step will be performed in a </w:t>
      </w:r>
      <w:r w:rsidR="00AE270C">
        <w:rPr>
          <w:lang w:val="en-GB"/>
        </w:rPr>
        <w:t xml:space="preserve">50 L seed bioreactor with </w:t>
      </w:r>
      <w:r w:rsidR="00574EA2">
        <w:rPr>
          <w:lang w:val="en-GB"/>
        </w:rPr>
        <w:t xml:space="preserve">2L of the cell culture from the previous step and </w:t>
      </w:r>
      <w:r w:rsidR="004E5AA4">
        <w:rPr>
          <w:lang w:val="en-GB"/>
        </w:rPr>
        <w:t>start volume of 16</w:t>
      </w:r>
      <w:r w:rsidR="00A21B7D">
        <w:rPr>
          <w:lang w:val="en-GB"/>
        </w:rPr>
        <w:t xml:space="preserve"> </w:t>
      </w:r>
      <w:r w:rsidR="004E5AA4">
        <w:rPr>
          <w:lang w:val="en-GB"/>
        </w:rPr>
        <w:t>L</w:t>
      </w:r>
      <w:r w:rsidR="00745130">
        <w:rPr>
          <w:lang w:val="en-GB"/>
        </w:rPr>
        <w:t xml:space="preserve">. </w:t>
      </w:r>
      <w:r w:rsidR="009F4063">
        <w:rPr>
          <w:lang w:val="en-GB"/>
        </w:rPr>
        <w:t>In addition</w:t>
      </w:r>
      <w:r w:rsidR="004E5AA4">
        <w:rPr>
          <w:lang w:val="en-GB"/>
        </w:rPr>
        <w:t>,</w:t>
      </w:r>
      <w:r w:rsidR="00C87113">
        <w:rPr>
          <w:lang w:val="en-GB"/>
        </w:rPr>
        <w:t xml:space="preserve"> 4L of medium will be added during the three days cultivation. </w:t>
      </w:r>
      <w:r w:rsidR="00A85461">
        <w:rPr>
          <w:lang w:val="en-GB"/>
        </w:rPr>
        <w:t>The</w:t>
      </w:r>
      <w:r w:rsidR="009B31BF">
        <w:rPr>
          <w:lang w:val="en-GB"/>
        </w:rPr>
        <w:t xml:space="preserve"> 20L of</w:t>
      </w:r>
      <w:r w:rsidR="00A85461">
        <w:rPr>
          <w:lang w:val="en-GB"/>
        </w:rPr>
        <w:t xml:space="preserve"> cell culture will then be transferred into a </w:t>
      </w:r>
      <w:r w:rsidR="004E5AA4">
        <w:rPr>
          <w:lang w:val="en-GB"/>
        </w:rPr>
        <w:t xml:space="preserve">200L </w:t>
      </w:r>
      <w:r w:rsidR="009B31BF">
        <w:rPr>
          <w:lang w:val="en-GB"/>
        </w:rPr>
        <w:t>STR seed bioreactor for the third step.</w:t>
      </w:r>
      <w:r w:rsidR="00810F9B">
        <w:rPr>
          <w:lang w:val="en-GB"/>
        </w:rPr>
        <w:t xml:space="preserve"> </w:t>
      </w:r>
      <w:r w:rsidR="007B267C">
        <w:rPr>
          <w:lang w:val="en-GB"/>
        </w:rPr>
        <w:t>Cultivation will be performed in this reactor for 3 days, with a starting volume of 160</w:t>
      </w:r>
      <w:r w:rsidR="00A21B7D">
        <w:rPr>
          <w:lang w:val="en-GB"/>
        </w:rPr>
        <w:t xml:space="preserve"> </w:t>
      </w:r>
      <w:r w:rsidR="007B267C">
        <w:rPr>
          <w:lang w:val="en-GB"/>
        </w:rPr>
        <w:t xml:space="preserve">L. </w:t>
      </w:r>
      <w:r w:rsidR="00347819">
        <w:rPr>
          <w:lang w:val="en-GB"/>
        </w:rPr>
        <w:t>On day two of the cultivation, 40</w:t>
      </w:r>
      <w:r w:rsidR="00A21B7D">
        <w:rPr>
          <w:lang w:val="en-GB"/>
        </w:rPr>
        <w:t> </w:t>
      </w:r>
      <w:r w:rsidR="00347819">
        <w:rPr>
          <w:lang w:val="en-GB"/>
        </w:rPr>
        <w:t>L of</w:t>
      </w:r>
      <w:r w:rsidR="00915016">
        <w:rPr>
          <w:lang w:val="en-GB"/>
        </w:rPr>
        <w:t xml:space="preserve"> feed medium will be added two the process. Step 4 will take place in a 200</w:t>
      </w:r>
      <w:r w:rsidR="00754602">
        <w:rPr>
          <w:lang w:val="en-GB"/>
        </w:rPr>
        <w:t>0</w:t>
      </w:r>
      <w:r w:rsidR="00A21B7D">
        <w:rPr>
          <w:lang w:val="en-GB"/>
        </w:rPr>
        <w:t xml:space="preserve"> </w:t>
      </w:r>
      <w:r w:rsidR="00754602">
        <w:rPr>
          <w:lang w:val="en-GB"/>
        </w:rPr>
        <w:t>L STR seed bioreactor</w:t>
      </w:r>
      <w:r w:rsidR="00C86DAC">
        <w:rPr>
          <w:lang w:val="en-GB"/>
        </w:rPr>
        <w:t xml:space="preserve">, for the production of the mAbs. </w:t>
      </w:r>
      <w:r w:rsidR="009C4F43">
        <w:rPr>
          <w:lang w:val="en-GB"/>
        </w:rPr>
        <w:t xml:space="preserve">The working volume in </w:t>
      </w:r>
      <w:r w:rsidR="00BF3546">
        <w:rPr>
          <w:lang w:val="en-GB"/>
        </w:rPr>
        <w:t>this</w:t>
      </w:r>
      <w:r w:rsidR="009C4F43">
        <w:rPr>
          <w:lang w:val="en-GB"/>
        </w:rPr>
        <w:t xml:space="preserve"> step will start with 1600</w:t>
      </w:r>
      <w:r w:rsidR="00A21B7D">
        <w:rPr>
          <w:lang w:val="en-GB"/>
        </w:rPr>
        <w:t xml:space="preserve"> L</w:t>
      </w:r>
      <w:r w:rsidR="009C4F43">
        <w:rPr>
          <w:lang w:val="en-GB"/>
        </w:rPr>
        <w:t xml:space="preserve">, which also includes the 200L of inoculum from the previous chapter. </w:t>
      </w:r>
      <w:r w:rsidR="00517C8F">
        <w:rPr>
          <w:lang w:val="en-GB"/>
        </w:rPr>
        <w:t xml:space="preserve">Another </w:t>
      </w:r>
      <w:r w:rsidR="002966B0">
        <w:rPr>
          <w:lang w:val="en-GB"/>
        </w:rPr>
        <w:t xml:space="preserve">400L of </w:t>
      </w:r>
      <w:r w:rsidR="004440F6">
        <w:rPr>
          <w:lang w:val="en-GB"/>
        </w:rPr>
        <w:t xml:space="preserve">feed medium will be added to the process on day </w:t>
      </w:r>
      <w:r w:rsidR="002054E5">
        <w:rPr>
          <w:lang w:val="en-GB"/>
        </w:rPr>
        <w:t xml:space="preserve">3. </w:t>
      </w:r>
    </w:p>
    <w:p w:rsidRPr="00E31768" w:rsidR="00456FE5" w:rsidP="00645249" w:rsidRDefault="00456FE5" w14:paraId="05DBE842" w14:textId="1E876D3E">
      <w:pPr>
        <w:rPr>
          <w:rFonts w:ascii="Segoe UI" w:hAnsi="Segoe UI" w:cs="Segoe UI"/>
          <w:sz w:val="18"/>
          <w:szCs w:val="18"/>
          <w:lang w:val="en-GB"/>
        </w:rPr>
      </w:pPr>
      <w:r w:rsidRPr="00E31768">
        <w:rPr>
          <w:rStyle w:val="normaltextrun"/>
          <w:rFonts w:cs="Arial" w:eastAsiaTheme="majorEastAsia"/>
          <w:szCs w:val="22"/>
          <w:lang w:val="en-GB"/>
        </w:rPr>
        <w:t>Only one DSP line is needed for the purification of all four products, since the sequential USP approach provides a new batch each 3.7 days and the total DSP time is 3.8 days. By temporally separating the processes, any contamination between products is avoided.</w:t>
      </w:r>
      <w:r w:rsidRPr="00E31768">
        <w:rPr>
          <w:rStyle w:val="eop"/>
          <w:rFonts w:cs="Arial"/>
          <w:szCs w:val="22"/>
          <w:lang w:val="en-GB"/>
        </w:rPr>
        <w:t> </w:t>
      </w:r>
      <w:r w:rsidRPr="00E31768">
        <w:rPr>
          <w:rStyle w:val="normaltextrun"/>
          <w:rFonts w:cs="Arial" w:eastAsiaTheme="majorEastAsia"/>
          <w:szCs w:val="22"/>
          <w:lang w:val="en-GB"/>
        </w:rPr>
        <w:t xml:space="preserve">For the first chromatography step (protein A capture) the material is introduced into a ÄKTA™ ready XL system, which is flushed and washed by different buffers provided directly from the buffer storage suites over an aseptic connection to a buffer management system. The eluted and purified product is collected in two 2000 L tank. The material is then aseptically connected to an Allegro™ MVP system for virus inactivation, which is also tied to the buffer management system. The same Allegro™ MVP system is used to pump the virus inactivated product through three connected depth filters. The filtrate is collected in a 2000L and 2500L tank, which are subsequentially transported with a drive unit to a second ÄKTA™ ready XL system for cation exchange chromatography (CIEX). The purified product is eluted into a 2000 L tank and transported to a second Allegro™ MVP system for pH adjustment. This step is performed directly in the stirrable 2000 L tank and with buffers provided from the buffer suites in totes. This tank is then brought to a third ÄKTA™ ready XL system for anion exchange </w:t>
      </w:r>
      <w:r w:rsidRPr="00E31768">
        <w:rPr>
          <w:rStyle w:val="normaltextrun"/>
          <w:rFonts w:cs="Arial" w:eastAsiaTheme="majorEastAsia"/>
          <w:szCs w:val="22"/>
          <w:lang w:val="en-GB"/>
        </w:rPr>
        <w:lastRenderedPageBreak/>
        <w:t>chromatography (AIEX). The eluted and purified product is collected in a 2000L tank. Both, CIEX and AIEX ÄKTA systems are managed by one buffer management system. The nanofiltration step is performed on the same Allegro™ MVP system as the pH adjustment step, to which two nanofiltration capsules must be installed. The virus filtered product is collected in a 2000L tank, which is ready to be transported to the ‘DSP V-‘ room. </w:t>
      </w:r>
      <w:r w:rsidRPr="00E31768">
        <w:rPr>
          <w:rStyle w:val="eop"/>
          <w:rFonts w:cs="Arial"/>
          <w:szCs w:val="22"/>
          <w:lang w:val="en-GB"/>
        </w:rPr>
        <w:t> </w:t>
      </w:r>
    </w:p>
    <w:p w:rsidRPr="00E31768" w:rsidR="00456FE5" w:rsidP="00645249" w:rsidRDefault="00456FE5" w14:paraId="6069CD51" w14:textId="0B230468">
      <w:pPr>
        <w:rPr>
          <w:rFonts w:ascii="Segoe UI" w:hAnsi="Segoe UI" w:cs="Segoe UI"/>
          <w:sz w:val="18"/>
          <w:szCs w:val="18"/>
          <w:lang w:val="en-GB"/>
        </w:rPr>
      </w:pPr>
      <w:r w:rsidRPr="00E31768">
        <w:rPr>
          <w:rStyle w:val="normaltextrun"/>
          <w:rFonts w:cs="Arial" w:eastAsiaTheme="majorEastAsia"/>
          <w:szCs w:val="22"/>
          <w:lang w:val="en-GB"/>
        </w:rPr>
        <w:t>Once the product arrives in the viral free zone, it is further processed in a fully automated centrasette TFF system, which is also supplied with buffer by a buffer management system linked to the adjacent buffer storage suites. The ultra- and diafiltrated material is directly connected to one depth filter and then collected in a 500 L tote. The purified bulk material is filled and transported by trolley to the DSP freezing room and finally to the storage room.</w:t>
      </w:r>
      <w:r w:rsidRPr="00E31768">
        <w:rPr>
          <w:rStyle w:val="eop"/>
          <w:rFonts w:cs="Arial"/>
          <w:szCs w:val="22"/>
          <w:lang w:val="en-GB"/>
        </w:rPr>
        <w:t> </w:t>
      </w:r>
    </w:p>
    <w:p w:rsidR="00F017F7" w:rsidP="00577AC1" w:rsidRDefault="00F017F7" w14:paraId="2D102E9B" w14:textId="77777777">
      <w:pPr>
        <w:rPr>
          <w:lang w:val="en-GB"/>
        </w:rPr>
      </w:pPr>
    </w:p>
    <w:p w:rsidR="00603C29" w:rsidP="00603C29" w:rsidRDefault="00165DEE" w14:paraId="206F08A4" w14:textId="77777777">
      <w:pPr>
        <w:keepNext/>
        <w:jc w:val="center"/>
      </w:pPr>
      <w:r w:rsidRPr="00165DEE">
        <w:rPr>
          <w:noProof/>
          <w:lang w:val="en-GB"/>
        </w:rPr>
        <w:lastRenderedPageBreak/>
        <w:drawing>
          <wp:inline distT="0" distB="0" distL="0" distR="0" wp14:anchorId="23A1F95F" wp14:editId="7B7EFF25">
            <wp:extent cx="6301154" cy="7863840"/>
            <wp:effectExtent l="0" t="0" r="4445" b="381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27905" cy="7897226"/>
                    </a:xfrm>
                    <a:prstGeom prst="rect">
                      <a:avLst/>
                    </a:prstGeom>
                  </pic:spPr>
                </pic:pic>
              </a:graphicData>
            </a:graphic>
          </wp:inline>
        </w:drawing>
      </w:r>
    </w:p>
    <w:p w:rsidRPr="00F017F7" w:rsidR="006C368C" w:rsidP="00F017F7" w:rsidRDefault="00603C29" w14:paraId="09E6C7DE" w14:textId="11FA6EF5">
      <w:pPr>
        <w:pStyle w:val="Beschriftung"/>
        <w:jc w:val="left"/>
        <w:rPr>
          <w:lang w:val="en-US"/>
        </w:rPr>
      </w:pPr>
      <w:r w:rsidRPr="00F017F7">
        <w:rPr>
          <w:lang w:val="en-US"/>
        </w:rPr>
        <w:t xml:space="preserve">Figure </w:t>
      </w:r>
      <w:r>
        <w:fldChar w:fldCharType="begin"/>
      </w:r>
      <w:r w:rsidRPr="00F017F7">
        <w:rPr>
          <w:lang w:val="en-US"/>
        </w:rPr>
        <w:instrText xml:space="preserve"> SEQ Figure \* ARABIC </w:instrText>
      </w:r>
      <w:r>
        <w:fldChar w:fldCharType="separate"/>
      </w:r>
      <w:r w:rsidR="00E177FF">
        <w:rPr>
          <w:noProof/>
          <w:lang w:val="en-US"/>
        </w:rPr>
        <w:t>4</w:t>
      </w:r>
      <w:r>
        <w:fldChar w:fldCharType="end"/>
      </w:r>
      <w:r w:rsidRPr="00F017F7" w:rsidR="00F017F7">
        <w:rPr>
          <w:lang w:val="en-US"/>
        </w:rPr>
        <w:t>: Block flow diagram o</w:t>
      </w:r>
      <w:r w:rsidR="00F017F7">
        <w:rPr>
          <w:lang w:val="en-US"/>
        </w:rPr>
        <w:t>f product A.</w:t>
      </w:r>
    </w:p>
    <w:p w:rsidR="00165DEE" w:rsidP="00C92848" w:rsidRDefault="00165DEE" w14:paraId="34D15D95" w14:textId="77777777">
      <w:pPr>
        <w:jc w:val="center"/>
        <w:rPr>
          <w:lang w:val="en-GB"/>
        </w:rPr>
      </w:pPr>
    </w:p>
    <w:p w:rsidR="00165DEE" w:rsidP="00C92848" w:rsidRDefault="00165DEE" w14:paraId="40A0A19A" w14:textId="77777777">
      <w:pPr>
        <w:jc w:val="center"/>
        <w:rPr>
          <w:lang w:val="en-GB"/>
        </w:rPr>
      </w:pPr>
    </w:p>
    <w:p w:rsidR="00603C29" w:rsidP="00603C29" w:rsidRDefault="00875CA0" w14:paraId="268F61CA" w14:textId="77777777">
      <w:pPr>
        <w:keepNext/>
        <w:jc w:val="center"/>
      </w:pPr>
      <w:r w:rsidRPr="00875CA0">
        <w:rPr>
          <w:noProof/>
          <w:lang w:val="en-GB"/>
        </w:rPr>
        <w:lastRenderedPageBreak/>
        <w:drawing>
          <wp:inline distT="0" distB="0" distL="0" distR="0" wp14:anchorId="5A4D3154" wp14:editId="46046997">
            <wp:extent cx="6503679" cy="7673009"/>
            <wp:effectExtent l="0" t="0" r="0" b="444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510911" cy="7681541"/>
                    </a:xfrm>
                    <a:prstGeom prst="rect">
                      <a:avLst/>
                    </a:prstGeom>
                  </pic:spPr>
                </pic:pic>
              </a:graphicData>
            </a:graphic>
          </wp:inline>
        </w:drawing>
      </w:r>
    </w:p>
    <w:p w:rsidR="00875CA0" w:rsidP="00F017F7" w:rsidRDefault="00603C29" w14:paraId="4D53B81F" w14:textId="5BC047E2">
      <w:pPr>
        <w:pStyle w:val="Beschriftung"/>
        <w:jc w:val="left"/>
        <w:rPr>
          <w:lang w:val="en-GB"/>
        </w:rPr>
      </w:pPr>
      <w:r w:rsidRPr="00F017F7">
        <w:rPr>
          <w:lang w:val="en-US"/>
        </w:rPr>
        <w:t xml:space="preserve">Figure </w:t>
      </w:r>
      <w:r>
        <w:fldChar w:fldCharType="begin"/>
      </w:r>
      <w:r w:rsidRPr="00F017F7">
        <w:rPr>
          <w:lang w:val="en-US"/>
        </w:rPr>
        <w:instrText xml:space="preserve"> SEQ Figure \* ARABIC </w:instrText>
      </w:r>
      <w:r>
        <w:fldChar w:fldCharType="separate"/>
      </w:r>
      <w:r w:rsidR="00E177FF">
        <w:rPr>
          <w:noProof/>
          <w:lang w:val="en-US"/>
        </w:rPr>
        <w:t>5</w:t>
      </w:r>
      <w:r>
        <w:fldChar w:fldCharType="end"/>
      </w:r>
      <w:r w:rsidRPr="00F017F7" w:rsidR="00F017F7">
        <w:rPr>
          <w:lang w:val="en-US"/>
        </w:rPr>
        <w:t>: Block flow diagram o</w:t>
      </w:r>
      <w:r w:rsidR="00F017F7">
        <w:rPr>
          <w:lang w:val="en-US"/>
        </w:rPr>
        <w:t>f product B.</w:t>
      </w:r>
    </w:p>
    <w:p w:rsidR="006C368C" w:rsidP="00577AC1" w:rsidRDefault="006C368C" w14:paraId="7EA6A287" w14:textId="77777777">
      <w:pPr>
        <w:rPr>
          <w:lang w:val="en-GB"/>
        </w:rPr>
      </w:pPr>
    </w:p>
    <w:p w:rsidR="00875CA0" w:rsidP="00577AC1" w:rsidRDefault="00875CA0" w14:paraId="11D0F6B2" w14:textId="77777777">
      <w:pPr>
        <w:rPr>
          <w:lang w:val="en-GB"/>
        </w:rPr>
      </w:pPr>
    </w:p>
    <w:p w:rsidR="00603C29" w:rsidP="00603C29" w:rsidRDefault="00E90FED" w14:paraId="053BED96" w14:textId="77777777">
      <w:pPr>
        <w:keepNext/>
        <w:jc w:val="center"/>
      </w:pPr>
      <w:r w:rsidRPr="00E90FED">
        <w:rPr>
          <w:noProof/>
          <w:lang w:val="en-GB"/>
        </w:rPr>
        <w:lastRenderedPageBreak/>
        <w:drawing>
          <wp:inline distT="0" distB="0" distL="0" distR="0" wp14:anchorId="60FC81BF" wp14:editId="4709C706">
            <wp:extent cx="6502922" cy="7768425"/>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49068" cy="7823551"/>
                    </a:xfrm>
                    <a:prstGeom prst="rect">
                      <a:avLst/>
                    </a:prstGeom>
                  </pic:spPr>
                </pic:pic>
              </a:graphicData>
            </a:graphic>
          </wp:inline>
        </w:drawing>
      </w:r>
    </w:p>
    <w:p w:rsidR="00875CA0" w:rsidP="00F017F7" w:rsidRDefault="00603C29" w14:paraId="2F6B1EC7" w14:textId="3FB93794">
      <w:pPr>
        <w:pStyle w:val="Beschriftung"/>
        <w:jc w:val="left"/>
        <w:rPr>
          <w:lang w:val="en-GB"/>
        </w:rPr>
      </w:pPr>
      <w:r w:rsidRPr="00F017F7">
        <w:rPr>
          <w:lang w:val="en-US"/>
        </w:rPr>
        <w:t xml:space="preserve">Figure </w:t>
      </w:r>
      <w:r>
        <w:fldChar w:fldCharType="begin"/>
      </w:r>
      <w:r w:rsidRPr="00F017F7">
        <w:rPr>
          <w:lang w:val="en-US"/>
        </w:rPr>
        <w:instrText xml:space="preserve"> SEQ Figure \* ARABIC </w:instrText>
      </w:r>
      <w:r>
        <w:fldChar w:fldCharType="separate"/>
      </w:r>
      <w:r w:rsidR="00E177FF">
        <w:rPr>
          <w:noProof/>
          <w:lang w:val="en-US"/>
        </w:rPr>
        <w:t>6</w:t>
      </w:r>
      <w:r>
        <w:fldChar w:fldCharType="end"/>
      </w:r>
      <w:r w:rsidRPr="00F017F7" w:rsidR="00F017F7">
        <w:rPr>
          <w:lang w:val="en-US"/>
        </w:rPr>
        <w:t>: Block flow diagram o</w:t>
      </w:r>
      <w:r w:rsidR="00F017F7">
        <w:rPr>
          <w:lang w:val="en-US"/>
        </w:rPr>
        <w:t>f product C.</w:t>
      </w:r>
    </w:p>
    <w:p w:rsidR="00086190" w:rsidP="00E9023D" w:rsidRDefault="00086190" w14:paraId="165A8558" w14:textId="77777777">
      <w:pPr>
        <w:jc w:val="left"/>
        <w:rPr>
          <w:lang w:val="en-GB"/>
        </w:rPr>
      </w:pPr>
    </w:p>
    <w:p w:rsidR="00603C29" w:rsidP="00603C29" w:rsidRDefault="00E9023D" w14:paraId="51911863" w14:textId="77777777">
      <w:pPr>
        <w:keepNext/>
        <w:jc w:val="center"/>
      </w:pPr>
      <w:r w:rsidRPr="00E9023D">
        <w:rPr>
          <w:noProof/>
          <w:lang w:val="en-GB"/>
        </w:rPr>
        <w:lastRenderedPageBreak/>
        <w:drawing>
          <wp:inline distT="0" distB="0" distL="0" distR="0" wp14:anchorId="0972DB3D" wp14:editId="4C63CF05">
            <wp:extent cx="6504037" cy="7895075"/>
            <wp:effectExtent l="0" t="0" r="0" b="0"/>
            <wp:docPr id="41" name="Grafik 4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isch enthält.&#10;&#10;Automatisch generierte Beschreibung"/>
                    <pic:cNvPicPr/>
                  </pic:nvPicPr>
                  <pic:blipFill>
                    <a:blip r:embed="rId25"/>
                    <a:stretch>
                      <a:fillRect/>
                    </a:stretch>
                  </pic:blipFill>
                  <pic:spPr>
                    <a:xfrm>
                      <a:off x="0" y="0"/>
                      <a:ext cx="6557713" cy="7960231"/>
                    </a:xfrm>
                    <a:prstGeom prst="rect">
                      <a:avLst/>
                    </a:prstGeom>
                  </pic:spPr>
                </pic:pic>
              </a:graphicData>
            </a:graphic>
          </wp:inline>
        </w:drawing>
      </w:r>
    </w:p>
    <w:p w:rsidR="00086190" w:rsidP="00F017F7" w:rsidRDefault="00603C29" w14:paraId="3CD3C826" w14:textId="4F74DA40">
      <w:pPr>
        <w:pStyle w:val="Beschriftung"/>
        <w:jc w:val="left"/>
        <w:rPr>
          <w:lang w:val="en-GB"/>
        </w:rPr>
      </w:pPr>
      <w:r w:rsidRPr="00F017F7">
        <w:rPr>
          <w:lang w:val="en-US"/>
        </w:rPr>
        <w:t xml:space="preserve">Figure </w:t>
      </w:r>
      <w:r>
        <w:fldChar w:fldCharType="begin"/>
      </w:r>
      <w:r w:rsidRPr="00F017F7">
        <w:rPr>
          <w:lang w:val="en-US"/>
        </w:rPr>
        <w:instrText xml:space="preserve"> SEQ Figure \* ARABIC </w:instrText>
      </w:r>
      <w:r>
        <w:fldChar w:fldCharType="separate"/>
      </w:r>
      <w:r w:rsidR="00E177FF">
        <w:rPr>
          <w:noProof/>
          <w:lang w:val="en-US"/>
        </w:rPr>
        <w:t>7</w:t>
      </w:r>
      <w:r>
        <w:fldChar w:fldCharType="end"/>
      </w:r>
      <w:r w:rsidRPr="00F017F7" w:rsidR="00F017F7">
        <w:rPr>
          <w:lang w:val="en-US"/>
        </w:rPr>
        <w:t>: Block flow diagram o</w:t>
      </w:r>
      <w:r w:rsidR="00F017F7">
        <w:rPr>
          <w:lang w:val="en-US"/>
        </w:rPr>
        <w:t>f product D.</w:t>
      </w:r>
    </w:p>
    <w:p w:rsidR="00577AC1" w:rsidP="00577AC1" w:rsidRDefault="00577AC1" w14:paraId="7EEA274C" w14:textId="77777777">
      <w:pPr>
        <w:rPr>
          <w:lang w:val="en-GB"/>
        </w:rPr>
      </w:pPr>
    </w:p>
    <w:p w:rsidR="00452548" w:rsidP="00452548" w:rsidRDefault="00452548" w14:paraId="2315B03B" w14:textId="2FCE2445">
      <w:pPr>
        <w:pStyle w:val="berschrift2"/>
      </w:pPr>
      <w:bookmarkStart w:name="_Toc94787032" w:id="25"/>
      <w:bookmarkStart w:name="_Toc95410072" w:id="26"/>
      <w:bookmarkStart w:name="_Toc95410270" w:id="27"/>
      <w:r>
        <w:lastRenderedPageBreak/>
        <w:t>Area schedule</w:t>
      </w:r>
      <w:bookmarkEnd w:id="25"/>
      <w:bookmarkEnd w:id="26"/>
      <w:bookmarkEnd w:id="27"/>
      <w:r w:rsidR="00CE0A0A">
        <w:t xml:space="preserve"> and room list</w:t>
      </w:r>
    </w:p>
    <w:p w:rsidRPr="0027210F" w:rsidR="00B730ED" w:rsidP="00B730ED" w:rsidRDefault="08DFC65B" w14:paraId="4324BE65" w14:textId="77777777">
      <w:pPr>
        <w:rPr>
          <w:lang w:val="en-GB"/>
        </w:rPr>
      </w:pPr>
      <w:r w:rsidRPr="7769AA0C">
        <w:rPr>
          <w:lang w:val="en-GB"/>
        </w:rPr>
        <w:t xml:space="preserve">A HakoBio drawing of the Production facility was used to estimate the area of every room as well as the overall footprint of the building, which has been estimated as circa </w:t>
      </w:r>
      <w:r w:rsidRPr="7769AA0C">
        <w:rPr>
          <w:color w:val="FF0000"/>
          <w:highlight w:val="yellow"/>
          <w:lang w:val="en-GB"/>
        </w:rPr>
        <w:t>XXX</w:t>
      </w:r>
      <w:r w:rsidRPr="7769AA0C">
        <w:rPr>
          <w:lang w:val="en-GB"/>
        </w:rPr>
        <w:t xml:space="preserve"> square meters. The table XXX shows detailed list of every room, sorted by which floor they are on, and process step they are a part of. Moreover, the Biosafety level, the Hygiene class and the function of the relevant rooms are reported in this list. </w:t>
      </w:r>
    </w:p>
    <w:p w:rsidR="00452548" w:rsidP="00452548" w:rsidRDefault="00452548" w14:paraId="3F5866FC" w14:textId="77777777">
      <w:pPr>
        <w:rPr>
          <w:lang w:val="en-GB"/>
        </w:rPr>
      </w:pPr>
    </w:p>
    <w:p w:rsidR="00B730ED" w:rsidP="00452548" w:rsidRDefault="00B730ED" w14:paraId="619C7C4E" w14:textId="1A742908">
      <w:pPr>
        <w:rPr>
          <w:lang w:val="en-GB"/>
        </w:rPr>
      </w:pPr>
      <w:r w:rsidRPr="0027210F">
        <w:rPr>
          <w:noProof/>
          <w:lang w:val="en-GB"/>
        </w:rPr>
        <w:drawing>
          <wp:inline distT="0" distB="0" distL="0" distR="0" wp14:anchorId="7556CDC7" wp14:editId="1F2CDE48">
            <wp:extent cx="6120130" cy="3634105"/>
            <wp:effectExtent l="38100" t="38100" r="39370" b="36195"/>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0130" cy="3634105"/>
                    </a:xfrm>
                    <a:prstGeom prst="rect">
                      <a:avLst/>
                    </a:prstGeom>
                    <a:noFill/>
                    <a:ln w="28575">
                      <a:solidFill>
                        <a:srgbClr val="FF0000"/>
                      </a:solidFill>
                    </a:ln>
                  </pic:spPr>
                </pic:pic>
              </a:graphicData>
            </a:graphic>
          </wp:inline>
        </w:drawing>
      </w:r>
    </w:p>
    <w:p w:rsidR="00B730ED" w:rsidP="004D4746" w:rsidRDefault="004D4746" w14:paraId="376071E7" w14:textId="315BBD99">
      <w:pPr>
        <w:pStyle w:val="berschrift3"/>
        <w:rPr>
          <w:lang w:val="en-GB"/>
        </w:rPr>
      </w:pPr>
      <w:r>
        <w:rPr>
          <w:lang w:val="en-GB"/>
        </w:rPr>
        <w:t>Biosafety</w:t>
      </w:r>
      <w:r w:rsidR="00135B48">
        <w:rPr>
          <w:lang w:val="en-GB"/>
        </w:rPr>
        <w:t xml:space="preserve"> leves</w:t>
      </w:r>
    </w:p>
    <w:p w:rsidR="004D4746" w:rsidP="004D4746" w:rsidRDefault="004D4746" w14:paraId="4CD0DE55" w14:textId="77777777">
      <w:pPr>
        <w:rPr>
          <w:lang w:val="en-GB"/>
        </w:rPr>
      </w:pPr>
    </w:p>
    <w:p w:rsidRPr="004D4746" w:rsidR="004D4746" w:rsidP="000C4D8A" w:rsidRDefault="000C4D8A" w14:paraId="370DE87F" w14:textId="02B45DBA">
      <w:pPr>
        <w:pStyle w:val="berschrift3"/>
        <w:rPr>
          <w:lang w:val="en-GB"/>
        </w:rPr>
      </w:pPr>
      <w:r>
        <w:rPr>
          <w:lang w:val="en-GB"/>
        </w:rPr>
        <w:t>Area classification</w:t>
      </w:r>
    </w:p>
    <w:p w:rsidRPr="00452548" w:rsidR="00452548" w:rsidP="00452548" w:rsidRDefault="00452548" w14:paraId="76863E43" w14:textId="77777777">
      <w:pPr>
        <w:rPr>
          <w:lang w:val="en-GB"/>
        </w:rPr>
      </w:pPr>
    </w:p>
    <w:p w:rsidR="00E85524" w:rsidP="00FB1C54" w:rsidRDefault="00BE2780" w14:paraId="2290DB5D" w14:textId="7AE723C8">
      <w:pPr>
        <w:pStyle w:val="berschrift3"/>
      </w:pPr>
      <w:bookmarkStart w:name="_Toc94787033" w:id="28"/>
      <w:bookmarkStart w:name="_Toc95410073" w:id="29"/>
      <w:bookmarkStart w:name="_Toc95410271" w:id="30"/>
      <w:r>
        <w:t>Zone Concept</w:t>
      </w:r>
      <w:bookmarkEnd w:id="28"/>
      <w:bookmarkEnd w:id="29"/>
      <w:bookmarkEnd w:id="30"/>
    </w:p>
    <w:p w:rsidRPr="00C316BA" w:rsidR="00BE2780" w:rsidP="00BE2780" w:rsidRDefault="00BE2780" w14:paraId="0328C18E" w14:textId="2A67BE5A">
      <w:pPr>
        <w:rPr>
          <w:lang w:val="en-GB"/>
        </w:rPr>
      </w:pPr>
      <w:r w:rsidRPr="008B1B26">
        <w:rPr>
          <w:lang w:val="en-GB"/>
        </w:rPr>
        <w:t xml:space="preserve">The </w:t>
      </w:r>
      <w:r w:rsidRPr="7769AA0C">
        <w:rPr>
          <w:color w:val="FF0000"/>
          <w:highlight w:val="yellow"/>
          <w:lang w:val="en-GB"/>
        </w:rPr>
        <w:t>figures X-Z</w:t>
      </w:r>
      <w:r w:rsidRPr="7769AA0C">
        <w:rPr>
          <w:color w:val="FF0000"/>
          <w:lang w:val="en-GB"/>
        </w:rPr>
        <w:t xml:space="preserve"> </w:t>
      </w:r>
      <w:r w:rsidRPr="7769AA0C">
        <w:rPr>
          <w:lang w:val="en-GB"/>
        </w:rPr>
        <w:t>present</w:t>
      </w:r>
      <w:r>
        <w:rPr>
          <w:lang w:val="en-GB"/>
        </w:rPr>
        <w:t xml:space="preserve"> a schematic view of the zone concept for the production site. </w:t>
      </w:r>
      <w:r w:rsidRPr="7769AA0C">
        <w:rPr>
          <w:lang w:val="en-GB"/>
        </w:rPr>
        <w:t>In these schemes</w:t>
      </w:r>
      <w:r>
        <w:rPr>
          <w:lang w:val="en-GB"/>
        </w:rPr>
        <w:t xml:space="preserve">, the dimensions are not representative to the real production facility. The zone concept was designed in a way to avoid cross-contamination when moving the product to and from the different production steps. The different colours of the rooms correspond to their hygiene zones, with D-class in yellow, C-class in green, Controlled-not-Classified (CNC) in grey and non-classified </w:t>
      </w:r>
      <w:r w:rsidRPr="7769AA0C">
        <w:rPr>
          <w:lang w:val="en-GB"/>
        </w:rPr>
        <w:t xml:space="preserve">(NC) </w:t>
      </w:r>
      <w:r>
        <w:rPr>
          <w:lang w:val="en-GB"/>
        </w:rPr>
        <w:t>in white. The grey</w:t>
      </w:r>
      <w:r w:rsidRPr="12172EF6" w:rsidR="07DEA41D">
        <w:rPr>
          <w:lang w:val="en-GB"/>
        </w:rPr>
        <w:t>-yellow</w:t>
      </w:r>
      <w:r>
        <w:rPr>
          <w:lang w:val="en-GB"/>
        </w:rPr>
        <w:t xml:space="preserve"> boxes represent the airlocks, which are necessary for material and </w:t>
      </w:r>
      <w:r>
        <w:rPr>
          <w:lang w:val="en-GB"/>
        </w:rPr>
        <w:lastRenderedPageBreak/>
        <w:t xml:space="preserve">personnel to change rooms with different hygiene classes safely. The </w:t>
      </w:r>
      <w:r w:rsidR="002C45A7">
        <w:rPr>
          <w:lang w:val="en-GB"/>
        </w:rPr>
        <w:t>p</w:t>
      </w:r>
      <w:r>
        <w:rPr>
          <w:lang w:val="en-GB"/>
        </w:rPr>
        <w:t xml:space="preserve">ersonnel movements are depicted with blue arrows, the </w:t>
      </w:r>
      <w:r w:rsidR="002C45A7">
        <w:rPr>
          <w:lang w:val="en-GB"/>
        </w:rPr>
        <w:t>p</w:t>
      </w:r>
      <w:r>
        <w:rPr>
          <w:lang w:val="en-GB"/>
        </w:rPr>
        <w:t xml:space="preserve">roduct with red arrows, the waste in green and finally the material flow is represented by purple arrows. </w:t>
      </w:r>
    </w:p>
    <w:p w:rsidR="1626F083" w:rsidP="1626F083" w:rsidRDefault="1626F083" w14:paraId="5DD8F298" w14:textId="7B6235FB">
      <w:pPr>
        <w:rPr>
          <w:lang w:val="en-GB"/>
        </w:rPr>
      </w:pPr>
      <w:r w:rsidRPr="7769AA0C">
        <w:rPr>
          <w:lang w:val="en-GB"/>
        </w:rPr>
        <w:t xml:space="preserve">The following </w:t>
      </w:r>
      <w:r w:rsidRPr="7769AA0C">
        <w:rPr>
          <w:color w:val="FF0000"/>
          <w:highlight w:val="yellow"/>
          <w:lang w:val="en-GB"/>
        </w:rPr>
        <w:t>figure X</w:t>
      </w:r>
      <w:r w:rsidRPr="7769AA0C">
        <w:rPr>
          <w:color w:val="FF0000"/>
          <w:lang w:val="en-GB"/>
        </w:rPr>
        <w:t xml:space="preserve"> </w:t>
      </w:r>
      <w:r w:rsidRPr="7769AA0C">
        <w:rPr>
          <w:lang w:val="en-GB"/>
        </w:rPr>
        <w:t xml:space="preserve">depicts zone concept of the actual biopharmaceutical production facilities located on the ground floor. It is shown that only DSP and the inoculum lab are specified as class C. The administration is the only room which is CNC. Finally, the quality control, the Media/Buffer </w:t>
      </w:r>
      <w:r w:rsidRPr="7769AA0C" w:rsidR="267897B4">
        <w:rPr>
          <w:lang w:val="en-GB"/>
        </w:rPr>
        <w:t>preparation</w:t>
      </w:r>
      <w:r w:rsidRPr="7769AA0C">
        <w:rPr>
          <w:lang w:val="en-GB"/>
        </w:rPr>
        <w:t xml:space="preserve"> and storage, as well as the USP production and harvest operate under class D requirements.</w:t>
      </w:r>
    </w:p>
    <w:p w:rsidR="792358D3" w:rsidP="5A87F42A" w:rsidRDefault="792358D3" w14:paraId="28ACE49F" w14:textId="70E3424D">
      <w:pPr>
        <w:jc w:val="center"/>
      </w:pPr>
      <w:r>
        <w:rPr>
          <w:noProof/>
        </w:rPr>
        <w:drawing>
          <wp:inline distT="0" distB="0" distL="0" distR="0" wp14:anchorId="158677CC" wp14:editId="7EC2FAB6">
            <wp:extent cx="5865962" cy="4010025"/>
            <wp:effectExtent l="0" t="0" r="0" b="0"/>
            <wp:docPr id="541563842" name="Picture 541563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5638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65962" cy="4010025"/>
                    </a:xfrm>
                    <a:prstGeom prst="rect">
                      <a:avLst/>
                    </a:prstGeom>
                  </pic:spPr>
                </pic:pic>
              </a:graphicData>
            </a:graphic>
          </wp:inline>
        </w:drawing>
      </w:r>
    </w:p>
    <w:p w:rsidR="1626F083" w:rsidP="1626F083" w:rsidRDefault="1626F083" w14:paraId="30941E9D" w14:textId="7BAA38C0">
      <w:pPr>
        <w:rPr>
          <w:lang w:val="en-GB"/>
        </w:rPr>
      </w:pPr>
      <w:r w:rsidRPr="1626F083">
        <w:rPr>
          <w:lang w:val="en-GB"/>
        </w:rPr>
        <w:t xml:space="preserve">Employees who enter the building may reach the specified area through a personnel airlock. In case of material that is required for production can either be brought into the zone D by passing the material airlock or directly from the warehouse. To reach the more strictly classified zone C both material and personnel </w:t>
      </w:r>
      <w:r w:rsidRPr="1626F083" w:rsidR="00061BA8">
        <w:rPr>
          <w:lang w:val="en-GB"/>
        </w:rPr>
        <w:t>must</w:t>
      </w:r>
      <w:r w:rsidRPr="1626F083">
        <w:rPr>
          <w:lang w:val="en-GB"/>
        </w:rPr>
        <w:t xml:space="preserve"> cross another airlock.</w:t>
      </w:r>
    </w:p>
    <w:p w:rsidR="1626F083" w:rsidP="1626F083" w:rsidRDefault="1626F083" w14:paraId="07DCA38D" w14:textId="066AA0E6">
      <w:pPr>
        <w:rPr>
          <w:lang w:val="en-GB"/>
        </w:rPr>
      </w:pPr>
      <w:r w:rsidRPr="7769AA0C">
        <w:rPr>
          <w:lang w:val="en-GB"/>
        </w:rPr>
        <w:t xml:space="preserve">In the </w:t>
      </w:r>
      <w:r w:rsidRPr="7769AA0C">
        <w:rPr>
          <w:color w:val="FF0000"/>
          <w:highlight w:val="yellow"/>
          <w:lang w:val="en-GB"/>
        </w:rPr>
        <w:t>figure Y</w:t>
      </w:r>
      <w:r w:rsidRPr="7769AA0C">
        <w:rPr>
          <w:lang w:val="en-GB"/>
        </w:rPr>
        <w:t xml:space="preserve"> the zone concept of the 1</w:t>
      </w:r>
      <w:r w:rsidRPr="7769AA0C">
        <w:rPr>
          <w:vertAlign w:val="superscript"/>
          <w:lang w:val="en-GB"/>
        </w:rPr>
        <w:t>st</w:t>
      </w:r>
      <w:r w:rsidRPr="7769AA0C">
        <w:rPr>
          <w:lang w:val="en-GB"/>
        </w:rPr>
        <w:t xml:space="preserve"> floor is visible. As there are no critical processes performed here, it makes no sense to apply a classified zone on this floor. Furthermore, the operation under classified areas causes higher costs and the additional clothing maybe uncomfortable for the employees. Therefore, the enter floor is a non-classified area.</w:t>
      </w:r>
    </w:p>
    <w:p w:rsidR="1626F083" w:rsidP="1626F083" w:rsidRDefault="1626F083" w14:paraId="07839A80" w14:textId="499ADF1A">
      <w:pPr>
        <w:jc w:val="center"/>
      </w:pPr>
    </w:p>
    <w:p w:rsidR="00061BA8" w:rsidP="00061BA8" w:rsidRDefault="5A87F42A" w14:paraId="74289347" w14:textId="77777777">
      <w:pPr>
        <w:keepNext/>
        <w:jc w:val="center"/>
      </w:pPr>
      <w:r>
        <w:rPr>
          <w:noProof/>
        </w:rPr>
        <w:lastRenderedPageBreak/>
        <w:drawing>
          <wp:inline distT="0" distB="0" distL="0" distR="0" wp14:anchorId="1F03EB8C" wp14:editId="5BEC364D">
            <wp:extent cx="4181475" cy="4572000"/>
            <wp:effectExtent l="0" t="0" r="0" b="0"/>
            <wp:docPr id="230723818" name="Picture 230723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7238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81475" cy="4572000"/>
                    </a:xfrm>
                    <a:prstGeom prst="rect">
                      <a:avLst/>
                    </a:prstGeom>
                  </pic:spPr>
                </pic:pic>
              </a:graphicData>
            </a:graphic>
          </wp:inline>
        </w:drawing>
      </w:r>
    </w:p>
    <w:p w:rsidRPr="00061BA8" w:rsidR="00AE32AB" w:rsidP="00061BA8" w:rsidRDefault="00061BA8" w14:paraId="0C9C0155" w14:textId="22977903">
      <w:pPr>
        <w:pStyle w:val="Beschriftung"/>
        <w:jc w:val="left"/>
        <w:rPr>
          <w:lang w:val="en-US"/>
        </w:rPr>
      </w:pPr>
      <w:r w:rsidRPr="00061BA8">
        <w:rPr>
          <w:lang w:val="en-US"/>
        </w:rPr>
        <w:t xml:space="preserve">Figure </w:t>
      </w:r>
      <w:r>
        <w:fldChar w:fldCharType="begin"/>
      </w:r>
      <w:r w:rsidRPr="00061BA8">
        <w:rPr>
          <w:lang w:val="en-US"/>
        </w:rPr>
        <w:instrText xml:space="preserve"> SEQ Figure \* ARABIC </w:instrText>
      </w:r>
      <w:r>
        <w:fldChar w:fldCharType="separate"/>
      </w:r>
      <w:r w:rsidRPr="00061BA8">
        <w:rPr>
          <w:noProof/>
          <w:lang w:val="en-US"/>
        </w:rPr>
        <w:t>8</w:t>
      </w:r>
      <w:r>
        <w:fldChar w:fldCharType="end"/>
      </w:r>
      <w:r w:rsidRPr="00061BA8">
        <w:rPr>
          <w:lang w:val="en-US"/>
        </w:rPr>
        <w:t xml:space="preserve">: Zone concept of the </w:t>
      </w:r>
      <w:r w:rsidRPr="1626F083" w:rsidR="006C2815">
        <w:rPr>
          <w:lang w:val="en-GB"/>
        </w:rPr>
        <w:t>1</w:t>
      </w:r>
      <w:r w:rsidRPr="1626F083" w:rsidR="006C2815">
        <w:rPr>
          <w:vertAlign w:val="superscript"/>
          <w:lang w:val="en-GB"/>
        </w:rPr>
        <w:t>st</w:t>
      </w:r>
      <w:r w:rsidRPr="1626F083" w:rsidR="006C2815">
        <w:rPr>
          <w:lang w:val="en-GB"/>
        </w:rPr>
        <w:t xml:space="preserve"> floor</w:t>
      </w:r>
      <w:r w:rsidR="0047681B">
        <w:rPr>
          <w:lang w:val="en-GB"/>
        </w:rPr>
        <w:t>. Many office and conference rooms are located on this floor.</w:t>
      </w:r>
    </w:p>
    <w:p w:rsidR="1626F083" w:rsidP="1626F083" w:rsidRDefault="1626F083" w14:paraId="62E09426" w14:textId="066E7FAE">
      <w:pPr>
        <w:rPr>
          <w:lang w:val="en-GB"/>
        </w:rPr>
      </w:pPr>
      <w:r w:rsidRPr="7769AA0C">
        <w:rPr>
          <w:lang w:val="en-GB"/>
        </w:rPr>
        <w:t>The zone concept of the 2</w:t>
      </w:r>
      <w:r w:rsidRPr="7769AA0C">
        <w:rPr>
          <w:vertAlign w:val="superscript"/>
          <w:lang w:val="en-GB"/>
        </w:rPr>
        <w:t>nd</w:t>
      </w:r>
      <w:r w:rsidRPr="7769AA0C">
        <w:rPr>
          <w:lang w:val="en-GB"/>
        </w:rPr>
        <w:t xml:space="preserve"> floor is shown in the </w:t>
      </w:r>
      <w:r w:rsidRPr="7769AA0C">
        <w:rPr>
          <w:color w:val="FF0000"/>
          <w:highlight w:val="yellow"/>
          <w:lang w:val="en-GB"/>
        </w:rPr>
        <w:t xml:space="preserve">figure </w:t>
      </w:r>
      <w:r w:rsidRPr="7769AA0C" w:rsidR="267897B4">
        <w:rPr>
          <w:color w:val="FF0000"/>
          <w:highlight w:val="yellow"/>
          <w:lang w:val="en-GB"/>
        </w:rPr>
        <w:t>Z</w:t>
      </w:r>
      <w:r w:rsidRPr="7769AA0C">
        <w:rPr>
          <w:lang w:val="en-GB"/>
        </w:rPr>
        <w:t>. On this level the HVAC system is installed. Due to the fact that no product critical process steps are executed here either, the entire floor is a NC area.</w:t>
      </w:r>
    </w:p>
    <w:p w:rsidR="5A87F42A" w:rsidP="5A87F42A" w:rsidRDefault="5A87F42A" w14:paraId="5C08D8E7" w14:textId="2F0DB488">
      <w:pPr>
        <w:jc w:val="center"/>
      </w:pPr>
      <w:r>
        <w:rPr>
          <w:noProof/>
        </w:rPr>
        <w:lastRenderedPageBreak/>
        <w:drawing>
          <wp:inline distT="0" distB="0" distL="0" distR="0" wp14:anchorId="447DA19C" wp14:editId="00E11677">
            <wp:extent cx="4181475" cy="4572000"/>
            <wp:effectExtent l="0" t="0" r="0" b="0"/>
            <wp:docPr id="1360455985" name="Picture 1360455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81475" cy="4572000"/>
                    </a:xfrm>
                    <a:prstGeom prst="rect">
                      <a:avLst/>
                    </a:prstGeom>
                  </pic:spPr>
                </pic:pic>
              </a:graphicData>
            </a:graphic>
          </wp:inline>
        </w:drawing>
      </w:r>
    </w:p>
    <w:p w:rsidR="00AE32AB" w:rsidP="00BE2780" w:rsidRDefault="00BE2780" w14:paraId="3CDF12E6" w14:textId="7F3CF01D">
      <w:pPr>
        <w:pStyle w:val="berschrift2"/>
      </w:pPr>
      <w:bookmarkStart w:name="_Toc94787034" w:id="31"/>
      <w:bookmarkStart w:name="_Toc95410074" w:id="32"/>
      <w:bookmarkStart w:name="_Toc95410272" w:id="33"/>
      <w:r>
        <w:t>Height Concept</w:t>
      </w:r>
      <w:bookmarkEnd w:id="31"/>
      <w:bookmarkEnd w:id="32"/>
      <w:bookmarkEnd w:id="33"/>
    </w:p>
    <w:p w:rsidR="00185BCD" w:rsidP="00BD1459" w:rsidRDefault="002A6B56" w14:paraId="019CD0B1" w14:textId="77777777">
      <w:pPr>
        <w:rPr>
          <w:lang w:val="en-GB"/>
        </w:rPr>
      </w:pPr>
      <w:r>
        <w:rPr>
          <w:lang w:val="en-GB"/>
        </w:rPr>
        <w:t xml:space="preserve">The hight concept defines </w:t>
      </w:r>
      <w:r w:rsidR="00582699">
        <w:rPr>
          <w:lang w:val="en-GB"/>
        </w:rPr>
        <w:t>how many floors the production facility needs and the height of every</w:t>
      </w:r>
      <w:r w:rsidR="00865548">
        <w:rPr>
          <w:lang w:val="en-GB"/>
        </w:rPr>
        <w:t xml:space="preserve"> specific</w:t>
      </w:r>
      <w:r w:rsidR="00582699">
        <w:rPr>
          <w:lang w:val="en-GB"/>
        </w:rPr>
        <w:t xml:space="preserve"> </w:t>
      </w:r>
      <w:r w:rsidR="00A81930">
        <w:rPr>
          <w:lang w:val="en-GB"/>
        </w:rPr>
        <w:t>floo</w:t>
      </w:r>
      <w:r w:rsidR="00865548">
        <w:rPr>
          <w:lang w:val="en-GB"/>
        </w:rPr>
        <w:t>r</w:t>
      </w:r>
      <w:r w:rsidR="00176182">
        <w:rPr>
          <w:lang w:val="en-GB"/>
        </w:rPr>
        <w:t xml:space="preserve">. </w:t>
      </w:r>
      <w:r w:rsidR="00A9224B">
        <w:rPr>
          <w:lang w:val="en-GB"/>
        </w:rPr>
        <w:t xml:space="preserve">As it is seen in the </w:t>
      </w:r>
      <w:r w:rsidRPr="00A9224B" w:rsidR="00A9224B">
        <w:rPr>
          <w:highlight w:val="yellow"/>
          <w:lang w:val="en-GB"/>
        </w:rPr>
        <w:t>figure …</w:t>
      </w:r>
      <w:r w:rsidR="00A9224B">
        <w:rPr>
          <w:lang w:val="en-GB"/>
        </w:rPr>
        <w:t>, the production facility consists of 4 flours, a ware</w:t>
      </w:r>
      <w:r w:rsidR="00881AA4">
        <w:rPr>
          <w:lang w:val="en-GB"/>
        </w:rPr>
        <w:t>house attached to the building and an entrance at the production floor(ground floor).</w:t>
      </w:r>
      <w:r w:rsidR="00B9104E">
        <w:rPr>
          <w:lang w:val="en-GB"/>
        </w:rPr>
        <w:t xml:space="preserve"> </w:t>
      </w:r>
      <w:r w:rsidRPr="003F7454" w:rsidR="00B9104E">
        <w:rPr>
          <w:lang w:val="en-GB"/>
        </w:rPr>
        <w:t>The height of</w:t>
      </w:r>
      <w:r w:rsidR="00B9104E">
        <w:rPr>
          <w:lang w:val="en-GB"/>
        </w:rPr>
        <w:t xml:space="preserve"> the floors was defined according to the necessary equipment that will be used in them.</w:t>
      </w:r>
      <w:r w:rsidR="006218E6">
        <w:rPr>
          <w:lang w:val="en-GB"/>
        </w:rPr>
        <w:t xml:space="preserve"> The different heights are listed in the </w:t>
      </w:r>
      <w:r w:rsidRPr="006218E6" w:rsidR="006218E6">
        <w:rPr>
          <w:highlight w:val="yellow"/>
          <w:lang w:val="en-GB"/>
        </w:rPr>
        <w:t>table …</w:t>
      </w:r>
      <w:r w:rsidR="006218E6">
        <w:rPr>
          <w:lang w:val="en-GB"/>
        </w:rPr>
        <w:t xml:space="preserve"> .</w:t>
      </w:r>
      <w:r w:rsidR="00881AA4">
        <w:rPr>
          <w:lang w:val="en-GB"/>
        </w:rPr>
        <w:t xml:space="preserve"> </w:t>
      </w:r>
    </w:p>
    <w:p w:rsidRPr="00BD1459" w:rsidR="00BD1459" w:rsidP="00BD1459" w:rsidRDefault="006218E6" w14:paraId="1C834289" w14:textId="31D60F65">
      <w:pPr>
        <w:rPr>
          <w:lang w:val="en-GB"/>
        </w:rPr>
      </w:pPr>
      <w:r>
        <w:rPr>
          <w:lang w:val="en-GB"/>
        </w:rPr>
        <w:t>Production of the different mAb products and their respective quality control</w:t>
      </w:r>
      <w:r w:rsidR="00B9104E">
        <w:rPr>
          <w:lang w:val="en-GB"/>
        </w:rPr>
        <w:t xml:space="preserve"> will take place on the ground floor. </w:t>
      </w:r>
      <w:r w:rsidR="00AD22DB">
        <w:rPr>
          <w:lang w:val="en-GB"/>
        </w:rPr>
        <w:t>The overall height of the production floor will be 3 meters with exception to the media</w:t>
      </w:r>
      <w:r w:rsidR="00B3500A">
        <w:rPr>
          <w:lang w:val="en-GB"/>
        </w:rPr>
        <w:t>-</w:t>
      </w:r>
      <w:r w:rsidR="00AD22DB">
        <w:rPr>
          <w:lang w:val="en-GB"/>
        </w:rPr>
        <w:t xml:space="preserve"> and buffer</w:t>
      </w:r>
      <w:r w:rsidR="00B3500A">
        <w:rPr>
          <w:lang w:val="en-GB"/>
        </w:rPr>
        <w:t>-</w:t>
      </w:r>
      <w:r w:rsidR="00864370">
        <w:rPr>
          <w:lang w:val="en-GB"/>
        </w:rPr>
        <w:t>preparation</w:t>
      </w:r>
      <w:r w:rsidR="00B3500A">
        <w:rPr>
          <w:lang w:val="en-GB"/>
        </w:rPr>
        <w:t>/</w:t>
      </w:r>
      <w:r w:rsidR="00864370">
        <w:rPr>
          <w:lang w:val="en-GB"/>
        </w:rPr>
        <w:t>storage room for the reason</w:t>
      </w:r>
      <w:r w:rsidR="00B3500A">
        <w:rPr>
          <w:lang w:val="en-GB"/>
        </w:rPr>
        <w:t xml:space="preserve">, that </w:t>
      </w:r>
      <w:r w:rsidR="00632B85">
        <w:rPr>
          <w:lang w:val="en-GB"/>
        </w:rPr>
        <w:t>these</w:t>
      </w:r>
      <w:r w:rsidR="00B3500A">
        <w:rPr>
          <w:lang w:val="en-GB"/>
        </w:rPr>
        <w:t xml:space="preserve"> sections have the </w:t>
      </w:r>
      <w:r w:rsidR="00E943EE">
        <w:rPr>
          <w:lang w:val="en-GB"/>
        </w:rPr>
        <w:t xml:space="preserve">highest </w:t>
      </w:r>
      <w:r w:rsidR="00045188">
        <w:rPr>
          <w:lang w:val="en-GB"/>
        </w:rPr>
        <w:t>containers</w:t>
      </w:r>
      <w:r w:rsidR="00E943EE">
        <w:rPr>
          <w:lang w:val="en-GB"/>
        </w:rPr>
        <w:t xml:space="preserve"> in </w:t>
      </w:r>
      <w:r w:rsidR="00045188">
        <w:rPr>
          <w:lang w:val="en-GB"/>
        </w:rPr>
        <w:t>the production area. Additional crawl</w:t>
      </w:r>
      <w:r w:rsidR="00617F93">
        <w:rPr>
          <w:lang w:val="en-GB"/>
        </w:rPr>
        <w:t xml:space="preserve"> space for maintenance of the air ventilation system is </w:t>
      </w:r>
      <w:r w:rsidR="008C0BC6">
        <w:rPr>
          <w:lang w:val="en-GB"/>
        </w:rPr>
        <w:t>implemented. The</w:t>
      </w:r>
      <w:r w:rsidR="00812F29">
        <w:rPr>
          <w:lang w:val="en-GB"/>
        </w:rPr>
        <w:t xml:space="preserve"> basement houses different utilities that a production facility needs to be fully functional</w:t>
      </w:r>
      <w:r w:rsidR="00534239">
        <w:rPr>
          <w:lang w:val="en-GB"/>
        </w:rPr>
        <w:t xml:space="preserve"> and technical areas for data storage or power generators</w:t>
      </w:r>
      <w:r w:rsidR="00812F29">
        <w:rPr>
          <w:lang w:val="en-GB"/>
        </w:rPr>
        <w:t xml:space="preserve">. </w:t>
      </w:r>
      <w:r w:rsidR="00665A7E">
        <w:rPr>
          <w:lang w:val="en-GB"/>
        </w:rPr>
        <w:t>S</w:t>
      </w:r>
      <w:r w:rsidR="00834BD1">
        <w:rPr>
          <w:lang w:val="en-GB"/>
        </w:rPr>
        <w:t xml:space="preserve">everal areas were </w:t>
      </w:r>
      <w:r w:rsidR="00A9243D">
        <w:rPr>
          <w:lang w:val="en-GB"/>
        </w:rPr>
        <w:t>allocated</w:t>
      </w:r>
      <w:r w:rsidR="00990B9C">
        <w:rPr>
          <w:lang w:val="en-GB"/>
        </w:rPr>
        <w:t xml:space="preserve"> for WFI</w:t>
      </w:r>
      <w:r w:rsidR="00C17C28">
        <w:rPr>
          <w:lang w:val="en-GB"/>
        </w:rPr>
        <w:t>-production</w:t>
      </w:r>
      <w:r w:rsidR="005A266B">
        <w:rPr>
          <w:lang w:val="en-GB"/>
        </w:rPr>
        <w:t>, which will be used in trough out the</w:t>
      </w:r>
      <w:r w:rsidR="00747582">
        <w:rPr>
          <w:lang w:val="en-GB"/>
        </w:rPr>
        <w:t xml:space="preserve"> mAb</w:t>
      </w:r>
      <w:r w:rsidR="005A266B">
        <w:rPr>
          <w:lang w:val="en-GB"/>
        </w:rPr>
        <w:t xml:space="preserve"> production</w:t>
      </w:r>
      <w:r w:rsidR="00C17C28">
        <w:rPr>
          <w:lang w:val="en-GB"/>
        </w:rPr>
        <w:t xml:space="preserve"> processes</w:t>
      </w:r>
      <w:r w:rsidR="005A266B">
        <w:rPr>
          <w:lang w:val="en-GB"/>
        </w:rPr>
        <w:t xml:space="preserve">, as well as several containers for </w:t>
      </w:r>
      <w:r w:rsidR="004165E6">
        <w:rPr>
          <w:lang w:val="en-GB"/>
        </w:rPr>
        <w:t>containment and waste neutralisation. Also</w:t>
      </w:r>
      <w:r w:rsidR="00632B85">
        <w:rPr>
          <w:lang w:val="en-GB"/>
        </w:rPr>
        <w:t>,</w:t>
      </w:r>
      <w:r w:rsidR="004165E6">
        <w:rPr>
          <w:lang w:val="en-GB"/>
        </w:rPr>
        <w:t xml:space="preserve"> power </w:t>
      </w:r>
      <w:r w:rsidR="00BC1E26">
        <w:rPr>
          <w:lang w:val="en-GB"/>
        </w:rPr>
        <w:t>and</w:t>
      </w:r>
      <w:r w:rsidR="004165E6">
        <w:rPr>
          <w:lang w:val="en-GB"/>
        </w:rPr>
        <w:t xml:space="preserve"> </w:t>
      </w:r>
      <w:r w:rsidR="000E2237">
        <w:rPr>
          <w:lang w:val="en-GB"/>
        </w:rPr>
        <w:t>emergency generators</w:t>
      </w:r>
      <w:r w:rsidR="00BC1E26">
        <w:rPr>
          <w:lang w:val="en-GB"/>
        </w:rPr>
        <w:t xml:space="preserve"> to provide electricity to the whole facility</w:t>
      </w:r>
      <w:r w:rsidR="00747582">
        <w:rPr>
          <w:lang w:val="en-GB"/>
        </w:rPr>
        <w:t xml:space="preserve">, even in cases such as power outages. The first floor </w:t>
      </w:r>
      <w:r w:rsidR="00632B85">
        <w:rPr>
          <w:lang w:val="en-GB"/>
        </w:rPr>
        <w:t>consists</w:t>
      </w:r>
      <w:r w:rsidR="00747582">
        <w:rPr>
          <w:lang w:val="en-GB"/>
        </w:rPr>
        <w:t xml:space="preserve"> of offices</w:t>
      </w:r>
      <w:r w:rsidR="00650C3E">
        <w:rPr>
          <w:lang w:val="en-GB"/>
        </w:rPr>
        <w:t xml:space="preserve"> for the employees and conference rooms</w:t>
      </w:r>
      <w:r w:rsidR="00C169A5">
        <w:rPr>
          <w:lang w:val="en-GB"/>
        </w:rPr>
        <w:t>. A height of 5 meters w</w:t>
      </w:r>
      <w:r w:rsidR="00A936E5">
        <w:rPr>
          <w:lang w:val="en-GB"/>
        </w:rPr>
        <w:t>as</w:t>
      </w:r>
      <w:r w:rsidR="00B133FC">
        <w:rPr>
          <w:lang w:val="en-GB"/>
        </w:rPr>
        <w:t xml:space="preserve"> determined for</w:t>
      </w:r>
      <w:r w:rsidR="00C169A5">
        <w:rPr>
          <w:lang w:val="en-GB"/>
        </w:rPr>
        <w:t xml:space="preserve"> this floor to </w:t>
      </w:r>
      <w:r w:rsidR="00314C9A">
        <w:rPr>
          <w:lang w:val="en-GB"/>
        </w:rPr>
        <w:t xml:space="preserve">leave enough space for </w:t>
      </w:r>
      <w:r w:rsidR="00990238">
        <w:rPr>
          <w:lang w:val="en-GB"/>
        </w:rPr>
        <w:t xml:space="preserve">interior design ideas to build a pleasing atmosphere for the </w:t>
      </w:r>
      <w:r w:rsidR="00C46E2D">
        <w:rPr>
          <w:lang w:val="en-GB"/>
        </w:rPr>
        <w:t>future</w:t>
      </w:r>
      <w:r w:rsidR="00990238">
        <w:rPr>
          <w:lang w:val="en-GB"/>
        </w:rPr>
        <w:t xml:space="preserve"> </w:t>
      </w:r>
      <w:r w:rsidR="001B5BEF">
        <w:rPr>
          <w:lang w:val="en-GB"/>
        </w:rPr>
        <w:t>employees</w:t>
      </w:r>
      <w:r w:rsidR="00650C3E">
        <w:rPr>
          <w:lang w:val="en-GB"/>
        </w:rPr>
        <w:t xml:space="preserve">. </w:t>
      </w:r>
      <w:r w:rsidR="00F41E2D">
        <w:rPr>
          <w:lang w:val="en-GB"/>
        </w:rPr>
        <w:t xml:space="preserve">The </w:t>
      </w:r>
      <w:r w:rsidR="00F41E2D">
        <w:rPr>
          <w:lang w:val="en-GB"/>
        </w:rPr>
        <w:lastRenderedPageBreak/>
        <w:t xml:space="preserve">second floor builds </w:t>
      </w:r>
      <w:r w:rsidR="00205975">
        <w:rPr>
          <w:lang w:val="en-GB"/>
        </w:rPr>
        <w:t>an additional area for techni</w:t>
      </w:r>
      <w:r w:rsidR="00982C33">
        <w:rPr>
          <w:lang w:val="en-GB"/>
        </w:rPr>
        <w:t xml:space="preserve">cal utilities but is more </w:t>
      </w:r>
      <w:r w:rsidR="003143B8">
        <w:rPr>
          <w:lang w:val="en-GB"/>
        </w:rPr>
        <w:t>specifically</w:t>
      </w:r>
      <w:r w:rsidR="00982C33">
        <w:rPr>
          <w:lang w:val="en-GB"/>
        </w:rPr>
        <w:t xml:space="preserve"> </w:t>
      </w:r>
      <w:r w:rsidR="00185BCD">
        <w:rPr>
          <w:lang w:val="en-GB"/>
        </w:rPr>
        <w:t>planed</w:t>
      </w:r>
      <w:r w:rsidR="00982C33">
        <w:rPr>
          <w:lang w:val="en-GB"/>
        </w:rPr>
        <w:t xml:space="preserve"> for </w:t>
      </w:r>
      <w:r w:rsidR="006B18DE">
        <w:rPr>
          <w:lang w:val="en-GB"/>
        </w:rPr>
        <w:t>air handling units (AHUs) and other HVAC ut</w:t>
      </w:r>
      <w:r w:rsidR="00185BCD">
        <w:rPr>
          <w:lang w:val="en-GB"/>
        </w:rPr>
        <w:t>ilities.</w:t>
      </w:r>
      <w:r w:rsidR="001B5BEF">
        <w:rPr>
          <w:lang w:val="en-GB"/>
        </w:rPr>
        <w:t xml:space="preserve"> Some of these devi</w:t>
      </w:r>
      <w:r w:rsidR="00694E04">
        <w:rPr>
          <w:lang w:val="en-GB"/>
        </w:rPr>
        <w:t xml:space="preserve">ces are connected to production rooms </w:t>
      </w:r>
      <w:r w:rsidR="000E3AC9">
        <w:rPr>
          <w:lang w:val="en-GB"/>
        </w:rPr>
        <w:t xml:space="preserve">through ventilation systems, to provide clean air. </w:t>
      </w:r>
      <w:r w:rsidR="002B1524">
        <w:rPr>
          <w:lang w:val="en-GB"/>
        </w:rPr>
        <w:t xml:space="preserve">As already mentioned, the warehouse is attached on the sides of the building and </w:t>
      </w:r>
      <w:r w:rsidR="00135F49">
        <w:rPr>
          <w:lang w:val="en-GB"/>
        </w:rPr>
        <w:t xml:space="preserve">will be used to store </w:t>
      </w:r>
      <w:r w:rsidR="00850AB4">
        <w:rPr>
          <w:lang w:val="en-GB"/>
        </w:rPr>
        <w:t>materials</w:t>
      </w:r>
      <w:r w:rsidR="00E651A2">
        <w:rPr>
          <w:lang w:val="en-GB"/>
        </w:rPr>
        <w:t xml:space="preserve">. Storage of the materials in shelves makes </w:t>
      </w:r>
      <w:r w:rsidR="005B4790">
        <w:rPr>
          <w:lang w:val="en-GB"/>
        </w:rPr>
        <w:t>the work deployment of certain equipment more efficient</w:t>
      </w:r>
      <w:r w:rsidR="005A5E39">
        <w:rPr>
          <w:lang w:val="en-GB"/>
        </w:rPr>
        <w:t xml:space="preserve"> and eas</w:t>
      </w:r>
      <w:r w:rsidR="00EA2372">
        <w:rPr>
          <w:lang w:val="en-GB"/>
        </w:rPr>
        <w:t>es the overview of the inventory</w:t>
      </w:r>
      <w:r w:rsidR="00FC08C5">
        <w:rPr>
          <w:lang w:val="en-GB"/>
        </w:rPr>
        <w:t xml:space="preserve">. </w:t>
      </w:r>
      <w:r w:rsidR="00C952C6">
        <w:rPr>
          <w:lang w:val="en-GB"/>
        </w:rPr>
        <w:t xml:space="preserve">A height of 7 meters will provide enough volume for the storage of all the </w:t>
      </w:r>
      <w:r w:rsidR="000332E2">
        <w:rPr>
          <w:lang w:val="en-GB"/>
        </w:rPr>
        <w:t xml:space="preserve">single-use and reusable goods, as well as raw materials. </w:t>
      </w:r>
      <w:r w:rsidR="00590784">
        <w:rPr>
          <w:lang w:val="en-GB"/>
        </w:rPr>
        <w:t xml:space="preserve">Also attached to the main body of the building is </w:t>
      </w:r>
      <w:r w:rsidR="007B3225">
        <w:rPr>
          <w:lang w:val="en-GB"/>
        </w:rPr>
        <w:t xml:space="preserve">the </w:t>
      </w:r>
      <w:r w:rsidR="00E02949">
        <w:rPr>
          <w:lang w:val="en-GB"/>
        </w:rPr>
        <w:t>entrance</w:t>
      </w:r>
      <w:r w:rsidR="00590784">
        <w:rPr>
          <w:lang w:val="en-GB"/>
        </w:rPr>
        <w:t>.</w:t>
      </w:r>
      <w:r w:rsidR="00E02949">
        <w:rPr>
          <w:lang w:val="en-GB"/>
        </w:rPr>
        <w:t xml:space="preserve"> </w:t>
      </w:r>
      <w:r w:rsidR="000332E2">
        <w:rPr>
          <w:lang w:val="en-GB"/>
        </w:rPr>
        <w:t xml:space="preserve">The entrance should </w:t>
      </w:r>
      <w:r w:rsidR="00402955">
        <w:rPr>
          <w:lang w:val="en-GB"/>
        </w:rPr>
        <w:t>also include a cafeteria and cantina for lunch breaks</w:t>
      </w:r>
      <w:r w:rsidR="00715651">
        <w:rPr>
          <w:lang w:val="en-GB"/>
        </w:rPr>
        <w:t xml:space="preserve"> and after noon breaks</w:t>
      </w:r>
      <w:r w:rsidR="00A772BF">
        <w:rPr>
          <w:lang w:val="en-GB"/>
        </w:rPr>
        <w:t xml:space="preserve">, as well </w:t>
      </w:r>
      <w:r w:rsidR="00256A9B">
        <w:rPr>
          <w:lang w:val="en-GB"/>
        </w:rPr>
        <w:t>as giving the employees the possibility to have a breakfast</w:t>
      </w:r>
      <w:r w:rsidR="00402955">
        <w:rPr>
          <w:lang w:val="en-GB"/>
        </w:rPr>
        <w:t>. Keeping it near the production area</w:t>
      </w:r>
      <w:r w:rsidR="00FD75AE">
        <w:rPr>
          <w:lang w:val="en-GB"/>
        </w:rPr>
        <w:t xml:space="preserve"> will increase the </w:t>
      </w:r>
      <w:r w:rsidR="006244F8">
        <w:rPr>
          <w:lang w:val="en-GB"/>
        </w:rPr>
        <w:t xml:space="preserve">use of time for the employees, due to the little distance of the break room. </w:t>
      </w:r>
    </w:p>
    <w:p w:rsidR="006D71D1" w:rsidP="006D71D1" w:rsidRDefault="00B41E98" w14:paraId="2278F366" w14:textId="77777777">
      <w:pPr>
        <w:keepNext/>
        <w:jc w:val="center"/>
      </w:pPr>
      <w:r w:rsidRPr="00B41E98">
        <w:rPr>
          <w:noProof/>
          <w:lang w:val="en-GB"/>
        </w:rPr>
        <w:drawing>
          <wp:inline distT="0" distB="0" distL="0" distR="0" wp14:anchorId="78C90F12" wp14:editId="16CB352C">
            <wp:extent cx="6564294" cy="3241963"/>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73771" cy="3246643"/>
                    </a:xfrm>
                    <a:prstGeom prst="rect">
                      <a:avLst/>
                    </a:prstGeom>
                  </pic:spPr>
                </pic:pic>
              </a:graphicData>
            </a:graphic>
          </wp:inline>
        </w:drawing>
      </w:r>
    </w:p>
    <w:p w:rsidRPr="006D71D1" w:rsidR="00BE2780" w:rsidP="006D71D1" w:rsidRDefault="006D71D1" w14:paraId="619D83CF" w14:textId="2DF1242E">
      <w:pPr>
        <w:pStyle w:val="Beschriftung"/>
        <w:jc w:val="left"/>
        <w:rPr>
          <w:lang w:val="en-US"/>
        </w:rPr>
      </w:pPr>
      <w:r w:rsidRPr="006D71D1">
        <w:rPr>
          <w:lang w:val="en-US"/>
        </w:rPr>
        <w:t xml:space="preserve">Figure </w:t>
      </w:r>
      <w:r>
        <w:fldChar w:fldCharType="begin"/>
      </w:r>
      <w:r w:rsidRPr="006D71D1">
        <w:rPr>
          <w:lang w:val="en-US"/>
        </w:rPr>
        <w:instrText xml:space="preserve"> SEQ Figure \* ARABIC </w:instrText>
      </w:r>
      <w:r>
        <w:fldChar w:fldCharType="separate"/>
      </w:r>
      <w:r w:rsidR="00061BA8">
        <w:rPr>
          <w:noProof/>
          <w:lang w:val="en-US"/>
        </w:rPr>
        <w:t>9</w:t>
      </w:r>
      <w:r>
        <w:fldChar w:fldCharType="end"/>
      </w:r>
      <w:r w:rsidRPr="006D71D1">
        <w:rPr>
          <w:lang w:val="en-US"/>
        </w:rPr>
        <w:t>: Height concept of</w:t>
      </w:r>
      <w:r>
        <w:rPr>
          <w:lang w:val="en-US"/>
        </w:rPr>
        <w:t xml:space="preserve"> the designed </w:t>
      </w:r>
      <w:r w:rsidR="006C6642">
        <w:rPr>
          <w:lang w:val="en-US"/>
        </w:rPr>
        <w:t>production facility for mAb production.</w:t>
      </w:r>
      <w:r w:rsidR="00C05098">
        <w:rPr>
          <w:lang w:val="en-US"/>
        </w:rPr>
        <w:t xml:space="preserve"> The different floors</w:t>
      </w:r>
      <w:r w:rsidR="002E0164">
        <w:rPr>
          <w:lang w:val="en-US"/>
        </w:rPr>
        <w:t>, with their respective heights can be seen, as well as the heights of the attached buildings, e.g.warehouse.</w:t>
      </w:r>
    </w:p>
    <w:p w:rsidR="00A85778" w:rsidP="00A85778" w:rsidRDefault="00A85778" w14:paraId="0BE75B62" w14:textId="77777777">
      <w:pPr>
        <w:rPr>
          <w:lang w:val="en-US"/>
        </w:rPr>
      </w:pPr>
    </w:p>
    <w:p w:rsidRPr="00586174" w:rsidR="00BE2780" w:rsidP="00876A17" w:rsidRDefault="00BE2780" w14:paraId="340E88EA" w14:textId="204ABF4F">
      <w:pPr>
        <w:pStyle w:val="Beschriftung"/>
        <w:keepNext/>
        <w:jc w:val="left"/>
        <w:rPr>
          <w:lang w:val="en-GB"/>
        </w:rPr>
      </w:pPr>
      <w:r w:rsidRPr="00246BCB">
        <w:rPr>
          <w:lang w:val="en-GB"/>
        </w:rPr>
        <w:t xml:space="preserve">Table </w:t>
      </w:r>
      <w:r w:rsidRPr="00246BCB">
        <w:rPr>
          <w:lang w:val="en-GB"/>
        </w:rPr>
        <w:fldChar w:fldCharType="begin"/>
      </w:r>
      <w:r w:rsidRPr="00586174">
        <w:rPr>
          <w:b/>
          <w:bCs/>
          <w:lang w:val="en-GB"/>
        </w:rPr>
        <w:instrText xml:space="preserve"> SEQ Table \* ARABIC </w:instrText>
      </w:r>
      <w:r w:rsidRPr="00246BCB">
        <w:rPr>
          <w:lang w:val="en-GB"/>
        </w:rPr>
        <w:fldChar w:fldCharType="separate"/>
      </w:r>
      <w:r w:rsidR="009161B1">
        <w:rPr>
          <w:b/>
          <w:lang w:val="en-GB"/>
        </w:rPr>
        <w:t>4</w:t>
      </w:r>
      <w:r w:rsidRPr="00246BCB">
        <w:rPr>
          <w:lang w:val="en-GB"/>
        </w:rPr>
        <w:fldChar w:fldCharType="end"/>
      </w:r>
      <w:r w:rsidRPr="00586174">
        <w:rPr>
          <w:lang w:val="en-GB"/>
        </w:rPr>
        <w:t>: Summary of the different rooms and their corresponding height</w:t>
      </w:r>
      <w:r w:rsidR="00655A95">
        <w:rPr>
          <w:lang w:val="en-GB"/>
        </w:rPr>
        <w:t xml:space="preserve"> in meters </w:t>
      </w: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219"/>
        <w:gridCol w:w="1674"/>
      </w:tblGrid>
      <w:tr w:rsidRPr="0027210F" w:rsidR="00BE2780" w:rsidTr="00104CD2" w14:paraId="19EB3259" w14:textId="77777777">
        <w:trPr>
          <w:trHeight w:val="474"/>
        </w:trPr>
        <w:tc>
          <w:tcPr>
            <w:tcW w:w="3219" w:type="dxa"/>
            <w:tcBorders>
              <w:bottom w:val="single" w:color="auto" w:sz="4" w:space="0"/>
              <w:right w:val="single" w:color="auto" w:sz="4" w:space="0"/>
            </w:tcBorders>
            <w:shd w:val="clear" w:color="auto" w:fill="auto"/>
          </w:tcPr>
          <w:p w:rsidRPr="00246BCB" w:rsidR="00BE2780" w:rsidP="00104CD2" w:rsidRDefault="00BE2780" w14:paraId="2CA74D4E" w14:textId="77777777">
            <w:pPr>
              <w:spacing w:before="0"/>
              <w:rPr>
                <w:b/>
                <w:sz w:val="18"/>
                <w:szCs w:val="16"/>
                <w:lang w:val="en-GB"/>
              </w:rPr>
            </w:pPr>
            <w:r w:rsidRPr="00246BCB">
              <w:rPr>
                <w:b/>
                <w:sz w:val="18"/>
                <w:szCs w:val="16"/>
                <w:lang w:val="en-GB"/>
              </w:rPr>
              <w:t xml:space="preserve">Room </w:t>
            </w:r>
          </w:p>
        </w:tc>
        <w:tc>
          <w:tcPr>
            <w:tcW w:w="1674" w:type="dxa"/>
            <w:tcBorders>
              <w:left w:val="single" w:color="auto" w:sz="4" w:space="0"/>
              <w:bottom w:val="single" w:color="auto" w:sz="4" w:space="0"/>
            </w:tcBorders>
            <w:shd w:val="clear" w:color="auto" w:fill="auto"/>
          </w:tcPr>
          <w:p w:rsidRPr="00246BCB" w:rsidR="00BE2780" w:rsidP="00104CD2" w:rsidRDefault="00BE2780" w14:paraId="294D6A13" w14:textId="77777777">
            <w:pPr>
              <w:spacing w:before="0"/>
              <w:rPr>
                <w:b/>
                <w:sz w:val="18"/>
                <w:szCs w:val="16"/>
                <w:lang w:val="en-GB"/>
              </w:rPr>
            </w:pPr>
            <w:r w:rsidRPr="00246BCB">
              <w:rPr>
                <w:b/>
                <w:sz w:val="18"/>
                <w:szCs w:val="16"/>
                <w:lang w:val="en-GB"/>
              </w:rPr>
              <w:t>Height [m]</w:t>
            </w:r>
          </w:p>
        </w:tc>
      </w:tr>
      <w:tr w:rsidRPr="0027210F" w:rsidR="00BE2780" w:rsidTr="00104CD2" w14:paraId="1009ACE7" w14:textId="77777777">
        <w:trPr>
          <w:trHeight w:val="275"/>
        </w:trPr>
        <w:tc>
          <w:tcPr>
            <w:tcW w:w="3219" w:type="dxa"/>
            <w:tcBorders>
              <w:top w:val="single" w:color="auto" w:sz="4" w:space="0"/>
              <w:right w:val="single" w:color="auto" w:sz="4" w:space="0"/>
            </w:tcBorders>
          </w:tcPr>
          <w:p w:rsidRPr="00104CD2" w:rsidR="00BE2780" w:rsidP="00104CD2" w:rsidRDefault="00BE2780" w14:paraId="6EF732D5" w14:textId="77777777">
            <w:pPr>
              <w:spacing w:before="0"/>
              <w:rPr>
                <w:color w:val="000000" w:themeColor="text1"/>
                <w:sz w:val="18"/>
                <w:szCs w:val="16"/>
                <w:lang w:val="en-GB"/>
              </w:rPr>
            </w:pPr>
            <w:r w:rsidRPr="00104CD2">
              <w:rPr>
                <w:color w:val="000000" w:themeColor="text1"/>
                <w:sz w:val="18"/>
                <w:szCs w:val="16"/>
                <w:lang w:val="en-GB"/>
              </w:rPr>
              <w:t>Basement</w:t>
            </w:r>
          </w:p>
        </w:tc>
        <w:tc>
          <w:tcPr>
            <w:tcW w:w="1674" w:type="dxa"/>
            <w:tcBorders>
              <w:top w:val="single" w:color="auto" w:sz="4" w:space="0"/>
              <w:left w:val="single" w:color="auto" w:sz="4" w:space="0"/>
            </w:tcBorders>
          </w:tcPr>
          <w:p w:rsidRPr="00104CD2" w:rsidR="00BE2780" w:rsidP="00104CD2" w:rsidRDefault="00BE2780" w14:paraId="1C65FF8E" w14:textId="77777777">
            <w:pPr>
              <w:spacing w:before="0"/>
              <w:rPr>
                <w:color w:val="000000" w:themeColor="text1"/>
                <w:sz w:val="18"/>
                <w:szCs w:val="16"/>
                <w:lang w:val="en-GB"/>
              </w:rPr>
            </w:pPr>
            <w:r w:rsidRPr="00104CD2">
              <w:rPr>
                <w:color w:val="000000" w:themeColor="text1"/>
                <w:sz w:val="18"/>
                <w:szCs w:val="16"/>
                <w:lang w:val="en-GB"/>
              </w:rPr>
              <w:t>3</w:t>
            </w:r>
          </w:p>
        </w:tc>
      </w:tr>
      <w:tr w:rsidRPr="0027210F" w:rsidR="00BE2780" w:rsidTr="00104CD2" w14:paraId="3E0FDA10" w14:textId="77777777">
        <w:trPr>
          <w:trHeight w:val="474"/>
        </w:trPr>
        <w:tc>
          <w:tcPr>
            <w:tcW w:w="3219" w:type="dxa"/>
            <w:tcBorders>
              <w:right w:val="single" w:color="auto" w:sz="4" w:space="0"/>
            </w:tcBorders>
          </w:tcPr>
          <w:p w:rsidRPr="00104CD2" w:rsidR="00BE2780" w:rsidP="00104CD2" w:rsidRDefault="00BE2780" w14:paraId="5E3AC3E0" w14:textId="77777777">
            <w:pPr>
              <w:spacing w:before="0"/>
              <w:rPr>
                <w:color w:val="000000" w:themeColor="text1"/>
                <w:sz w:val="18"/>
                <w:szCs w:val="16"/>
                <w:lang w:val="en-GB"/>
              </w:rPr>
            </w:pPr>
            <w:r w:rsidRPr="00104CD2">
              <w:rPr>
                <w:color w:val="000000" w:themeColor="text1"/>
                <w:sz w:val="18"/>
                <w:szCs w:val="16"/>
                <w:lang w:val="en-GB"/>
              </w:rPr>
              <w:t>Personnel/Material airlock</w:t>
            </w:r>
          </w:p>
        </w:tc>
        <w:tc>
          <w:tcPr>
            <w:tcW w:w="1674" w:type="dxa"/>
            <w:tcBorders>
              <w:left w:val="single" w:color="auto" w:sz="4" w:space="0"/>
            </w:tcBorders>
          </w:tcPr>
          <w:p w:rsidRPr="00104CD2" w:rsidR="00BE2780" w:rsidP="00104CD2" w:rsidRDefault="0017003B" w14:paraId="0F795DCA" w14:textId="711E3742">
            <w:pPr>
              <w:spacing w:before="0"/>
              <w:rPr>
                <w:color w:val="000000" w:themeColor="text1"/>
                <w:sz w:val="18"/>
                <w:szCs w:val="16"/>
                <w:lang w:val="en-GB"/>
              </w:rPr>
            </w:pPr>
            <w:r w:rsidRPr="00104CD2">
              <w:rPr>
                <w:color w:val="000000" w:themeColor="text1"/>
                <w:sz w:val="18"/>
                <w:szCs w:val="16"/>
                <w:lang w:val="en-GB"/>
              </w:rPr>
              <w:t>3</w:t>
            </w:r>
          </w:p>
        </w:tc>
      </w:tr>
      <w:tr w:rsidRPr="0027210F" w:rsidR="00BE2780" w:rsidTr="00104CD2" w14:paraId="1D8D1665" w14:textId="77777777">
        <w:trPr>
          <w:trHeight w:val="468"/>
        </w:trPr>
        <w:tc>
          <w:tcPr>
            <w:tcW w:w="3219" w:type="dxa"/>
            <w:tcBorders>
              <w:right w:val="single" w:color="auto" w:sz="4" w:space="0"/>
            </w:tcBorders>
          </w:tcPr>
          <w:p w:rsidRPr="00104CD2" w:rsidR="00BE2780" w:rsidP="00104CD2" w:rsidRDefault="00BE2780" w14:paraId="012D5CD3" w14:textId="77777777">
            <w:pPr>
              <w:spacing w:before="0"/>
              <w:rPr>
                <w:sz w:val="18"/>
                <w:szCs w:val="16"/>
                <w:lang w:val="en-GB"/>
              </w:rPr>
            </w:pPr>
            <w:r w:rsidRPr="00104CD2">
              <w:rPr>
                <w:sz w:val="18"/>
                <w:szCs w:val="16"/>
                <w:lang w:val="en-GB"/>
              </w:rPr>
              <w:t>Buffer Preparation</w:t>
            </w:r>
          </w:p>
        </w:tc>
        <w:tc>
          <w:tcPr>
            <w:tcW w:w="1674" w:type="dxa"/>
            <w:tcBorders>
              <w:left w:val="single" w:color="auto" w:sz="4" w:space="0"/>
            </w:tcBorders>
          </w:tcPr>
          <w:p w:rsidRPr="00104CD2" w:rsidR="00BE2780" w:rsidP="00104CD2" w:rsidRDefault="004C079E" w14:paraId="444EC94B" w14:textId="004602BE">
            <w:pPr>
              <w:spacing w:before="0"/>
              <w:rPr>
                <w:sz w:val="18"/>
                <w:szCs w:val="16"/>
                <w:lang w:val="en-GB"/>
              </w:rPr>
            </w:pPr>
            <w:r w:rsidRPr="00104CD2">
              <w:rPr>
                <w:sz w:val="18"/>
                <w:szCs w:val="16"/>
                <w:lang w:val="en-GB"/>
              </w:rPr>
              <w:t>4</w:t>
            </w:r>
          </w:p>
        </w:tc>
      </w:tr>
      <w:tr w:rsidRPr="0027210F" w:rsidR="00BE2780" w:rsidTr="00104CD2" w14:paraId="436F71E4" w14:textId="77777777">
        <w:trPr>
          <w:trHeight w:val="474"/>
        </w:trPr>
        <w:tc>
          <w:tcPr>
            <w:tcW w:w="3219" w:type="dxa"/>
            <w:tcBorders>
              <w:right w:val="single" w:color="auto" w:sz="4" w:space="0"/>
            </w:tcBorders>
          </w:tcPr>
          <w:p w:rsidRPr="00104CD2" w:rsidR="00BE2780" w:rsidP="00104CD2" w:rsidRDefault="00BE2780" w14:paraId="48A0DEF5" w14:textId="77777777">
            <w:pPr>
              <w:spacing w:before="0"/>
              <w:rPr>
                <w:sz w:val="18"/>
                <w:szCs w:val="16"/>
                <w:lang w:val="en-GB"/>
              </w:rPr>
            </w:pPr>
            <w:r w:rsidRPr="00104CD2">
              <w:rPr>
                <w:sz w:val="18"/>
                <w:szCs w:val="16"/>
                <w:lang w:val="en-GB"/>
              </w:rPr>
              <w:t>Upstream</w:t>
            </w:r>
          </w:p>
        </w:tc>
        <w:tc>
          <w:tcPr>
            <w:tcW w:w="1674" w:type="dxa"/>
            <w:tcBorders>
              <w:left w:val="single" w:color="auto" w:sz="4" w:space="0"/>
            </w:tcBorders>
          </w:tcPr>
          <w:p w:rsidRPr="00104CD2" w:rsidR="00BE2780" w:rsidP="00104CD2" w:rsidRDefault="00BE2780" w14:paraId="5E9634AB" w14:textId="77777777">
            <w:pPr>
              <w:spacing w:before="0"/>
              <w:rPr>
                <w:sz w:val="18"/>
                <w:szCs w:val="16"/>
                <w:lang w:val="en-GB"/>
              </w:rPr>
            </w:pPr>
            <w:r w:rsidRPr="00104CD2">
              <w:rPr>
                <w:sz w:val="18"/>
                <w:szCs w:val="16"/>
                <w:lang w:val="en-GB"/>
              </w:rPr>
              <w:t>3</w:t>
            </w:r>
          </w:p>
        </w:tc>
      </w:tr>
      <w:tr w:rsidRPr="0027210F" w:rsidR="00BE2780" w:rsidTr="00104CD2" w14:paraId="0FCF9758" w14:textId="77777777">
        <w:trPr>
          <w:trHeight w:val="468"/>
        </w:trPr>
        <w:tc>
          <w:tcPr>
            <w:tcW w:w="3219" w:type="dxa"/>
            <w:tcBorders>
              <w:right w:val="single" w:color="auto" w:sz="4" w:space="0"/>
            </w:tcBorders>
          </w:tcPr>
          <w:p w:rsidRPr="00104CD2" w:rsidR="00BE2780" w:rsidP="00104CD2" w:rsidRDefault="00BE2780" w14:paraId="257115A4" w14:textId="77777777">
            <w:pPr>
              <w:spacing w:before="0"/>
              <w:rPr>
                <w:color w:val="000000" w:themeColor="text1"/>
                <w:sz w:val="18"/>
                <w:szCs w:val="16"/>
                <w:lang w:val="en-GB"/>
              </w:rPr>
            </w:pPr>
            <w:r w:rsidRPr="00104CD2">
              <w:rPr>
                <w:color w:val="000000" w:themeColor="text1"/>
                <w:sz w:val="18"/>
                <w:szCs w:val="16"/>
                <w:lang w:val="en-GB"/>
              </w:rPr>
              <w:t>Downstream</w:t>
            </w:r>
          </w:p>
        </w:tc>
        <w:tc>
          <w:tcPr>
            <w:tcW w:w="1674" w:type="dxa"/>
            <w:tcBorders>
              <w:left w:val="single" w:color="auto" w:sz="4" w:space="0"/>
            </w:tcBorders>
          </w:tcPr>
          <w:p w:rsidRPr="00104CD2" w:rsidR="00BE2780" w:rsidP="00104CD2" w:rsidRDefault="0017003B" w14:paraId="7E57F7EF" w14:textId="3F66B2A9">
            <w:pPr>
              <w:spacing w:before="0"/>
              <w:rPr>
                <w:color w:val="000000" w:themeColor="text1"/>
                <w:sz w:val="18"/>
                <w:szCs w:val="16"/>
                <w:lang w:val="en-GB"/>
              </w:rPr>
            </w:pPr>
            <w:r w:rsidRPr="00104CD2">
              <w:rPr>
                <w:color w:val="000000" w:themeColor="text1"/>
                <w:sz w:val="18"/>
                <w:szCs w:val="16"/>
                <w:lang w:val="en-GB"/>
              </w:rPr>
              <w:t>3</w:t>
            </w:r>
          </w:p>
        </w:tc>
      </w:tr>
      <w:tr w:rsidRPr="0027210F" w:rsidR="00BE2780" w:rsidTr="00104CD2" w14:paraId="56F59223" w14:textId="77777777">
        <w:trPr>
          <w:trHeight w:val="468"/>
        </w:trPr>
        <w:tc>
          <w:tcPr>
            <w:tcW w:w="3219" w:type="dxa"/>
            <w:tcBorders>
              <w:right w:val="single" w:color="auto" w:sz="4" w:space="0"/>
            </w:tcBorders>
          </w:tcPr>
          <w:p w:rsidRPr="00104CD2" w:rsidR="00BE2780" w:rsidP="00104CD2" w:rsidRDefault="00BE2780" w14:paraId="29EDC6D7" w14:textId="77777777">
            <w:pPr>
              <w:spacing w:before="0"/>
              <w:rPr>
                <w:sz w:val="18"/>
                <w:szCs w:val="16"/>
                <w:lang w:val="en-GB"/>
              </w:rPr>
            </w:pPr>
            <w:r w:rsidRPr="00104CD2">
              <w:rPr>
                <w:sz w:val="18"/>
                <w:szCs w:val="16"/>
                <w:lang w:val="en-GB"/>
              </w:rPr>
              <w:t>Warehouse Storage</w:t>
            </w:r>
          </w:p>
        </w:tc>
        <w:tc>
          <w:tcPr>
            <w:tcW w:w="1674" w:type="dxa"/>
            <w:tcBorders>
              <w:left w:val="single" w:color="auto" w:sz="4" w:space="0"/>
            </w:tcBorders>
          </w:tcPr>
          <w:p w:rsidRPr="00104CD2" w:rsidR="00BE2780" w:rsidP="00104CD2" w:rsidRDefault="00BE2780" w14:paraId="21F1DE9B" w14:textId="77777777">
            <w:pPr>
              <w:spacing w:before="0"/>
              <w:rPr>
                <w:sz w:val="18"/>
                <w:szCs w:val="16"/>
                <w:lang w:val="en-GB"/>
              </w:rPr>
            </w:pPr>
            <w:r w:rsidRPr="00104CD2">
              <w:rPr>
                <w:sz w:val="18"/>
                <w:szCs w:val="16"/>
                <w:lang w:val="en-GB"/>
              </w:rPr>
              <w:t>7</w:t>
            </w:r>
          </w:p>
        </w:tc>
      </w:tr>
      <w:tr w:rsidRPr="0027210F" w:rsidR="00BE2780" w:rsidTr="00104CD2" w14:paraId="568A4210" w14:textId="77777777">
        <w:trPr>
          <w:trHeight w:val="474"/>
        </w:trPr>
        <w:tc>
          <w:tcPr>
            <w:tcW w:w="3219" w:type="dxa"/>
            <w:tcBorders>
              <w:right w:val="single" w:color="auto" w:sz="4" w:space="0"/>
            </w:tcBorders>
          </w:tcPr>
          <w:p w:rsidRPr="00104CD2" w:rsidR="00BE2780" w:rsidP="00104CD2" w:rsidRDefault="00BE2780" w14:paraId="25F41A8A" w14:textId="77777777">
            <w:pPr>
              <w:spacing w:before="0"/>
              <w:rPr>
                <w:sz w:val="18"/>
                <w:szCs w:val="16"/>
                <w:lang w:val="en-GB"/>
              </w:rPr>
            </w:pPr>
            <w:r w:rsidRPr="00104CD2">
              <w:rPr>
                <w:sz w:val="18"/>
                <w:szCs w:val="16"/>
                <w:lang w:val="en-GB"/>
              </w:rPr>
              <w:lastRenderedPageBreak/>
              <w:t>Crawl space</w:t>
            </w:r>
          </w:p>
        </w:tc>
        <w:tc>
          <w:tcPr>
            <w:tcW w:w="1674" w:type="dxa"/>
            <w:tcBorders>
              <w:left w:val="single" w:color="auto" w:sz="4" w:space="0"/>
            </w:tcBorders>
          </w:tcPr>
          <w:p w:rsidRPr="00104CD2" w:rsidR="00BE2780" w:rsidP="00104CD2" w:rsidRDefault="00BE2780" w14:paraId="20AAE119" w14:textId="77777777">
            <w:pPr>
              <w:spacing w:before="0"/>
              <w:rPr>
                <w:sz w:val="18"/>
                <w:szCs w:val="16"/>
                <w:lang w:val="en-GB"/>
              </w:rPr>
            </w:pPr>
            <w:r w:rsidRPr="00104CD2">
              <w:rPr>
                <w:sz w:val="18"/>
                <w:szCs w:val="16"/>
                <w:lang w:val="en-GB"/>
              </w:rPr>
              <w:t>1</w:t>
            </w:r>
          </w:p>
        </w:tc>
      </w:tr>
      <w:tr w:rsidRPr="0027210F" w:rsidR="00BE2780" w:rsidTr="00104CD2" w14:paraId="1186437B" w14:textId="77777777">
        <w:trPr>
          <w:trHeight w:val="468"/>
        </w:trPr>
        <w:tc>
          <w:tcPr>
            <w:tcW w:w="3219" w:type="dxa"/>
            <w:tcBorders>
              <w:right w:val="single" w:color="auto" w:sz="4" w:space="0"/>
            </w:tcBorders>
          </w:tcPr>
          <w:p w:rsidRPr="00104CD2" w:rsidR="00BE2780" w:rsidP="00104CD2" w:rsidRDefault="00BE2780" w14:paraId="111552AE" w14:textId="77777777">
            <w:pPr>
              <w:spacing w:before="0"/>
              <w:rPr>
                <w:sz w:val="18"/>
                <w:szCs w:val="16"/>
                <w:lang w:val="en-GB"/>
              </w:rPr>
            </w:pPr>
            <w:r w:rsidRPr="00104CD2">
              <w:rPr>
                <w:sz w:val="18"/>
                <w:szCs w:val="16"/>
                <w:lang w:val="en-GB"/>
              </w:rPr>
              <w:t>Entrance</w:t>
            </w:r>
          </w:p>
        </w:tc>
        <w:tc>
          <w:tcPr>
            <w:tcW w:w="1674" w:type="dxa"/>
            <w:tcBorders>
              <w:left w:val="single" w:color="auto" w:sz="4" w:space="0"/>
            </w:tcBorders>
          </w:tcPr>
          <w:p w:rsidRPr="00104CD2" w:rsidR="00BE2780" w:rsidP="00104CD2" w:rsidRDefault="00BE2780" w14:paraId="7A11A224" w14:textId="77777777">
            <w:pPr>
              <w:spacing w:before="0"/>
              <w:rPr>
                <w:sz w:val="18"/>
                <w:szCs w:val="16"/>
                <w:lang w:val="en-GB"/>
              </w:rPr>
            </w:pPr>
            <w:r w:rsidRPr="00104CD2">
              <w:rPr>
                <w:sz w:val="18"/>
                <w:szCs w:val="16"/>
                <w:lang w:val="en-GB"/>
              </w:rPr>
              <w:t>5</w:t>
            </w:r>
          </w:p>
        </w:tc>
      </w:tr>
      <w:tr w:rsidRPr="0027210F" w:rsidR="00BE2780" w:rsidTr="00104CD2" w14:paraId="3E8CAD41" w14:textId="77777777">
        <w:trPr>
          <w:trHeight w:val="474"/>
        </w:trPr>
        <w:tc>
          <w:tcPr>
            <w:tcW w:w="3219" w:type="dxa"/>
            <w:tcBorders>
              <w:right w:val="single" w:color="auto" w:sz="4" w:space="0"/>
            </w:tcBorders>
          </w:tcPr>
          <w:p w:rsidRPr="00104CD2" w:rsidR="00BE2780" w:rsidP="00104CD2" w:rsidRDefault="00BE2780" w14:paraId="66D777A9" w14:textId="77777777">
            <w:pPr>
              <w:spacing w:before="0"/>
              <w:rPr>
                <w:sz w:val="18"/>
                <w:szCs w:val="16"/>
                <w:lang w:val="en-GB"/>
              </w:rPr>
            </w:pPr>
            <w:r w:rsidRPr="00104CD2">
              <w:rPr>
                <w:sz w:val="18"/>
                <w:szCs w:val="16"/>
                <w:lang w:val="en-GB"/>
              </w:rPr>
              <w:t>Office</w:t>
            </w:r>
          </w:p>
        </w:tc>
        <w:tc>
          <w:tcPr>
            <w:tcW w:w="1674" w:type="dxa"/>
            <w:tcBorders>
              <w:left w:val="single" w:color="auto" w:sz="4" w:space="0"/>
            </w:tcBorders>
          </w:tcPr>
          <w:p w:rsidRPr="00104CD2" w:rsidR="00BE2780" w:rsidP="00104CD2" w:rsidRDefault="00BE2780" w14:paraId="73166E26" w14:textId="77777777">
            <w:pPr>
              <w:spacing w:before="0"/>
              <w:rPr>
                <w:sz w:val="18"/>
                <w:szCs w:val="16"/>
                <w:lang w:val="en-GB"/>
              </w:rPr>
            </w:pPr>
            <w:r w:rsidRPr="00104CD2">
              <w:rPr>
                <w:sz w:val="18"/>
                <w:szCs w:val="16"/>
                <w:lang w:val="en-GB"/>
              </w:rPr>
              <w:t>5</w:t>
            </w:r>
          </w:p>
        </w:tc>
      </w:tr>
      <w:tr w:rsidRPr="0027210F" w:rsidR="00BE2780" w:rsidTr="00104CD2" w14:paraId="58F86BB9" w14:textId="77777777">
        <w:trPr>
          <w:trHeight w:val="468"/>
        </w:trPr>
        <w:tc>
          <w:tcPr>
            <w:tcW w:w="3219" w:type="dxa"/>
            <w:tcBorders>
              <w:bottom w:val="single" w:color="auto" w:sz="4" w:space="0"/>
              <w:right w:val="single" w:color="auto" w:sz="4" w:space="0"/>
            </w:tcBorders>
          </w:tcPr>
          <w:p w:rsidRPr="00104CD2" w:rsidR="00BE2780" w:rsidP="00104CD2" w:rsidRDefault="00BE2780" w14:paraId="35DF5D6C" w14:textId="77777777">
            <w:pPr>
              <w:spacing w:before="0"/>
              <w:rPr>
                <w:sz w:val="18"/>
                <w:szCs w:val="16"/>
                <w:lang w:val="en-GB"/>
              </w:rPr>
            </w:pPr>
            <w:r w:rsidRPr="00104CD2">
              <w:rPr>
                <w:sz w:val="18"/>
                <w:szCs w:val="16"/>
                <w:lang w:val="en-GB"/>
              </w:rPr>
              <w:t>HVAC room</w:t>
            </w:r>
          </w:p>
        </w:tc>
        <w:tc>
          <w:tcPr>
            <w:tcW w:w="1674" w:type="dxa"/>
            <w:tcBorders>
              <w:left w:val="single" w:color="auto" w:sz="4" w:space="0"/>
              <w:bottom w:val="single" w:color="auto" w:sz="4" w:space="0"/>
            </w:tcBorders>
          </w:tcPr>
          <w:p w:rsidRPr="00104CD2" w:rsidR="00BE2780" w:rsidP="00104CD2" w:rsidRDefault="00BE2780" w14:paraId="550FC4A9" w14:textId="77777777">
            <w:pPr>
              <w:spacing w:before="0"/>
              <w:rPr>
                <w:sz w:val="18"/>
                <w:szCs w:val="16"/>
                <w:lang w:val="en-GB"/>
              </w:rPr>
            </w:pPr>
            <w:r w:rsidRPr="00104CD2">
              <w:rPr>
                <w:sz w:val="18"/>
                <w:szCs w:val="16"/>
                <w:lang w:val="en-GB"/>
              </w:rPr>
              <w:t>5</w:t>
            </w:r>
          </w:p>
        </w:tc>
      </w:tr>
    </w:tbl>
    <w:p w:rsidRPr="0027210F" w:rsidR="00BA0F71" w:rsidP="00BA0F71" w:rsidRDefault="00BA0F71" w14:paraId="1E2ECB26" w14:textId="1744C44B">
      <w:pPr>
        <w:rPr>
          <w:lang w:val="en-GB"/>
        </w:rPr>
      </w:pPr>
    </w:p>
    <w:p w:rsidRPr="00BE2780" w:rsidR="00BE2780" w:rsidP="00BE2780" w:rsidRDefault="00BE2780" w14:paraId="5587F8D1" w14:textId="40EABE09">
      <w:pPr>
        <w:pStyle w:val="berschrift2"/>
      </w:pPr>
      <w:bookmarkStart w:name="_Toc94787036" w:id="34"/>
      <w:bookmarkStart w:name="_Toc95410076" w:id="35"/>
      <w:bookmarkStart w:name="_Toc95410274" w:id="36"/>
      <w:r w:rsidRPr="00BE2780">
        <w:t>Staff requirement</w:t>
      </w:r>
      <w:bookmarkEnd w:id="34"/>
      <w:bookmarkEnd w:id="35"/>
      <w:bookmarkEnd w:id="36"/>
    </w:p>
    <w:p w:rsidR="00BE2780" w:rsidP="70829CAA" w:rsidRDefault="00BE2780" w14:paraId="0C94321E" w14:textId="228BC377">
      <w:pPr>
        <w:jc w:val="left"/>
        <w:rPr>
          <w:lang w:val="en-GB"/>
        </w:rPr>
      </w:pPr>
      <w:r w:rsidRPr="70829CAA">
        <w:rPr>
          <w:lang w:val="en-GB"/>
        </w:rPr>
        <w:t xml:space="preserve">The </w:t>
      </w:r>
      <w:r w:rsidRPr="70829CAA" w:rsidR="76C1DEAA">
        <w:rPr>
          <w:lang w:val="en-GB"/>
        </w:rPr>
        <w:t xml:space="preserve">total </w:t>
      </w:r>
      <w:r w:rsidRPr="70829CAA">
        <w:rPr>
          <w:lang w:val="en-GB"/>
        </w:rPr>
        <w:t>number of Full Time Equivalent</w:t>
      </w:r>
      <w:r w:rsidRPr="70829CAA" w:rsidR="06DB01B2">
        <w:rPr>
          <w:lang w:val="en-GB"/>
        </w:rPr>
        <w:t>s</w:t>
      </w:r>
      <w:r w:rsidRPr="70829CAA">
        <w:rPr>
          <w:lang w:val="en-GB"/>
        </w:rPr>
        <w:t xml:space="preserve"> (FTE) </w:t>
      </w:r>
      <w:r w:rsidRPr="70829CAA" w:rsidR="5AAE1017">
        <w:rPr>
          <w:lang w:val="en-GB"/>
        </w:rPr>
        <w:t xml:space="preserve">in shift mode </w:t>
      </w:r>
      <w:r w:rsidRPr="70829CAA">
        <w:rPr>
          <w:lang w:val="en-GB"/>
        </w:rPr>
        <w:t xml:space="preserve">for each department of the production facility </w:t>
      </w:r>
      <w:r w:rsidRPr="70829CAA" w:rsidR="75260E49">
        <w:rPr>
          <w:lang w:val="en-GB"/>
        </w:rPr>
        <w:t>was</w:t>
      </w:r>
      <w:r w:rsidRPr="70829CAA">
        <w:rPr>
          <w:lang w:val="en-GB"/>
        </w:rPr>
        <w:t xml:space="preserve"> calculated based on the required working days per week, the number of </w:t>
      </w:r>
      <w:r w:rsidRPr="7769AA0C">
        <w:rPr>
          <w:lang w:val="en-GB"/>
        </w:rPr>
        <w:t>shifts</w:t>
      </w:r>
      <w:r w:rsidRPr="70829CAA">
        <w:rPr>
          <w:lang w:val="en-GB"/>
        </w:rPr>
        <w:t xml:space="preserve"> and the number of FTE per shift following the </w:t>
      </w:r>
      <w:r w:rsidRPr="7769AA0C">
        <w:rPr>
          <w:color w:val="FF0000"/>
          <w:highlight w:val="yellow"/>
          <w:lang w:val="en-GB"/>
        </w:rPr>
        <w:t>equation 1</w:t>
      </w:r>
      <w:r w:rsidRPr="70829CAA">
        <w:rPr>
          <w:lang w:val="en-GB"/>
        </w:rPr>
        <w:t xml:space="preserve"> below. </w:t>
      </w:r>
      <w:r w:rsidRPr="70829CAA" w:rsidR="6F594A8D">
        <w:rPr>
          <w:lang w:val="en-GB"/>
        </w:rPr>
        <w:t xml:space="preserve">The results are depicted in the </w:t>
      </w:r>
      <w:r w:rsidRPr="7769AA0C" w:rsidR="6F594A8D">
        <w:rPr>
          <w:color w:val="FF0000"/>
          <w:highlight w:val="yellow"/>
          <w:lang w:val="en-GB"/>
        </w:rPr>
        <w:t>table 5</w:t>
      </w:r>
      <w:r w:rsidRPr="70829CAA" w:rsidR="6F594A8D">
        <w:rPr>
          <w:lang w:val="en-GB"/>
        </w:rPr>
        <w:t xml:space="preserve">. </w:t>
      </w:r>
    </w:p>
    <w:p w:rsidRPr="0027210F" w:rsidR="00BE2780" w:rsidP="00BE2780" w:rsidRDefault="00BE2780" w14:paraId="6D1DDA10" w14:textId="77777777">
      <w:pPr>
        <w:jc w:val="center"/>
        <w:rPr>
          <w:lang w:val="en-GB"/>
        </w:rPr>
      </w:pPr>
    </w:p>
    <w:p w:rsidRPr="0088559E" w:rsidR="00C2605A" w:rsidP="00C2605A" w:rsidRDefault="00C2605A" w14:paraId="1EFC4F56" w14:textId="241A2B8D">
      <w:pPr>
        <w:pStyle w:val="Beschriftung"/>
        <w:keepNext/>
        <w:rPr>
          <w:lang w:val="en-US"/>
        </w:rPr>
      </w:pPr>
      <w:r w:rsidRPr="0088559E">
        <w:rPr>
          <w:lang w:val="en-US"/>
        </w:rPr>
        <w:t xml:space="preserve">Equation </w:t>
      </w:r>
      <w:r w:rsidR="00114515">
        <w:fldChar w:fldCharType="begin"/>
      </w:r>
      <w:r w:rsidRPr="0088559E" w:rsidR="00114515">
        <w:rPr>
          <w:lang w:val="en-US"/>
        </w:rPr>
        <w:instrText xml:space="preserve"> SEQ Equation \* ARABIC </w:instrText>
      </w:r>
      <w:r w:rsidR="00114515">
        <w:fldChar w:fldCharType="separate"/>
      </w:r>
      <w:r w:rsidR="00055F83">
        <w:rPr>
          <w:noProof/>
          <w:lang w:val="en-US"/>
        </w:rPr>
        <w:t>1</w:t>
      </w:r>
      <w:r w:rsidR="00114515">
        <w:rPr>
          <w:noProof/>
        </w:rPr>
        <w:fldChar w:fldCharType="end"/>
      </w:r>
      <w:r w:rsidRPr="0088559E">
        <w:rPr>
          <w:lang w:val="en-US"/>
        </w:rPr>
        <w:t xml:space="preserve">: </w:t>
      </w:r>
      <w:r w:rsidR="0088559E">
        <w:rPr>
          <w:lang w:val="en-US"/>
        </w:rPr>
        <w:t>Formula to calculate the required staff</w:t>
      </w:r>
      <w:r w:rsidR="00246942">
        <w:rPr>
          <w:lang w:val="en-US"/>
        </w:rPr>
        <w:t xml:space="preserve">, dependent on the </w:t>
      </w:r>
      <w:r w:rsidR="00DE063E">
        <w:rPr>
          <w:lang w:val="en-US"/>
        </w:rPr>
        <w:t xml:space="preserve">work days, amount of shifts and </w:t>
      </w:r>
      <w:r w:rsidR="00395454">
        <w:rPr>
          <w:lang w:val="en-US"/>
        </w:rPr>
        <w:t>employees in an area</w:t>
      </w:r>
      <w:r w:rsidR="00246942">
        <w:rPr>
          <w:lang w:val="en-US"/>
        </w:rPr>
        <w:t xml:space="preserve">. </w:t>
      </w:r>
    </w:p>
    <w:p w:rsidRPr="0027210F" w:rsidR="00BE2780" w:rsidP="00BE2780" w:rsidRDefault="00BE2780" w14:paraId="2D439445" w14:textId="77777777">
      <w:pPr>
        <w:rPr>
          <w:lang w:val="en-GB"/>
        </w:rPr>
      </w:pPr>
      <m:oMathPara>
        <m:oMath>
          <m:r>
            <w:rPr>
              <w:rFonts w:ascii="Cambria Math" w:hAnsi="Cambria Math"/>
              <w:lang w:val="en-GB"/>
            </w:rPr>
            <m:t>FTE=</m:t>
          </m:r>
          <m:f>
            <m:fPr>
              <m:ctrlPr>
                <w:rPr>
                  <w:rFonts w:ascii="Cambria Math" w:hAnsi="Cambria Math"/>
                  <w:lang w:val="en-GB"/>
                </w:rPr>
              </m:ctrlPr>
            </m:fPr>
            <m:num>
              <m:d>
                <m:dPr>
                  <m:ctrlPr>
                    <w:rPr>
                      <w:rFonts w:ascii="Cambria Math" w:hAnsi="Cambria Math"/>
                      <w:lang w:val="en-GB"/>
                    </w:rPr>
                  </m:ctrlPr>
                </m:dPr>
                <m:e>
                  <m:d>
                    <m:dPr>
                      <m:ctrlPr>
                        <w:rPr>
                          <w:rFonts w:ascii="Cambria Math" w:hAnsi="Cambria Math"/>
                          <w:lang w:val="en-GB"/>
                        </w:rPr>
                      </m:ctrlPr>
                    </m:dPr>
                    <m:e>
                      <m:r>
                        <w:rPr>
                          <w:rFonts w:ascii="Cambria Math" w:hAnsi="Cambria Math"/>
                          <w:lang w:val="en-GB"/>
                        </w:rPr>
                        <m:t>5⋅</m:t>
                      </m:r>
                      <m:f>
                        <m:fPr>
                          <m:ctrlPr>
                            <w:rPr>
                              <w:rFonts w:ascii="Cambria Math" w:hAnsi="Cambria Math"/>
                              <w:lang w:val="en-GB"/>
                            </w:rPr>
                          </m:ctrlPr>
                        </m:fPr>
                        <m:num>
                          <m:r>
                            <w:rPr>
                              <w:rFonts w:ascii="Cambria Math" w:hAnsi="Cambria Math"/>
                              <w:lang w:val="en-GB"/>
                            </w:rPr>
                            <m:t>days</m:t>
                          </m:r>
                        </m:num>
                        <m:den>
                          <m:r>
                            <w:rPr>
                              <w:rFonts w:ascii="Cambria Math" w:hAnsi="Cambria Math"/>
                              <w:lang w:val="en-GB"/>
                            </w:rPr>
                            <m:t>week</m:t>
                          </m:r>
                        </m:den>
                      </m:f>
                    </m:e>
                  </m:d>
                  <m:r>
                    <w:rPr>
                      <w:rFonts w:ascii="Cambria Math" w:hAnsi="Cambria Math"/>
                      <w:lang w:val="en-GB"/>
                    </w:rPr>
                    <m:t> ⋅ numbersofshift ⋅</m:t>
                  </m:r>
                  <m:f>
                    <m:fPr>
                      <m:ctrlPr>
                        <w:rPr>
                          <w:rFonts w:ascii="Cambria Math" w:hAnsi="Cambria Math"/>
                          <w:lang w:val="en-GB"/>
                        </w:rPr>
                      </m:ctrlPr>
                    </m:fPr>
                    <m:num>
                      <m:r>
                        <w:rPr>
                          <w:rFonts w:ascii="Cambria Math" w:hAnsi="Cambria Math"/>
                          <w:lang w:val="en-GB"/>
                        </w:rPr>
                        <m:t>FTE</m:t>
                      </m:r>
                    </m:num>
                    <m:den>
                      <m:r>
                        <w:rPr>
                          <w:rFonts w:ascii="Cambria Math" w:hAnsi="Cambria Math"/>
                          <w:lang w:val="en-GB"/>
                        </w:rPr>
                        <m:t>shift</m:t>
                      </m:r>
                    </m:den>
                  </m:f>
                </m:e>
              </m:d>
            </m:num>
            <m:den>
              <m:r>
                <w:rPr>
                  <w:rFonts w:ascii="Cambria Math" w:hAnsi="Cambria Math"/>
                  <w:lang w:val="en-GB"/>
                </w:rPr>
                <m:t>21</m:t>
              </m:r>
            </m:den>
          </m:f>
        </m:oMath>
      </m:oMathPara>
    </w:p>
    <w:p w:rsidRPr="0027210F" w:rsidR="00BE2780" w:rsidP="70829CAA" w:rsidRDefault="00BE2780" w14:paraId="045729BC" w14:textId="4FBB97D2">
      <w:pPr>
        <w:jc w:val="left"/>
        <w:rPr>
          <w:lang w:val="en-GB"/>
        </w:rPr>
      </w:pPr>
    </w:p>
    <w:p w:rsidRPr="0027210F" w:rsidR="00BE2780" w:rsidP="70829CAA" w:rsidRDefault="0072D755" w14:paraId="0B8674CF" w14:textId="3D554226">
      <w:pPr>
        <w:jc w:val="left"/>
        <w:rPr>
          <w:lang w:val="en-GB"/>
        </w:rPr>
      </w:pPr>
      <w:r w:rsidRPr="70829CAA">
        <w:rPr>
          <w:lang w:val="en-GB"/>
        </w:rPr>
        <w:t xml:space="preserve">In addition, the amount of FTE per area was determined by summing the FTE in shift mode, the FTE day team and the FTE manager. Thus, the number of employees that must be hired corresponds to a total of 84.6 FTE. Furthermore, the maximum of Full Time Equivalents, which are simultaneously </w:t>
      </w:r>
      <w:r w:rsidRPr="7769AA0C">
        <w:rPr>
          <w:lang w:val="en-GB"/>
        </w:rPr>
        <w:t>at</w:t>
      </w:r>
      <w:r w:rsidRPr="70829CAA">
        <w:rPr>
          <w:lang w:val="en-GB"/>
        </w:rPr>
        <w:t xml:space="preserve"> the facility is 51.</w:t>
      </w:r>
    </w:p>
    <w:p w:rsidRPr="0027210F" w:rsidR="00BE2780" w:rsidP="00120234" w:rsidRDefault="00BE2780" w14:paraId="3C600D5A" w14:textId="77777777">
      <w:pPr>
        <w:rPr>
          <w:lang w:val="en-GB"/>
        </w:rPr>
      </w:pPr>
    </w:p>
    <w:p w:rsidRPr="00292806" w:rsidR="00395454" w:rsidP="00395454" w:rsidRDefault="00395454" w14:paraId="3A981F95" w14:textId="125D87BB">
      <w:pPr>
        <w:pStyle w:val="Beschriftung"/>
        <w:keepNext/>
        <w:rPr>
          <w:lang w:val="en-US"/>
        </w:rPr>
      </w:pPr>
      <w:r w:rsidRPr="00292806">
        <w:rPr>
          <w:lang w:val="en-US"/>
        </w:rPr>
        <w:t xml:space="preserve">Table </w:t>
      </w:r>
      <w:r>
        <w:fldChar w:fldCharType="begin"/>
      </w:r>
      <w:r w:rsidRPr="00292806">
        <w:rPr>
          <w:lang w:val="en-US"/>
        </w:rPr>
        <w:instrText xml:space="preserve"> SEQ Table \* ARABIC </w:instrText>
      </w:r>
      <w:r>
        <w:fldChar w:fldCharType="separate"/>
      </w:r>
      <w:r w:rsidR="009161B1">
        <w:rPr>
          <w:noProof/>
          <w:lang w:val="en-US"/>
        </w:rPr>
        <w:t>5</w:t>
      </w:r>
      <w:r>
        <w:fldChar w:fldCharType="end"/>
      </w:r>
      <w:r w:rsidRPr="00292806">
        <w:rPr>
          <w:lang w:val="en-US"/>
        </w:rPr>
        <w:t>: FTE estimation in</w:t>
      </w:r>
      <w:r w:rsidR="00292806">
        <w:rPr>
          <w:lang w:val="en-US"/>
        </w:rPr>
        <w:t xml:space="preserve"> different areas of occupations, in the designed facility. </w:t>
      </w:r>
    </w:p>
    <w:tbl>
      <w:tblPr>
        <w:tblStyle w:val="Tabellenraster"/>
        <w:tblW w:w="9781" w:type="dxa"/>
        <w:tblLayout w:type="fixed"/>
        <w:tblLook w:val="06A0" w:firstRow="1" w:lastRow="0" w:firstColumn="1" w:lastColumn="0" w:noHBand="1" w:noVBand="1"/>
      </w:tblPr>
      <w:tblGrid>
        <w:gridCol w:w="2055"/>
        <w:gridCol w:w="1080"/>
        <w:gridCol w:w="750"/>
        <w:gridCol w:w="1218"/>
        <w:gridCol w:w="1240"/>
        <w:gridCol w:w="1271"/>
        <w:gridCol w:w="1317"/>
        <w:gridCol w:w="850"/>
      </w:tblGrid>
      <w:tr w:rsidR="633A4939" w:rsidTr="00077CA3" w14:paraId="3B62E791" w14:textId="77777777">
        <w:trPr>
          <w:trHeight w:val="285"/>
        </w:trPr>
        <w:tc>
          <w:tcPr>
            <w:tcW w:w="2055" w:type="dxa"/>
            <w:tcBorders>
              <w:top w:val="nil"/>
              <w:left w:val="nil"/>
              <w:bottom w:val="single" w:color="auto" w:sz="4" w:space="0"/>
              <w:right w:val="single" w:color="auto" w:sz="4" w:space="0"/>
            </w:tcBorders>
            <w:vAlign w:val="bottom"/>
          </w:tcPr>
          <w:p w:rsidRPr="00AE4564" w:rsidR="633A4939" w:rsidP="0088559E" w:rsidRDefault="633A4939" w14:paraId="21CDB914" w14:textId="7CABC6F2">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Area</w:t>
            </w:r>
          </w:p>
        </w:tc>
        <w:tc>
          <w:tcPr>
            <w:tcW w:w="1080" w:type="dxa"/>
            <w:tcBorders>
              <w:top w:val="nil"/>
              <w:left w:val="single" w:color="auto" w:sz="4" w:space="0"/>
              <w:bottom w:val="single" w:color="auto" w:sz="4" w:space="0"/>
              <w:right w:val="single" w:color="auto" w:sz="4" w:space="0"/>
            </w:tcBorders>
            <w:vAlign w:val="bottom"/>
          </w:tcPr>
          <w:p w:rsidRPr="00AE4564" w:rsidR="633A4939" w:rsidP="0088559E" w:rsidRDefault="633A4939" w14:paraId="6EC426AA" w14:textId="74EDBDDE">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Working days</w:t>
            </w:r>
          </w:p>
        </w:tc>
        <w:tc>
          <w:tcPr>
            <w:tcW w:w="750" w:type="dxa"/>
            <w:tcBorders>
              <w:top w:val="nil"/>
              <w:left w:val="single" w:color="auto" w:sz="4" w:space="0"/>
              <w:bottom w:val="single" w:color="auto" w:sz="4" w:space="0"/>
              <w:right w:val="single" w:color="auto" w:sz="4" w:space="0"/>
            </w:tcBorders>
            <w:vAlign w:val="bottom"/>
          </w:tcPr>
          <w:p w:rsidRPr="00AE4564" w:rsidR="633A4939" w:rsidP="0088559E" w:rsidRDefault="633A4939" w14:paraId="0D60B050" w14:textId="01DE41CA">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Shifts</w:t>
            </w:r>
          </w:p>
        </w:tc>
        <w:tc>
          <w:tcPr>
            <w:tcW w:w="1218" w:type="dxa"/>
            <w:tcBorders>
              <w:top w:val="nil"/>
              <w:left w:val="single" w:color="auto" w:sz="4" w:space="0"/>
              <w:bottom w:val="single" w:color="auto" w:sz="4" w:space="0"/>
              <w:right w:val="single" w:color="auto" w:sz="4" w:space="0"/>
            </w:tcBorders>
            <w:vAlign w:val="bottom"/>
          </w:tcPr>
          <w:p w:rsidRPr="00AE4564" w:rsidR="633A4939" w:rsidP="0088559E" w:rsidRDefault="633A4939" w14:paraId="4EE2C4B0" w14:textId="472350C9">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FTE</w:t>
            </w:r>
            <w:r w:rsidRPr="00AE4564" w:rsidR="0FF7CDB3">
              <w:rPr>
                <w:rFonts w:ascii="Calibri" w:hAnsi="Calibri" w:eastAsia="Calibri" w:cs="Calibri"/>
                <w:b/>
                <w:color w:val="000000" w:themeColor="text1"/>
                <w:sz w:val="18"/>
                <w:szCs w:val="18"/>
                <w:lang w:val="en-GB"/>
              </w:rPr>
              <w:t xml:space="preserve"> </w:t>
            </w:r>
            <w:r w:rsidRPr="00AE4564">
              <w:rPr>
                <w:rFonts w:ascii="Calibri" w:hAnsi="Calibri" w:eastAsia="Calibri" w:cs="Calibri"/>
                <w:b/>
                <w:color w:val="000000" w:themeColor="text1"/>
                <w:sz w:val="18"/>
                <w:szCs w:val="18"/>
                <w:lang w:val="en-GB"/>
              </w:rPr>
              <w:t>per Shift</w:t>
            </w:r>
          </w:p>
        </w:tc>
        <w:tc>
          <w:tcPr>
            <w:tcW w:w="1240" w:type="dxa"/>
            <w:tcBorders>
              <w:top w:val="nil"/>
              <w:left w:val="single" w:color="auto" w:sz="4" w:space="0"/>
              <w:bottom w:val="single" w:color="auto" w:sz="4" w:space="0"/>
              <w:right w:val="single" w:color="auto" w:sz="4" w:space="0"/>
            </w:tcBorders>
            <w:shd w:val="clear" w:color="auto" w:fill="E7E6E6" w:themeFill="background2"/>
            <w:vAlign w:val="bottom"/>
          </w:tcPr>
          <w:p w:rsidRPr="00AE4564" w:rsidR="633A4939" w:rsidP="0088559E" w:rsidRDefault="633A4939" w14:paraId="0B2DC574" w14:textId="1DCA0D58">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Total FTE (Shift)</w:t>
            </w:r>
          </w:p>
        </w:tc>
        <w:tc>
          <w:tcPr>
            <w:tcW w:w="1271" w:type="dxa"/>
            <w:tcBorders>
              <w:top w:val="nil"/>
              <w:left w:val="single" w:color="auto" w:sz="4" w:space="0"/>
              <w:bottom w:val="single" w:color="auto" w:sz="4" w:space="0"/>
              <w:right w:val="single" w:color="auto" w:sz="4" w:space="0"/>
            </w:tcBorders>
            <w:shd w:val="clear" w:color="auto" w:fill="E7E6E6" w:themeFill="background2"/>
            <w:vAlign w:val="bottom"/>
          </w:tcPr>
          <w:p w:rsidRPr="00AE4564" w:rsidR="633A4939" w:rsidP="0088559E" w:rsidRDefault="633A4939" w14:paraId="567F8B3B" w14:textId="1956F172">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FTE Day Team</w:t>
            </w:r>
          </w:p>
        </w:tc>
        <w:tc>
          <w:tcPr>
            <w:tcW w:w="1317" w:type="dxa"/>
            <w:tcBorders>
              <w:top w:val="nil"/>
              <w:left w:val="single" w:color="auto" w:sz="4" w:space="0"/>
              <w:bottom w:val="single" w:color="auto" w:sz="4" w:space="0"/>
              <w:right w:val="single" w:color="auto" w:sz="4" w:space="0"/>
            </w:tcBorders>
            <w:shd w:val="clear" w:color="auto" w:fill="E7E6E6" w:themeFill="background2"/>
            <w:vAlign w:val="bottom"/>
          </w:tcPr>
          <w:p w:rsidRPr="00AE4564" w:rsidR="633A4939" w:rsidP="0088559E" w:rsidRDefault="633A4939" w14:paraId="4E8483BA" w14:textId="199B0ECD">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FTE Manager</w:t>
            </w:r>
          </w:p>
        </w:tc>
        <w:tc>
          <w:tcPr>
            <w:tcW w:w="850" w:type="dxa"/>
            <w:tcBorders>
              <w:top w:val="nil"/>
              <w:left w:val="single" w:color="auto" w:sz="4" w:space="0"/>
              <w:bottom w:val="single" w:color="auto" w:sz="4" w:space="0"/>
              <w:right w:val="nil"/>
            </w:tcBorders>
            <w:vAlign w:val="bottom"/>
          </w:tcPr>
          <w:p w:rsidRPr="00AE4564" w:rsidR="633A4939" w:rsidP="0088559E" w:rsidRDefault="633A4939" w14:paraId="204C1F53" w14:textId="726A6B58">
            <w:pPr>
              <w:spacing w:before="0"/>
              <w:rPr>
                <w:rFonts w:ascii="Calibri" w:hAnsi="Calibri" w:eastAsia="Calibri" w:cs="Calibri"/>
                <w:b/>
                <w:color w:val="000000" w:themeColor="text1"/>
                <w:sz w:val="18"/>
                <w:szCs w:val="18"/>
                <w:lang w:val="en-GB"/>
              </w:rPr>
            </w:pPr>
            <w:r w:rsidRPr="00AE4564">
              <w:rPr>
                <w:rFonts w:ascii="Calibri" w:hAnsi="Calibri" w:eastAsia="Calibri" w:cs="Calibri"/>
                <w:b/>
                <w:color w:val="000000" w:themeColor="text1"/>
                <w:sz w:val="18"/>
                <w:szCs w:val="18"/>
                <w:lang w:val="en-GB"/>
              </w:rPr>
              <w:t>Total FTE</w:t>
            </w:r>
          </w:p>
        </w:tc>
      </w:tr>
      <w:tr w:rsidR="633A4939" w:rsidTr="00077CA3" w14:paraId="2423D6FD" w14:textId="77777777">
        <w:trPr>
          <w:trHeight w:val="285"/>
        </w:trPr>
        <w:tc>
          <w:tcPr>
            <w:tcW w:w="2055" w:type="dxa"/>
            <w:tcBorders>
              <w:top w:val="single" w:color="auto" w:sz="4" w:space="0"/>
              <w:left w:val="nil"/>
              <w:bottom w:val="nil"/>
              <w:right w:val="single" w:color="auto" w:sz="4" w:space="0"/>
            </w:tcBorders>
            <w:vAlign w:val="bottom"/>
          </w:tcPr>
          <w:p w:rsidRPr="00440936" w:rsidR="633A4939" w:rsidP="0088559E" w:rsidRDefault="633A4939" w14:paraId="0917B681" w14:textId="746F6B2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USP</w:t>
            </w:r>
          </w:p>
        </w:tc>
        <w:tc>
          <w:tcPr>
            <w:tcW w:w="1080" w:type="dxa"/>
            <w:tcBorders>
              <w:top w:val="single" w:color="auto" w:sz="4" w:space="0"/>
              <w:left w:val="single" w:color="auto" w:sz="4" w:space="0"/>
              <w:bottom w:val="nil"/>
              <w:right w:val="single" w:color="auto" w:sz="4" w:space="0"/>
            </w:tcBorders>
            <w:vAlign w:val="bottom"/>
          </w:tcPr>
          <w:p w:rsidRPr="00440936" w:rsidR="633A4939" w:rsidP="0088559E" w:rsidRDefault="633A4939" w14:paraId="5D8AE464" w14:textId="5CBABBA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w:t>
            </w:r>
          </w:p>
        </w:tc>
        <w:tc>
          <w:tcPr>
            <w:tcW w:w="750" w:type="dxa"/>
            <w:tcBorders>
              <w:top w:val="single" w:color="auto" w:sz="4" w:space="0"/>
              <w:left w:val="single" w:color="auto" w:sz="4" w:space="0"/>
              <w:bottom w:val="nil"/>
              <w:right w:val="single" w:color="auto" w:sz="4" w:space="0"/>
            </w:tcBorders>
            <w:vAlign w:val="bottom"/>
          </w:tcPr>
          <w:p w:rsidRPr="00440936" w:rsidR="633A4939" w:rsidP="0088559E" w:rsidRDefault="633A4939" w14:paraId="688CAEE9" w14:textId="0BF5DB6D">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18" w:type="dxa"/>
            <w:tcBorders>
              <w:top w:val="single" w:color="auto" w:sz="4" w:space="0"/>
              <w:left w:val="single" w:color="auto" w:sz="4" w:space="0"/>
              <w:bottom w:val="nil"/>
              <w:right w:val="single" w:color="auto" w:sz="4" w:space="0"/>
            </w:tcBorders>
            <w:vAlign w:val="bottom"/>
          </w:tcPr>
          <w:p w:rsidRPr="00440936" w:rsidR="633A4939" w:rsidP="0088559E" w:rsidRDefault="633A4939" w14:paraId="63643420" w14:textId="3AF37CC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w:t>
            </w:r>
          </w:p>
        </w:tc>
        <w:tc>
          <w:tcPr>
            <w:tcW w:w="1240" w:type="dxa"/>
            <w:tcBorders>
              <w:top w:val="single" w:color="auto" w:sz="4" w:space="0"/>
              <w:left w:val="single" w:color="auto" w:sz="4" w:space="0"/>
              <w:bottom w:val="nil"/>
              <w:right w:val="single" w:color="auto" w:sz="4" w:space="0"/>
            </w:tcBorders>
            <w:shd w:val="clear" w:color="auto" w:fill="E7E6E6" w:themeFill="background2"/>
            <w:vAlign w:val="bottom"/>
          </w:tcPr>
          <w:p w:rsidRPr="00440936" w:rsidR="633A4939" w:rsidP="0088559E" w:rsidRDefault="633A4939" w14:paraId="49A41C80" w14:textId="3E53341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0</w:t>
            </w:r>
          </w:p>
        </w:tc>
        <w:tc>
          <w:tcPr>
            <w:tcW w:w="1271" w:type="dxa"/>
            <w:tcBorders>
              <w:top w:val="single" w:color="auto" w:sz="4" w:space="0"/>
              <w:left w:val="single" w:color="auto" w:sz="4" w:space="0"/>
              <w:bottom w:val="nil"/>
              <w:right w:val="single" w:color="auto" w:sz="4" w:space="0"/>
            </w:tcBorders>
            <w:shd w:val="clear" w:color="auto" w:fill="E7E6E6" w:themeFill="background2"/>
            <w:vAlign w:val="bottom"/>
          </w:tcPr>
          <w:p w:rsidRPr="00440936" w:rsidR="633A4939" w:rsidP="0088559E" w:rsidRDefault="633A4939" w14:paraId="351652A4" w14:textId="183BFDF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1317" w:type="dxa"/>
            <w:tcBorders>
              <w:top w:val="single" w:color="auto" w:sz="4" w:space="0"/>
              <w:left w:val="single" w:color="auto" w:sz="4" w:space="0"/>
              <w:bottom w:val="nil"/>
              <w:right w:val="single" w:color="auto" w:sz="4" w:space="0"/>
            </w:tcBorders>
            <w:shd w:val="clear" w:color="auto" w:fill="E7E6E6" w:themeFill="background2"/>
            <w:vAlign w:val="bottom"/>
          </w:tcPr>
          <w:p w:rsidRPr="00440936" w:rsidR="633A4939" w:rsidP="0088559E" w:rsidRDefault="633A4939" w14:paraId="0D115670" w14:textId="68A3E126">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850" w:type="dxa"/>
            <w:tcBorders>
              <w:top w:val="single" w:color="auto" w:sz="4" w:space="0"/>
              <w:left w:val="single" w:color="auto" w:sz="4" w:space="0"/>
              <w:bottom w:val="nil"/>
              <w:right w:val="nil"/>
            </w:tcBorders>
            <w:vAlign w:val="bottom"/>
          </w:tcPr>
          <w:p w:rsidRPr="00440936" w:rsidR="633A4939" w:rsidP="0088559E" w:rsidRDefault="633A4939" w14:paraId="2AAE1080" w14:textId="5CB7C2D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1.5</w:t>
            </w:r>
          </w:p>
        </w:tc>
      </w:tr>
      <w:tr w:rsidR="633A4939" w:rsidTr="00077CA3" w14:paraId="4C0982A6"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12C3DB68" w14:textId="1A5E5BD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DSP</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2F27FA18" w14:textId="01A54BE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13C4E1F4" w14:textId="0B1085C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5A81689D" w14:textId="48CA41CA">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36C9D363" w14:textId="6B5F0CF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5.0</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6BF6C60C" w14:textId="6FDFB6A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76C6CF26" w14:textId="064203F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850" w:type="dxa"/>
            <w:tcBorders>
              <w:top w:val="nil"/>
              <w:left w:val="single" w:color="auto" w:sz="4" w:space="0"/>
              <w:bottom w:val="nil"/>
              <w:right w:val="nil"/>
            </w:tcBorders>
            <w:vAlign w:val="bottom"/>
          </w:tcPr>
          <w:p w:rsidRPr="00440936" w:rsidR="633A4939" w:rsidP="0088559E" w:rsidRDefault="633A4939" w14:paraId="58308515" w14:textId="6D2CDB1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6.5</w:t>
            </w:r>
          </w:p>
        </w:tc>
      </w:tr>
      <w:tr w:rsidR="633A4939" w:rsidTr="00077CA3" w14:paraId="6753E51F"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4AB09CD9" w14:textId="526E3ED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 xml:space="preserve">Buffer </w:t>
            </w:r>
            <w:r w:rsidRPr="00440936" w:rsidR="581D99EA">
              <w:rPr>
                <w:rFonts w:ascii="Calibri" w:hAnsi="Calibri" w:eastAsia="Calibri" w:cs="Calibri"/>
                <w:color w:val="000000" w:themeColor="text1"/>
                <w:sz w:val="18"/>
                <w:szCs w:val="18"/>
                <w:lang w:val="en-GB"/>
              </w:rPr>
              <w:t>preparation</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5A6A7E00" w14:textId="1762516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769419BE" w14:textId="4943E89A">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7AD90D01" w14:textId="403CDFA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50382C0E" w14:textId="7DAC203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7B946832" w14:textId="7EFA753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72FF4882" w14:textId="11A0F43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850" w:type="dxa"/>
            <w:tcBorders>
              <w:top w:val="nil"/>
              <w:left w:val="single" w:color="auto" w:sz="4" w:space="0"/>
              <w:bottom w:val="nil"/>
              <w:right w:val="nil"/>
            </w:tcBorders>
            <w:vAlign w:val="bottom"/>
          </w:tcPr>
          <w:p w:rsidRPr="00440936" w:rsidR="633A4939" w:rsidP="0088559E" w:rsidRDefault="633A4939" w14:paraId="54037C6E" w14:textId="3A48B45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4</w:t>
            </w:r>
          </w:p>
        </w:tc>
      </w:tr>
      <w:tr w:rsidR="633A4939" w:rsidTr="00077CA3" w14:paraId="7D2CD4AC"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46785837" w14:textId="24BA1FE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Media preparation</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7F659EAD" w14:textId="28AA8AD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1BB89E39" w14:textId="3DDEC26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44235F6C" w14:textId="61F85CA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0F7F8699" w14:textId="5DB6EE56">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3507A15F" w14:textId="2BC0E49A">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3B525F88" w14:textId="0E4056A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5</w:t>
            </w:r>
          </w:p>
        </w:tc>
        <w:tc>
          <w:tcPr>
            <w:tcW w:w="850" w:type="dxa"/>
            <w:tcBorders>
              <w:top w:val="nil"/>
              <w:left w:val="single" w:color="auto" w:sz="4" w:space="0"/>
              <w:bottom w:val="nil"/>
              <w:right w:val="nil"/>
            </w:tcBorders>
            <w:vAlign w:val="bottom"/>
          </w:tcPr>
          <w:p w:rsidRPr="00440936" w:rsidR="633A4939" w:rsidP="0088559E" w:rsidRDefault="633A4939" w14:paraId="7203B94E" w14:textId="6E8A22E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4</w:t>
            </w:r>
          </w:p>
        </w:tc>
      </w:tr>
      <w:tr w:rsidR="633A4939" w:rsidTr="00077CA3" w14:paraId="31DBE157"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566A7B44" w14:textId="1C68B32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Clean utilities</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73CCA4A2" w14:textId="54B8F03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7BC81E1A" w14:textId="6D9AA04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50EEA8EA" w14:textId="2F64F33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5</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792CEB20" w14:textId="72C3991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4.2</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6945ED33" w14:textId="4FA3602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59CE6D1B" w14:textId="2490C71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25</w:t>
            </w:r>
          </w:p>
        </w:tc>
        <w:tc>
          <w:tcPr>
            <w:tcW w:w="850" w:type="dxa"/>
            <w:tcBorders>
              <w:top w:val="nil"/>
              <w:left w:val="single" w:color="auto" w:sz="4" w:space="0"/>
              <w:bottom w:val="nil"/>
              <w:right w:val="nil"/>
            </w:tcBorders>
            <w:vAlign w:val="bottom"/>
          </w:tcPr>
          <w:p w:rsidRPr="00440936" w:rsidR="633A4939" w:rsidP="0088559E" w:rsidRDefault="633A4939" w14:paraId="1BE8BA0A" w14:textId="79D59D1D">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4.4</w:t>
            </w:r>
          </w:p>
        </w:tc>
      </w:tr>
      <w:tr w:rsidR="633A4939" w:rsidTr="00077CA3" w14:paraId="262757D6"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651D6149" w14:textId="550C831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Black utilities</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44E40D37" w14:textId="081463FD">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67315B68" w14:textId="31424273">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7FA483BD" w14:textId="78E0E98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5</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15C5A529" w14:textId="140DC8F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5</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34583D86" w14:textId="1C83DA76">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5B9219ED" w14:textId="6E11BFC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25</w:t>
            </w:r>
          </w:p>
        </w:tc>
        <w:tc>
          <w:tcPr>
            <w:tcW w:w="850" w:type="dxa"/>
            <w:tcBorders>
              <w:top w:val="nil"/>
              <w:left w:val="single" w:color="auto" w:sz="4" w:space="0"/>
              <w:bottom w:val="nil"/>
              <w:right w:val="nil"/>
            </w:tcBorders>
            <w:vAlign w:val="bottom"/>
          </w:tcPr>
          <w:p w:rsidRPr="00440936" w:rsidR="633A4939" w:rsidP="0088559E" w:rsidRDefault="633A4939" w14:paraId="614C1B3B" w14:textId="6B1365D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8</w:t>
            </w:r>
          </w:p>
        </w:tc>
      </w:tr>
      <w:tr w:rsidR="633A4939" w:rsidTr="00077CA3" w14:paraId="39CEF35C"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0916026B" w14:textId="20DD5AF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Warehouse/logistics</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17A09601" w14:textId="68B6CF8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231C0445" w14:textId="551C16E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66F91E3B" w14:textId="4B9250F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6B0C4023" w14:textId="020CFE9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4.8</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1C14290D" w14:textId="45AEBC0D">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5EDC3C03" w14:textId="7C412FC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25</w:t>
            </w:r>
          </w:p>
        </w:tc>
        <w:tc>
          <w:tcPr>
            <w:tcW w:w="850" w:type="dxa"/>
            <w:tcBorders>
              <w:top w:val="nil"/>
              <w:left w:val="single" w:color="auto" w:sz="4" w:space="0"/>
              <w:bottom w:val="nil"/>
              <w:right w:val="nil"/>
            </w:tcBorders>
            <w:vAlign w:val="bottom"/>
          </w:tcPr>
          <w:p w:rsidRPr="00440936" w:rsidR="633A4939" w:rsidP="0088559E" w:rsidRDefault="633A4939" w14:paraId="6D25D99E" w14:textId="6681AAD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0</w:t>
            </w:r>
          </w:p>
        </w:tc>
      </w:tr>
      <w:tr w:rsidR="633A4939" w:rsidTr="00077CA3" w14:paraId="478C03B1"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702BCC07" w14:textId="2FAF8E0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Building Management</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5F9B439D" w14:textId="2B286E0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38BC3598" w14:textId="5BCA0C9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560B2038" w14:textId="3974CF34">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67285D37" w14:textId="160AFA0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4</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1B794D26" w14:textId="6DB5C2C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3CB02163" w14:textId="25158243">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25</w:t>
            </w:r>
          </w:p>
        </w:tc>
        <w:tc>
          <w:tcPr>
            <w:tcW w:w="850" w:type="dxa"/>
            <w:tcBorders>
              <w:top w:val="nil"/>
              <w:left w:val="single" w:color="auto" w:sz="4" w:space="0"/>
              <w:bottom w:val="nil"/>
              <w:right w:val="nil"/>
            </w:tcBorders>
            <w:vAlign w:val="bottom"/>
          </w:tcPr>
          <w:p w:rsidRPr="00440936" w:rsidR="633A4939" w:rsidP="0088559E" w:rsidRDefault="633A4939" w14:paraId="77E60D5D" w14:textId="57264C96">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6</w:t>
            </w:r>
          </w:p>
        </w:tc>
      </w:tr>
      <w:tr w:rsidR="633A4939" w:rsidTr="00077CA3" w14:paraId="5B465E4A"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7786EF66" w14:textId="00BDCA5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QA</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274527FD" w14:textId="05B8EBB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5E0CC33C" w14:textId="0B92697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0FFCA418" w14:textId="3D35E85D">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2193D910" w14:textId="36E10C4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2F523797" w14:textId="23DB1C7E">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4.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5A282178" w14:textId="0775003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850" w:type="dxa"/>
            <w:tcBorders>
              <w:top w:val="nil"/>
              <w:left w:val="single" w:color="auto" w:sz="4" w:space="0"/>
              <w:bottom w:val="nil"/>
              <w:right w:val="nil"/>
            </w:tcBorders>
            <w:vAlign w:val="bottom"/>
          </w:tcPr>
          <w:p w:rsidRPr="00440936" w:rsidR="633A4939" w:rsidP="0088559E" w:rsidRDefault="633A4939" w14:paraId="3B8C4CAF" w14:textId="722B7E5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0</w:t>
            </w:r>
          </w:p>
        </w:tc>
      </w:tr>
      <w:tr w:rsidR="633A4939" w:rsidTr="00077CA3" w14:paraId="3176435C"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25B87654" w14:textId="1D68BC2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QC</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6F3C43C0" w14:textId="4714D68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4C391341" w14:textId="59765E4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3</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496E97E8" w14:textId="123F179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2</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7C80AE82" w14:textId="72693BF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0</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0D1C2D9E" w14:textId="56D1170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12BDF65E" w14:textId="2979BFC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850" w:type="dxa"/>
            <w:tcBorders>
              <w:top w:val="nil"/>
              <w:left w:val="single" w:color="auto" w:sz="4" w:space="0"/>
              <w:bottom w:val="nil"/>
              <w:right w:val="nil"/>
            </w:tcBorders>
            <w:vAlign w:val="bottom"/>
          </w:tcPr>
          <w:p w:rsidRPr="00440936" w:rsidR="633A4939" w:rsidP="0088559E" w:rsidRDefault="633A4939" w14:paraId="290533EC" w14:textId="02105D34">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1.0</w:t>
            </w:r>
          </w:p>
        </w:tc>
      </w:tr>
      <w:tr w:rsidR="633A4939" w:rsidTr="00077CA3" w14:paraId="5839E064" w14:textId="77777777">
        <w:trPr>
          <w:trHeight w:val="285"/>
        </w:trPr>
        <w:tc>
          <w:tcPr>
            <w:tcW w:w="2055" w:type="dxa"/>
            <w:tcBorders>
              <w:top w:val="nil"/>
              <w:left w:val="nil"/>
              <w:bottom w:val="nil"/>
              <w:right w:val="single" w:color="auto" w:sz="4" w:space="0"/>
            </w:tcBorders>
            <w:vAlign w:val="bottom"/>
          </w:tcPr>
          <w:p w:rsidRPr="00440936" w:rsidR="633A4939" w:rsidP="0088559E" w:rsidRDefault="633A4939" w14:paraId="5225E8C7" w14:textId="0669BC9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Process Development</w:t>
            </w:r>
          </w:p>
        </w:tc>
        <w:tc>
          <w:tcPr>
            <w:tcW w:w="1080" w:type="dxa"/>
            <w:tcBorders>
              <w:top w:val="nil"/>
              <w:left w:val="single" w:color="auto" w:sz="4" w:space="0"/>
              <w:bottom w:val="nil"/>
              <w:right w:val="single" w:color="auto" w:sz="4" w:space="0"/>
            </w:tcBorders>
            <w:vAlign w:val="bottom"/>
          </w:tcPr>
          <w:p w:rsidRPr="00440936" w:rsidR="633A4939" w:rsidP="0088559E" w:rsidRDefault="633A4939" w14:paraId="5CB8C67F" w14:textId="41045AE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nil"/>
              <w:right w:val="single" w:color="auto" w:sz="4" w:space="0"/>
            </w:tcBorders>
            <w:vAlign w:val="bottom"/>
          </w:tcPr>
          <w:p w:rsidRPr="00440936" w:rsidR="633A4939" w:rsidP="0088559E" w:rsidRDefault="633A4939" w14:paraId="672EFED4" w14:textId="402DAE5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nil"/>
              <w:right w:val="single" w:color="auto" w:sz="4" w:space="0"/>
            </w:tcBorders>
            <w:vAlign w:val="bottom"/>
          </w:tcPr>
          <w:p w:rsidRPr="00440936" w:rsidR="633A4939" w:rsidP="0088559E" w:rsidRDefault="633A4939" w14:paraId="6E16DB83" w14:textId="5B5EB672">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w:t>
            </w:r>
          </w:p>
        </w:tc>
        <w:tc>
          <w:tcPr>
            <w:tcW w:w="1240"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46FFF35E" w14:textId="49824BA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271"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1D72DD0D" w14:textId="61ACDDF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6.0</w:t>
            </w:r>
          </w:p>
        </w:tc>
        <w:tc>
          <w:tcPr>
            <w:tcW w:w="1317" w:type="dxa"/>
            <w:tcBorders>
              <w:top w:val="nil"/>
              <w:left w:val="single" w:color="auto" w:sz="4" w:space="0"/>
              <w:bottom w:val="nil"/>
              <w:right w:val="single" w:color="auto" w:sz="4" w:space="0"/>
            </w:tcBorders>
            <w:shd w:val="clear" w:color="auto" w:fill="E7E6E6" w:themeFill="background2"/>
            <w:vAlign w:val="bottom"/>
          </w:tcPr>
          <w:p w:rsidRPr="00440936" w:rsidR="633A4939" w:rsidP="0088559E" w:rsidRDefault="633A4939" w14:paraId="0709C532" w14:textId="4173024B">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850" w:type="dxa"/>
            <w:tcBorders>
              <w:top w:val="nil"/>
              <w:left w:val="single" w:color="auto" w:sz="4" w:space="0"/>
              <w:bottom w:val="nil"/>
              <w:right w:val="nil"/>
            </w:tcBorders>
            <w:vAlign w:val="bottom"/>
          </w:tcPr>
          <w:p w:rsidRPr="00440936" w:rsidR="633A4939" w:rsidP="0088559E" w:rsidRDefault="633A4939" w14:paraId="390CD418" w14:textId="34D546A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7.0</w:t>
            </w:r>
          </w:p>
        </w:tc>
      </w:tr>
      <w:tr w:rsidR="633A4939" w:rsidTr="00077CA3" w14:paraId="242CF09B" w14:textId="77777777">
        <w:trPr>
          <w:trHeight w:val="285"/>
        </w:trPr>
        <w:tc>
          <w:tcPr>
            <w:tcW w:w="2055" w:type="dxa"/>
            <w:tcBorders>
              <w:top w:val="nil"/>
              <w:left w:val="nil"/>
              <w:bottom w:val="single" w:color="auto" w:sz="4" w:space="0"/>
              <w:right w:val="single" w:color="auto" w:sz="4" w:space="0"/>
            </w:tcBorders>
            <w:vAlign w:val="bottom"/>
          </w:tcPr>
          <w:p w:rsidRPr="00440936" w:rsidR="633A4939" w:rsidP="0088559E" w:rsidRDefault="633A4939" w14:paraId="3A92D360" w14:textId="40256065">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lastRenderedPageBreak/>
              <w:t>Administration</w:t>
            </w:r>
          </w:p>
        </w:tc>
        <w:tc>
          <w:tcPr>
            <w:tcW w:w="1080" w:type="dxa"/>
            <w:tcBorders>
              <w:top w:val="nil"/>
              <w:left w:val="single" w:color="auto" w:sz="4" w:space="0"/>
              <w:bottom w:val="single" w:color="auto" w:sz="4" w:space="0"/>
              <w:right w:val="single" w:color="auto" w:sz="4" w:space="0"/>
            </w:tcBorders>
            <w:vAlign w:val="bottom"/>
          </w:tcPr>
          <w:p w:rsidRPr="00440936" w:rsidR="633A4939" w:rsidP="0088559E" w:rsidRDefault="633A4939" w14:paraId="2EEA32C5" w14:textId="11329698">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w:t>
            </w:r>
          </w:p>
        </w:tc>
        <w:tc>
          <w:tcPr>
            <w:tcW w:w="750" w:type="dxa"/>
            <w:tcBorders>
              <w:top w:val="nil"/>
              <w:left w:val="single" w:color="auto" w:sz="4" w:space="0"/>
              <w:bottom w:val="single" w:color="auto" w:sz="4" w:space="0"/>
              <w:right w:val="single" w:color="auto" w:sz="4" w:space="0"/>
            </w:tcBorders>
            <w:vAlign w:val="bottom"/>
          </w:tcPr>
          <w:p w:rsidRPr="00440936" w:rsidR="633A4939" w:rsidP="0088559E" w:rsidRDefault="633A4939" w14:paraId="115191AF" w14:textId="35505FE9">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w:t>
            </w:r>
          </w:p>
        </w:tc>
        <w:tc>
          <w:tcPr>
            <w:tcW w:w="1218" w:type="dxa"/>
            <w:tcBorders>
              <w:top w:val="nil"/>
              <w:left w:val="single" w:color="auto" w:sz="4" w:space="0"/>
              <w:bottom w:val="single" w:color="auto" w:sz="4" w:space="0"/>
              <w:right w:val="single" w:color="auto" w:sz="4" w:space="0"/>
            </w:tcBorders>
            <w:vAlign w:val="bottom"/>
          </w:tcPr>
          <w:p w:rsidRPr="00440936" w:rsidR="633A4939" w:rsidP="0088559E" w:rsidRDefault="633A4939" w14:paraId="7F6F4D81" w14:textId="30F3AA24">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w:t>
            </w:r>
          </w:p>
        </w:tc>
        <w:tc>
          <w:tcPr>
            <w:tcW w:w="1240" w:type="dxa"/>
            <w:tcBorders>
              <w:top w:val="nil"/>
              <w:left w:val="single" w:color="auto" w:sz="4" w:space="0"/>
              <w:bottom w:val="single" w:color="auto" w:sz="4" w:space="0"/>
              <w:right w:val="single" w:color="auto" w:sz="4" w:space="0"/>
            </w:tcBorders>
            <w:shd w:val="clear" w:color="auto" w:fill="E7E6E6" w:themeFill="background2"/>
            <w:vAlign w:val="bottom"/>
          </w:tcPr>
          <w:p w:rsidRPr="00440936" w:rsidR="633A4939" w:rsidP="0088559E" w:rsidRDefault="633A4939" w14:paraId="6C6C6967" w14:textId="2776CE20">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0.0</w:t>
            </w:r>
          </w:p>
        </w:tc>
        <w:tc>
          <w:tcPr>
            <w:tcW w:w="1271" w:type="dxa"/>
            <w:tcBorders>
              <w:top w:val="nil"/>
              <w:left w:val="single" w:color="auto" w:sz="4" w:space="0"/>
              <w:bottom w:val="single" w:color="auto" w:sz="4" w:space="0"/>
              <w:right w:val="single" w:color="auto" w:sz="4" w:space="0"/>
            </w:tcBorders>
            <w:shd w:val="clear" w:color="auto" w:fill="E7E6E6" w:themeFill="background2"/>
            <w:vAlign w:val="bottom"/>
          </w:tcPr>
          <w:p w:rsidRPr="00440936" w:rsidR="633A4939" w:rsidP="0088559E" w:rsidRDefault="633A4939" w14:paraId="7561327C" w14:textId="5A741F0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0</w:t>
            </w:r>
          </w:p>
        </w:tc>
        <w:tc>
          <w:tcPr>
            <w:tcW w:w="1317" w:type="dxa"/>
            <w:tcBorders>
              <w:top w:val="nil"/>
              <w:left w:val="single" w:color="auto" w:sz="4" w:space="0"/>
              <w:bottom w:val="single" w:color="auto" w:sz="4" w:space="0"/>
              <w:right w:val="single" w:color="auto" w:sz="4" w:space="0"/>
            </w:tcBorders>
            <w:shd w:val="clear" w:color="auto" w:fill="E7E6E6" w:themeFill="background2"/>
            <w:vAlign w:val="bottom"/>
          </w:tcPr>
          <w:p w:rsidRPr="00440936" w:rsidR="633A4939" w:rsidP="0088559E" w:rsidRDefault="633A4939" w14:paraId="1846B658" w14:textId="5DA4B4B7">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0</w:t>
            </w:r>
          </w:p>
        </w:tc>
        <w:tc>
          <w:tcPr>
            <w:tcW w:w="850" w:type="dxa"/>
            <w:tcBorders>
              <w:top w:val="nil"/>
              <w:left w:val="single" w:color="auto" w:sz="4" w:space="0"/>
              <w:bottom w:val="single" w:color="auto" w:sz="4" w:space="0"/>
              <w:right w:val="nil"/>
            </w:tcBorders>
            <w:vAlign w:val="bottom"/>
          </w:tcPr>
          <w:p w:rsidRPr="00440936" w:rsidR="633A4939" w:rsidP="0088559E" w:rsidRDefault="633A4939" w14:paraId="730E6A03" w14:textId="0BE2331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11.0</w:t>
            </w:r>
          </w:p>
        </w:tc>
      </w:tr>
      <w:tr w:rsidR="633A4939" w:rsidTr="00077CA3" w14:paraId="2C767022" w14:textId="77777777">
        <w:trPr>
          <w:trHeight w:val="300"/>
        </w:trPr>
        <w:tc>
          <w:tcPr>
            <w:tcW w:w="2055" w:type="dxa"/>
            <w:tcBorders>
              <w:top w:val="single" w:color="auto" w:sz="4" w:space="0"/>
              <w:left w:val="nil"/>
              <w:bottom w:val="nil"/>
              <w:right w:val="nil"/>
            </w:tcBorders>
            <w:vAlign w:val="bottom"/>
          </w:tcPr>
          <w:p w:rsidRPr="00440936" w:rsidR="633A4939" w:rsidP="0088559E" w:rsidRDefault="633A4939" w14:paraId="04CA0829" w14:textId="58549B73">
            <w:pPr>
              <w:spacing w:before="0"/>
              <w:rPr>
                <w:sz w:val="18"/>
                <w:szCs w:val="18"/>
                <w:lang w:val="en-GB"/>
              </w:rPr>
            </w:pPr>
          </w:p>
        </w:tc>
        <w:tc>
          <w:tcPr>
            <w:tcW w:w="1080" w:type="dxa"/>
            <w:tcBorders>
              <w:top w:val="single" w:color="auto" w:sz="4" w:space="0"/>
              <w:left w:val="nil"/>
              <w:bottom w:val="nil"/>
              <w:right w:val="nil"/>
            </w:tcBorders>
            <w:vAlign w:val="bottom"/>
          </w:tcPr>
          <w:p w:rsidRPr="00440936" w:rsidR="633A4939" w:rsidP="0088559E" w:rsidRDefault="633A4939" w14:paraId="451B0108" w14:textId="31D41ED5">
            <w:pPr>
              <w:spacing w:before="0"/>
              <w:rPr>
                <w:sz w:val="18"/>
                <w:szCs w:val="18"/>
                <w:lang w:val="en-GB"/>
              </w:rPr>
            </w:pPr>
          </w:p>
        </w:tc>
        <w:tc>
          <w:tcPr>
            <w:tcW w:w="750" w:type="dxa"/>
            <w:tcBorders>
              <w:top w:val="single" w:color="auto" w:sz="4" w:space="0"/>
              <w:left w:val="nil"/>
              <w:bottom w:val="nil"/>
              <w:right w:val="nil"/>
            </w:tcBorders>
            <w:vAlign w:val="bottom"/>
          </w:tcPr>
          <w:p w:rsidRPr="00440936" w:rsidR="633A4939" w:rsidP="0088559E" w:rsidRDefault="633A4939" w14:paraId="13123CE1" w14:textId="25582EC8">
            <w:pPr>
              <w:spacing w:before="0"/>
              <w:rPr>
                <w:sz w:val="18"/>
                <w:szCs w:val="18"/>
                <w:lang w:val="en-GB"/>
              </w:rPr>
            </w:pPr>
          </w:p>
        </w:tc>
        <w:tc>
          <w:tcPr>
            <w:tcW w:w="1218" w:type="dxa"/>
            <w:tcBorders>
              <w:top w:val="single" w:color="auto" w:sz="4" w:space="0"/>
              <w:left w:val="nil"/>
              <w:bottom w:val="nil"/>
              <w:right w:val="nil"/>
            </w:tcBorders>
            <w:vAlign w:val="bottom"/>
          </w:tcPr>
          <w:p w:rsidRPr="00440936" w:rsidR="633A4939" w:rsidP="0088559E" w:rsidRDefault="633A4939" w14:paraId="15BAD9ED" w14:textId="036323A1">
            <w:pPr>
              <w:spacing w:before="0"/>
              <w:rPr>
                <w:sz w:val="18"/>
                <w:szCs w:val="18"/>
                <w:lang w:val="en-GB"/>
              </w:rPr>
            </w:pPr>
          </w:p>
        </w:tc>
        <w:tc>
          <w:tcPr>
            <w:tcW w:w="1240" w:type="dxa"/>
            <w:tcBorders>
              <w:top w:val="single" w:color="auto" w:sz="4" w:space="0"/>
              <w:left w:val="nil"/>
              <w:bottom w:val="nil"/>
              <w:right w:val="nil"/>
            </w:tcBorders>
            <w:vAlign w:val="bottom"/>
          </w:tcPr>
          <w:p w:rsidRPr="00440936" w:rsidR="633A4939" w:rsidP="0088559E" w:rsidRDefault="633A4939" w14:paraId="127CF78D" w14:textId="77A7845F">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Total FTE</w:t>
            </w:r>
          </w:p>
        </w:tc>
        <w:tc>
          <w:tcPr>
            <w:tcW w:w="1271" w:type="dxa"/>
            <w:tcBorders>
              <w:top w:val="single" w:color="auto" w:sz="4" w:space="0"/>
              <w:left w:val="nil"/>
              <w:bottom w:val="nil"/>
              <w:right w:val="nil"/>
            </w:tcBorders>
            <w:vAlign w:val="bottom"/>
          </w:tcPr>
          <w:p w:rsidRPr="00440936" w:rsidR="633A4939" w:rsidP="0088559E" w:rsidRDefault="633A4939" w14:paraId="4865A6A4" w14:textId="43760D15">
            <w:pPr>
              <w:spacing w:before="0"/>
              <w:rPr>
                <w:sz w:val="18"/>
                <w:szCs w:val="18"/>
                <w:lang w:val="en-GB"/>
              </w:rPr>
            </w:pPr>
          </w:p>
        </w:tc>
        <w:tc>
          <w:tcPr>
            <w:tcW w:w="1317" w:type="dxa"/>
            <w:tcBorders>
              <w:top w:val="single" w:color="auto" w:sz="4" w:space="0"/>
              <w:left w:val="nil"/>
              <w:bottom w:val="nil"/>
              <w:right w:val="nil"/>
            </w:tcBorders>
            <w:vAlign w:val="bottom"/>
          </w:tcPr>
          <w:p w:rsidRPr="00440936" w:rsidR="633A4939" w:rsidP="0088559E" w:rsidRDefault="633A4939" w14:paraId="672221EF" w14:textId="5D75E3D3">
            <w:pPr>
              <w:spacing w:before="0"/>
              <w:rPr>
                <w:sz w:val="18"/>
                <w:szCs w:val="18"/>
                <w:lang w:val="en-GB"/>
              </w:rPr>
            </w:pPr>
          </w:p>
        </w:tc>
        <w:tc>
          <w:tcPr>
            <w:tcW w:w="850" w:type="dxa"/>
            <w:tcBorders>
              <w:top w:val="single" w:color="auto" w:sz="4" w:space="0"/>
              <w:left w:val="nil"/>
              <w:bottom w:val="nil"/>
              <w:right w:val="nil"/>
            </w:tcBorders>
            <w:vAlign w:val="bottom"/>
          </w:tcPr>
          <w:p w:rsidRPr="00440936" w:rsidR="633A4939" w:rsidP="0088559E" w:rsidRDefault="633A4939" w14:paraId="5BA70ECD" w14:textId="22690DDA">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84.6</w:t>
            </w:r>
          </w:p>
        </w:tc>
      </w:tr>
      <w:tr w:rsidR="633A4939" w:rsidTr="00077CA3" w14:paraId="1D76F154" w14:textId="77777777">
        <w:trPr>
          <w:trHeight w:val="285"/>
        </w:trPr>
        <w:tc>
          <w:tcPr>
            <w:tcW w:w="2055" w:type="dxa"/>
            <w:tcBorders>
              <w:top w:val="nil"/>
              <w:left w:val="nil"/>
              <w:bottom w:val="nil"/>
              <w:right w:val="nil"/>
            </w:tcBorders>
            <w:vAlign w:val="bottom"/>
          </w:tcPr>
          <w:p w:rsidRPr="00440936" w:rsidR="633A4939" w:rsidP="0088559E" w:rsidRDefault="633A4939" w14:paraId="36E9E8D3" w14:textId="221380BC">
            <w:pPr>
              <w:spacing w:before="0"/>
              <w:rPr>
                <w:sz w:val="18"/>
                <w:szCs w:val="18"/>
                <w:lang w:val="en-GB"/>
              </w:rPr>
            </w:pPr>
          </w:p>
        </w:tc>
        <w:tc>
          <w:tcPr>
            <w:tcW w:w="1080" w:type="dxa"/>
            <w:tcBorders>
              <w:top w:val="nil"/>
              <w:left w:val="nil"/>
              <w:bottom w:val="nil"/>
              <w:right w:val="nil"/>
            </w:tcBorders>
            <w:vAlign w:val="bottom"/>
          </w:tcPr>
          <w:p w:rsidRPr="00440936" w:rsidR="633A4939" w:rsidP="0088559E" w:rsidRDefault="633A4939" w14:paraId="5929F8B1" w14:textId="714DEE17">
            <w:pPr>
              <w:spacing w:before="0"/>
              <w:rPr>
                <w:sz w:val="18"/>
                <w:szCs w:val="18"/>
                <w:lang w:val="en-GB"/>
              </w:rPr>
            </w:pPr>
          </w:p>
        </w:tc>
        <w:tc>
          <w:tcPr>
            <w:tcW w:w="750" w:type="dxa"/>
            <w:tcBorders>
              <w:top w:val="nil"/>
              <w:left w:val="nil"/>
              <w:bottom w:val="nil"/>
              <w:right w:val="nil"/>
            </w:tcBorders>
            <w:vAlign w:val="bottom"/>
          </w:tcPr>
          <w:p w:rsidRPr="00440936" w:rsidR="633A4939" w:rsidP="0088559E" w:rsidRDefault="633A4939" w14:paraId="35127086" w14:textId="331E3103">
            <w:pPr>
              <w:spacing w:before="0"/>
              <w:rPr>
                <w:sz w:val="18"/>
                <w:szCs w:val="18"/>
                <w:lang w:val="en-GB"/>
              </w:rPr>
            </w:pPr>
          </w:p>
        </w:tc>
        <w:tc>
          <w:tcPr>
            <w:tcW w:w="1218" w:type="dxa"/>
            <w:tcBorders>
              <w:top w:val="nil"/>
              <w:left w:val="nil"/>
              <w:bottom w:val="nil"/>
              <w:right w:val="nil"/>
            </w:tcBorders>
            <w:vAlign w:val="bottom"/>
          </w:tcPr>
          <w:p w:rsidRPr="00440936" w:rsidR="633A4939" w:rsidP="0088559E" w:rsidRDefault="633A4939" w14:paraId="52D6A1C8" w14:textId="6646636D">
            <w:pPr>
              <w:spacing w:before="0"/>
              <w:rPr>
                <w:sz w:val="18"/>
                <w:szCs w:val="18"/>
                <w:lang w:val="en-GB"/>
              </w:rPr>
            </w:pPr>
          </w:p>
        </w:tc>
        <w:tc>
          <w:tcPr>
            <w:tcW w:w="3828" w:type="dxa"/>
            <w:gridSpan w:val="3"/>
            <w:tcBorders>
              <w:top w:val="nil"/>
              <w:left w:val="nil"/>
              <w:bottom w:val="single" w:color="auto" w:sz="4" w:space="0"/>
              <w:right w:val="nil"/>
            </w:tcBorders>
            <w:vAlign w:val="bottom"/>
          </w:tcPr>
          <w:p w:rsidRPr="00440936" w:rsidR="633A4939" w:rsidP="0088559E" w:rsidRDefault="633A4939" w14:paraId="426B3DE9" w14:textId="18A0B39C">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Max. FTE simultaneously in Facility</w:t>
            </w:r>
          </w:p>
        </w:tc>
        <w:tc>
          <w:tcPr>
            <w:tcW w:w="850" w:type="dxa"/>
            <w:tcBorders>
              <w:top w:val="nil"/>
              <w:left w:val="nil"/>
              <w:bottom w:val="single" w:color="auto" w:sz="4" w:space="0"/>
              <w:right w:val="nil"/>
            </w:tcBorders>
            <w:vAlign w:val="bottom"/>
          </w:tcPr>
          <w:p w:rsidRPr="00440936" w:rsidR="633A4939" w:rsidP="0088559E" w:rsidRDefault="633A4939" w14:paraId="72AB095B" w14:textId="31E2FC51">
            <w:pPr>
              <w:spacing w:before="0"/>
              <w:rPr>
                <w:rFonts w:ascii="Calibri" w:hAnsi="Calibri" w:eastAsia="Calibri" w:cs="Calibri"/>
                <w:color w:val="000000" w:themeColor="text1"/>
                <w:sz w:val="18"/>
                <w:szCs w:val="18"/>
                <w:lang w:val="en-GB"/>
              </w:rPr>
            </w:pPr>
            <w:r w:rsidRPr="00440936">
              <w:rPr>
                <w:rFonts w:ascii="Calibri" w:hAnsi="Calibri" w:eastAsia="Calibri" w:cs="Calibri"/>
                <w:color w:val="000000" w:themeColor="text1"/>
                <w:sz w:val="18"/>
                <w:szCs w:val="18"/>
                <w:lang w:val="en-GB"/>
              </w:rPr>
              <w:t>51</w:t>
            </w:r>
          </w:p>
        </w:tc>
      </w:tr>
    </w:tbl>
    <w:p w:rsidRPr="00BE2780" w:rsidR="00BE2780" w:rsidP="633A4939" w:rsidRDefault="00BE2780" w14:paraId="677435BC" w14:textId="64AAA1CD">
      <w:pPr>
        <w:rPr>
          <w:lang w:val="en-GB"/>
        </w:rPr>
      </w:pPr>
    </w:p>
    <w:p w:rsidRPr="0027210F" w:rsidR="00E85524" w:rsidP="001347B2" w:rsidRDefault="00E85524" w14:paraId="74C23310" w14:textId="2D69E698">
      <w:pPr>
        <w:pStyle w:val="berschrift1"/>
        <w:rPr>
          <w:lang w:val="en-GB"/>
        </w:rPr>
      </w:pPr>
      <w:bookmarkStart w:name="_Toc94787037" w:id="37"/>
      <w:bookmarkStart w:name="_Toc95410077" w:id="38"/>
      <w:bookmarkStart w:name="_Toc95410275" w:id="39"/>
      <w:r w:rsidRPr="0027210F">
        <w:rPr>
          <w:lang w:val="en-GB"/>
        </w:rPr>
        <w:lastRenderedPageBreak/>
        <w:t>Upstream Process</w:t>
      </w:r>
      <w:bookmarkEnd w:id="37"/>
      <w:bookmarkEnd w:id="38"/>
      <w:bookmarkEnd w:id="39"/>
    </w:p>
    <w:p w:rsidRPr="00BE2780" w:rsidR="00BE2780" w:rsidP="00BE2780" w:rsidRDefault="00BE2780" w14:paraId="52C016C8" w14:textId="78A2B99B">
      <w:pPr>
        <w:pStyle w:val="berschrift2"/>
      </w:pPr>
      <w:bookmarkStart w:name="_Ref94687570" w:id="40"/>
      <w:bookmarkStart w:name="_Toc94787038" w:id="41"/>
      <w:bookmarkStart w:name="_Toc95410078" w:id="42"/>
      <w:bookmarkStart w:name="_Toc95410276" w:id="43"/>
      <w:r>
        <w:t>Introduction</w:t>
      </w:r>
      <w:bookmarkEnd w:id="40"/>
      <w:bookmarkEnd w:id="41"/>
      <w:bookmarkEnd w:id="42"/>
      <w:bookmarkEnd w:id="43"/>
    </w:p>
    <w:p w:rsidRPr="0027210F" w:rsidR="00BE2780" w:rsidP="00BE2780" w:rsidRDefault="00BE2780" w14:paraId="035DEB4B" w14:textId="3A537D9C">
      <w:pPr>
        <w:rPr>
          <w:lang w:val="en-GB"/>
        </w:rPr>
      </w:pPr>
      <w:r w:rsidRPr="32B363D9">
        <w:rPr>
          <w:lang w:val="en-GB"/>
        </w:rPr>
        <w:t xml:space="preserve">Engineered mammalian cells are used for the production of monoclonal antibody (mAb). The preliminary steps in their generation are comprised in Upstream Processing (USP). USP includes cell culture seed development, inoculum, bioreactor culturing and harvest </w:t>
      </w:r>
      <w:r w:rsidRPr="32B363D9">
        <w:rPr>
          <w:highlight w:val="green"/>
          <w:lang w:val="en-GB"/>
        </w:rPr>
        <w:fldChar w:fldCharType="begin"/>
      </w:r>
      <w:r w:rsidRPr="32B363D9">
        <w:rPr>
          <w:highlight w:val="green"/>
          <w:lang w:val="en-GB"/>
        </w:rPr>
        <w:instrText xml:space="preserve"> ADDIN ZOTERO_ITEM CSL_CITATION {"citationID":"9wmbnHed","properties":{"formattedCitation":"(Joseph, 2018)","plainCitation":"(Joseph, 2018)","noteIndex":0},"citationItems":[{"id":834,"uris":["http://zotero.org/groups/4575819/items/QES4QYWV"],"uri":["http://zotero.org/groups/4575819/items/QES4QYWV"],"itemData":{"id":834,"type":"chapter","container-title":"Biopharmaceutical Processing","ISBN":"978-0-08-100623-8","language":"en","note":"DOI: 10.1016/B978-0-08-100623-8.00045-1","page":"933-986","publisher":"Elsevier","source":"DOI.org (Crossref)","title":"Facility Design and Process Utilities","URL":"https://linkinghub.elsevier.com/retrieve/pii/B9780081006238000451","author":[{"family":"Joseph","given":"John"}],"accessed":{"date-parts":[["2022",1,26]]},"issued":{"date-parts":[["2018"]]}}}],"schema":"https://github.com/citation-style-language/schema/raw/master/csl-citation.json"} </w:instrText>
      </w:r>
      <w:r w:rsidRPr="32B363D9">
        <w:rPr>
          <w:highlight w:val="green"/>
          <w:lang w:val="en-GB"/>
        </w:rPr>
        <w:fldChar w:fldCharType="separate"/>
      </w:r>
      <w:r w:rsidRPr="32B363D9">
        <w:rPr>
          <w:rFonts w:cs="Arial"/>
          <w:highlight w:val="green"/>
          <w:lang w:val="en-GB"/>
        </w:rPr>
        <w:t>(Joseph, 2018)</w:t>
      </w:r>
      <w:r w:rsidRPr="32B363D9">
        <w:rPr>
          <w:highlight w:val="green"/>
          <w:lang w:val="en-GB"/>
        </w:rPr>
        <w:fldChar w:fldCharType="end"/>
      </w:r>
      <w:r w:rsidRPr="32B363D9">
        <w:rPr>
          <w:lang w:val="en-GB"/>
        </w:rPr>
        <w:t xml:space="preserve">. The crucial aim of USP is to scale up the volume of culture systems up to several thousand </w:t>
      </w:r>
      <w:r w:rsidR="00382102">
        <w:rPr>
          <w:lang w:val="en-GB"/>
        </w:rPr>
        <w:t>l</w:t>
      </w:r>
      <w:r w:rsidRPr="32B363D9" w:rsidR="37AB4E7B">
        <w:rPr>
          <w:lang w:val="en-GB"/>
        </w:rPr>
        <w:t>iters</w:t>
      </w:r>
      <w:r w:rsidRPr="32B363D9">
        <w:rPr>
          <w:lang w:val="en-GB"/>
        </w:rPr>
        <w:t xml:space="preserve">, in order to produce kilograms of the desired mAb in a facility designed to reduce the risk of contamination. </w:t>
      </w:r>
    </w:p>
    <w:p w:rsidRPr="0027210F" w:rsidR="00BE2780" w:rsidP="00BE2780" w:rsidRDefault="00BE2780" w14:paraId="4518556B" w14:textId="106BD2E5">
      <w:pPr>
        <w:contextualSpacing/>
        <w:rPr>
          <w:lang w:val="en-GB"/>
        </w:rPr>
      </w:pPr>
      <w:r w:rsidRPr="32B363D9">
        <w:rPr>
          <w:lang w:val="en-GB"/>
        </w:rPr>
        <w:t xml:space="preserve">The workflow for this case study is represented in </w:t>
      </w:r>
      <w:r w:rsidRPr="32B363D9">
        <w:rPr>
          <w:highlight w:val="yellow"/>
          <w:lang w:val="en-GB"/>
        </w:rPr>
        <w:t>Figure ()</w:t>
      </w:r>
      <w:r w:rsidRPr="32B363D9">
        <w:rPr>
          <w:lang w:val="en-GB"/>
        </w:rPr>
        <w:t xml:space="preserve"> and it can be summarized as follow</w:t>
      </w:r>
      <w:r w:rsidRPr="32B363D9" w:rsidR="67E23C55">
        <w:rPr>
          <w:lang w:val="en-GB"/>
        </w:rPr>
        <w:t>s</w:t>
      </w:r>
      <w:r w:rsidRPr="32B363D9">
        <w:rPr>
          <w:lang w:val="en-GB"/>
        </w:rPr>
        <w:t>.</w:t>
      </w:r>
    </w:p>
    <w:p w:rsidRPr="00A21B7D" w:rsidR="006C5F45" w:rsidP="00BE2780" w:rsidRDefault="00BE2780" w14:paraId="492E0A1E" w14:textId="3DCEA4AE">
      <w:pPr>
        <w:rPr>
          <w:rFonts w:eastAsia="Arial"/>
          <w:lang w:val="en-GB"/>
        </w:rPr>
      </w:pPr>
      <w:r w:rsidRPr="32B363D9">
        <w:rPr>
          <w:rFonts w:cs="Arial"/>
          <w:lang w:val="en-GB"/>
        </w:rPr>
        <w:t>The seed train is characterized by three passages performed in 7 days to obtain a final volume of 2 L in shake flask. Then the content of the 2 L shake flask is transferred into the 50 L wave bag bioreactor together with 14 L of basal medium and 4 L of feed medium to reach a final volume of 20 L. After 3 days cells are transferred into the seed STR 200 bioreactor with 140 L of basal medium, on the second day of cultivation in this bioreactor 40 L of feed medium are added. Cells are recollected 3 days after start. At this point cells are introduced in STR 2000 bioreactor, and 1400 L of basal medium are added. Feeding is started 3 days after the beginning of production with 400 L of medium to achieve a final volume of 2000 L. According to our calculations</w:t>
      </w:r>
      <w:r w:rsidR="00471219">
        <w:rPr>
          <w:rFonts w:cs="Arial"/>
          <w:lang w:val="en-GB"/>
        </w:rPr>
        <w:t xml:space="preserve"> (refer to chapter </w:t>
      </w:r>
      <w:r w:rsidR="00471219">
        <w:rPr>
          <w:rFonts w:cs="Arial"/>
          <w:lang w:val="en-GB"/>
        </w:rPr>
        <w:fldChar w:fldCharType="begin"/>
      </w:r>
      <w:r w:rsidR="00471219">
        <w:rPr>
          <w:rFonts w:cs="Arial"/>
          <w:lang w:val="en-GB"/>
        </w:rPr>
        <w:instrText xml:space="preserve"> REF _Ref94684844 \r \h </w:instrText>
      </w:r>
      <w:r w:rsidR="00471219">
        <w:rPr>
          <w:rFonts w:cs="Arial"/>
          <w:lang w:val="en-GB"/>
        </w:rPr>
      </w:r>
      <w:r w:rsidR="00471219">
        <w:rPr>
          <w:rFonts w:cs="Arial"/>
          <w:lang w:val="en-GB"/>
        </w:rPr>
        <w:fldChar w:fldCharType="separate"/>
      </w:r>
      <w:r w:rsidR="00471219">
        <w:rPr>
          <w:rFonts w:cs="Arial"/>
          <w:lang w:val="en-GB"/>
        </w:rPr>
        <w:t>3.2</w:t>
      </w:r>
      <w:r w:rsidR="00471219">
        <w:rPr>
          <w:rFonts w:cs="Arial"/>
          <w:lang w:val="en-GB"/>
        </w:rPr>
        <w:fldChar w:fldCharType="end"/>
      </w:r>
      <w:r w:rsidR="00471219">
        <w:rPr>
          <w:rFonts w:cs="Arial"/>
          <w:lang w:val="en-GB"/>
        </w:rPr>
        <w:t>)</w:t>
      </w:r>
      <w:r w:rsidRPr="32B363D9">
        <w:rPr>
          <w:rFonts w:cs="Arial"/>
          <w:lang w:val="en-GB"/>
        </w:rPr>
        <w:t xml:space="preserve"> three STR 2000 bioreactors are necessary to produce 7</w:t>
      </w:r>
      <w:r w:rsidRPr="32B363D9" w:rsidR="383F055E">
        <w:rPr>
          <w:rFonts w:cs="Arial"/>
          <w:lang w:val="en-GB"/>
        </w:rPr>
        <w:t>2</w:t>
      </w:r>
      <w:r w:rsidRPr="32B363D9">
        <w:rPr>
          <w:rFonts w:cs="Arial"/>
          <w:lang w:val="en-GB"/>
        </w:rPr>
        <w:t xml:space="preserve"> batches per year. Once completed the production phase, cells are harvested by a filtration step with depth filter before sending the product to the downstream processing </w:t>
      </w:r>
      <w:r w:rsidRPr="32B363D9">
        <w:rPr>
          <w:highlight w:val="green"/>
          <w:lang w:val="en-GB"/>
        </w:rPr>
        <w:fldChar w:fldCharType="begin"/>
      </w:r>
      <w:r w:rsidRPr="32B363D9">
        <w:rPr>
          <w:highlight w:val="green"/>
          <w:lang w:val="en-GB"/>
        </w:rPr>
        <w:instrText xml:space="preserve"> ADDIN ZOTERO_ITEM CSL_CITATION {"citationID":"wRfKvJkF","properties":{"formattedCitation":"(Eibl, 2022)","plainCitation":"(Eibl, 2022)","noteIndex":0},"citationItems":[{"id":836,"uris":["http://zotero.org/groups/4575819/items/IJUP88VD"],"uri":["http://zotero.org/groups/4575819/items/IJUP88VD"],"itemData":{"id":836,"type":"article","title":"Process description BP3 AS21","author":[{"family":"Eibl","given":"Dieter"}],"issued":{"date-parts":[["2022"]]}}}],"schema":"https://github.com/citation-style-language/schema/raw/master/csl-citation.json"} </w:instrText>
      </w:r>
      <w:r w:rsidRPr="32B363D9">
        <w:rPr>
          <w:highlight w:val="green"/>
          <w:lang w:val="en-GB"/>
        </w:rPr>
        <w:fldChar w:fldCharType="separate"/>
      </w:r>
      <w:r w:rsidRPr="32B363D9">
        <w:rPr>
          <w:rFonts w:cs="Arial"/>
          <w:highlight w:val="green"/>
          <w:lang w:val="en-GB"/>
        </w:rPr>
        <w:t>(Eibl, 2022)</w:t>
      </w:r>
      <w:r w:rsidRPr="32B363D9">
        <w:rPr>
          <w:highlight w:val="green"/>
          <w:lang w:val="en-GB"/>
        </w:rPr>
        <w:fldChar w:fldCharType="end"/>
      </w:r>
      <w:r w:rsidR="00814826">
        <w:rPr>
          <w:lang w:val="en-GB"/>
        </w:rPr>
        <w:t>.</w:t>
      </w:r>
    </w:p>
    <w:p w:rsidRPr="0027210F" w:rsidR="006C5F45" w:rsidP="00A30EC2" w:rsidRDefault="00A30EC2" w14:paraId="7544815D" w14:textId="65003A06">
      <w:pPr>
        <w:pStyle w:val="berschrift2"/>
      </w:pPr>
      <w:bookmarkStart w:name="_Ref94684844" w:id="44"/>
      <w:bookmarkStart w:name="_Toc94787039" w:id="45"/>
      <w:bookmarkStart w:name="_Toc95410079" w:id="46"/>
      <w:bookmarkStart w:name="_Toc95410277" w:id="47"/>
      <w:r w:rsidRPr="0027210F">
        <w:t>Calculations</w:t>
      </w:r>
      <w:bookmarkEnd w:id="44"/>
      <w:bookmarkEnd w:id="45"/>
      <w:bookmarkEnd w:id="46"/>
      <w:bookmarkEnd w:id="47"/>
    </w:p>
    <w:p w:rsidRPr="0027210F" w:rsidR="00A30EC2" w:rsidP="00A30EC2" w:rsidRDefault="00830C6C" w14:paraId="4A078E51" w14:textId="1E2D0D28">
      <w:pPr>
        <w:rPr>
          <w:rFonts w:eastAsia="Arial"/>
          <w:lang w:val="en-GB"/>
        </w:rPr>
      </w:pPr>
      <w:r w:rsidRPr="0027210F">
        <w:rPr>
          <w:rFonts w:eastAsia="Arial"/>
          <w:lang w:val="en-GB"/>
        </w:rPr>
        <w:t>To</w:t>
      </w:r>
      <w:r w:rsidRPr="0027210F" w:rsidR="00BD3070">
        <w:rPr>
          <w:rFonts w:eastAsia="Arial"/>
          <w:lang w:val="en-GB"/>
        </w:rPr>
        <w:t xml:space="preserve"> determine the </w:t>
      </w:r>
      <w:r w:rsidRPr="0027210F" w:rsidR="00FC25EF">
        <w:rPr>
          <w:rFonts w:eastAsia="Arial"/>
          <w:lang w:val="en-GB"/>
        </w:rPr>
        <w:t>number of batches that will be needed to achieve the required production, the following formula has been used:</w:t>
      </w:r>
    </w:p>
    <w:p w:rsidRPr="0027210F" w:rsidR="00397FCF" w:rsidP="00A30EC2" w:rsidRDefault="00397FCF" w14:paraId="39B19205" w14:textId="77777777">
      <w:pPr>
        <w:rPr>
          <w:rFonts w:eastAsia="Arial"/>
          <w:lang w:val="en-GB"/>
        </w:rPr>
      </w:pPr>
    </w:p>
    <w:p w:rsidRPr="00055F83" w:rsidR="00055F83" w:rsidP="00055F83" w:rsidRDefault="00055F83" w14:paraId="3C0D20DA" w14:textId="74CC07C2">
      <w:pPr>
        <w:pStyle w:val="Beschriftung"/>
        <w:keepNext/>
        <w:rPr>
          <w:lang w:val="en-US"/>
        </w:rPr>
      </w:pPr>
      <w:r w:rsidRPr="00055F83">
        <w:rPr>
          <w:lang w:val="en-US"/>
        </w:rPr>
        <w:t xml:space="preserve">Equation </w:t>
      </w:r>
      <w:r>
        <w:fldChar w:fldCharType="begin"/>
      </w:r>
      <w:r w:rsidRPr="00055F83">
        <w:rPr>
          <w:lang w:val="en-US"/>
        </w:rPr>
        <w:instrText xml:space="preserve"> SEQ Equation \* ARABIC </w:instrText>
      </w:r>
      <w:r>
        <w:fldChar w:fldCharType="separate"/>
      </w:r>
      <w:r w:rsidRPr="00055F83">
        <w:rPr>
          <w:noProof/>
          <w:lang w:val="en-US"/>
        </w:rPr>
        <w:t>2</w:t>
      </w:r>
      <w:r>
        <w:fldChar w:fldCharType="end"/>
      </w:r>
      <w:r w:rsidRPr="00055F83">
        <w:rPr>
          <w:lang w:val="en-US"/>
        </w:rPr>
        <w:t>: Total amount of b</w:t>
      </w:r>
      <w:r>
        <w:rPr>
          <w:lang w:val="en-US"/>
        </w:rPr>
        <w:t xml:space="preserve">atches </w:t>
      </w:r>
      <w:r w:rsidR="00120234">
        <w:rPr>
          <w:lang w:val="en-US"/>
        </w:rPr>
        <w:t xml:space="preserve">per year needed, of all the four mAb products (A to D), to fulfill the URS of the production facility. </w:t>
      </w:r>
    </w:p>
    <w:p w:rsidRPr="0027210F" w:rsidR="009F7621" w:rsidP="00A30EC2" w:rsidRDefault="009F7621" w14:paraId="7340888B" w14:textId="4D7614A5">
      <w:pPr>
        <w:rPr>
          <w:rFonts w:eastAsia="Arial"/>
          <w:lang w:val="en-GB"/>
        </w:rPr>
      </w:pPr>
      <w:r w:rsidRPr="0027210F">
        <w:rPr>
          <w:rFonts w:eastAsia="Arial"/>
          <w:noProof/>
          <w:lang w:val="en-GB"/>
        </w:rPr>
        <mc:AlternateContent>
          <mc:Choice Requires="wps">
            <w:drawing>
              <wp:inline distT="0" distB="0" distL="0" distR="0" wp14:anchorId="4602D9F4" wp14:editId="4AB6166C">
                <wp:extent cx="6120130" cy="1222546"/>
                <wp:effectExtent l="0" t="0" r="0" b="0"/>
                <wp:docPr id="9" name="Textfeld 1"/>
                <wp:cNvGraphicFramePr/>
                <a:graphic xmlns:a="http://schemas.openxmlformats.org/drawingml/2006/main">
                  <a:graphicData uri="http://schemas.microsoft.com/office/word/2010/wordprocessingShape">
                    <wps:wsp>
                      <wps:cNvSpPr txBox="1"/>
                      <wps:spPr>
                        <a:xfrm>
                          <a:off x="0" y="0"/>
                          <a:ext cx="6120130" cy="1222546"/>
                        </a:xfrm>
                        <a:prstGeom prst="rect">
                          <a:avLst/>
                        </a:prstGeom>
                        <a:noFill/>
                      </wps:spPr>
                      <wps:txbx>
                        <w:txbxContent>
                          <w:p w:rsidRPr="00397FCF" w:rsidR="009F7621" w:rsidP="009F7621" w:rsidRDefault="009F7621" w14:paraId="69127518" w14:textId="77777777">
                            <w:pPr>
                              <w:rPr>
                                <w:rFonts w:asciiTheme="minorHAnsi" w:hAnsiTheme="minorHAnsi" w:eastAsiaTheme="minorEastAsia" w:cstheme="minorBid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r>
                                  <w:rPr>
                                    <w:rFonts w:ascii="Cambria Math" w:hAnsi="Cambria Math" w:cstheme="minorBidi"/>
                                    <w:color w:val="000000" w:themeColor="text1"/>
                                    <w:kern w:val="24"/>
                                    <w:sz w:val="18"/>
                                    <w:szCs w:val="18"/>
                                  </w:rPr>
                                  <m:t>=</m:t>
                                </m:r>
                                <m:nary>
                                  <m:naryPr>
                                    <m:chr m:val="∑"/>
                                    <m:subHide m:val="1"/>
                                    <m:supHide m:val="1"/>
                                    <m:ctrlPr>
                                      <w:rPr>
                                        <w:rFonts w:ascii="Cambria Math" w:hAnsi="Cambria Math" w:eastAsiaTheme="minorEastAsia" w:cstheme="minorBidi"/>
                                        <w:i/>
                                        <w:iCs/>
                                        <w:color w:val="000000" w:themeColor="text1"/>
                                        <w:kern w:val="24"/>
                                        <w:sz w:val="18"/>
                                        <w:szCs w:val="18"/>
                                      </w:rPr>
                                    </m:ctrlPr>
                                  </m:naryPr>
                                  <m:sub/>
                                  <m:sup/>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Required amount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Amount of product per batch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e>
                                </m:nary>
                                <m:r>
                                  <w:rPr>
                                    <w:rFonts w:ascii="Cambria Math" w:hAnsi="Cambria Math" w:cstheme="minorBidi"/>
                                    <w:color w:val="000000" w:themeColor="text1"/>
                                    <w:kern w:val="24"/>
                                    <w:sz w:val="18"/>
                                    <w:szCs w:val="18"/>
                                  </w:rPr>
                                  <m:t>= </m:t>
                                </m:r>
                              </m:oMath>
                            </m:oMathPara>
                          </w:p>
                          <w:p w:rsidRPr="00397FCF" w:rsidR="009F7621" w:rsidP="009F7621" w:rsidRDefault="00F73853" w14:paraId="0422FDFA" w14:textId="77777777">
                            <w:pPr>
                              <w:rPr>
                                <w:rFonts w:ascii="Cambria Math" w:hAnsi="Cambria Math" w:cstheme="minorBidi"/>
                                <w:i/>
                                <w:iCs/>
                                <w:color w:val="000000" w:themeColor="text1"/>
                                <w:kern w:val="24"/>
                                <w:sz w:val="18"/>
                                <w:szCs w:val="18"/>
                              </w:rPr>
                            </w:pPr>
                            <m:oMathPara>
                              <m:oMathParaPr>
                                <m:jc m:val="centerGroup"/>
                              </m:oMathParaPr>
                              <m:oMath>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10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5.4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23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2.5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4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12</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 xml:space="preserve">=19+17+28+8=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oMath>
                            </m:oMathPara>
                          </w:p>
                        </w:txbxContent>
                      </wps:txbx>
                      <wps:bodyPr wrap="square" lIns="0" tIns="0" rIns="0" bIns="0" rtlCol="0">
                        <a:spAutoFit/>
                      </wps:bodyPr>
                    </wps:wsp>
                  </a:graphicData>
                </a:graphic>
              </wp:inline>
            </w:drawing>
          </mc:Choice>
          <mc:Fallback>
            <w:pict w14:anchorId="3EDF854D">
              <v:shapetype id="_x0000_t202" coordsize="21600,21600" o:spt="202" path="m,l,21600r21600,l21600,xe" w14:anchorId="4602D9F4">
                <v:stroke joinstyle="miter"/>
                <v:path gradientshapeok="t" o:connecttype="rect"/>
              </v:shapetype>
              <v:shape id="Textfeld 1" style="width:481.9pt;height:96.25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">
                <v:textbox style="mso-fit-shape-to-text:t" inset="0,0,0,0">
                  <w:txbxContent>
                    <w:p w:rsidRPr="00397FCF" w:rsidR="009F7621" w:rsidP="009F7621" w:rsidRDefault="009F7621" w14:paraId="129B4594" w14:textId="77777777">
                      <w:pPr>
                        <w:rPr>
                          <w:rFonts w:asciiTheme="minorHAnsi" w:hAnsiTheme="minorHAnsi" w:eastAsiaTheme="minorEastAsia" w:cstheme="minorBid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r>
                            <w:rPr>
                              <w:rFonts w:ascii="Cambria Math" w:hAnsi="Cambria Math" w:cstheme="minorBidi"/>
                              <w:color w:val="000000" w:themeColor="text1"/>
                              <w:kern w:val="24"/>
                              <w:sz w:val="18"/>
                              <w:szCs w:val="18"/>
                            </w:rPr>
                            <m:t>=</m:t>
                          </m:r>
                          <m:nary>
                            <m:naryPr>
                              <m:chr m:val="∑"/>
                              <m:subHide m:val="1"/>
                              <m:supHide m:val="1"/>
                              <m:ctrlPr>
                                <w:rPr>
                                  <w:rFonts w:ascii="Cambria Math" w:hAnsi="Cambria Math" w:eastAsiaTheme="minorEastAsia" w:cstheme="minorBidi"/>
                                  <w:i/>
                                  <w:iCs/>
                                  <w:color w:val="000000" w:themeColor="text1"/>
                                  <w:kern w:val="24"/>
                                  <w:sz w:val="18"/>
                                  <w:szCs w:val="18"/>
                                </w:rPr>
                              </m:ctrlPr>
                            </m:naryPr>
                            <m:sub/>
                            <m:sup/>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Required amount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Amount of product per batch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e>
                          </m:nary>
                          <m:r>
                            <w:rPr>
                              <w:rFonts w:ascii="Cambria Math" w:hAnsi="Cambria Math" w:cstheme="minorBidi"/>
                              <w:color w:val="000000" w:themeColor="text1"/>
                              <w:kern w:val="24"/>
                              <w:sz w:val="18"/>
                              <w:szCs w:val="18"/>
                            </w:rPr>
                            <m:t>= </m:t>
                          </m:r>
                        </m:oMath>
                      </m:oMathPara>
                    </w:p>
                    <w:p w:rsidRPr="00397FCF" w:rsidR="009F7621" w:rsidP="009F7621" w:rsidRDefault="00F73853" w14:paraId="283B9E98" w14:textId="77777777">
                      <w:pPr>
                        <w:rPr>
                          <w:rFonts w:ascii="Cambria Math" w:hAnsi="Cambria Math" w:cstheme="minorBidi"/>
                          <w:i/>
                          <w:iCs/>
                          <w:color w:val="000000" w:themeColor="text1"/>
                          <w:kern w:val="24"/>
                          <w:sz w:val="18"/>
                          <w:szCs w:val="18"/>
                        </w:rPr>
                      </w:pPr>
                      <m:oMathPara>
                        <m:oMathParaPr>
                          <m:jc m:val="centerGroup"/>
                        </m:oMathParaPr>
                        <m:oMath>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10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5.4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23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2.56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40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4.12</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kg</m:t>
                                      </m:r>
                                    </m:num>
                                    <m:den>
                                      <m:r>
                                        <w:rPr>
                                          <w:rFonts w:ascii="Cambria Math" w:hAnsi="Cambria Math" w:cstheme="minorBidi"/>
                                          <w:color w:val="000000" w:themeColor="text1"/>
                                          <w:kern w:val="24"/>
                                          <w:sz w:val="18"/>
                                          <w:szCs w:val="18"/>
                                        </w:rPr>
                                        <m:t>batch</m:t>
                                      </m:r>
                                    </m:den>
                                  </m:f>
                                </m:e>
                              </m:d>
                            </m:den>
                          </m:f>
                          <m:r>
                            <w:rPr>
                              <w:rFonts w:ascii="Cambria Math" w:hAnsi="Cambria Math" w:cstheme="minorBidi"/>
                              <w:color w:val="000000" w:themeColor="text1"/>
                              <w:kern w:val="24"/>
                              <w:sz w:val="18"/>
                              <w:szCs w:val="18"/>
                            </w:rPr>
                            <m:t xml:space="preserve">=19+17+28+8=72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oMath>
                      </m:oMathPara>
                    </w:p>
                  </w:txbxContent>
                </v:textbox>
                <w10:anchorlock/>
              </v:shape>
            </w:pict>
          </mc:Fallback>
        </mc:AlternateContent>
      </w:r>
    </w:p>
    <w:p w:rsidR="00380A7B" w:rsidP="00A30EC2" w:rsidRDefault="00380A7B" w14:paraId="07154E65" w14:textId="77777777">
      <w:pPr>
        <w:rPr>
          <w:rFonts w:eastAsia="Arial"/>
          <w:lang w:val="en-GB"/>
        </w:rPr>
      </w:pPr>
    </w:p>
    <w:p w:rsidR="00573202" w:rsidP="00A30EC2" w:rsidRDefault="006B00CD" w14:paraId="784A1712" w14:textId="77777777">
      <w:pPr>
        <w:rPr>
          <w:rFonts w:eastAsia="Arial"/>
          <w:noProof/>
          <w:lang w:val="en-GB"/>
        </w:rPr>
      </w:pPr>
      <w:r w:rsidRPr="0027210F">
        <w:rPr>
          <w:rFonts w:eastAsia="Arial"/>
          <w:lang w:val="en-GB"/>
        </w:rPr>
        <w:lastRenderedPageBreak/>
        <w:t xml:space="preserve">Knowing the number of batches needed, the number of batches </w:t>
      </w:r>
      <w:r w:rsidRPr="0027210F" w:rsidR="00704293">
        <w:rPr>
          <w:rFonts w:eastAsia="Arial"/>
          <w:lang w:val="en-GB"/>
        </w:rPr>
        <w:t xml:space="preserve">that can be done </w:t>
      </w:r>
      <w:r w:rsidR="00D71E74">
        <w:rPr>
          <w:rFonts w:eastAsia="Arial"/>
          <w:lang w:val="en-GB"/>
        </w:rPr>
        <w:t>(in one year)</w:t>
      </w:r>
      <w:r w:rsidRPr="0027210F" w:rsidR="00704293">
        <w:rPr>
          <w:rFonts w:eastAsia="Arial"/>
          <w:lang w:val="en-GB"/>
        </w:rPr>
        <w:t xml:space="preserve"> using one bioreactor has been calculated as follows:</w:t>
      </w:r>
      <w:r w:rsidRPr="00573202" w:rsidR="00573202">
        <w:rPr>
          <w:rFonts w:eastAsia="Arial"/>
          <w:noProof/>
          <w:lang w:val="en-GB"/>
        </w:rPr>
        <w:t xml:space="preserve"> </w:t>
      </w:r>
    </w:p>
    <w:p w:rsidRPr="00573202" w:rsidR="00573202" w:rsidP="00573202" w:rsidRDefault="00573202" w14:paraId="7DB71892" w14:textId="77E57B2A">
      <w:pPr>
        <w:pStyle w:val="Beschriftung"/>
        <w:keepNext/>
        <w:rPr>
          <w:lang w:val="en-US"/>
        </w:rPr>
      </w:pPr>
      <w:r w:rsidRPr="00573202">
        <w:rPr>
          <w:lang w:val="en-US"/>
        </w:rPr>
        <w:t xml:space="preserve">Equation </w:t>
      </w:r>
      <w:r>
        <w:fldChar w:fldCharType="begin"/>
      </w:r>
      <w:r w:rsidRPr="00573202">
        <w:rPr>
          <w:lang w:val="en-US"/>
        </w:rPr>
        <w:instrText xml:space="preserve"> SEQ Equation \* ARABIC </w:instrText>
      </w:r>
      <w:r>
        <w:fldChar w:fldCharType="separate"/>
      </w:r>
      <w:r w:rsidR="00055F83">
        <w:rPr>
          <w:noProof/>
          <w:lang w:val="en-US"/>
        </w:rPr>
        <w:t>3</w:t>
      </w:r>
      <w:r>
        <w:fldChar w:fldCharType="end"/>
      </w:r>
      <w:r w:rsidRPr="00573202">
        <w:rPr>
          <w:lang w:val="en-US"/>
        </w:rPr>
        <w:t xml:space="preserve">: </w:t>
      </w:r>
      <w:r w:rsidRPr="00592FCD">
        <w:rPr>
          <w:lang w:val="en-US"/>
        </w:rPr>
        <w:t xml:space="preserve">Calculation </w:t>
      </w:r>
      <w:r>
        <w:rPr>
          <w:lang w:val="en-US"/>
        </w:rPr>
        <w:t xml:space="preserve">for number of batches </w:t>
      </w:r>
      <w:r w:rsidR="00485E2C">
        <w:rPr>
          <w:lang w:val="en-US"/>
        </w:rPr>
        <w:t xml:space="preserve">needed to produce the defined amount of mAb product A </w:t>
      </w:r>
      <w:r w:rsidR="0040334C">
        <w:rPr>
          <w:lang w:val="en-US"/>
        </w:rPr>
        <w:t xml:space="preserve">according to the USR, for a year. </w:t>
      </w:r>
    </w:p>
    <w:p w:rsidRPr="0027210F" w:rsidR="00397FCF" w:rsidP="00A30EC2" w:rsidRDefault="00573202" w14:paraId="68956EA6" w14:textId="14A0CFA1">
      <w:pPr>
        <w:rPr>
          <w:rFonts w:eastAsia="Arial"/>
          <w:lang w:val="en-GB"/>
        </w:rPr>
      </w:pPr>
      <w:r w:rsidRPr="0027210F">
        <w:rPr>
          <w:rFonts w:eastAsia="Arial"/>
          <w:noProof/>
          <w:lang w:val="en-GB"/>
        </w:rPr>
        <mc:AlternateContent>
          <mc:Choice Requires="wps">
            <w:drawing>
              <wp:inline distT="0" distB="0" distL="0" distR="0" wp14:anchorId="5720426D" wp14:editId="0BA123F8">
                <wp:extent cx="5948680" cy="476250"/>
                <wp:effectExtent l="0" t="0" r="0" b="0"/>
                <wp:docPr id="2" name="Textfeld 4"/>
                <wp:cNvGraphicFramePr/>
                <a:graphic xmlns:a="http://schemas.openxmlformats.org/drawingml/2006/main">
                  <a:graphicData uri="http://schemas.microsoft.com/office/word/2010/wordprocessingShape">
                    <wps:wsp>
                      <wps:cNvSpPr txBox="1"/>
                      <wps:spPr>
                        <a:xfrm>
                          <a:off x="0" y="0"/>
                          <a:ext cx="5948680" cy="476250"/>
                        </a:xfrm>
                        <a:prstGeom prst="rect">
                          <a:avLst/>
                        </a:prstGeom>
                        <a:noFill/>
                      </wps:spPr>
                      <wps:txbx>
                        <w:txbxContent>
                          <w:p w:rsidRPr="00FC25EF" w:rsidR="00573202" w:rsidP="00573202" w:rsidRDefault="00573202" w14:paraId="7D0839A5"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atche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operational readin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r>
                                      <w:rPr>
                                        <w:rFonts w:ascii="Cambria Math" w:hAnsi="Cambria Math" w:cstheme="minorBidi"/>
                                        <w:color w:val="000000" w:themeColor="text1"/>
                                        <w:kern w:val="24"/>
                                        <w:sz w:val="18"/>
                                        <w:szCs w:val="18"/>
                                      </w:rPr>
                                      <m:t> </m:t>
                                    </m:r>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20 d -13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5.58 </m:t>
                                </m:r>
                                <m:r>
                                  <w:rPr>
                                    <w:rFonts w:ascii="Cambria Math" w:hAnsi="Cambria Math" w:eastAsia="Cambria Math" w:cstheme="minorBidi"/>
                                    <w:color w:val="000000" w:themeColor="text1"/>
                                    <w:kern w:val="24"/>
                                    <w:sz w:val="18"/>
                                    <w:szCs w:val="18"/>
                                  </w:rPr>
                                  <m:t xml:space="preserve">≈25 </m:t>
                                </m:r>
                              </m:oMath>
                            </m:oMathPara>
                          </w:p>
                        </w:txbxContent>
                      </wps:txbx>
                      <wps:bodyPr wrap="square" lIns="0" tIns="0" rIns="0" bIns="0" rtlCol="0">
                        <a:noAutofit/>
                      </wps:bodyPr>
                    </wps:wsp>
                  </a:graphicData>
                </a:graphic>
              </wp:inline>
            </w:drawing>
          </mc:Choice>
          <mc:Fallback>
            <w:pict w14:anchorId="76A67FD7">
              <v:shape id="Textfeld 4" style="width:468.4pt;height:37.5pt;visibility:visible;mso-wrap-style:square;mso-left-percent:-10001;mso-top-percent:-10001;mso-position-horizontal:absolute;mso-position-horizontal-relative:char;mso-position-vertical:absolute;mso-position-vertical-relative:line;mso-left-percent:-10001;mso-top-percent:-10001;v-text-anchor:top" o:spid="_x0000_s1027"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" w14:anchorId="5720426D">
                <v:textbox inset="0,0,0,0">
                  <w:txbxContent>
                    <w:p w:rsidRPr="00FC25EF" w:rsidR="00573202" w:rsidP="00573202" w:rsidRDefault="00573202" w14:paraId="476146CC"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atche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operational readin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r>
                                <w:rPr>
                                  <w:rFonts w:ascii="Cambria Math" w:hAnsi="Cambria Math" w:cstheme="minorBidi"/>
                                  <w:color w:val="000000" w:themeColor="text1"/>
                                  <w:kern w:val="24"/>
                                  <w:sz w:val="18"/>
                                  <w:szCs w:val="18"/>
                                </w:rPr>
                                <m:t> </m:t>
                              </m:r>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20 d -13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5.58 </m:t>
                          </m:r>
                          <m:r>
                            <w:rPr>
                              <w:rFonts w:ascii="Cambria Math" w:hAnsi="Cambria Math" w:eastAsia="Cambria Math" w:cstheme="minorBidi"/>
                              <w:color w:val="000000" w:themeColor="text1"/>
                              <w:kern w:val="24"/>
                              <w:sz w:val="18"/>
                              <w:szCs w:val="18"/>
                            </w:rPr>
                            <m:t xml:space="preserve">≈25 </m:t>
                          </m:r>
                        </m:oMath>
                      </m:oMathPara>
                    </w:p>
                  </w:txbxContent>
                </v:textbox>
                <w10:anchorlock/>
              </v:shape>
            </w:pict>
          </mc:Fallback>
        </mc:AlternateContent>
      </w:r>
    </w:p>
    <w:p w:rsidRPr="0027210F" w:rsidR="00704293" w:rsidP="00A30EC2" w:rsidRDefault="00704293" w14:paraId="10530EEB" w14:textId="3D9ABD8E">
      <w:pPr>
        <w:rPr>
          <w:rFonts w:eastAsia="Arial"/>
          <w:lang w:val="en-GB"/>
        </w:rPr>
      </w:pPr>
    </w:p>
    <w:p w:rsidRPr="0027210F" w:rsidR="00FC25EF" w:rsidP="00A30EC2" w:rsidRDefault="00704293" w14:paraId="67275755" w14:textId="45640875">
      <w:pPr>
        <w:rPr>
          <w:rFonts w:eastAsia="Arial"/>
          <w:lang w:val="en-GB"/>
        </w:rPr>
      </w:pPr>
      <w:r w:rsidRPr="0027210F">
        <w:rPr>
          <w:rFonts w:eastAsia="Arial"/>
          <w:lang w:val="en-GB"/>
        </w:rPr>
        <w:t>W</w:t>
      </w:r>
      <w:r w:rsidRPr="0027210F" w:rsidR="009B3ACD">
        <w:rPr>
          <w:rFonts w:eastAsia="Arial"/>
          <w:lang w:val="en-GB"/>
        </w:rPr>
        <w:t xml:space="preserve">here the operational readiness and the production time in the bioreactor is given by the </w:t>
      </w:r>
      <w:r w:rsidRPr="0027210F" w:rsidR="003345C0">
        <w:rPr>
          <w:rFonts w:eastAsia="Arial"/>
          <w:lang w:val="en-GB"/>
        </w:rPr>
        <w:t xml:space="preserve">Operational requirements in the </w:t>
      </w:r>
      <w:r w:rsidRPr="0027210F" w:rsidR="000C0472">
        <w:rPr>
          <w:rFonts w:eastAsia="Arial"/>
          <w:lang w:val="en-GB"/>
        </w:rPr>
        <w:t>URS document</w:t>
      </w:r>
      <w:r w:rsidRPr="0027210F" w:rsidR="001A3C5D">
        <w:rPr>
          <w:rFonts w:eastAsia="Arial"/>
          <w:lang w:val="en-GB"/>
        </w:rPr>
        <w:t>.</w:t>
      </w:r>
      <w:r w:rsidR="006F451C">
        <w:rPr>
          <w:rFonts w:eastAsia="Arial"/>
          <w:lang w:val="en-GB"/>
        </w:rPr>
        <w:t xml:space="preserve"> One day has been added to the production time for cleaning purposes</w:t>
      </w:r>
    </w:p>
    <w:p w:rsidRPr="0027210F" w:rsidR="00F022DD" w:rsidP="00A30EC2" w:rsidRDefault="00F022DD" w14:paraId="6B1D2523" w14:textId="645059FD">
      <w:pPr>
        <w:rPr>
          <w:rFonts w:eastAsia="Arial"/>
          <w:lang w:val="en-GB"/>
        </w:rPr>
      </w:pPr>
      <w:r w:rsidRPr="0027210F">
        <w:rPr>
          <w:rFonts w:eastAsia="Arial"/>
          <w:lang w:val="en-GB"/>
        </w:rPr>
        <w:t xml:space="preserve">It is then possible to calculate the number of bioreactor lines that will be necessary to reach the yearly </w:t>
      </w:r>
      <w:r w:rsidRPr="0027210F" w:rsidR="0016172E">
        <w:rPr>
          <w:rFonts w:eastAsia="Arial"/>
          <w:lang w:val="en-GB"/>
        </w:rPr>
        <w:t>production rate with the following formula:</w:t>
      </w:r>
    </w:p>
    <w:p w:rsidRPr="0027210F" w:rsidR="0016172E" w:rsidP="00A30EC2" w:rsidRDefault="0016172E" w14:paraId="5BCC670A" w14:textId="77777777">
      <w:pPr>
        <w:rPr>
          <w:rFonts w:eastAsia="Arial"/>
          <w:lang w:val="en-GB"/>
        </w:rPr>
      </w:pPr>
    </w:p>
    <w:p w:rsidRPr="00573202" w:rsidR="00F57185" w:rsidP="00F57185" w:rsidRDefault="00F57185" w14:paraId="219A05E1" w14:textId="45F2833A">
      <w:pPr>
        <w:pStyle w:val="Beschriftung"/>
        <w:keepNext/>
        <w:rPr>
          <w:lang w:val="en-US"/>
        </w:rPr>
      </w:pPr>
      <w:r w:rsidRPr="00573202">
        <w:rPr>
          <w:lang w:val="en-US"/>
        </w:rPr>
        <w:t xml:space="preserve">Equation </w:t>
      </w:r>
      <w:r>
        <w:fldChar w:fldCharType="begin"/>
      </w:r>
      <w:r w:rsidRPr="00573202">
        <w:rPr>
          <w:lang w:val="en-US"/>
        </w:rPr>
        <w:instrText xml:space="preserve"> SEQ Equation \* ARABIC </w:instrText>
      </w:r>
      <w:r>
        <w:fldChar w:fldCharType="separate"/>
      </w:r>
      <w:r w:rsidR="00055F83">
        <w:rPr>
          <w:noProof/>
          <w:lang w:val="en-US"/>
        </w:rPr>
        <w:t>4</w:t>
      </w:r>
      <w:r>
        <w:fldChar w:fldCharType="end"/>
      </w:r>
      <w:r w:rsidRPr="00573202" w:rsidR="00592FCD">
        <w:rPr>
          <w:lang w:val="en-US"/>
        </w:rPr>
        <w:t>:</w:t>
      </w:r>
      <w:r w:rsidRPr="00573202" w:rsidR="00573202">
        <w:rPr>
          <w:lang w:val="en-US"/>
        </w:rPr>
        <w:t xml:space="preserve"> </w:t>
      </w:r>
      <w:r w:rsidRPr="00592FCD" w:rsidR="00573202">
        <w:rPr>
          <w:lang w:val="en-US"/>
        </w:rPr>
        <w:t xml:space="preserve">Calculation </w:t>
      </w:r>
      <w:r w:rsidR="00573202">
        <w:rPr>
          <w:lang w:val="en-US"/>
        </w:rPr>
        <w:t xml:space="preserve">for the number of required production bioreactors. </w:t>
      </w:r>
    </w:p>
    <w:p w:rsidR="00084827" w:rsidP="00A30EC2" w:rsidRDefault="00994BBE" w14:paraId="32075648" w14:textId="5623939C">
      <w:pPr>
        <w:rPr>
          <w:rFonts w:eastAsia="Arial"/>
          <w:lang w:val="en-GB"/>
        </w:rPr>
      </w:pPr>
      <w:r w:rsidRPr="0027210F">
        <w:rPr>
          <w:rFonts w:eastAsia="Arial"/>
          <w:noProof/>
          <w:lang w:val="en-GB"/>
        </w:rPr>
        <mc:AlternateContent>
          <mc:Choice Requires="wps">
            <w:drawing>
              <wp:inline distT="0" distB="0" distL="0" distR="0" wp14:anchorId="32D45329" wp14:editId="27771614">
                <wp:extent cx="10105330" cy="506409"/>
                <wp:effectExtent l="0" t="0" r="0" b="0"/>
                <wp:docPr id="6" name="Textfeld 1"/>
                <wp:cNvGraphicFramePr/>
                <a:graphic xmlns:a="http://schemas.openxmlformats.org/drawingml/2006/main">
                  <a:graphicData uri="http://schemas.microsoft.com/office/word/2010/wordprocessingShape">
                    <wps:wsp>
                      <wps:cNvSpPr txBox="1"/>
                      <wps:spPr>
                        <a:xfrm>
                          <a:off x="0" y="0"/>
                          <a:ext cx="10105330" cy="506409"/>
                        </a:xfrm>
                        <a:prstGeom prst="rect">
                          <a:avLst/>
                        </a:prstGeom>
                        <a:noFill/>
                      </wps:spPr>
                      <wps:txbx>
                        <w:txbxContent>
                          <w:p w:rsidRPr="0016172E" w:rsidR="00994BBE" w:rsidP="00994BBE" w:rsidRDefault="00994BBE" w14:paraId="1CE0CD4F"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batches per year per reactor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batch</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2</m:t>
                                    </m:r>
                                  </m:num>
                                  <m:den>
                                    <m:r>
                                      <w:rPr>
                                        <w:rFonts w:ascii="Cambria Math" w:hAnsi="Cambria Math" w:cstheme="minorBidi"/>
                                        <w:color w:val="000000" w:themeColor="text1"/>
                                        <w:kern w:val="24"/>
                                        <w:sz w:val="18"/>
                                        <w:szCs w:val="18"/>
                                      </w:rPr>
                                      <m:t>25 </m:t>
                                    </m:r>
                                  </m:den>
                                </m:f>
                                <m:r>
                                  <w:rPr>
                                    <w:rFonts w:ascii="Cambria Math" w:hAnsi="Cambria Math" w:cstheme="minorBidi"/>
                                    <w:color w:val="000000" w:themeColor="text1"/>
                                    <w:kern w:val="24"/>
                                    <w:sz w:val="18"/>
                                    <w:szCs w:val="18"/>
                                  </w:rPr>
                                  <m:t>=2.88 </m:t>
                                </m:r>
                                <m:r>
                                  <w:rPr>
                                    <w:rFonts w:ascii="Cambria Math" w:hAnsi="Cambria Math" w:eastAsia="Cambria Math" w:cstheme="minorBidi"/>
                                    <w:color w:val="000000" w:themeColor="text1"/>
                                    <w:kern w:val="24"/>
                                    <w:sz w:val="18"/>
                                    <w:szCs w:val="18"/>
                                  </w:rPr>
                                  <m:t>≈3</m:t>
                                </m:r>
                              </m:oMath>
                            </m:oMathPara>
                          </w:p>
                        </w:txbxContent>
                      </wps:txbx>
                      <wps:bodyPr wrap="none" lIns="0" tIns="0" rIns="0" bIns="0" rtlCol="0">
                        <a:noAutofit/>
                      </wps:bodyPr>
                    </wps:wsp>
                  </a:graphicData>
                </a:graphic>
              </wp:inline>
            </w:drawing>
          </mc:Choice>
          <mc:Fallback>
            <w:pict w14:anchorId="600CFA8A">
              <v:shape id="_x0000_s1028" style="width:795.7pt;height:39.85pt;visibility:visible;mso-wrap-style:none;mso-left-percent:-10001;mso-top-percent:-10001;mso-position-horizontal:absolute;mso-position-horizontal-relative:char;mso-position-vertical:absolute;mso-position-vertical-relative:line;mso-left-percent:-10001;mso-top-percent:-10001;v-text-anchor:top"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" w14:anchorId="32D45329">
                <v:textbox inset="0,0,0,0">
                  <w:txbxContent>
                    <w:p w:rsidRPr="0016172E" w:rsidR="00994BBE" w:rsidP="00994BBE" w:rsidRDefault="00994BBE" w14:paraId="4723DA23"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 xml:space="preserve">Total required batches per year </m:t>
                              </m:r>
                              <m:d>
                                <m:dPr>
                                  <m:begChr m:val="["/>
                                  <m:endChr m:val="]"/>
                                  <m:ctrlPr>
                                    <w:rPr>
                                      <w:rFonts w:ascii="Cambria Math" w:hAnsi="Cambria Math" w:eastAsiaTheme="minorEastAsia" w:cstheme="minorBidi"/>
                                      <w:i/>
                                      <w:iCs/>
                                      <w:color w:val="000000" w:themeColor="text1"/>
                                      <w:kern w:val="24"/>
                                      <w:sz w:val="18"/>
                                      <w:szCs w:val="18"/>
                                    </w:rPr>
                                  </m:ctrlPr>
                                </m:dPr>
                                <m:e>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batch</m:t>
                                      </m:r>
                                    </m:num>
                                    <m:den>
                                      <m:r>
                                        <w:rPr>
                                          <w:rFonts w:ascii="Cambria Math" w:hAnsi="Cambria Math" w:cstheme="minorBidi"/>
                                          <w:color w:val="000000" w:themeColor="text1"/>
                                          <w:kern w:val="24"/>
                                          <w:sz w:val="18"/>
                                          <w:szCs w:val="18"/>
                                        </w:rPr>
                                        <m:t>year</m:t>
                                      </m:r>
                                    </m:den>
                                  </m:f>
                                </m:e>
                              </m:d>
                            </m:num>
                            <m:den>
                              <m:r>
                                <w:rPr>
                                  <w:rFonts w:ascii="Cambria Math" w:hAnsi="Cambria Math" w:cstheme="minorBidi"/>
                                  <w:color w:val="000000" w:themeColor="text1"/>
                                  <w:kern w:val="24"/>
                                  <w:sz w:val="18"/>
                                  <w:szCs w:val="18"/>
                                </w:rPr>
                                <m:t>batches per year per reactor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batch</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72</m:t>
                              </m:r>
                            </m:num>
                            <m:den>
                              <m:r>
                                <w:rPr>
                                  <w:rFonts w:ascii="Cambria Math" w:hAnsi="Cambria Math" w:cstheme="minorBidi"/>
                                  <w:color w:val="000000" w:themeColor="text1"/>
                                  <w:kern w:val="24"/>
                                  <w:sz w:val="18"/>
                                  <w:szCs w:val="18"/>
                                </w:rPr>
                                <m:t>25 </m:t>
                              </m:r>
                            </m:den>
                          </m:f>
                          <m:r>
                            <w:rPr>
                              <w:rFonts w:ascii="Cambria Math" w:hAnsi="Cambria Math" w:cstheme="minorBidi"/>
                              <w:color w:val="000000" w:themeColor="text1"/>
                              <w:kern w:val="24"/>
                              <w:sz w:val="18"/>
                              <w:szCs w:val="18"/>
                            </w:rPr>
                            <m:t>=2.88 </m:t>
                          </m:r>
                          <m:r>
                            <w:rPr>
                              <w:rFonts w:ascii="Cambria Math" w:hAnsi="Cambria Math" w:eastAsia="Cambria Math" w:cstheme="minorBidi"/>
                              <w:color w:val="000000" w:themeColor="text1"/>
                              <w:kern w:val="24"/>
                              <w:sz w:val="18"/>
                              <w:szCs w:val="18"/>
                            </w:rPr>
                            <m:t>≈3</m:t>
                          </m:r>
                        </m:oMath>
                      </m:oMathPara>
                    </w:p>
                  </w:txbxContent>
                </v:textbox>
                <w10:anchorlock/>
              </v:shape>
            </w:pict>
          </mc:Fallback>
        </mc:AlternateContent>
      </w:r>
    </w:p>
    <w:p w:rsidR="00573202" w:rsidP="00A30EC2" w:rsidRDefault="00573202" w14:paraId="4822258C" w14:textId="77777777">
      <w:pPr>
        <w:rPr>
          <w:rFonts w:eastAsia="Arial"/>
          <w:lang w:val="en-GB"/>
        </w:rPr>
      </w:pPr>
    </w:p>
    <w:p w:rsidRPr="0027210F" w:rsidR="003739A4" w:rsidP="00A30EC2" w:rsidRDefault="005F456C" w14:paraId="7A1DBA4B" w14:textId="005223A4">
      <w:pPr>
        <w:rPr>
          <w:rFonts w:eastAsia="Arial"/>
          <w:lang w:val="en-GB"/>
        </w:rPr>
      </w:pPr>
      <w:r w:rsidRPr="0027210F">
        <w:rPr>
          <w:rFonts w:eastAsia="Arial"/>
          <w:lang w:val="en-GB"/>
        </w:rPr>
        <w:t xml:space="preserve">With the number of bioreactor lines, the minimum number of seed trains </w:t>
      </w:r>
      <w:r w:rsidRPr="0027210F" w:rsidR="00CD6BF1">
        <w:rPr>
          <w:rFonts w:eastAsia="Arial"/>
          <w:lang w:val="en-GB"/>
        </w:rPr>
        <w:t>can be calculated as follows:</w:t>
      </w:r>
    </w:p>
    <w:p w:rsidRPr="0027210F" w:rsidR="00592FCD" w:rsidP="00A30EC2" w:rsidRDefault="00592FCD" w14:paraId="0BC37F29" w14:textId="77777777">
      <w:pPr>
        <w:rPr>
          <w:rFonts w:eastAsia="Arial"/>
          <w:lang w:val="en-GB"/>
        </w:rPr>
      </w:pPr>
    </w:p>
    <w:p w:rsidRPr="00573202" w:rsidR="00592FCD" w:rsidP="00592FCD" w:rsidRDefault="00592FCD" w14:paraId="72D1686D" w14:textId="74A1EAA9">
      <w:pPr>
        <w:pStyle w:val="Beschriftung"/>
        <w:keepNext/>
        <w:rPr>
          <w:lang w:val="en-US"/>
        </w:rPr>
      </w:pPr>
      <w:r w:rsidRPr="00573202">
        <w:rPr>
          <w:lang w:val="en-US"/>
        </w:rPr>
        <w:t xml:space="preserve">Equation </w:t>
      </w:r>
      <w:r>
        <w:fldChar w:fldCharType="begin"/>
      </w:r>
      <w:r w:rsidRPr="00573202">
        <w:rPr>
          <w:lang w:val="en-US"/>
        </w:rPr>
        <w:instrText xml:space="preserve"> SEQ Equation \* ARABIC </w:instrText>
      </w:r>
      <w:r>
        <w:fldChar w:fldCharType="separate"/>
      </w:r>
      <w:r w:rsidR="00055F83">
        <w:rPr>
          <w:noProof/>
          <w:lang w:val="en-US"/>
        </w:rPr>
        <w:t>5</w:t>
      </w:r>
      <w:r>
        <w:fldChar w:fldCharType="end"/>
      </w:r>
      <w:r w:rsidRPr="00573202">
        <w:rPr>
          <w:lang w:val="en-US"/>
        </w:rPr>
        <w:t xml:space="preserve">: </w:t>
      </w:r>
      <w:r w:rsidRPr="00592FCD" w:rsidR="00573202">
        <w:rPr>
          <w:lang w:val="en-US"/>
        </w:rPr>
        <w:t xml:space="preserve">Calculation </w:t>
      </w:r>
      <w:r w:rsidR="00573202">
        <w:rPr>
          <w:lang w:val="en-US"/>
        </w:rPr>
        <w:t>for the number of required seed lines.</w:t>
      </w:r>
    </w:p>
    <w:p w:rsidRPr="0027210F" w:rsidR="00CD6BF1" w:rsidP="00A30EC2" w:rsidRDefault="00CD6BF1" w14:paraId="456AEF22" w14:textId="50D87087">
      <w:pPr>
        <w:rPr>
          <w:rFonts w:eastAsia="Arial"/>
          <w:lang w:val="en-GB"/>
        </w:rPr>
      </w:pPr>
      <w:r w:rsidRPr="0027210F">
        <w:rPr>
          <w:rFonts w:eastAsia="Arial"/>
          <w:noProof/>
          <w:lang w:val="en-GB"/>
        </w:rPr>
        <mc:AlternateContent>
          <mc:Choice Requires="wps">
            <w:drawing>
              <wp:inline distT="0" distB="0" distL="0" distR="0" wp14:anchorId="4D015E6D" wp14:editId="47ED9C8C">
                <wp:extent cx="10307565" cy="522066"/>
                <wp:effectExtent l="0" t="0" r="0" b="0"/>
                <wp:docPr id="7" name="Textfeld 2"/>
                <wp:cNvGraphicFramePr/>
                <a:graphic xmlns:a="http://schemas.openxmlformats.org/drawingml/2006/main">
                  <a:graphicData uri="http://schemas.microsoft.com/office/word/2010/wordprocessingShape">
                    <wps:wsp>
                      <wps:cNvSpPr txBox="1"/>
                      <wps:spPr>
                        <a:xfrm>
                          <a:off x="0" y="0"/>
                          <a:ext cx="10307565" cy="522066"/>
                        </a:xfrm>
                        <a:prstGeom prst="rect">
                          <a:avLst/>
                        </a:prstGeom>
                        <a:noFill/>
                      </wps:spPr>
                      <wps:txbx>
                        <w:txbxContent>
                          <w:p w:rsidRPr="00CD6BF1" w:rsidR="00CD6BF1" w:rsidP="00CD6BF1" w:rsidRDefault="00CD6BF1" w14:paraId="5CD47887"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seed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 seeding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3+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1</m:t>
                                </m:r>
                              </m:oMath>
                            </m:oMathPara>
                          </w:p>
                        </w:txbxContent>
                      </wps:txbx>
                      <wps:bodyPr wrap="none" lIns="0" tIns="0" rIns="0" bIns="0" rtlCol="0">
                        <a:spAutoFit/>
                      </wps:bodyPr>
                    </wps:wsp>
                  </a:graphicData>
                </a:graphic>
              </wp:inline>
            </w:drawing>
          </mc:Choice>
          <mc:Fallback>
            <w:pict w14:anchorId="310EF3DF">
              <v:shape id="Textfeld 2" style="width:811.6pt;height:41.1pt;visibility:visible;mso-wrap-style:none;mso-left-percent:-10001;mso-top-percent:-10001;mso-position-horizontal:absolute;mso-position-horizontal-relative:char;mso-position-vertical:absolute;mso-position-vertical-relative:line;mso-left-percent:-10001;mso-top-percent:-10001;v-text-anchor:top" o:spid="_x0000_s1029"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" w14:anchorId="4D015E6D">
                <v:textbox style="mso-fit-shape-to-text:t" inset="0,0,0,0">
                  <w:txbxContent>
                    <w:p w:rsidRPr="00CD6BF1" w:rsidR="00CD6BF1" w:rsidP="00CD6BF1" w:rsidRDefault="00CD6BF1" w14:paraId="54905AEA"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seed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 seeding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3+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1</m:t>
                          </m:r>
                        </m:oMath>
                      </m:oMathPara>
                    </w:p>
                  </w:txbxContent>
                </v:textbox>
                <w10:anchorlock/>
              </v:shape>
            </w:pict>
          </mc:Fallback>
        </mc:AlternateContent>
      </w:r>
    </w:p>
    <w:p w:rsidRPr="0027210F" w:rsidR="00CD6BF1" w:rsidP="00A30EC2" w:rsidRDefault="00EF6CE8" w14:paraId="4DF17209" w14:textId="35DD5D51">
      <w:pPr>
        <w:rPr>
          <w:rFonts w:eastAsia="Arial"/>
          <w:lang w:val="en-GB"/>
        </w:rPr>
      </w:pPr>
      <w:r w:rsidRPr="0027210F">
        <w:rPr>
          <w:rFonts w:eastAsia="Arial"/>
          <w:lang w:val="en-GB"/>
        </w:rPr>
        <w:t xml:space="preserve">In this calculation, an additional day has been added to each </w:t>
      </w:r>
      <w:r w:rsidRPr="0027210F" w:rsidR="00626C78">
        <w:rPr>
          <w:rFonts w:eastAsia="Arial"/>
          <w:lang w:val="en-GB"/>
        </w:rPr>
        <w:t>step to</w:t>
      </w:r>
      <w:r w:rsidRPr="0027210F">
        <w:rPr>
          <w:rFonts w:eastAsia="Arial"/>
          <w:lang w:val="en-GB"/>
        </w:rPr>
        <w:t xml:space="preserve"> account for the cleaning and preparations of the utilities. </w:t>
      </w:r>
      <w:r w:rsidRPr="0027210F" w:rsidR="00626C78">
        <w:rPr>
          <w:rFonts w:eastAsia="Arial"/>
          <w:lang w:val="en-GB"/>
        </w:rPr>
        <w:t>Only one seed line will be necessary to meet the production requirements.</w:t>
      </w:r>
    </w:p>
    <w:p w:rsidRPr="0027210F" w:rsidR="00CD6BF1" w:rsidP="00A30EC2" w:rsidRDefault="005135C8" w14:paraId="247841D8" w14:textId="516D2E36">
      <w:pPr>
        <w:rPr>
          <w:rFonts w:eastAsia="Arial"/>
          <w:lang w:val="en-GB"/>
        </w:rPr>
      </w:pPr>
      <w:r w:rsidRPr="0027210F">
        <w:rPr>
          <w:rFonts w:eastAsia="Arial"/>
          <w:lang w:val="en-GB"/>
        </w:rPr>
        <w:t>Finally</w:t>
      </w:r>
      <w:r w:rsidRPr="0027210F" w:rsidR="00486AC9">
        <w:rPr>
          <w:rFonts w:eastAsia="Arial"/>
          <w:lang w:val="en-GB"/>
        </w:rPr>
        <w:t xml:space="preserve">, the number of inoculum lines can be determined </w:t>
      </w:r>
      <w:r w:rsidRPr="0027210F" w:rsidR="00FF03A6">
        <w:rPr>
          <w:rFonts w:eastAsia="Arial"/>
          <w:lang w:val="en-GB"/>
        </w:rPr>
        <w:t>with the following formula:</w:t>
      </w:r>
    </w:p>
    <w:p w:rsidRPr="0027210F" w:rsidR="00573202" w:rsidP="00A30EC2" w:rsidRDefault="00573202" w14:paraId="5EB87471" w14:textId="77777777">
      <w:pPr>
        <w:rPr>
          <w:rFonts w:eastAsia="Arial"/>
          <w:lang w:val="en-GB"/>
        </w:rPr>
      </w:pPr>
    </w:p>
    <w:p w:rsidRPr="00592FCD" w:rsidR="00592FCD" w:rsidP="00592FCD" w:rsidRDefault="00592FCD" w14:paraId="57D90016" w14:textId="7F6C9572">
      <w:pPr>
        <w:pStyle w:val="Beschriftung"/>
        <w:keepNext/>
        <w:rPr>
          <w:lang w:val="en-US"/>
        </w:rPr>
      </w:pPr>
      <w:r w:rsidRPr="00592FCD">
        <w:rPr>
          <w:lang w:val="en-US"/>
        </w:rPr>
        <w:t xml:space="preserve">Equation </w:t>
      </w:r>
      <w:r>
        <w:fldChar w:fldCharType="begin"/>
      </w:r>
      <w:r w:rsidRPr="00592FCD">
        <w:rPr>
          <w:lang w:val="en-US"/>
        </w:rPr>
        <w:instrText xml:space="preserve"> SEQ Equation \* ARABIC </w:instrText>
      </w:r>
      <w:r>
        <w:fldChar w:fldCharType="separate"/>
      </w:r>
      <w:r w:rsidR="00055F83">
        <w:rPr>
          <w:noProof/>
          <w:lang w:val="en-US"/>
        </w:rPr>
        <w:t>6</w:t>
      </w:r>
      <w:r>
        <w:fldChar w:fldCharType="end"/>
      </w:r>
      <w:r w:rsidRPr="00592FCD">
        <w:rPr>
          <w:lang w:val="en-US"/>
        </w:rPr>
        <w:t xml:space="preserve">: Calculation </w:t>
      </w:r>
      <w:r w:rsidR="00573202">
        <w:rPr>
          <w:lang w:val="en-US"/>
        </w:rPr>
        <w:t>for the number of required inoculum lines.</w:t>
      </w:r>
    </w:p>
    <w:p w:rsidRPr="0027210F" w:rsidR="00FB3F64" w:rsidP="00A30EC2" w:rsidRDefault="00994BBE" w14:paraId="5F03F111" w14:textId="72169916">
      <w:pPr>
        <w:rPr>
          <w:rFonts w:eastAsia="Arial"/>
          <w:lang w:val="en-GB"/>
        </w:rPr>
      </w:pPr>
      <w:r w:rsidRPr="0027210F">
        <w:rPr>
          <w:rFonts w:eastAsia="Arial"/>
          <w:noProof/>
          <w:lang w:val="en-GB"/>
        </w:rPr>
        <mc:AlternateContent>
          <mc:Choice Requires="wps">
            <w:drawing>
              <wp:inline distT="0" distB="0" distL="0" distR="0" wp14:anchorId="67FBDAAC" wp14:editId="0B29157E">
                <wp:extent cx="6120130" cy="402479"/>
                <wp:effectExtent l="0" t="0" r="0" b="0"/>
                <wp:docPr id="8" name="Textfeld 3"/>
                <wp:cNvGraphicFramePr/>
                <a:graphic xmlns:a="http://schemas.openxmlformats.org/drawingml/2006/main">
                  <a:graphicData uri="http://schemas.microsoft.com/office/word/2010/wordprocessingShape">
                    <wps:wsp>
                      <wps:cNvSpPr txBox="1"/>
                      <wps:spPr>
                        <a:xfrm>
                          <a:off x="0" y="0"/>
                          <a:ext cx="6120130" cy="402479"/>
                        </a:xfrm>
                        <a:prstGeom prst="rect">
                          <a:avLst/>
                        </a:prstGeom>
                        <a:noFill/>
                      </wps:spPr>
                      <wps:txbx>
                        <w:txbxContent>
                          <w:p w:rsidRPr="00FF03A6" w:rsidR="00994BBE" w:rsidP="00994BBE" w:rsidRDefault="00994BBE" w14:paraId="1348FCCA"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inoculum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n inoculum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7+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m:t>
                                </m:r>
                              </m:oMath>
                            </m:oMathPara>
                          </w:p>
                        </w:txbxContent>
                      </wps:txbx>
                      <wps:bodyPr wrap="square" lIns="0" tIns="0" rIns="0" bIns="0" rtlCol="0">
                        <a:spAutoFit/>
                      </wps:bodyPr>
                    </wps:wsp>
                  </a:graphicData>
                </a:graphic>
              </wp:inline>
            </w:drawing>
          </mc:Choice>
          <mc:Fallback>
            <w:pict w14:anchorId="4CE55EA2">
              <v:shape id="Textfeld 3" style="width:481.9pt;height:31.7pt;visibility:visible;mso-wrap-style:square;mso-left-percent:-10001;mso-top-percent:-10001;mso-position-horizontal:absolute;mso-position-horizontal-relative:char;mso-position-vertical:absolute;mso-position-vertical-relative:line;mso-left-percent:-10001;mso-top-percent:-10001;v-text-anchor:top" o:spid="_x0000_s1030"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" w14:anchorId="67FBDAAC">
                <v:textbox style="mso-fit-shape-to-text:t" inset="0,0,0,0">
                  <w:txbxContent>
                    <w:p w:rsidRPr="00FF03A6" w:rsidR="00994BBE" w:rsidP="00994BBE" w:rsidRDefault="00994BBE" w14:paraId="0C046A62" w14:textId="77777777">
                      <w:pPr>
                        <w:rPr>
                          <w:rFonts w:ascii="Cambria Math" w:hAnsi="Cambria Math" w:cstheme="minorBidi"/>
                          <w:i/>
                          <w:iCs/>
                          <w:color w:val="000000" w:themeColor="text1"/>
                          <w:kern w:val="24"/>
                          <w:sz w:val="18"/>
                          <w:szCs w:val="18"/>
                        </w:rPr>
                      </w:pPr>
                      <m:oMathPara>
                        <m:oMathParaPr>
                          <m:jc m:val="centerGroup"/>
                        </m:oMathParaPr>
                        <m:oMath>
                          <m:r>
                            <w:rPr>
                              <w:rFonts w:ascii="Cambria Math" w:hAnsi="Cambria Math" w:cstheme="minorBidi"/>
                              <w:color w:val="000000" w:themeColor="text1"/>
                              <w:kern w:val="24"/>
                              <w:sz w:val="18"/>
                              <w:szCs w:val="18"/>
                            </w:rPr>
                            <m:t>Number of inoculum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number of bioreactor lines</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m:t>
                                  </m:r>
                                </m:e>
                              </m:d>
                              <m:r>
                                <w:rPr>
                                  <w:rFonts w:ascii="Cambria Math" w:hAnsi="Cambria Math" w:cstheme="minorBidi"/>
                                  <w:color w:val="000000" w:themeColor="text1"/>
                                  <w:kern w:val="24"/>
                                  <w:sz w:val="18"/>
                                  <w:szCs w:val="18"/>
                                </w:rPr>
                                <m:t>*length of an inoculum process </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num>
                            <m:den>
                              <m:r>
                                <w:rPr>
                                  <w:rFonts w:ascii="Cambria Math" w:hAnsi="Cambria Math" w:cstheme="minorBidi"/>
                                  <w:color w:val="000000" w:themeColor="text1"/>
                                  <w:kern w:val="24"/>
                                  <w:sz w:val="18"/>
                                  <w:szCs w:val="18"/>
                                </w:rPr>
                                <m:t>length of production in bioreactor</m:t>
                              </m:r>
                              <m:d>
                                <m:dPr>
                                  <m:begChr m:val="["/>
                                  <m:endChr m:val="]"/>
                                  <m:ctrlPr>
                                    <w:rPr>
                                      <w:rFonts w:ascii="Cambria Math" w:hAnsi="Cambria Math" w:eastAsiaTheme="minorEastAsia" w:cstheme="minorBidi"/>
                                      <w:i/>
                                      <w:iCs/>
                                      <w:color w:val="000000" w:themeColor="text1"/>
                                      <w:kern w:val="24"/>
                                      <w:sz w:val="18"/>
                                      <w:szCs w:val="18"/>
                                    </w:rPr>
                                  </m:ctrlPr>
                                </m:dPr>
                                <m:e>
                                  <m:r>
                                    <w:rPr>
                                      <w:rFonts w:ascii="Cambria Math" w:hAnsi="Cambria Math" w:cstheme="minorBidi"/>
                                      <w:color w:val="000000" w:themeColor="text1"/>
                                      <w:kern w:val="24"/>
                                      <w:sz w:val="18"/>
                                      <w:szCs w:val="18"/>
                                    </w:rPr>
                                    <m:t>d</m:t>
                                  </m:r>
                                </m:e>
                              </m:d>
                            </m:den>
                          </m:f>
                          <m:r>
                            <w:rPr>
                              <w:rFonts w:ascii="Cambria Math" w:hAnsi="Cambria Math" w:cstheme="minorBidi"/>
                              <w:color w:val="000000" w:themeColor="text1"/>
                              <w:kern w:val="24"/>
                              <w:sz w:val="18"/>
                              <w:szCs w:val="18"/>
                            </w:rPr>
                            <m:t>=</m:t>
                          </m:r>
                          <m:f>
                            <m:fPr>
                              <m:ctrlPr>
                                <w:rPr>
                                  <w:rFonts w:ascii="Cambria Math" w:hAnsi="Cambria Math" w:eastAsiaTheme="minorEastAsia" w:cstheme="minorBidi"/>
                                  <w:i/>
                                  <w:iCs/>
                                  <w:color w:val="000000" w:themeColor="text1"/>
                                  <w:kern w:val="24"/>
                                  <w:sz w:val="18"/>
                                  <w:szCs w:val="18"/>
                                </w:rPr>
                              </m:ctrlPr>
                            </m:fPr>
                            <m:num>
                              <m:r>
                                <w:rPr>
                                  <w:rFonts w:ascii="Cambria Math" w:hAnsi="Cambria Math" w:cstheme="minorBidi"/>
                                  <w:color w:val="000000" w:themeColor="text1"/>
                                  <w:kern w:val="24"/>
                                  <w:sz w:val="18"/>
                                  <w:szCs w:val="18"/>
                                </w:rPr>
                                <m:t>3 *(7+1) d</m:t>
                              </m:r>
                            </m:num>
                            <m:den>
                              <m:r>
                                <w:rPr>
                                  <w:rFonts w:ascii="Cambria Math" w:hAnsi="Cambria Math" w:cstheme="minorBidi"/>
                                  <w:color w:val="000000" w:themeColor="text1"/>
                                  <w:kern w:val="24"/>
                                  <w:sz w:val="18"/>
                                  <w:szCs w:val="18"/>
                                </w:rPr>
                                <m:t>(11+1) d</m:t>
                              </m:r>
                            </m:den>
                          </m:f>
                          <m:r>
                            <w:rPr>
                              <w:rFonts w:ascii="Cambria Math" w:hAnsi="Cambria Math" w:cstheme="minorBidi"/>
                              <w:color w:val="000000" w:themeColor="text1"/>
                              <w:kern w:val="24"/>
                              <w:sz w:val="18"/>
                              <w:szCs w:val="18"/>
                            </w:rPr>
                            <m:t>=2</m:t>
                          </m:r>
                        </m:oMath>
                      </m:oMathPara>
                    </w:p>
                  </w:txbxContent>
                </v:textbox>
                <w10:anchorlock/>
              </v:shape>
            </w:pict>
          </mc:Fallback>
        </mc:AlternateContent>
      </w:r>
    </w:p>
    <w:p w:rsidRPr="0027210F" w:rsidR="00573202" w:rsidP="00A30EC2" w:rsidRDefault="00573202" w14:paraId="4098B6CB" w14:textId="77777777">
      <w:pPr>
        <w:rPr>
          <w:rFonts w:eastAsia="Arial"/>
          <w:lang w:val="en-GB"/>
        </w:rPr>
      </w:pPr>
    </w:p>
    <w:p w:rsidRPr="0027210F" w:rsidR="00AF6E5A" w:rsidP="00A30EC2" w:rsidRDefault="00FB3F64" w14:paraId="06528B09" w14:textId="37D6FAC6">
      <w:pPr>
        <w:rPr>
          <w:rFonts w:eastAsia="Arial"/>
          <w:lang w:val="en-GB"/>
        </w:rPr>
      </w:pPr>
      <w:r w:rsidRPr="0027210F">
        <w:rPr>
          <w:rFonts w:eastAsia="Arial"/>
          <w:lang w:val="en-GB"/>
        </w:rPr>
        <w:lastRenderedPageBreak/>
        <w:t xml:space="preserve">An additional day has also been used in each step to account for the cleaning and preparation </w:t>
      </w:r>
      <w:r w:rsidRPr="0027210F" w:rsidR="00AF6E5A">
        <w:rPr>
          <w:rFonts w:eastAsia="Arial"/>
          <w:lang w:val="en-GB"/>
        </w:rPr>
        <w:t>of the utilities.</w:t>
      </w:r>
      <w:r w:rsidRPr="0027210F" w:rsidR="00936AE2">
        <w:rPr>
          <w:rFonts w:eastAsia="Arial"/>
          <w:lang w:val="en-GB"/>
        </w:rPr>
        <w:t xml:space="preserve"> In this case, two inoculum lines will be required.</w:t>
      </w:r>
    </w:p>
    <w:p w:rsidRPr="0027210F" w:rsidR="00FF03A6" w:rsidP="00A30EC2" w:rsidRDefault="00B469E1" w14:paraId="2E1D3934" w14:textId="5FF4880A">
      <w:pPr>
        <w:rPr>
          <w:rFonts w:eastAsia="Arial"/>
          <w:lang w:val="en-GB"/>
        </w:rPr>
      </w:pPr>
      <w:r w:rsidRPr="0027210F">
        <w:rPr>
          <w:rFonts w:eastAsia="Arial"/>
          <w:lang w:val="en-GB"/>
        </w:rPr>
        <w:t xml:space="preserve">These results </w:t>
      </w:r>
      <w:r w:rsidRPr="0027210F" w:rsidR="00747652">
        <w:rPr>
          <w:rFonts w:eastAsia="Arial"/>
          <w:lang w:val="en-GB"/>
        </w:rPr>
        <w:t>are</w:t>
      </w:r>
      <w:r w:rsidRPr="0027210F" w:rsidR="000D5BE9">
        <w:rPr>
          <w:rFonts w:eastAsia="Arial"/>
          <w:lang w:val="en-GB"/>
        </w:rPr>
        <w:t xml:space="preserve"> the basis o</w:t>
      </w:r>
      <w:r w:rsidRPr="0027210F" w:rsidR="00747652">
        <w:rPr>
          <w:rFonts w:eastAsia="Arial"/>
          <w:lang w:val="en-GB"/>
        </w:rPr>
        <w:t xml:space="preserve">n which the </w:t>
      </w:r>
      <w:r w:rsidRPr="0027210F" w:rsidR="00936AE2">
        <w:rPr>
          <w:rFonts w:eastAsia="Arial"/>
          <w:lang w:val="en-GB"/>
        </w:rPr>
        <w:t>rest</w:t>
      </w:r>
      <w:r w:rsidRPr="0027210F" w:rsidR="00747652">
        <w:rPr>
          <w:rFonts w:eastAsia="Arial"/>
          <w:lang w:val="en-GB"/>
        </w:rPr>
        <w:t xml:space="preserve"> of the production plan</w:t>
      </w:r>
      <w:r w:rsidRPr="0027210F" w:rsidR="00936AE2">
        <w:rPr>
          <w:rFonts w:eastAsia="Arial"/>
          <w:lang w:val="en-GB"/>
        </w:rPr>
        <w:t xml:space="preserve"> will be designed. </w:t>
      </w:r>
      <w:r w:rsidRPr="0027210F" w:rsidR="00747652">
        <w:rPr>
          <w:rFonts w:eastAsia="Arial"/>
          <w:lang w:val="en-GB"/>
        </w:rPr>
        <w:t xml:space="preserve"> </w:t>
      </w:r>
    </w:p>
    <w:p w:rsidR="00AE32AB" w:rsidP="00BE2780" w:rsidRDefault="00BE2780" w14:paraId="1F7C1456" w14:textId="7E86447D">
      <w:pPr>
        <w:pStyle w:val="berschrift2"/>
      </w:pPr>
      <w:bookmarkStart w:name="_Toc94787040" w:id="48"/>
      <w:bookmarkStart w:name="_Toc95410080" w:id="49"/>
      <w:bookmarkStart w:name="_Toc95410278" w:id="50"/>
      <w:r>
        <w:t xml:space="preserve">Plant on a </w:t>
      </w:r>
      <w:r w:rsidRPr="00BE2780">
        <w:t>page</w:t>
      </w:r>
      <w:bookmarkEnd w:id="48"/>
      <w:bookmarkEnd w:id="49"/>
      <w:bookmarkEnd w:id="50"/>
    </w:p>
    <w:p w:rsidRPr="00CF2E21" w:rsidR="00AE32AB" w:rsidP="00AE32AB" w:rsidRDefault="00CF2E21" w14:paraId="585A809E" w14:textId="20168390">
      <w:pPr>
        <w:rPr>
          <w:lang w:val="en-GB"/>
        </w:rPr>
      </w:pPr>
      <w:r w:rsidRPr="00CF2E21">
        <w:rPr>
          <w:lang w:val="en-GB"/>
        </w:rPr>
        <w:t xml:space="preserve">For the upstream process, a </w:t>
      </w:r>
      <w:r>
        <w:rPr>
          <w:lang w:val="en-GB"/>
        </w:rPr>
        <w:t xml:space="preserve">plant on a page was designed (refer to </w:t>
      </w:r>
      <w:r>
        <w:rPr>
          <w:lang w:val="en-GB"/>
        </w:rPr>
        <w:fldChar w:fldCharType="begin"/>
      </w:r>
      <w:r>
        <w:rPr>
          <w:lang w:val="en-GB"/>
        </w:rPr>
        <w:instrText xml:space="preserve"> REF _Ref94687493 \h </w:instrText>
      </w:r>
      <w:r>
        <w:rPr>
          <w:lang w:val="en-GB"/>
        </w:rPr>
      </w:r>
      <w:r>
        <w:rPr>
          <w:lang w:val="en-GB"/>
        </w:rPr>
        <w:fldChar w:fldCharType="separate"/>
      </w:r>
      <w:r w:rsidRPr="00382102">
        <w:rPr>
          <w:lang w:val="en-GB"/>
        </w:rPr>
        <w:t xml:space="preserve">Figure </w:t>
      </w:r>
      <w:r w:rsidR="00901CAB">
        <w:rPr>
          <w:noProof/>
          <w:lang w:val="en-GB"/>
        </w:rPr>
        <w:t>9</w:t>
      </w:r>
      <w:r>
        <w:rPr>
          <w:lang w:val="en-GB"/>
        </w:rPr>
        <w:fldChar w:fldCharType="end"/>
      </w:r>
      <w:r>
        <w:rPr>
          <w:lang w:val="en-GB"/>
        </w:rPr>
        <w:t xml:space="preserve">). </w:t>
      </w:r>
      <w:r w:rsidR="00AB0366">
        <w:rPr>
          <w:lang w:val="en-GB"/>
        </w:rPr>
        <w:t xml:space="preserve">The main goal is to get an overview over the whole process. </w:t>
      </w:r>
      <w:r w:rsidR="003437EE">
        <w:rPr>
          <w:lang w:val="en-GB"/>
        </w:rPr>
        <w:t>Also,</w:t>
      </w:r>
      <w:r w:rsidR="00AB0366">
        <w:rPr>
          <w:lang w:val="en-GB"/>
        </w:rPr>
        <w:t xml:space="preserve"> the necessary equipment can be listed that way</w:t>
      </w:r>
      <w:r w:rsidR="003437EE">
        <w:rPr>
          <w:lang w:val="en-GB"/>
        </w:rPr>
        <w:t>. The plant on a page</w:t>
      </w:r>
      <w:r>
        <w:rPr>
          <w:lang w:val="en-GB"/>
        </w:rPr>
        <w:t xml:space="preserve"> consists of four steps: the inoculum step, seed 1, seed 2, the production step and a depth filtration step. The detailed description for each </w:t>
      </w:r>
      <w:r w:rsidR="003437EE">
        <w:rPr>
          <w:lang w:val="en-GB"/>
        </w:rPr>
        <w:t>step</w:t>
      </w:r>
      <w:r>
        <w:rPr>
          <w:lang w:val="en-GB"/>
        </w:rPr>
        <w:t xml:space="preserve"> can be found in chapter </w:t>
      </w:r>
      <w:r>
        <w:rPr>
          <w:lang w:val="en-GB"/>
        </w:rPr>
        <w:fldChar w:fldCharType="begin"/>
      </w:r>
      <w:r>
        <w:rPr>
          <w:lang w:val="en-GB"/>
        </w:rPr>
        <w:instrText xml:space="preserve"> REF _Ref94687570 \r \h </w:instrText>
      </w:r>
      <w:r>
        <w:rPr>
          <w:lang w:val="en-GB"/>
        </w:rPr>
      </w:r>
      <w:r>
        <w:rPr>
          <w:lang w:val="en-GB"/>
        </w:rPr>
        <w:fldChar w:fldCharType="separate"/>
      </w:r>
      <w:r>
        <w:rPr>
          <w:lang w:val="en-GB"/>
        </w:rPr>
        <w:t>3.1</w:t>
      </w:r>
      <w:r>
        <w:rPr>
          <w:lang w:val="en-GB"/>
        </w:rPr>
        <w:fldChar w:fldCharType="end"/>
      </w:r>
      <w:r>
        <w:rPr>
          <w:lang w:val="en-GB"/>
        </w:rPr>
        <w:t xml:space="preserve">. </w:t>
      </w:r>
      <w:r w:rsidR="00460DAB">
        <w:rPr>
          <w:lang w:val="en-GB"/>
        </w:rPr>
        <w:t xml:space="preserve">As </w:t>
      </w:r>
      <w:r w:rsidR="009C05E6">
        <w:rPr>
          <w:lang w:val="en-GB"/>
        </w:rPr>
        <w:t>mentioned,</w:t>
      </w:r>
      <w:r w:rsidR="00460DAB">
        <w:rPr>
          <w:lang w:val="en-GB"/>
        </w:rPr>
        <w:t xml:space="preserve"> three production lines are planned to be used therefore three STR 2000 bioreactors were added. </w:t>
      </w:r>
      <w:r w:rsidR="00394661">
        <w:rPr>
          <w:lang w:val="en-GB"/>
        </w:rPr>
        <w:t xml:space="preserve">Only the lines of one production reactor were drawn to avoid </w:t>
      </w:r>
      <w:r w:rsidR="009C05E6">
        <w:rPr>
          <w:lang w:val="en-GB"/>
        </w:rPr>
        <w:t>clutter. The media and feed container are shown, however those are to be transferred from the media preparation room.</w:t>
      </w:r>
    </w:p>
    <w:p w:rsidR="001B4ED2" w:rsidP="009C05E6" w:rsidRDefault="001B4ED2" w14:paraId="5972AC61" w14:textId="65CE604C">
      <w:pPr>
        <w:jc w:val="center"/>
      </w:pPr>
      <w:r>
        <w:rPr>
          <w:noProof/>
        </w:rPr>
        <w:drawing>
          <wp:inline distT="0" distB="0" distL="0" distR="0" wp14:anchorId="39512491" wp14:editId="4A1EA726">
            <wp:extent cx="6120130" cy="4641215"/>
            <wp:effectExtent l="0" t="0" r="0" b="6985"/>
            <wp:docPr id="184452611" name="Grafik 8">
              <a:extLst xmlns:a="http://schemas.openxmlformats.org/drawingml/2006/main">
                <a:ext uri="{FF2B5EF4-FFF2-40B4-BE49-F238E27FC236}">
                  <a16:creationId xmlns:a16="http://schemas.microsoft.com/office/drawing/2014/main" id="{69C3AA1B-2674-4540-821C-2429879BEC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69C3AA1B-2674-4540-821C-2429879BEC17}"/>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6120130" cy="4641215"/>
                    </a:xfrm>
                    <a:prstGeom prst="rect">
                      <a:avLst/>
                    </a:prstGeom>
                  </pic:spPr>
                </pic:pic>
              </a:graphicData>
            </a:graphic>
          </wp:inline>
        </w:drawing>
      </w:r>
    </w:p>
    <w:p w:rsidRPr="00382102" w:rsidR="001B4ED2" w:rsidP="001B4ED2" w:rsidRDefault="001B4ED2" w14:paraId="09E537B1" w14:textId="3AA97435">
      <w:pPr>
        <w:pStyle w:val="Beschriftung"/>
        <w:rPr>
          <w:lang w:val="en-GB"/>
        </w:rPr>
      </w:pPr>
      <w:bookmarkStart w:name="_Ref94687493" w:id="51"/>
      <w:r w:rsidRPr="00382102">
        <w:rPr>
          <w:lang w:val="en-GB"/>
        </w:rPr>
        <w:t xml:space="preserve">Figure </w:t>
      </w:r>
      <w:r>
        <w:fldChar w:fldCharType="begin"/>
      </w:r>
      <w:r w:rsidRPr="00382102">
        <w:rPr>
          <w:lang w:val="en-GB"/>
        </w:rPr>
        <w:instrText xml:space="preserve"> SEQ Figure \* ARABIC </w:instrText>
      </w:r>
      <w:r>
        <w:fldChar w:fldCharType="separate"/>
      </w:r>
      <w:r w:rsidR="00061BA8">
        <w:rPr>
          <w:noProof/>
          <w:lang w:val="en-GB"/>
        </w:rPr>
        <w:t>10</w:t>
      </w:r>
      <w:r>
        <w:fldChar w:fldCharType="end"/>
      </w:r>
      <w:bookmarkEnd w:id="51"/>
      <w:r w:rsidRPr="00382102">
        <w:rPr>
          <w:lang w:val="en-GB"/>
        </w:rPr>
        <w:t>: USP Plant on a page</w:t>
      </w:r>
    </w:p>
    <w:p w:rsidRPr="00382102" w:rsidR="32B363D9" w:rsidP="32B363D9" w:rsidRDefault="32B363D9" w14:paraId="09580E77" w14:textId="7F053ABE">
      <w:pPr>
        <w:rPr>
          <w:lang w:val="en-GB"/>
        </w:rPr>
      </w:pPr>
    </w:p>
    <w:p w:rsidR="008757EA" w:rsidP="009C05E6" w:rsidRDefault="00BE2780" w14:paraId="2B99C3F8" w14:textId="2FB334FE">
      <w:pPr>
        <w:pStyle w:val="berschrift2"/>
      </w:pPr>
      <w:bookmarkStart w:name="_Toc94787041" w:id="52"/>
      <w:bookmarkStart w:name="_Toc95410081" w:id="53"/>
      <w:bookmarkStart w:name="_Toc95410279" w:id="54"/>
      <w:r>
        <w:lastRenderedPageBreak/>
        <w:t>HakoBio room concept</w:t>
      </w:r>
      <w:bookmarkEnd w:id="53"/>
      <w:bookmarkEnd w:id="54"/>
    </w:p>
    <w:p w:rsidRPr="0036496E" w:rsidR="0036496E" w:rsidP="0036496E" w:rsidRDefault="003C5671" w14:paraId="003E7BA3" w14:textId="7294FD06">
      <w:pPr>
        <w:rPr>
          <w:lang w:val="en-GB"/>
        </w:rPr>
      </w:pPr>
      <w:r>
        <w:rPr>
          <w:lang w:val="en-GB"/>
        </w:rPr>
        <w:t xml:space="preserve">For the simulation and </w:t>
      </w:r>
      <w:r w:rsidR="005035A6">
        <w:rPr>
          <w:lang w:val="en-GB"/>
        </w:rPr>
        <w:t>visualization</w:t>
      </w:r>
      <w:r w:rsidR="002F7D60">
        <w:rPr>
          <w:lang w:val="en-GB"/>
        </w:rPr>
        <w:t xml:space="preserve"> of the room concept</w:t>
      </w:r>
      <w:r w:rsidR="005035A6">
        <w:rPr>
          <w:lang w:val="en-GB"/>
        </w:rPr>
        <w:t>,</w:t>
      </w:r>
      <w:r>
        <w:rPr>
          <w:lang w:val="en-GB"/>
        </w:rPr>
        <w:t xml:space="preserve"> the HakoBio software from PALL </w:t>
      </w:r>
      <w:r w:rsidR="00265D45">
        <w:rPr>
          <w:lang w:val="en-GB"/>
        </w:rPr>
        <w:t>Corporation</w:t>
      </w:r>
      <w:r>
        <w:rPr>
          <w:lang w:val="en-GB"/>
        </w:rPr>
        <w:t xml:space="preserve"> was used</w:t>
      </w:r>
      <w:r w:rsidR="00D75C90">
        <w:rPr>
          <w:lang w:val="en-GB"/>
        </w:rPr>
        <w:t xml:space="preserve">. </w:t>
      </w:r>
      <w:r w:rsidR="00733F46">
        <w:rPr>
          <w:lang w:val="en-GB"/>
        </w:rPr>
        <w:t xml:space="preserve">The images are shown as 3D visualization and represent the </w:t>
      </w:r>
      <w:r w:rsidR="008526A3">
        <w:rPr>
          <w:lang w:val="en-GB"/>
        </w:rPr>
        <w:t>in</w:t>
      </w:r>
      <w:r w:rsidR="00733F46">
        <w:rPr>
          <w:lang w:val="en-GB"/>
        </w:rPr>
        <w:t>oculum room</w:t>
      </w:r>
      <w:r w:rsidR="00A66100">
        <w:rPr>
          <w:lang w:val="en-GB"/>
        </w:rPr>
        <w:t xml:space="preserve"> (1)</w:t>
      </w:r>
      <w:r w:rsidR="008526A3">
        <w:rPr>
          <w:lang w:val="en-GB"/>
        </w:rPr>
        <w:t xml:space="preserve">, </w:t>
      </w:r>
      <w:r w:rsidR="004E2F5B">
        <w:rPr>
          <w:lang w:val="en-GB"/>
        </w:rPr>
        <w:t xml:space="preserve">seeding </w:t>
      </w:r>
      <w:r w:rsidR="00A66100">
        <w:rPr>
          <w:lang w:val="en-GB"/>
        </w:rPr>
        <w:t>(2)</w:t>
      </w:r>
      <w:r w:rsidR="008526A3">
        <w:rPr>
          <w:lang w:val="en-GB"/>
        </w:rPr>
        <w:t xml:space="preserve"> and production </w:t>
      </w:r>
      <w:r w:rsidR="004E2F5B">
        <w:rPr>
          <w:lang w:val="en-GB"/>
        </w:rPr>
        <w:t xml:space="preserve">(3) </w:t>
      </w:r>
      <w:r w:rsidR="008526A3">
        <w:rPr>
          <w:lang w:val="en-GB"/>
        </w:rPr>
        <w:t>room</w:t>
      </w:r>
      <w:r w:rsidR="004E2F5B">
        <w:rPr>
          <w:lang w:val="en-GB"/>
        </w:rPr>
        <w:t xml:space="preserve">, followed by the transfer (4) to </w:t>
      </w:r>
      <w:r w:rsidR="008526A3">
        <w:rPr>
          <w:lang w:val="en-GB"/>
        </w:rPr>
        <w:t>the harvest room</w:t>
      </w:r>
      <w:r w:rsidR="00A66100">
        <w:rPr>
          <w:lang w:val="en-GB"/>
        </w:rPr>
        <w:t xml:space="preserve"> </w:t>
      </w:r>
      <w:r w:rsidR="004E2F5B">
        <w:rPr>
          <w:lang w:val="en-GB"/>
        </w:rPr>
        <w:t>and depth filtration</w:t>
      </w:r>
      <w:r w:rsidR="00ED556B">
        <w:rPr>
          <w:lang w:val="en-GB"/>
        </w:rPr>
        <w:t xml:space="preserve"> process</w:t>
      </w:r>
      <w:r w:rsidR="004E2F5B">
        <w:rPr>
          <w:lang w:val="en-GB"/>
        </w:rPr>
        <w:t>(5).</w:t>
      </w:r>
      <w:r w:rsidR="00E239F9">
        <w:rPr>
          <w:lang w:val="en-GB"/>
        </w:rPr>
        <w:t xml:space="preserve"> Finally, the production is transferred further to the DSP (6)</w:t>
      </w:r>
      <w:r w:rsidR="004E2F5B">
        <w:rPr>
          <w:lang w:val="en-GB"/>
        </w:rPr>
        <w:t xml:space="preserve"> Lastly transferring the production further to the DSP (6)</w:t>
      </w:r>
      <w:r w:rsidR="00ED556B">
        <w:rPr>
          <w:lang w:val="en-GB"/>
        </w:rPr>
        <w:t xml:space="preserve"> </w:t>
      </w:r>
      <w:r w:rsidR="00B325C2">
        <w:rPr>
          <w:lang w:val="en-GB"/>
        </w:rPr>
        <w:t>(</w:t>
      </w:r>
      <w:r w:rsidR="00A66100">
        <w:rPr>
          <w:lang w:val="en-GB"/>
        </w:rPr>
        <w:fldChar w:fldCharType="begin"/>
      </w:r>
      <w:r w:rsidR="00A66100">
        <w:rPr>
          <w:lang w:val="en-GB"/>
        </w:rPr>
        <w:instrText xml:space="preserve"> REF _Ref95069427 \h </w:instrText>
      </w:r>
      <w:r w:rsidR="00A66100">
        <w:rPr>
          <w:lang w:val="en-GB"/>
        </w:rPr>
      </w:r>
      <w:r w:rsidR="00A66100">
        <w:rPr>
          <w:lang w:val="en-GB"/>
        </w:rPr>
        <w:fldChar w:fldCharType="separate"/>
      </w:r>
      <w:r w:rsidRPr="00A66100" w:rsidR="00A66100">
        <w:rPr>
          <w:lang w:val="en-GB"/>
        </w:rPr>
        <w:t xml:space="preserve">Figure </w:t>
      </w:r>
      <w:r w:rsidRPr="00A66100" w:rsidR="00A66100">
        <w:rPr>
          <w:noProof/>
          <w:lang w:val="en-GB"/>
        </w:rPr>
        <w:t>10</w:t>
      </w:r>
      <w:r w:rsidR="00A66100">
        <w:rPr>
          <w:lang w:val="en-GB"/>
        </w:rPr>
        <w:fldChar w:fldCharType="end"/>
      </w:r>
      <w:r w:rsidR="00B325C2">
        <w:rPr>
          <w:lang w:val="en-GB"/>
        </w:rPr>
        <w:t>)</w:t>
      </w:r>
      <w:r w:rsidR="00A66100">
        <w:rPr>
          <w:lang w:val="en-GB"/>
        </w:rPr>
        <w:t>.</w:t>
      </w:r>
      <w:r w:rsidR="00B325C2">
        <w:rPr>
          <w:lang w:val="en-GB"/>
        </w:rPr>
        <w:t xml:space="preserve"> The devices </w:t>
      </w:r>
      <w:r w:rsidR="00B71C5F">
        <w:rPr>
          <w:lang w:val="en-GB"/>
        </w:rPr>
        <w:t xml:space="preserve">and production equipment </w:t>
      </w:r>
      <w:r w:rsidR="00B325C2">
        <w:rPr>
          <w:lang w:val="en-GB"/>
        </w:rPr>
        <w:t xml:space="preserve">used for this design are described and shown in chapter </w:t>
      </w:r>
      <w:r w:rsidR="00B325C2">
        <w:rPr>
          <w:lang w:val="en-GB"/>
        </w:rPr>
        <w:fldChar w:fldCharType="begin"/>
      </w:r>
      <w:r w:rsidR="00B325C2">
        <w:rPr>
          <w:lang w:val="en-GB"/>
        </w:rPr>
        <w:instrText xml:space="preserve"> REF _Ref95070499 \r \h </w:instrText>
      </w:r>
      <w:r w:rsidR="00B325C2">
        <w:rPr>
          <w:lang w:val="en-GB"/>
        </w:rPr>
      </w:r>
      <w:r w:rsidR="00B325C2">
        <w:rPr>
          <w:lang w:val="en-GB"/>
        </w:rPr>
        <w:fldChar w:fldCharType="separate"/>
      </w:r>
      <w:r w:rsidR="00B325C2">
        <w:rPr>
          <w:lang w:val="en-GB"/>
        </w:rPr>
        <w:t>3.5</w:t>
      </w:r>
      <w:r w:rsidR="00B325C2">
        <w:rPr>
          <w:lang w:val="en-GB"/>
        </w:rPr>
        <w:fldChar w:fldCharType="end"/>
      </w:r>
      <w:r w:rsidR="00B325C2">
        <w:rPr>
          <w:lang w:val="en-GB"/>
        </w:rPr>
        <w:t>.</w:t>
      </w:r>
      <w:r w:rsidR="00530755">
        <w:rPr>
          <w:lang w:val="en-GB"/>
        </w:rPr>
        <w:t xml:space="preserve"> </w:t>
      </w:r>
      <w:r w:rsidR="00910128">
        <w:rPr>
          <w:lang w:val="en-GB"/>
        </w:rPr>
        <w:t>The</w:t>
      </w:r>
      <w:r w:rsidR="00353402">
        <w:rPr>
          <w:lang w:val="en-GB"/>
        </w:rPr>
        <w:t xml:space="preserve"> production process starts in the inculation room, in cleanliness class C. </w:t>
      </w:r>
      <w:r w:rsidR="007A60E1">
        <w:rPr>
          <w:lang w:val="en-GB"/>
        </w:rPr>
        <w:t xml:space="preserve">Followed </w:t>
      </w:r>
      <w:r w:rsidR="00BC37A2">
        <w:rPr>
          <w:lang w:val="en-GB"/>
        </w:rPr>
        <w:t>by a</w:t>
      </w:r>
      <w:r w:rsidR="009F1D30">
        <w:rPr>
          <w:lang w:val="en-GB"/>
        </w:rPr>
        <w:t xml:space="preserve"> </w:t>
      </w:r>
      <w:r w:rsidR="00BC37A2">
        <w:rPr>
          <w:lang w:val="en-GB"/>
        </w:rPr>
        <w:t xml:space="preserve">material and personnel airlock, the seeding and </w:t>
      </w:r>
      <w:r w:rsidR="00B471A5">
        <w:rPr>
          <w:lang w:val="en-GB"/>
        </w:rPr>
        <w:t>USP</w:t>
      </w:r>
      <w:r w:rsidR="00BC37A2">
        <w:rPr>
          <w:lang w:val="en-GB"/>
        </w:rPr>
        <w:t xml:space="preserve"> process are in the same room.</w:t>
      </w:r>
      <w:r w:rsidR="007875CD">
        <w:rPr>
          <w:lang w:val="en-GB"/>
        </w:rPr>
        <w:t xml:space="preserve"> This room is categorized as cleanliness class D.</w:t>
      </w:r>
      <w:r w:rsidR="002F7D60">
        <w:rPr>
          <w:lang w:val="en-GB"/>
        </w:rPr>
        <w:t xml:space="preserve"> </w:t>
      </w:r>
      <w:r w:rsidR="002019E9">
        <w:rPr>
          <w:lang w:val="en-GB"/>
        </w:rPr>
        <w:t>Hereby</w:t>
      </w:r>
      <w:r w:rsidR="00B471A5">
        <w:rPr>
          <w:lang w:val="en-GB"/>
        </w:rPr>
        <w:t xml:space="preserve"> the</w:t>
      </w:r>
      <w:r w:rsidR="002F7D60">
        <w:rPr>
          <w:lang w:val="en-GB"/>
        </w:rPr>
        <w:t xml:space="preserve"> process i</w:t>
      </w:r>
      <w:r w:rsidR="002019E9">
        <w:rPr>
          <w:lang w:val="en-GB"/>
        </w:rPr>
        <w:t>s divided into the seeding train and prod</w:t>
      </w:r>
      <w:r w:rsidR="00B471A5">
        <w:rPr>
          <w:lang w:val="en-GB"/>
        </w:rPr>
        <w:t xml:space="preserve">uction process. Last of all, the harvesting is performed in a separate room, also </w:t>
      </w:r>
      <w:r w:rsidR="007229D1">
        <w:rPr>
          <w:lang w:val="en-GB"/>
        </w:rPr>
        <w:t>classified as class D.</w:t>
      </w:r>
    </w:p>
    <w:p w:rsidR="00A66100" w:rsidP="005C5867" w:rsidRDefault="00CB430F" w14:paraId="5D7C19E7" w14:textId="29E1CED3">
      <w:pPr>
        <w:jc w:val="center"/>
      </w:pPr>
      <w:r>
        <w:rPr>
          <w:noProof/>
        </w:rPr>
        <w:drawing>
          <wp:inline distT="0" distB="0" distL="0" distR="0" wp14:anchorId="0DF7A11A" wp14:editId="34D51A82">
            <wp:extent cx="4550735" cy="4101705"/>
            <wp:effectExtent l="0" t="0" r="254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7"/>
                    <pic:cNvPicPr/>
                  </pic:nvPicPr>
                  <pic:blipFill>
                    <a:blip r:embed="rId32">
                      <a:extLst>
                        <a:ext uri="{28A0092B-C50C-407E-A947-70E740481C1C}">
                          <a14:useLocalDpi xmlns:a14="http://schemas.microsoft.com/office/drawing/2010/main" val="0"/>
                        </a:ext>
                      </a:extLst>
                    </a:blip>
                    <a:srcRect l="346" t="346"/>
                    <a:stretch>
                      <a:fillRect/>
                    </a:stretch>
                  </pic:blipFill>
                  <pic:spPr>
                    <a:xfrm>
                      <a:off x="0" y="0"/>
                      <a:ext cx="4550735" cy="4101705"/>
                    </a:xfrm>
                    <a:prstGeom prst="rect">
                      <a:avLst/>
                    </a:prstGeom>
                  </pic:spPr>
                </pic:pic>
              </a:graphicData>
            </a:graphic>
          </wp:inline>
        </w:drawing>
      </w:r>
    </w:p>
    <w:p w:rsidRPr="009C05E6" w:rsidR="009C05E6" w:rsidP="00A66100" w:rsidRDefault="00A66100" w14:paraId="4C62538A" w14:textId="770DCB82">
      <w:pPr>
        <w:pStyle w:val="Beschriftung"/>
        <w:rPr>
          <w:lang w:val="en-GB"/>
        </w:rPr>
      </w:pPr>
      <w:bookmarkStart w:name="_Ref95069427" w:id="55"/>
      <w:bookmarkEnd w:id="52"/>
      <w:r w:rsidRPr="00A66100">
        <w:rPr>
          <w:lang w:val="en-GB"/>
        </w:rPr>
        <w:t xml:space="preserve">Figure </w:t>
      </w:r>
      <w:r>
        <w:fldChar w:fldCharType="begin"/>
      </w:r>
      <w:r w:rsidRPr="00A66100">
        <w:rPr>
          <w:lang w:val="en-GB"/>
        </w:rPr>
        <w:instrText xml:space="preserve"> SEQ Figure \* ARABIC </w:instrText>
      </w:r>
      <w:r>
        <w:fldChar w:fldCharType="separate"/>
      </w:r>
      <w:r w:rsidR="00061BA8">
        <w:rPr>
          <w:noProof/>
          <w:lang w:val="en-GB"/>
        </w:rPr>
        <w:t>11</w:t>
      </w:r>
      <w:r>
        <w:fldChar w:fldCharType="end"/>
      </w:r>
      <w:bookmarkEnd w:id="55"/>
      <w:r w:rsidRPr="00A66100">
        <w:rPr>
          <w:lang w:val="en-GB"/>
        </w:rPr>
        <w:t>: 3D layout of the USP process</w:t>
      </w:r>
      <w:r w:rsidR="00A45AAA">
        <w:rPr>
          <w:lang w:val="en-GB"/>
        </w:rPr>
        <w:t xml:space="preserve"> (created with HakoBio), </w:t>
      </w:r>
      <w:r w:rsidR="001A4E83">
        <w:rPr>
          <w:lang w:val="en-GB"/>
        </w:rPr>
        <w:t xml:space="preserve">The process flow is shown with the </w:t>
      </w:r>
      <w:r w:rsidR="00CB430F">
        <w:rPr>
          <w:lang w:val="en-GB"/>
        </w:rPr>
        <w:t>red process</w:t>
      </w:r>
      <w:r w:rsidR="001A4E83">
        <w:rPr>
          <w:lang w:val="en-GB"/>
        </w:rPr>
        <w:t xml:space="preserve"> line, starting in the inoculum room (1), seeding (2) and production (3) room, followed by the </w:t>
      </w:r>
      <w:r w:rsidR="00D36E97">
        <w:rPr>
          <w:lang w:val="en-GB"/>
        </w:rPr>
        <w:t>transfer (4) to the</w:t>
      </w:r>
      <w:r w:rsidR="001A4E83">
        <w:rPr>
          <w:lang w:val="en-GB"/>
        </w:rPr>
        <w:t xml:space="preserve"> harvest room (</w:t>
      </w:r>
      <w:r w:rsidR="00D36E97">
        <w:rPr>
          <w:lang w:val="en-GB"/>
        </w:rPr>
        <w:t xml:space="preserve">5), where the depth filtration is performed. Lastly </w:t>
      </w:r>
      <w:r w:rsidR="004E2F5B">
        <w:rPr>
          <w:lang w:val="en-GB"/>
        </w:rPr>
        <w:t>transferring the production further to the DSP (6</w:t>
      </w:r>
      <w:r w:rsidR="001A4E83">
        <w:rPr>
          <w:lang w:val="en-GB"/>
        </w:rPr>
        <w:t>).</w:t>
      </w:r>
    </w:p>
    <w:p w:rsidRPr="005C5867" w:rsidR="005C5867" w:rsidP="005C5867" w:rsidRDefault="005C5867" w14:paraId="010CB135" w14:textId="77777777">
      <w:pPr>
        <w:rPr>
          <w:lang w:val="en-GB"/>
        </w:rPr>
      </w:pPr>
    </w:p>
    <w:p w:rsidR="00BE2780" w:rsidP="00BE2780" w:rsidRDefault="00BE2780" w14:paraId="7DC96091" w14:textId="56039EF7">
      <w:pPr>
        <w:pStyle w:val="berschrift2"/>
      </w:pPr>
      <w:bookmarkStart w:name="_Toc94787042" w:id="56"/>
      <w:bookmarkStart w:name="_Ref95070499" w:id="57"/>
      <w:bookmarkStart w:name="_Toc95410083" w:id="58"/>
      <w:bookmarkStart w:name="_Toc95410280" w:id="59"/>
      <w:r>
        <w:lastRenderedPageBreak/>
        <w:t>Size and functions of USP system</w:t>
      </w:r>
      <w:bookmarkEnd w:id="56"/>
      <w:bookmarkEnd w:id="57"/>
      <w:bookmarkEnd w:id="58"/>
      <w:bookmarkEnd w:id="59"/>
    </w:p>
    <w:p w:rsidRPr="00404CAA" w:rsidR="00404CAA" w:rsidP="38175E36" w:rsidRDefault="537D58C3" w14:paraId="2A8AAE08" w14:textId="10F68A64">
      <w:pPr>
        <w:rPr>
          <w:lang w:val="en-GB"/>
        </w:rPr>
      </w:pPr>
      <w:r w:rsidRPr="38175E36">
        <w:rPr>
          <w:lang w:val="en-GB"/>
        </w:rPr>
        <w:t xml:space="preserve">In this paragraph </w:t>
      </w:r>
      <w:r w:rsidRPr="38175E36">
        <w:rPr>
          <w:highlight w:val="yellow"/>
          <w:lang w:val="en-GB"/>
        </w:rPr>
        <w:t>Table</w:t>
      </w:r>
      <w:r w:rsidRPr="38175E36">
        <w:rPr>
          <w:lang w:val="en-GB"/>
        </w:rPr>
        <w:t xml:space="preserve"> shows the equipment</w:t>
      </w:r>
      <w:r w:rsidRPr="38175E36" w:rsidR="1462A22C">
        <w:rPr>
          <w:lang w:val="en-GB"/>
        </w:rPr>
        <w:t>s</w:t>
      </w:r>
      <w:r w:rsidRPr="38175E36">
        <w:rPr>
          <w:lang w:val="en-GB"/>
        </w:rPr>
        <w:t xml:space="preserve"> required f</w:t>
      </w:r>
      <w:r w:rsidRPr="38175E36" w:rsidR="056A7AA5">
        <w:rPr>
          <w:lang w:val="en-GB"/>
        </w:rPr>
        <w:t>or USP in mAb production.</w:t>
      </w:r>
      <w:r w:rsidRPr="38175E36">
        <w:rPr>
          <w:lang w:val="en-GB"/>
        </w:rPr>
        <w:t xml:space="preserve"> </w:t>
      </w:r>
      <w:r w:rsidRPr="38175E36" w:rsidR="05D9434F">
        <w:rPr>
          <w:lang w:val="en-GB"/>
        </w:rPr>
        <w:t>The table highlight</w:t>
      </w:r>
      <w:r w:rsidRPr="38175E36" w:rsidR="358D3157">
        <w:rPr>
          <w:lang w:val="en-GB"/>
        </w:rPr>
        <w:t>s</w:t>
      </w:r>
      <w:r w:rsidRPr="38175E36" w:rsidR="05D9434F">
        <w:rPr>
          <w:lang w:val="en-GB"/>
        </w:rPr>
        <w:t xml:space="preserve"> the type</w:t>
      </w:r>
      <w:r w:rsidRPr="38175E36" w:rsidR="2FAACD15">
        <w:rPr>
          <w:lang w:val="en-GB"/>
        </w:rPr>
        <w:t>s</w:t>
      </w:r>
      <w:r w:rsidRPr="38175E36" w:rsidR="05D9434F">
        <w:rPr>
          <w:lang w:val="en-GB"/>
        </w:rPr>
        <w:t xml:space="preserve"> of material, </w:t>
      </w:r>
      <w:r w:rsidRPr="38175E36" w:rsidR="7D4BEE44">
        <w:rPr>
          <w:lang w:val="en-GB"/>
        </w:rPr>
        <w:t>their</w:t>
      </w:r>
      <w:r w:rsidRPr="38175E36" w:rsidR="05D9434F">
        <w:rPr>
          <w:lang w:val="en-GB"/>
        </w:rPr>
        <w:t xml:space="preserve"> </w:t>
      </w:r>
      <w:r w:rsidRPr="38175E36">
        <w:rPr>
          <w:lang w:val="en-GB"/>
        </w:rPr>
        <w:t>quantity</w:t>
      </w:r>
      <w:r w:rsidRPr="38175E36" w:rsidR="7A98ACEC">
        <w:rPr>
          <w:lang w:val="en-GB"/>
        </w:rPr>
        <w:t>, power consumption</w:t>
      </w:r>
      <w:r w:rsidRPr="38175E36">
        <w:rPr>
          <w:lang w:val="en-GB"/>
        </w:rPr>
        <w:t xml:space="preserve"> and </w:t>
      </w:r>
      <w:r w:rsidRPr="38175E36" w:rsidR="27E5A8F9">
        <w:rPr>
          <w:lang w:val="en-GB"/>
        </w:rPr>
        <w:t>size</w:t>
      </w:r>
      <w:r w:rsidRPr="38175E36">
        <w:rPr>
          <w:lang w:val="en-GB"/>
        </w:rPr>
        <w:t>.</w:t>
      </w:r>
      <w:r w:rsidRPr="38175E36" w:rsidR="57E747E4">
        <w:rPr>
          <w:lang w:val="en-GB"/>
        </w:rPr>
        <w:t xml:space="preserve"> </w:t>
      </w:r>
      <w:r w:rsidRPr="38175E36" w:rsidR="4961D2E2">
        <w:rPr>
          <w:lang w:val="en-GB"/>
        </w:rPr>
        <w:t xml:space="preserve">The analysis of the </w:t>
      </w:r>
      <w:r w:rsidRPr="38175E36" w:rsidR="350018C9">
        <w:rPr>
          <w:lang w:val="en-GB"/>
        </w:rPr>
        <w:t>equipment</w:t>
      </w:r>
      <w:r w:rsidRPr="38175E36" w:rsidR="5C2C42AF">
        <w:rPr>
          <w:lang w:val="en-GB"/>
        </w:rPr>
        <w:t>s</w:t>
      </w:r>
      <w:r w:rsidRPr="38175E36" w:rsidR="350018C9">
        <w:rPr>
          <w:lang w:val="en-GB"/>
        </w:rPr>
        <w:t xml:space="preserve"> needed and their size is crucial for the</w:t>
      </w:r>
      <w:r w:rsidRPr="38175E36" w:rsidR="59EB1F85">
        <w:rPr>
          <w:lang w:val="en-GB"/>
        </w:rPr>
        <w:t xml:space="preserve"> biopharmaceutical</w:t>
      </w:r>
      <w:r w:rsidRPr="38175E36" w:rsidR="350018C9">
        <w:rPr>
          <w:lang w:val="en-GB"/>
        </w:rPr>
        <w:t xml:space="preserve"> facility design.</w:t>
      </w:r>
    </w:p>
    <w:p w:rsidRPr="00404CAA" w:rsidR="0041440D" w:rsidP="38175E36" w:rsidRDefault="0041440D" w14:paraId="6DE6377E" w14:textId="77777777">
      <w:pPr>
        <w:rPr>
          <w:lang w:val="en-GB"/>
        </w:rPr>
      </w:pPr>
    </w:p>
    <w:p w:rsidR="00404CAA" w:rsidP="00404CAA" w:rsidRDefault="00404CAA" w14:paraId="07183080" w14:textId="7BBC3A17">
      <w:pPr>
        <w:pStyle w:val="Beschriftung"/>
        <w:keepNext/>
      </w:pPr>
      <w:r w:rsidRPr="00404CAA">
        <w:rPr>
          <w:highlight w:val="yellow"/>
        </w:rPr>
        <w:t xml:space="preserve">Table </w:t>
      </w:r>
      <w:r w:rsidRPr="00404CAA">
        <w:rPr>
          <w:highlight w:val="yellow"/>
        </w:rPr>
        <w:fldChar w:fldCharType="begin"/>
      </w:r>
      <w:r w:rsidRPr="00404CAA">
        <w:rPr>
          <w:highlight w:val="yellow"/>
        </w:rPr>
        <w:instrText xml:space="preserve"> SEQ Table \* ARABIC </w:instrText>
      </w:r>
      <w:r w:rsidRPr="00404CAA">
        <w:rPr>
          <w:highlight w:val="yellow"/>
        </w:rPr>
        <w:fldChar w:fldCharType="separate"/>
      </w:r>
      <w:r w:rsidR="009161B1">
        <w:rPr>
          <w:noProof/>
          <w:highlight w:val="yellow"/>
        </w:rPr>
        <w:t>6</w:t>
      </w:r>
      <w:r w:rsidRPr="00404CAA">
        <w:rPr>
          <w:highlight w:val="yellow"/>
        </w:rPr>
        <w:fldChar w:fldCharType="end"/>
      </w:r>
      <w:r w:rsidRPr="00404CAA">
        <w:rPr>
          <w:highlight w:val="yellow"/>
        </w:rPr>
        <w:t>:</w:t>
      </w:r>
    </w:p>
    <w:tbl>
      <w:tblPr>
        <w:tblStyle w:val="Tabellenraster"/>
        <w:tblW w:w="9629" w:type="dxa"/>
        <w:tblLayout w:type="fixed"/>
        <w:tblLook w:val="06A0" w:firstRow="1" w:lastRow="0" w:firstColumn="1" w:lastColumn="0" w:noHBand="1" w:noVBand="1"/>
      </w:tblPr>
      <w:tblGrid>
        <w:gridCol w:w="1843"/>
        <w:gridCol w:w="2057"/>
        <w:gridCol w:w="1907"/>
        <w:gridCol w:w="1276"/>
        <w:gridCol w:w="2546"/>
      </w:tblGrid>
      <w:tr w:rsidRPr="00404CAA" w:rsidR="32B363D9" w:rsidTr="00404CAA" w14:paraId="32ACEE37" w14:textId="77777777">
        <w:trPr>
          <w:trHeight w:val="405"/>
        </w:trPr>
        <w:tc>
          <w:tcPr>
            <w:tcW w:w="9629" w:type="dxa"/>
            <w:gridSpan w:val="5"/>
          </w:tcPr>
          <w:p w:rsidRPr="00404CAA" w:rsidR="32B363D9" w:rsidP="00486F69" w:rsidRDefault="32B363D9" w14:paraId="50BF0F23" w14:textId="54CA4DC3">
            <w:pPr>
              <w:jc w:val="center"/>
              <w:rPr>
                <w:rFonts w:ascii="Calibri" w:hAnsi="Calibri" w:eastAsia="Calibri" w:cs="Calibri"/>
                <w:color w:val="000000" w:themeColor="text1"/>
                <w:szCs w:val="22"/>
                <w:lang w:val="en-GB"/>
              </w:rPr>
            </w:pPr>
            <w:r w:rsidRPr="00486F69">
              <w:rPr>
                <w:rFonts w:eastAsia="Calibri" w:cs="Arial"/>
                <w:b/>
                <w:lang w:val="en-US"/>
              </w:rPr>
              <w:t>INOCULUM LAB</w:t>
            </w:r>
          </w:p>
        </w:tc>
      </w:tr>
      <w:tr w:rsidRPr="00404CAA" w:rsidR="32B363D9" w:rsidTr="006D6572" w14:paraId="23DBF1D1" w14:textId="77777777">
        <w:trPr>
          <w:trHeight w:val="405"/>
        </w:trPr>
        <w:tc>
          <w:tcPr>
            <w:tcW w:w="1843" w:type="dxa"/>
          </w:tcPr>
          <w:p w:rsidRPr="00486F69" w:rsidR="32B363D9" w:rsidP="006D6572" w:rsidRDefault="32B363D9" w14:paraId="4CAFE996" w14:textId="4F511B21">
            <w:pPr>
              <w:spacing w:line="240" w:lineRule="auto"/>
              <w:jc w:val="center"/>
              <w:rPr>
                <w:rFonts w:eastAsia="Calibri" w:cs="Arial"/>
                <w:b/>
                <w:lang w:val="en-US"/>
              </w:rPr>
            </w:pPr>
            <w:r w:rsidRPr="00486F69">
              <w:rPr>
                <w:rFonts w:eastAsia="Calibri" w:cs="Arial"/>
                <w:b/>
                <w:lang w:val="en-US"/>
              </w:rPr>
              <w:t>Equipment</w:t>
            </w:r>
          </w:p>
        </w:tc>
        <w:tc>
          <w:tcPr>
            <w:tcW w:w="2057" w:type="dxa"/>
          </w:tcPr>
          <w:p w:rsidRPr="00486F69" w:rsidR="32B363D9" w:rsidP="006D6572" w:rsidRDefault="00A25927" w14:paraId="4DC94995" w14:textId="70DB2F1A">
            <w:pPr>
              <w:spacing w:line="240" w:lineRule="auto"/>
              <w:jc w:val="center"/>
              <w:rPr>
                <w:rFonts w:eastAsia="Calibri" w:cs="Arial"/>
                <w:b/>
                <w:lang w:val="en-US"/>
              </w:rPr>
            </w:pPr>
            <w:r w:rsidRPr="00A1270E">
              <w:rPr>
                <w:rFonts w:cs="Arial"/>
                <w:b/>
                <w:bCs/>
                <w:lang w:val="en-US"/>
              </w:rPr>
              <w:t>Size (WxDxH)</w:t>
            </w:r>
            <w:r>
              <w:rPr>
                <w:rFonts w:cs="Arial"/>
                <w:b/>
                <w:bCs/>
                <w:lang w:val="en-US"/>
              </w:rPr>
              <w:br/>
            </w:r>
            <w:r>
              <w:rPr>
                <w:rFonts w:cs="Arial"/>
                <w:b/>
                <w:bCs/>
                <w:lang w:val="en-US"/>
              </w:rPr>
              <w:t>[m]</w:t>
            </w:r>
          </w:p>
        </w:tc>
        <w:tc>
          <w:tcPr>
            <w:tcW w:w="1907" w:type="dxa"/>
          </w:tcPr>
          <w:p w:rsidRPr="00486F69" w:rsidR="32B363D9" w:rsidP="006D6572" w:rsidRDefault="32B363D9" w14:paraId="38F50445" w14:textId="420D1172">
            <w:pPr>
              <w:spacing w:line="240" w:lineRule="auto"/>
              <w:jc w:val="center"/>
              <w:rPr>
                <w:rFonts w:eastAsia="Calibri" w:cs="Arial"/>
                <w:b/>
                <w:lang w:val="en-US"/>
              </w:rPr>
            </w:pPr>
            <w:r w:rsidRPr="00486F69">
              <w:rPr>
                <w:rFonts w:eastAsia="Calibri" w:cs="Arial"/>
                <w:b/>
                <w:lang w:val="en-US"/>
              </w:rPr>
              <w:t xml:space="preserve">Power consumption </w:t>
            </w:r>
            <w:r w:rsidR="006D6572">
              <w:rPr>
                <w:rFonts w:cs="Arial"/>
                <w:b/>
                <w:bCs/>
                <w:lang w:val="en-US"/>
              </w:rPr>
              <w:t>[</w:t>
            </w:r>
            <w:r w:rsidRPr="00486F69">
              <w:rPr>
                <w:rFonts w:eastAsia="Calibri" w:cs="Arial"/>
                <w:b/>
                <w:lang w:val="en-US"/>
              </w:rPr>
              <w:t>W</w:t>
            </w:r>
            <w:r w:rsidR="006D6572">
              <w:rPr>
                <w:rFonts w:cs="Arial"/>
                <w:b/>
                <w:bCs/>
                <w:lang w:val="en-US"/>
              </w:rPr>
              <w:t>]</w:t>
            </w:r>
          </w:p>
        </w:tc>
        <w:tc>
          <w:tcPr>
            <w:tcW w:w="1276" w:type="dxa"/>
          </w:tcPr>
          <w:p w:rsidRPr="00486F69" w:rsidR="32B363D9" w:rsidP="006D6572" w:rsidRDefault="006D6572" w14:paraId="1721BEF5" w14:textId="462CA997">
            <w:pPr>
              <w:spacing w:line="240" w:lineRule="auto"/>
              <w:jc w:val="center"/>
              <w:rPr>
                <w:rFonts w:eastAsia="Calibri" w:cs="Arial"/>
                <w:b/>
                <w:lang w:val="en-US"/>
              </w:rPr>
            </w:pPr>
            <w:r>
              <w:rPr>
                <w:rFonts w:eastAsia="Calibri" w:cs="Arial"/>
                <w:b/>
                <w:lang w:val="en-US"/>
              </w:rPr>
              <w:t>Quantitiy</w:t>
            </w:r>
          </w:p>
        </w:tc>
        <w:tc>
          <w:tcPr>
            <w:tcW w:w="2546" w:type="dxa"/>
          </w:tcPr>
          <w:p w:rsidRPr="00486F69" w:rsidR="32B363D9" w:rsidP="006D6572" w:rsidRDefault="003218EF" w14:paraId="21D57292" w14:textId="250C3F06">
            <w:pPr>
              <w:spacing w:line="240" w:lineRule="auto"/>
              <w:jc w:val="center"/>
              <w:rPr>
                <w:rFonts w:eastAsia="Calibri" w:cs="Arial"/>
                <w:b/>
                <w:lang w:val="en-US"/>
              </w:rPr>
            </w:pPr>
            <w:r>
              <w:rPr>
                <w:rFonts w:cs="Arial"/>
                <w:b/>
                <w:bCs/>
                <w:lang w:val="en-US"/>
              </w:rPr>
              <w:t>Photo</w:t>
            </w:r>
          </w:p>
        </w:tc>
      </w:tr>
      <w:tr w:rsidRPr="00404CAA" w:rsidR="32B363D9" w:rsidTr="006D6572" w14:paraId="1EF3B11F" w14:textId="77777777">
        <w:tc>
          <w:tcPr>
            <w:tcW w:w="1843" w:type="dxa"/>
          </w:tcPr>
          <w:p w:rsidRPr="0041440D" w:rsidR="32B363D9" w:rsidP="00A25927" w:rsidRDefault="32B363D9" w14:paraId="4DE8F595" w14:textId="415FCE74">
            <w:pPr>
              <w:jc w:val="left"/>
              <w:rPr>
                <w:rFonts w:eastAsia="Calibri" w:cs="Arial"/>
                <w:lang w:val="en-US"/>
              </w:rPr>
            </w:pPr>
            <w:r w:rsidRPr="0041440D">
              <w:rPr>
                <w:rFonts w:eastAsia="Calibri" w:cs="Arial"/>
                <w:lang w:val="en-US"/>
              </w:rPr>
              <w:t>Laminar Flow Hood</w:t>
            </w:r>
          </w:p>
        </w:tc>
        <w:tc>
          <w:tcPr>
            <w:tcW w:w="2057" w:type="dxa"/>
          </w:tcPr>
          <w:p w:rsidRPr="0041440D" w:rsidR="32B363D9" w:rsidP="0041440D" w:rsidRDefault="32B363D9" w14:paraId="1160FB5B" w14:textId="1077DF3F">
            <w:pPr>
              <w:rPr>
                <w:rFonts w:cs="Arial" w:eastAsiaTheme="majorEastAsia"/>
                <w:lang w:val="en-US"/>
              </w:rPr>
            </w:pPr>
            <w:r w:rsidRPr="0041440D">
              <w:rPr>
                <w:rFonts w:cs="Arial"/>
                <w:lang w:val="en-US"/>
              </w:rPr>
              <w:br/>
            </w:r>
            <w:r w:rsidRPr="0041440D">
              <w:rPr>
                <w:rFonts w:eastAsia="Calibri" w:cs="Arial"/>
                <w:lang w:val="en-US"/>
              </w:rPr>
              <w:t>1.78 x 0.59 x 2.20</w:t>
            </w:r>
          </w:p>
        </w:tc>
        <w:tc>
          <w:tcPr>
            <w:tcW w:w="1907" w:type="dxa"/>
          </w:tcPr>
          <w:p w:rsidRPr="0041440D" w:rsidR="32B363D9" w:rsidP="0041440D" w:rsidRDefault="32B363D9" w14:paraId="6C958BB9" w14:textId="5C103C4B">
            <w:pPr>
              <w:rPr>
                <w:rFonts w:eastAsia="Calibri" w:cs="Arial"/>
                <w:lang w:val="en-US"/>
              </w:rPr>
            </w:pPr>
            <w:r w:rsidRPr="0041440D">
              <w:rPr>
                <w:rFonts w:eastAsia="Calibri" w:cs="Arial"/>
                <w:lang w:val="en-US"/>
              </w:rPr>
              <w:t>69</w:t>
            </w:r>
          </w:p>
        </w:tc>
        <w:tc>
          <w:tcPr>
            <w:tcW w:w="1276" w:type="dxa"/>
          </w:tcPr>
          <w:p w:rsidRPr="0041440D" w:rsidR="32B363D9" w:rsidP="0041440D" w:rsidRDefault="32B363D9" w14:paraId="07254F35" w14:textId="1CE8CDA0">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093E87D4" w14:textId="0868B92D">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38C2B076" wp14:editId="0826AD11">
                  <wp:extent cx="1457325" cy="1457325"/>
                  <wp:effectExtent l="0" t="0" r="0" b="0"/>
                  <wp:docPr id="1663755515" name="Picture 1663755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Pr="00404CAA" w:rsidR="32B363D9" w:rsidTr="006D6572" w14:paraId="7F505184" w14:textId="77777777">
        <w:tc>
          <w:tcPr>
            <w:tcW w:w="1843" w:type="dxa"/>
          </w:tcPr>
          <w:p w:rsidRPr="0041440D" w:rsidR="32B363D9" w:rsidP="00A25927" w:rsidRDefault="32B363D9" w14:paraId="1ABB7302" w14:textId="6C834D2A">
            <w:pPr>
              <w:jc w:val="left"/>
              <w:rPr>
                <w:rFonts w:eastAsia="Calibri" w:cs="Arial"/>
                <w:lang w:val="en-US"/>
              </w:rPr>
            </w:pPr>
            <w:r w:rsidRPr="0041440D">
              <w:rPr>
                <w:rFonts w:cs="Arial"/>
                <w:lang w:val="en-US"/>
              </w:rPr>
              <w:t>Nucl</w:t>
            </w:r>
            <w:r w:rsidR="006E1627">
              <w:rPr>
                <w:rFonts w:cs="Arial"/>
                <w:lang w:val="en-US"/>
              </w:rPr>
              <w:t>eo-</w:t>
            </w:r>
            <w:r w:rsidR="006E1627">
              <w:rPr>
                <w:rFonts w:cs="Arial"/>
                <w:lang w:val="en-US"/>
              </w:rPr>
              <w:br/>
            </w:r>
            <w:r w:rsidRPr="0041440D">
              <w:rPr>
                <w:rFonts w:cs="Arial"/>
                <w:lang w:val="en-US"/>
              </w:rPr>
              <w:t>Counter</w:t>
            </w:r>
            <w:r w:rsidRPr="0041440D">
              <w:rPr>
                <w:rFonts w:eastAsia="Calibri" w:cs="Arial"/>
                <w:lang w:val="en-US"/>
              </w:rPr>
              <w:t>® NC-200™</w:t>
            </w:r>
          </w:p>
        </w:tc>
        <w:tc>
          <w:tcPr>
            <w:tcW w:w="2057" w:type="dxa"/>
          </w:tcPr>
          <w:p w:rsidRPr="0041440D" w:rsidR="32B363D9" w:rsidP="0041440D" w:rsidRDefault="32B363D9" w14:paraId="074C5FD8" w14:textId="32F51134">
            <w:pPr>
              <w:rPr>
                <w:rFonts w:eastAsia="Calibri" w:cs="Arial"/>
                <w:lang w:val="en-US"/>
              </w:rPr>
            </w:pPr>
            <w:r w:rsidRPr="0041440D">
              <w:rPr>
                <w:rFonts w:eastAsia="Calibri" w:cs="Arial"/>
                <w:lang w:val="en-US"/>
              </w:rPr>
              <w:t>0.46 x 0.26 x 0.26</w:t>
            </w:r>
          </w:p>
        </w:tc>
        <w:tc>
          <w:tcPr>
            <w:tcW w:w="1907" w:type="dxa"/>
          </w:tcPr>
          <w:p w:rsidRPr="0041440D" w:rsidR="32B363D9" w:rsidP="0041440D" w:rsidRDefault="32B363D9" w14:paraId="74EA3FD8" w14:textId="36854223">
            <w:pPr>
              <w:rPr>
                <w:rFonts w:eastAsia="Calibri" w:cs="Arial"/>
                <w:lang w:val="en-US"/>
              </w:rPr>
            </w:pPr>
            <w:r w:rsidRPr="0041440D">
              <w:rPr>
                <w:rFonts w:eastAsia="Calibri" w:cs="Arial"/>
                <w:lang w:val="en-US"/>
              </w:rPr>
              <w:t>20</w:t>
            </w:r>
          </w:p>
        </w:tc>
        <w:tc>
          <w:tcPr>
            <w:tcW w:w="1276" w:type="dxa"/>
          </w:tcPr>
          <w:p w:rsidRPr="0041440D" w:rsidR="32B363D9" w:rsidP="0041440D" w:rsidRDefault="32B363D9" w14:paraId="7D3AC914" w14:textId="2885A014">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7AD9B84B" w14:textId="2D998D58">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679DD77E" wp14:editId="4F6998CC">
                  <wp:extent cx="990600" cy="9906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inline>
              </w:drawing>
            </w:r>
          </w:p>
        </w:tc>
      </w:tr>
      <w:tr w:rsidRPr="00404CAA" w:rsidR="32B363D9" w:rsidTr="006D6572" w14:paraId="22D6E687" w14:textId="77777777">
        <w:tc>
          <w:tcPr>
            <w:tcW w:w="1843" w:type="dxa"/>
          </w:tcPr>
          <w:p w:rsidRPr="0041440D" w:rsidR="32B363D9" w:rsidP="00A25927" w:rsidRDefault="32B363D9" w14:paraId="32BD94FE" w14:textId="730FC7D9">
            <w:pPr>
              <w:jc w:val="left"/>
              <w:rPr>
                <w:rFonts w:eastAsia="Calibri" w:cs="Arial"/>
                <w:lang w:val="en-US"/>
              </w:rPr>
            </w:pPr>
            <w:r w:rsidRPr="0041440D">
              <w:rPr>
                <w:rFonts w:eastAsia="Calibri" w:cs="Arial"/>
                <w:lang w:val="en-US"/>
              </w:rPr>
              <w:t>Combined refrigerator-</w:t>
            </w:r>
          </w:p>
          <w:p w:rsidRPr="0041440D" w:rsidR="32B363D9" w:rsidP="00A25927" w:rsidRDefault="32B363D9" w14:paraId="5AB4E00F" w14:textId="349BB82B">
            <w:pPr>
              <w:jc w:val="left"/>
              <w:rPr>
                <w:rFonts w:eastAsia="Calibri" w:cs="Arial"/>
                <w:lang w:val="en-US"/>
              </w:rPr>
            </w:pPr>
            <w:r w:rsidRPr="0041440D">
              <w:rPr>
                <w:rFonts w:eastAsia="Calibri" w:cs="Arial"/>
                <w:lang w:val="en-US"/>
              </w:rPr>
              <w:t>freezer</w:t>
            </w:r>
          </w:p>
        </w:tc>
        <w:tc>
          <w:tcPr>
            <w:tcW w:w="2057" w:type="dxa"/>
          </w:tcPr>
          <w:p w:rsidRPr="0041440D" w:rsidR="32B363D9" w:rsidP="0041440D" w:rsidRDefault="32B363D9" w14:paraId="19878F72" w14:textId="3A0A754E">
            <w:pPr>
              <w:rPr>
                <w:rFonts w:eastAsia="Calibri" w:cs="Arial"/>
                <w:lang w:val="en-US"/>
              </w:rPr>
            </w:pPr>
            <w:r w:rsidRPr="0041440D">
              <w:rPr>
                <w:rFonts w:eastAsia="Calibri" w:cs="Arial"/>
                <w:lang w:val="en-US"/>
              </w:rPr>
              <w:t xml:space="preserve">0.6 x 0.7 x 2.01 </w:t>
            </w:r>
          </w:p>
        </w:tc>
        <w:tc>
          <w:tcPr>
            <w:tcW w:w="1907" w:type="dxa"/>
          </w:tcPr>
          <w:p w:rsidRPr="0041440D" w:rsidR="32B363D9" w:rsidP="0041440D" w:rsidRDefault="32B363D9" w14:paraId="0013071A" w14:textId="4E061A4E">
            <w:pPr>
              <w:rPr>
                <w:rFonts w:eastAsia="Calibri" w:cs="Arial"/>
                <w:lang w:val="en-US"/>
              </w:rPr>
            </w:pPr>
            <w:r w:rsidRPr="0041440D">
              <w:rPr>
                <w:rFonts w:eastAsia="Calibri" w:cs="Arial"/>
                <w:lang w:val="en-US"/>
              </w:rPr>
              <w:t>2900</w:t>
            </w:r>
          </w:p>
        </w:tc>
        <w:tc>
          <w:tcPr>
            <w:tcW w:w="1276" w:type="dxa"/>
          </w:tcPr>
          <w:p w:rsidRPr="0041440D" w:rsidR="32B363D9" w:rsidP="0041440D" w:rsidRDefault="32B363D9" w14:paraId="7CAE91FD" w14:textId="6E67CE58">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059C7C19" w14:textId="01D5EAE9">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6A7F624E" wp14:editId="620BF57F">
                  <wp:extent cx="1457325" cy="1457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Pr="00404CAA" w:rsidR="32B363D9" w:rsidTr="006D6572" w14:paraId="68BDCE6A" w14:textId="77777777">
        <w:tc>
          <w:tcPr>
            <w:tcW w:w="1843" w:type="dxa"/>
          </w:tcPr>
          <w:p w:rsidRPr="0041440D" w:rsidR="32B363D9" w:rsidP="00A25927" w:rsidRDefault="32B363D9" w14:paraId="7CEE7BC5" w14:textId="16F4B519">
            <w:pPr>
              <w:jc w:val="left"/>
              <w:rPr>
                <w:rFonts w:eastAsia="Calibri" w:cs="Arial"/>
                <w:lang w:val="en-US"/>
              </w:rPr>
            </w:pPr>
            <w:r w:rsidRPr="0041440D">
              <w:rPr>
                <w:rFonts w:eastAsia="Calibri" w:cs="Arial"/>
                <w:lang w:val="en-US"/>
              </w:rPr>
              <w:t>Large-Capacity Reach-In CO2 Incubator</w:t>
            </w:r>
          </w:p>
        </w:tc>
        <w:tc>
          <w:tcPr>
            <w:tcW w:w="2057" w:type="dxa"/>
          </w:tcPr>
          <w:p w:rsidRPr="0041440D" w:rsidR="32B363D9" w:rsidP="0041440D" w:rsidRDefault="32B363D9" w14:paraId="40834231" w14:textId="5B26F442">
            <w:pPr>
              <w:rPr>
                <w:rFonts w:eastAsia="Calibri" w:cs="Arial"/>
                <w:lang w:val="en-US"/>
              </w:rPr>
            </w:pPr>
            <w:r w:rsidRPr="0041440D">
              <w:rPr>
                <w:rFonts w:eastAsia="Calibri" w:cs="Arial"/>
                <w:lang w:val="en-US"/>
              </w:rPr>
              <w:t>0.96 x 0.92 x 2.03</w:t>
            </w:r>
          </w:p>
        </w:tc>
        <w:tc>
          <w:tcPr>
            <w:tcW w:w="1907" w:type="dxa"/>
          </w:tcPr>
          <w:p w:rsidRPr="0041440D" w:rsidR="32B363D9" w:rsidP="0041440D" w:rsidRDefault="32B363D9" w14:paraId="70D35C2B" w14:textId="0C29B3B6">
            <w:pPr>
              <w:rPr>
                <w:rFonts w:eastAsia="Calibri" w:cs="Arial"/>
                <w:lang w:val="en-US"/>
              </w:rPr>
            </w:pPr>
          </w:p>
        </w:tc>
        <w:tc>
          <w:tcPr>
            <w:tcW w:w="1276" w:type="dxa"/>
          </w:tcPr>
          <w:p w:rsidRPr="0041440D" w:rsidR="32B363D9" w:rsidP="0041440D" w:rsidRDefault="32B363D9" w14:paraId="17671C55" w14:textId="1E91DBEB">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1D2E109A" w14:textId="5A9DB7B2">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186E1A73" wp14:editId="1EF766A1">
                  <wp:extent cx="1457325" cy="1457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Pr="00404CAA" w:rsidR="32B363D9" w:rsidTr="006D6572" w14:paraId="13A185B4" w14:textId="77777777">
        <w:tc>
          <w:tcPr>
            <w:tcW w:w="1843" w:type="dxa"/>
          </w:tcPr>
          <w:p w:rsidRPr="0041440D" w:rsidR="32B363D9" w:rsidP="00A25927" w:rsidRDefault="32B363D9" w14:paraId="3FA1D0FE" w14:textId="4618E989">
            <w:pPr>
              <w:jc w:val="left"/>
              <w:rPr>
                <w:rFonts w:eastAsia="Calibri" w:cs="Arial"/>
                <w:lang w:val="en-US"/>
              </w:rPr>
            </w:pPr>
            <w:r w:rsidRPr="0041440D">
              <w:rPr>
                <w:rFonts w:eastAsia="Calibri" w:cs="Arial"/>
                <w:lang w:val="en-US"/>
              </w:rPr>
              <w:lastRenderedPageBreak/>
              <w:t xml:space="preserve">SWBR17 SHEL LAB Shaking Water bath </w:t>
            </w:r>
          </w:p>
        </w:tc>
        <w:tc>
          <w:tcPr>
            <w:tcW w:w="2057" w:type="dxa"/>
          </w:tcPr>
          <w:p w:rsidRPr="0041440D" w:rsidR="32B363D9" w:rsidP="0041440D" w:rsidRDefault="32B363D9" w14:paraId="4A77AA94" w14:textId="52CB0D25">
            <w:pPr>
              <w:rPr>
                <w:rFonts w:eastAsia="Calibri" w:cs="Arial"/>
                <w:lang w:val="en-US"/>
              </w:rPr>
            </w:pPr>
            <w:r w:rsidRPr="0041440D">
              <w:rPr>
                <w:rFonts w:eastAsia="Calibri" w:cs="Arial"/>
                <w:lang w:val="en-US"/>
              </w:rPr>
              <w:t>0.65 x 0.41 x 0.4</w:t>
            </w:r>
          </w:p>
          <w:p w:rsidRPr="0041440D" w:rsidR="32B363D9" w:rsidP="0041440D" w:rsidRDefault="32B363D9" w14:paraId="65C0E576" w14:textId="27F0A276">
            <w:pPr>
              <w:rPr>
                <w:rFonts w:eastAsia="Segoe UI" w:cs="Arial"/>
                <w:lang w:val="en-US"/>
              </w:rPr>
            </w:pPr>
          </w:p>
        </w:tc>
        <w:tc>
          <w:tcPr>
            <w:tcW w:w="1907" w:type="dxa"/>
          </w:tcPr>
          <w:p w:rsidRPr="0041440D" w:rsidR="32B363D9" w:rsidP="0041440D" w:rsidRDefault="32B363D9" w14:paraId="410C8DD9" w14:textId="7B15BBE3">
            <w:pPr>
              <w:rPr>
                <w:rFonts w:eastAsia="Segoe UI" w:cs="Arial"/>
                <w:lang w:val="en-US"/>
              </w:rPr>
            </w:pPr>
            <w:r w:rsidRPr="0041440D">
              <w:rPr>
                <w:rFonts w:eastAsia="Segoe UI" w:cs="Arial"/>
                <w:lang w:val="en-US"/>
              </w:rPr>
              <w:t>900</w:t>
            </w:r>
          </w:p>
        </w:tc>
        <w:tc>
          <w:tcPr>
            <w:tcW w:w="1276" w:type="dxa"/>
          </w:tcPr>
          <w:p w:rsidRPr="0041440D" w:rsidR="32B363D9" w:rsidP="0041440D" w:rsidRDefault="32B363D9" w14:paraId="2316B80B" w14:textId="2211ADB8">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3E5CA145" w14:textId="7822BECF">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2E0B92D7" wp14:editId="4961F28F">
                  <wp:extent cx="1171575" cy="117157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1171575" cy="1171575"/>
                          </a:xfrm>
                          <a:prstGeom prst="rect">
                            <a:avLst/>
                          </a:prstGeom>
                        </pic:spPr>
                      </pic:pic>
                    </a:graphicData>
                  </a:graphic>
                </wp:inline>
              </w:drawing>
            </w:r>
          </w:p>
        </w:tc>
      </w:tr>
      <w:tr w:rsidRPr="00404CAA" w:rsidR="32B363D9" w:rsidTr="006D6572" w14:paraId="06394DFB" w14:textId="77777777">
        <w:tc>
          <w:tcPr>
            <w:tcW w:w="1843" w:type="dxa"/>
          </w:tcPr>
          <w:p w:rsidRPr="0041440D" w:rsidR="32B363D9" w:rsidP="00A25927" w:rsidRDefault="32B363D9" w14:paraId="37271EFE" w14:textId="4BD3488E">
            <w:pPr>
              <w:jc w:val="left"/>
              <w:rPr>
                <w:rFonts w:eastAsia="Calibri" w:cs="Arial"/>
                <w:lang w:val="en-US"/>
              </w:rPr>
            </w:pPr>
            <w:r w:rsidRPr="0041440D">
              <w:rPr>
                <w:rFonts w:eastAsia="Calibri" w:cs="Arial"/>
                <w:lang w:val="en-US"/>
              </w:rPr>
              <w:t>Large Benchtop</w:t>
            </w:r>
          </w:p>
        </w:tc>
        <w:tc>
          <w:tcPr>
            <w:tcW w:w="2057" w:type="dxa"/>
          </w:tcPr>
          <w:p w:rsidRPr="0041440D" w:rsidR="32B363D9" w:rsidP="0041440D" w:rsidRDefault="32B363D9" w14:paraId="6D1393BC" w14:textId="3CD45FD6">
            <w:pPr>
              <w:rPr>
                <w:rFonts w:eastAsia="Calibri" w:cs="Arial"/>
                <w:lang w:val="en-US"/>
              </w:rPr>
            </w:pPr>
            <w:r w:rsidRPr="0041440D">
              <w:rPr>
                <w:rFonts w:eastAsia="Calibri" w:cs="Arial"/>
                <w:lang w:val="en-US"/>
              </w:rPr>
              <w:t>2.83 x 0.80 x 0.80</w:t>
            </w:r>
          </w:p>
        </w:tc>
        <w:tc>
          <w:tcPr>
            <w:tcW w:w="1907" w:type="dxa"/>
          </w:tcPr>
          <w:p w:rsidRPr="0041440D" w:rsidR="32B363D9" w:rsidP="0041440D" w:rsidRDefault="32B363D9" w14:paraId="26891295" w14:textId="55C68F72">
            <w:pPr>
              <w:rPr>
                <w:rFonts w:eastAsia="Calibri" w:cs="Arial"/>
                <w:lang w:val="en-US"/>
              </w:rPr>
            </w:pPr>
            <w:r w:rsidRPr="0041440D">
              <w:rPr>
                <w:rFonts w:eastAsia="Calibri" w:cs="Arial"/>
                <w:lang w:val="en-US"/>
              </w:rPr>
              <w:t>-</w:t>
            </w:r>
          </w:p>
        </w:tc>
        <w:tc>
          <w:tcPr>
            <w:tcW w:w="1276" w:type="dxa"/>
          </w:tcPr>
          <w:p w:rsidRPr="0041440D" w:rsidR="32B363D9" w:rsidP="0041440D" w:rsidRDefault="32B363D9" w14:paraId="140762A7" w14:textId="23FEBD1C">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4424CBC5" w14:textId="771F56DA">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4D486A6C" wp14:editId="67B34EA2">
                  <wp:extent cx="1457325" cy="1457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Pr="00404CAA" w:rsidR="32B363D9" w:rsidTr="006D6572" w14:paraId="62C7F9EE" w14:textId="77777777">
        <w:tc>
          <w:tcPr>
            <w:tcW w:w="1843" w:type="dxa"/>
          </w:tcPr>
          <w:p w:rsidRPr="0041440D" w:rsidR="32B363D9" w:rsidP="00A25927" w:rsidRDefault="32B363D9" w14:paraId="3304C527" w14:textId="2CDED7B5">
            <w:pPr>
              <w:jc w:val="left"/>
              <w:rPr>
                <w:rFonts w:eastAsia="Calibri" w:cs="Arial"/>
                <w:lang w:val="en-US"/>
              </w:rPr>
            </w:pPr>
            <w:r w:rsidRPr="0041440D">
              <w:rPr>
                <w:rFonts w:eastAsia="Calibri" w:cs="Arial"/>
                <w:lang w:val="en-US"/>
              </w:rPr>
              <w:t>Large Laboratory Bench</w:t>
            </w:r>
          </w:p>
        </w:tc>
        <w:tc>
          <w:tcPr>
            <w:tcW w:w="2057" w:type="dxa"/>
          </w:tcPr>
          <w:p w:rsidRPr="0041440D" w:rsidR="32B363D9" w:rsidP="0041440D" w:rsidRDefault="32B363D9" w14:paraId="487794FA" w14:textId="7BE47123">
            <w:pPr>
              <w:rPr>
                <w:rFonts w:eastAsia="Calibri" w:cs="Arial"/>
                <w:lang w:val="en-US"/>
              </w:rPr>
            </w:pPr>
            <w:r w:rsidRPr="0041440D">
              <w:rPr>
                <w:rFonts w:cs="Arial"/>
                <w:lang w:val="en-US"/>
              </w:rPr>
              <w:br/>
            </w:r>
            <w:r w:rsidRPr="0041440D">
              <w:rPr>
                <w:rFonts w:eastAsia="Calibri" w:cs="Arial"/>
                <w:lang w:val="en-US"/>
              </w:rPr>
              <w:t>2.49 x 0.98 x 0.80</w:t>
            </w:r>
          </w:p>
          <w:p w:rsidRPr="0041440D" w:rsidR="32B363D9" w:rsidP="0041440D" w:rsidRDefault="32B363D9" w14:paraId="3D758324" w14:textId="05BEE90B">
            <w:pPr>
              <w:rPr>
                <w:rFonts w:eastAsia="Calibri" w:cs="Arial"/>
                <w:lang w:val="en-US"/>
              </w:rPr>
            </w:pPr>
            <w:r w:rsidRPr="0041440D">
              <w:rPr>
                <w:rFonts w:cs="Arial"/>
                <w:lang w:val="en-US"/>
              </w:rPr>
              <w:br/>
            </w:r>
            <w:r w:rsidRPr="0041440D">
              <w:rPr>
                <w:rFonts w:cs="Arial"/>
                <w:lang w:val="en-US"/>
              </w:rPr>
              <w:br/>
            </w:r>
          </w:p>
        </w:tc>
        <w:tc>
          <w:tcPr>
            <w:tcW w:w="1907" w:type="dxa"/>
          </w:tcPr>
          <w:p w:rsidRPr="0041440D" w:rsidR="32B363D9" w:rsidP="0041440D" w:rsidRDefault="32B363D9" w14:paraId="3875F491" w14:textId="091E4C53">
            <w:pPr>
              <w:rPr>
                <w:rFonts w:eastAsia="Calibri" w:cs="Arial"/>
                <w:lang w:val="en-US"/>
              </w:rPr>
            </w:pPr>
            <w:r w:rsidRPr="0041440D">
              <w:rPr>
                <w:rFonts w:eastAsia="Calibri" w:cs="Arial"/>
                <w:lang w:val="en-US"/>
              </w:rPr>
              <w:t>-</w:t>
            </w:r>
          </w:p>
        </w:tc>
        <w:tc>
          <w:tcPr>
            <w:tcW w:w="1276" w:type="dxa"/>
          </w:tcPr>
          <w:p w:rsidRPr="0041440D" w:rsidR="32B363D9" w:rsidP="0041440D" w:rsidRDefault="32B363D9" w14:paraId="13B9B551" w14:textId="7AE5A71C">
            <w:pPr>
              <w:rPr>
                <w:rFonts w:eastAsia="Calibri" w:cs="Arial"/>
                <w:lang w:val="en-US"/>
              </w:rPr>
            </w:pPr>
            <w:r w:rsidRPr="0041440D">
              <w:rPr>
                <w:rFonts w:eastAsia="Calibri" w:cs="Arial"/>
                <w:lang w:val="en-US"/>
              </w:rPr>
              <w:t>2</w:t>
            </w:r>
          </w:p>
        </w:tc>
        <w:tc>
          <w:tcPr>
            <w:tcW w:w="2546" w:type="dxa"/>
          </w:tcPr>
          <w:p w:rsidRPr="00404CAA" w:rsidR="32B363D9" w:rsidP="32B363D9" w:rsidRDefault="32B363D9" w14:paraId="7EC6C946" w14:textId="12147237">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490F7E30" wp14:editId="0D10F932">
                  <wp:extent cx="1457325" cy="1457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Pr="00404CAA" w:rsidR="32B363D9" w:rsidTr="006D6572" w14:paraId="42B4854D" w14:textId="77777777">
        <w:tc>
          <w:tcPr>
            <w:tcW w:w="1843" w:type="dxa"/>
          </w:tcPr>
          <w:p w:rsidRPr="0041440D" w:rsidR="32B363D9" w:rsidP="00A25927" w:rsidRDefault="32B363D9" w14:paraId="4E815439" w14:textId="7C8BC7F4">
            <w:pPr>
              <w:jc w:val="left"/>
              <w:rPr>
                <w:rFonts w:eastAsia="Calibri" w:cs="Arial"/>
                <w:lang w:val="en-US"/>
              </w:rPr>
            </w:pPr>
            <w:r w:rsidRPr="0041440D">
              <w:rPr>
                <w:rFonts w:eastAsia="Calibri" w:cs="Arial"/>
                <w:lang w:val="en-US"/>
              </w:rPr>
              <w:t>Chair</w:t>
            </w:r>
          </w:p>
        </w:tc>
        <w:tc>
          <w:tcPr>
            <w:tcW w:w="2057" w:type="dxa"/>
          </w:tcPr>
          <w:p w:rsidRPr="0041440D" w:rsidR="32B363D9" w:rsidP="0041440D" w:rsidRDefault="32B363D9" w14:paraId="5462CEF3" w14:textId="2F6CF28A">
            <w:pPr>
              <w:rPr>
                <w:rFonts w:eastAsia="Calibri" w:cs="Arial"/>
                <w:lang w:val="en-US"/>
              </w:rPr>
            </w:pPr>
            <w:r w:rsidRPr="0041440D">
              <w:rPr>
                <w:rFonts w:eastAsia="Calibri" w:cs="Arial"/>
                <w:lang w:val="en-US"/>
              </w:rPr>
              <w:t>0.66 x 0.66 x 0.86</w:t>
            </w:r>
          </w:p>
        </w:tc>
        <w:tc>
          <w:tcPr>
            <w:tcW w:w="1907" w:type="dxa"/>
          </w:tcPr>
          <w:p w:rsidRPr="0041440D" w:rsidR="32B363D9" w:rsidP="0041440D" w:rsidRDefault="32B363D9" w14:paraId="0321B895" w14:textId="7BFF4221">
            <w:pPr>
              <w:rPr>
                <w:rFonts w:eastAsia="Calibri" w:cs="Arial"/>
                <w:lang w:val="en-US"/>
              </w:rPr>
            </w:pPr>
            <w:r w:rsidRPr="0041440D">
              <w:rPr>
                <w:rFonts w:eastAsia="Calibri" w:cs="Arial"/>
                <w:lang w:val="en-US"/>
              </w:rPr>
              <w:t>-</w:t>
            </w:r>
          </w:p>
        </w:tc>
        <w:tc>
          <w:tcPr>
            <w:tcW w:w="1276" w:type="dxa"/>
          </w:tcPr>
          <w:p w:rsidRPr="0041440D" w:rsidR="32B363D9" w:rsidP="0041440D" w:rsidRDefault="32B363D9" w14:paraId="71A002D6" w14:textId="407F8AD0">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7228436C" w14:textId="66699C72">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6F5A3D16" wp14:editId="067507C4">
                  <wp:extent cx="1028700" cy="10287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tc>
      </w:tr>
      <w:tr w:rsidRPr="00404CAA" w:rsidR="32B363D9" w:rsidTr="006D6572" w14:paraId="7D8E46BB" w14:textId="77777777">
        <w:tc>
          <w:tcPr>
            <w:tcW w:w="1843" w:type="dxa"/>
          </w:tcPr>
          <w:p w:rsidRPr="0041440D" w:rsidR="32B363D9" w:rsidP="00A25927" w:rsidRDefault="32B363D9" w14:paraId="4044482D" w14:textId="51E0CE17">
            <w:pPr>
              <w:jc w:val="left"/>
              <w:rPr>
                <w:rFonts w:eastAsia="Calibri" w:cs="Arial"/>
                <w:lang w:val="en-US"/>
              </w:rPr>
            </w:pPr>
            <w:r w:rsidRPr="0041440D">
              <w:rPr>
                <w:rFonts w:eastAsia="Calibri" w:cs="Arial"/>
                <w:lang w:val="en-US"/>
              </w:rPr>
              <w:t>Desktop Computer</w:t>
            </w:r>
          </w:p>
        </w:tc>
        <w:tc>
          <w:tcPr>
            <w:tcW w:w="2057" w:type="dxa"/>
          </w:tcPr>
          <w:p w:rsidRPr="0041440D" w:rsidR="32B363D9" w:rsidP="0041440D" w:rsidRDefault="32B363D9" w14:paraId="0A5CFA78" w14:textId="407C799C">
            <w:pPr>
              <w:rPr>
                <w:rFonts w:eastAsia="Segoe UI" w:cs="Arial"/>
                <w:lang w:val="en-US"/>
              </w:rPr>
            </w:pPr>
            <w:r w:rsidRPr="0041440D">
              <w:rPr>
                <w:rFonts w:eastAsia="Calibri" w:cs="Arial"/>
                <w:lang w:val="en-US"/>
              </w:rPr>
              <w:t>0.57 x 0.32 x 0.50</w:t>
            </w:r>
          </w:p>
        </w:tc>
        <w:tc>
          <w:tcPr>
            <w:tcW w:w="1907" w:type="dxa"/>
          </w:tcPr>
          <w:p w:rsidRPr="0041440D" w:rsidR="32B363D9" w:rsidP="0041440D" w:rsidRDefault="32B363D9" w14:paraId="17B6894C" w14:textId="6D2B9322">
            <w:pPr>
              <w:rPr>
                <w:rFonts w:eastAsia="Calibri" w:cs="Arial"/>
                <w:lang w:val="en-US"/>
              </w:rPr>
            </w:pPr>
            <w:r w:rsidRPr="0041440D">
              <w:rPr>
                <w:rFonts w:eastAsia="Calibri" w:cs="Arial"/>
                <w:lang w:val="en-US"/>
              </w:rPr>
              <w:t>200</w:t>
            </w:r>
          </w:p>
        </w:tc>
        <w:tc>
          <w:tcPr>
            <w:tcW w:w="1276" w:type="dxa"/>
          </w:tcPr>
          <w:p w:rsidRPr="0041440D" w:rsidR="32B363D9" w:rsidP="0041440D" w:rsidRDefault="32B363D9" w14:paraId="3C983D27" w14:textId="644BFA7A">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105A6895" w14:textId="3CA6799D">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2C349BA2" wp14:editId="2F1BDB2C">
                  <wp:extent cx="1076325" cy="107632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1076325" cy="1076325"/>
                          </a:xfrm>
                          <a:prstGeom prst="rect">
                            <a:avLst/>
                          </a:prstGeom>
                        </pic:spPr>
                      </pic:pic>
                    </a:graphicData>
                  </a:graphic>
                </wp:inline>
              </w:drawing>
            </w:r>
          </w:p>
        </w:tc>
      </w:tr>
      <w:tr w:rsidRPr="00404CAA" w:rsidR="32B363D9" w:rsidTr="006D6572" w14:paraId="45E760F6" w14:textId="77777777">
        <w:tc>
          <w:tcPr>
            <w:tcW w:w="1843" w:type="dxa"/>
          </w:tcPr>
          <w:p w:rsidRPr="0041440D" w:rsidR="32B363D9" w:rsidP="00A25927" w:rsidRDefault="32B363D9" w14:paraId="214A5E88" w14:textId="590CE96A">
            <w:pPr>
              <w:jc w:val="left"/>
              <w:rPr>
                <w:rFonts w:eastAsia="Calibri" w:cs="Arial"/>
                <w:lang w:val="en-US"/>
              </w:rPr>
            </w:pPr>
            <w:r w:rsidRPr="0041440D">
              <w:rPr>
                <w:rFonts w:eastAsia="Calibri" w:cs="Arial"/>
                <w:lang w:val="en-US"/>
              </w:rPr>
              <w:t>Biohazard trash</w:t>
            </w:r>
          </w:p>
        </w:tc>
        <w:tc>
          <w:tcPr>
            <w:tcW w:w="2057" w:type="dxa"/>
          </w:tcPr>
          <w:p w:rsidRPr="0041440D" w:rsidR="32B363D9" w:rsidP="0041440D" w:rsidRDefault="32B363D9" w14:paraId="102975A6" w14:textId="2D4DD7A1">
            <w:pPr>
              <w:rPr>
                <w:rFonts w:eastAsia="Calibri" w:cs="Arial"/>
                <w:lang w:val="en-US"/>
              </w:rPr>
            </w:pPr>
            <w:r w:rsidRPr="0041440D">
              <w:rPr>
                <w:rFonts w:eastAsia="Calibri" w:cs="Arial"/>
                <w:lang w:val="en-US"/>
              </w:rPr>
              <w:t xml:space="preserve">0.4 x 0.67 x 0.33 </w:t>
            </w:r>
          </w:p>
        </w:tc>
        <w:tc>
          <w:tcPr>
            <w:tcW w:w="1907" w:type="dxa"/>
          </w:tcPr>
          <w:p w:rsidRPr="0041440D" w:rsidR="32B363D9" w:rsidP="0041440D" w:rsidRDefault="32B363D9" w14:paraId="58874E08" w14:textId="77703C93">
            <w:pPr>
              <w:rPr>
                <w:rFonts w:eastAsia="Calibri" w:cs="Arial"/>
                <w:lang w:val="en-US"/>
              </w:rPr>
            </w:pPr>
            <w:r w:rsidRPr="0041440D">
              <w:rPr>
                <w:rFonts w:eastAsia="Calibri" w:cs="Arial"/>
                <w:lang w:val="en-US"/>
              </w:rPr>
              <w:t>-</w:t>
            </w:r>
          </w:p>
        </w:tc>
        <w:tc>
          <w:tcPr>
            <w:tcW w:w="1276" w:type="dxa"/>
          </w:tcPr>
          <w:p w:rsidRPr="0041440D" w:rsidR="32B363D9" w:rsidP="0041440D" w:rsidRDefault="32B363D9" w14:paraId="7BEC6709" w14:textId="6C39177A">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375E19EC" w14:textId="0D7D180F">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3D9628D6" wp14:editId="42697A74">
                  <wp:extent cx="1076325" cy="108585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1076325" cy="1085850"/>
                          </a:xfrm>
                          <a:prstGeom prst="rect">
                            <a:avLst/>
                          </a:prstGeom>
                        </pic:spPr>
                      </pic:pic>
                    </a:graphicData>
                  </a:graphic>
                </wp:inline>
              </w:drawing>
            </w:r>
          </w:p>
        </w:tc>
      </w:tr>
      <w:tr w:rsidRPr="00404CAA" w:rsidR="32B363D9" w:rsidTr="006D6572" w14:paraId="2E519A2D" w14:textId="77777777">
        <w:tc>
          <w:tcPr>
            <w:tcW w:w="1843" w:type="dxa"/>
          </w:tcPr>
          <w:p w:rsidRPr="0041440D" w:rsidR="32B363D9" w:rsidP="00A25927" w:rsidRDefault="32B363D9" w14:paraId="6720DDBA" w14:textId="2C5E3251">
            <w:pPr>
              <w:jc w:val="left"/>
              <w:rPr>
                <w:rFonts w:eastAsia="Calibri" w:cs="Arial"/>
                <w:lang w:val="en-US"/>
              </w:rPr>
            </w:pPr>
            <w:r w:rsidRPr="0041440D">
              <w:rPr>
                <w:rFonts w:eastAsia="Calibri" w:cs="Arial"/>
                <w:lang w:val="en-US"/>
              </w:rPr>
              <w:lastRenderedPageBreak/>
              <w:t>Inverted microscope</w:t>
            </w:r>
          </w:p>
        </w:tc>
        <w:tc>
          <w:tcPr>
            <w:tcW w:w="2057" w:type="dxa"/>
          </w:tcPr>
          <w:p w:rsidRPr="0041440D" w:rsidR="32B363D9" w:rsidP="0041440D" w:rsidRDefault="32B363D9" w14:paraId="6D441796" w14:textId="1AE1E6F0">
            <w:pPr>
              <w:rPr>
                <w:rFonts w:eastAsia="Segoe UI" w:cs="Arial"/>
                <w:lang w:val="en-US"/>
              </w:rPr>
            </w:pPr>
            <w:r w:rsidRPr="0041440D">
              <w:rPr>
                <w:rFonts w:eastAsia="Calibri" w:cs="Arial"/>
                <w:lang w:val="en-US"/>
              </w:rPr>
              <w:t>0.34 x 0.51 x 0.61</w:t>
            </w:r>
          </w:p>
        </w:tc>
        <w:tc>
          <w:tcPr>
            <w:tcW w:w="1907" w:type="dxa"/>
          </w:tcPr>
          <w:p w:rsidRPr="0041440D" w:rsidR="32B363D9" w:rsidP="0041440D" w:rsidRDefault="32B363D9" w14:paraId="44D5D27D" w14:textId="135E9E21">
            <w:pPr>
              <w:rPr>
                <w:rFonts w:eastAsia="Calibri" w:cs="Arial"/>
                <w:lang w:val="en-US"/>
              </w:rPr>
            </w:pPr>
            <w:r w:rsidRPr="0041440D">
              <w:rPr>
                <w:rFonts w:eastAsia="Calibri" w:cs="Arial"/>
                <w:lang w:val="en-US"/>
              </w:rPr>
              <w:t>3</w:t>
            </w:r>
          </w:p>
        </w:tc>
        <w:tc>
          <w:tcPr>
            <w:tcW w:w="1276" w:type="dxa"/>
          </w:tcPr>
          <w:p w:rsidRPr="0041440D" w:rsidR="32B363D9" w:rsidP="0041440D" w:rsidRDefault="32B363D9" w14:paraId="3264BA2B" w14:textId="304D7FEB">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77F4792A" w14:textId="0A9B876D">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4413B017" wp14:editId="28EC8F28">
                  <wp:extent cx="1028700" cy="10287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tc>
      </w:tr>
      <w:tr w:rsidRPr="00404CAA" w:rsidR="32B363D9" w:rsidTr="006D6572" w14:paraId="095042C6" w14:textId="77777777">
        <w:tc>
          <w:tcPr>
            <w:tcW w:w="1843" w:type="dxa"/>
          </w:tcPr>
          <w:p w:rsidRPr="0041440D" w:rsidR="32B363D9" w:rsidP="00A25927" w:rsidRDefault="32B363D9" w14:paraId="135FD7C3" w14:textId="54CEB8DD">
            <w:pPr>
              <w:jc w:val="left"/>
              <w:rPr>
                <w:rFonts w:eastAsia="Calibri" w:cs="Arial"/>
                <w:lang w:val="en-US"/>
              </w:rPr>
            </w:pPr>
            <w:r w:rsidRPr="0041440D">
              <w:rPr>
                <w:rFonts w:eastAsia="Calibri" w:cs="Arial"/>
                <w:lang w:val="en-US"/>
              </w:rPr>
              <w:t xml:space="preserve">Stool </w:t>
            </w:r>
          </w:p>
        </w:tc>
        <w:tc>
          <w:tcPr>
            <w:tcW w:w="2057" w:type="dxa"/>
          </w:tcPr>
          <w:p w:rsidRPr="0041440D" w:rsidR="32B363D9" w:rsidP="0041440D" w:rsidRDefault="32B363D9" w14:paraId="392300A7" w14:textId="1958BA37">
            <w:pPr>
              <w:rPr>
                <w:rFonts w:eastAsia="Calibri" w:cs="Arial"/>
                <w:lang w:val="en-US"/>
              </w:rPr>
            </w:pPr>
            <w:r w:rsidRPr="0041440D">
              <w:rPr>
                <w:rFonts w:eastAsia="Calibri" w:cs="Arial"/>
                <w:lang w:val="en-US"/>
              </w:rPr>
              <w:t xml:space="preserve">0.4 x 0.35 x 0.59 </w:t>
            </w:r>
          </w:p>
        </w:tc>
        <w:tc>
          <w:tcPr>
            <w:tcW w:w="1907" w:type="dxa"/>
          </w:tcPr>
          <w:p w:rsidRPr="0041440D" w:rsidR="32B363D9" w:rsidP="0041440D" w:rsidRDefault="32B363D9" w14:paraId="515006FD" w14:textId="5582DE9C">
            <w:pPr>
              <w:rPr>
                <w:rFonts w:eastAsia="Calibri" w:cs="Arial"/>
                <w:lang w:val="en-US"/>
              </w:rPr>
            </w:pPr>
            <w:r w:rsidRPr="0041440D">
              <w:rPr>
                <w:rFonts w:eastAsia="Calibri" w:cs="Arial"/>
                <w:lang w:val="en-US"/>
              </w:rPr>
              <w:t>-</w:t>
            </w:r>
          </w:p>
        </w:tc>
        <w:tc>
          <w:tcPr>
            <w:tcW w:w="1276" w:type="dxa"/>
          </w:tcPr>
          <w:p w:rsidRPr="0041440D" w:rsidR="32B363D9" w:rsidP="0041440D" w:rsidRDefault="32B363D9" w14:paraId="54B1976A" w14:textId="7B4429C1">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415BA2DD" w14:textId="7BBF37C5">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658ECFE8" wp14:editId="07CA0814">
                  <wp:extent cx="828675" cy="8286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28675" cy="828675"/>
                          </a:xfrm>
                          <a:prstGeom prst="rect">
                            <a:avLst/>
                          </a:prstGeom>
                        </pic:spPr>
                      </pic:pic>
                    </a:graphicData>
                  </a:graphic>
                </wp:inline>
              </w:drawing>
            </w:r>
          </w:p>
        </w:tc>
      </w:tr>
      <w:tr w:rsidRPr="00404CAA" w:rsidR="32B363D9" w:rsidTr="006D6572" w14:paraId="1AF4147C" w14:textId="77777777">
        <w:tc>
          <w:tcPr>
            <w:tcW w:w="1843" w:type="dxa"/>
          </w:tcPr>
          <w:p w:rsidRPr="0041440D" w:rsidR="32B363D9" w:rsidP="00A25927" w:rsidRDefault="32B363D9" w14:paraId="570FE1A1" w14:textId="7082D954">
            <w:pPr>
              <w:jc w:val="left"/>
              <w:rPr>
                <w:rFonts w:eastAsia="Calibri" w:cs="Arial"/>
                <w:lang w:val="en-US"/>
              </w:rPr>
            </w:pPr>
            <w:r w:rsidRPr="0041440D">
              <w:rPr>
                <w:rFonts w:eastAsia="Calibri" w:cs="Arial"/>
                <w:lang w:val="en-US"/>
              </w:rPr>
              <w:t>Cell culture media</w:t>
            </w:r>
          </w:p>
        </w:tc>
        <w:tc>
          <w:tcPr>
            <w:tcW w:w="2057" w:type="dxa"/>
          </w:tcPr>
          <w:p w:rsidRPr="0041440D" w:rsidR="32B363D9" w:rsidP="0041440D" w:rsidRDefault="32B363D9" w14:paraId="6BF3BFD3" w14:textId="2A3F4CE6">
            <w:pPr>
              <w:rPr>
                <w:rFonts w:eastAsia="Calibri" w:cs="Arial"/>
                <w:lang w:val="en-US"/>
              </w:rPr>
            </w:pPr>
            <w:r w:rsidRPr="0041440D">
              <w:rPr>
                <w:rFonts w:eastAsia="Calibri" w:cs="Arial"/>
                <w:lang w:val="en-US"/>
              </w:rPr>
              <w:t>0.12 x 0.12 x 0.28</w:t>
            </w:r>
          </w:p>
        </w:tc>
        <w:tc>
          <w:tcPr>
            <w:tcW w:w="1907" w:type="dxa"/>
          </w:tcPr>
          <w:p w:rsidRPr="0041440D" w:rsidR="32B363D9" w:rsidP="0041440D" w:rsidRDefault="32B363D9" w14:paraId="61B11E4A" w14:textId="20B958DA">
            <w:pPr>
              <w:rPr>
                <w:rFonts w:eastAsia="Segoe UI" w:cs="Arial"/>
                <w:lang w:val="en-US"/>
              </w:rPr>
            </w:pPr>
            <w:r w:rsidRPr="0041440D">
              <w:rPr>
                <w:rFonts w:eastAsia="Segoe UI" w:cs="Arial"/>
                <w:lang w:val="en-US"/>
              </w:rPr>
              <w:t>-</w:t>
            </w:r>
          </w:p>
        </w:tc>
        <w:tc>
          <w:tcPr>
            <w:tcW w:w="1276" w:type="dxa"/>
          </w:tcPr>
          <w:p w:rsidRPr="0041440D" w:rsidR="32B363D9" w:rsidP="0041440D" w:rsidRDefault="32B363D9" w14:paraId="22368470" w14:textId="7FEE4367">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581FA4B4" w14:textId="09754BB1">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45645217" wp14:editId="2A55387C">
                  <wp:extent cx="704850" cy="7048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inline>
              </w:drawing>
            </w:r>
          </w:p>
        </w:tc>
      </w:tr>
      <w:tr w:rsidRPr="00404CAA" w:rsidR="32B363D9" w:rsidTr="006D6572" w14:paraId="59CB1595" w14:textId="77777777">
        <w:trPr>
          <w:trHeight w:val="300"/>
        </w:trPr>
        <w:tc>
          <w:tcPr>
            <w:tcW w:w="1843" w:type="dxa"/>
          </w:tcPr>
          <w:p w:rsidRPr="0041440D" w:rsidR="32B363D9" w:rsidP="00A25927" w:rsidRDefault="32B363D9" w14:paraId="0BE1ED2E" w14:textId="419AE30E">
            <w:pPr>
              <w:jc w:val="left"/>
              <w:rPr>
                <w:rFonts w:eastAsia="Calibri" w:cs="Arial"/>
                <w:lang w:val="en-US"/>
              </w:rPr>
            </w:pPr>
            <w:r w:rsidRPr="0041440D">
              <w:rPr>
                <w:rFonts w:eastAsia="Calibri" w:cs="Arial"/>
                <w:lang w:val="en-US"/>
              </w:rPr>
              <w:t>INFORS Multitron II Stackable incubation shaker</w:t>
            </w:r>
          </w:p>
        </w:tc>
        <w:tc>
          <w:tcPr>
            <w:tcW w:w="2057" w:type="dxa"/>
          </w:tcPr>
          <w:p w:rsidRPr="0041440D" w:rsidR="32B363D9" w:rsidP="0041440D" w:rsidRDefault="32B363D9" w14:paraId="56F27C57" w14:textId="54DA8FA9">
            <w:pPr>
              <w:rPr>
                <w:rFonts w:eastAsia="Calibri" w:cs="Arial"/>
                <w:lang w:val="en-US"/>
              </w:rPr>
            </w:pPr>
            <w:r w:rsidRPr="0041440D">
              <w:rPr>
                <w:rFonts w:eastAsia="Calibri" w:cs="Arial"/>
                <w:lang w:val="en-US"/>
              </w:rPr>
              <w:t>1.1 x 0.88 x 0.55</w:t>
            </w:r>
          </w:p>
        </w:tc>
        <w:tc>
          <w:tcPr>
            <w:tcW w:w="1907" w:type="dxa"/>
          </w:tcPr>
          <w:p w:rsidRPr="0041440D" w:rsidR="32B363D9" w:rsidP="0041440D" w:rsidRDefault="32B363D9" w14:paraId="500833B0" w14:textId="1C3098EF">
            <w:pPr>
              <w:rPr>
                <w:rFonts w:eastAsia="Calibri" w:cs="Arial"/>
                <w:lang w:val="en-US"/>
              </w:rPr>
            </w:pPr>
            <w:r w:rsidRPr="0041440D">
              <w:rPr>
                <w:rFonts w:eastAsia="Calibri" w:cs="Arial"/>
                <w:lang w:val="en-US"/>
              </w:rPr>
              <w:t>330</w:t>
            </w:r>
          </w:p>
        </w:tc>
        <w:tc>
          <w:tcPr>
            <w:tcW w:w="1276" w:type="dxa"/>
          </w:tcPr>
          <w:p w:rsidRPr="0041440D" w:rsidR="32B363D9" w:rsidP="0041440D" w:rsidRDefault="32B363D9" w14:paraId="335EB36D" w14:textId="61124DA6">
            <w:pPr>
              <w:rPr>
                <w:rFonts w:eastAsia="Calibri" w:cs="Arial"/>
                <w:lang w:val="en-US"/>
              </w:rPr>
            </w:pPr>
            <w:r w:rsidRPr="0041440D">
              <w:rPr>
                <w:rFonts w:eastAsia="Calibri" w:cs="Arial"/>
                <w:lang w:val="en-US"/>
              </w:rPr>
              <w:t>1</w:t>
            </w:r>
          </w:p>
        </w:tc>
        <w:tc>
          <w:tcPr>
            <w:tcW w:w="2546" w:type="dxa"/>
          </w:tcPr>
          <w:p w:rsidRPr="00404CAA" w:rsidR="32B363D9" w:rsidP="32B363D9" w:rsidRDefault="32B363D9" w14:paraId="4993342B" w14:textId="18E34B5D">
            <w:pPr>
              <w:spacing w:line="259" w:lineRule="auto"/>
              <w:rPr>
                <w:rFonts w:ascii="Calibri" w:hAnsi="Calibri" w:eastAsia="Calibri" w:cs="Calibri"/>
                <w:color w:val="000000" w:themeColor="text1"/>
                <w:szCs w:val="22"/>
                <w:lang w:val="en-GB"/>
              </w:rPr>
            </w:pPr>
            <w:r w:rsidRPr="00404CAA">
              <w:rPr>
                <w:noProof/>
                <w:lang w:val="en-GB"/>
              </w:rPr>
              <w:drawing>
                <wp:inline distT="0" distB="0" distL="0" distR="0" wp14:anchorId="08EC2FA4" wp14:editId="0A6204D6">
                  <wp:extent cx="1076325" cy="10763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1076325" cy="1076325"/>
                          </a:xfrm>
                          <a:prstGeom prst="rect">
                            <a:avLst/>
                          </a:prstGeom>
                        </pic:spPr>
                      </pic:pic>
                    </a:graphicData>
                  </a:graphic>
                </wp:inline>
              </w:drawing>
            </w:r>
          </w:p>
        </w:tc>
      </w:tr>
    </w:tbl>
    <w:p w:rsidRPr="00BE2780" w:rsidR="00BE2780" w:rsidP="32B363D9" w:rsidRDefault="00BE2780" w14:paraId="2570D215" w14:textId="77777777"/>
    <w:tbl>
      <w:tblPr>
        <w:tblStyle w:val="Tabellenraster"/>
        <w:tblW w:w="0" w:type="auto"/>
        <w:tblLayout w:type="fixed"/>
        <w:tblLook w:val="06A0" w:firstRow="1" w:lastRow="0" w:firstColumn="1" w:lastColumn="0" w:noHBand="1" w:noVBand="1"/>
      </w:tblPr>
      <w:tblGrid>
        <w:gridCol w:w="2295"/>
        <w:gridCol w:w="1811"/>
        <w:gridCol w:w="1701"/>
        <w:gridCol w:w="1276"/>
        <w:gridCol w:w="2517"/>
      </w:tblGrid>
      <w:tr w:rsidR="32B363D9" w:rsidTr="32B363D9" w14:paraId="04AFEA1D" w14:textId="77777777">
        <w:tc>
          <w:tcPr>
            <w:tcW w:w="9600" w:type="dxa"/>
            <w:gridSpan w:val="5"/>
          </w:tcPr>
          <w:p w:rsidRPr="00486F69" w:rsidR="32B363D9" w:rsidP="00486F69" w:rsidRDefault="32B363D9" w14:paraId="56204D03" w14:textId="3529EEC0">
            <w:pPr>
              <w:jc w:val="center"/>
              <w:rPr>
                <w:rFonts w:eastAsia="Calibri" w:cs="Arial"/>
                <w:b/>
                <w:lang w:val="en-US"/>
              </w:rPr>
            </w:pPr>
            <w:r w:rsidRPr="00486F69">
              <w:rPr>
                <w:rFonts w:eastAsia="Calibri" w:cs="Arial"/>
                <w:b/>
                <w:lang w:val="en-US"/>
              </w:rPr>
              <w:t xml:space="preserve">USP – SEEDING </w:t>
            </w:r>
          </w:p>
        </w:tc>
      </w:tr>
      <w:tr w:rsidR="32B363D9" w:rsidTr="006D6572" w14:paraId="6EBF1124" w14:textId="77777777">
        <w:trPr>
          <w:trHeight w:val="796"/>
        </w:trPr>
        <w:tc>
          <w:tcPr>
            <w:tcW w:w="2295" w:type="dxa"/>
          </w:tcPr>
          <w:p w:rsidR="32B363D9" w:rsidP="006D6572" w:rsidRDefault="32B363D9" w14:paraId="605F35ED" w14:textId="6BF78C50">
            <w:pPr>
              <w:spacing w:line="240" w:lineRule="auto"/>
              <w:jc w:val="center"/>
              <w:rPr>
                <w:rFonts w:ascii="Calibri" w:hAnsi="Calibri" w:eastAsia="Calibri" w:cs="Calibri"/>
                <w:color w:val="000000" w:themeColor="text1"/>
                <w:szCs w:val="22"/>
              </w:rPr>
            </w:pPr>
            <w:r w:rsidRPr="006D6572">
              <w:rPr>
                <w:rFonts w:eastAsia="Calibri" w:cs="Arial"/>
                <w:b/>
                <w:lang w:val="en-US"/>
              </w:rPr>
              <w:t>Equipment</w:t>
            </w:r>
          </w:p>
        </w:tc>
        <w:tc>
          <w:tcPr>
            <w:tcW w:w="1811" w:type="dxa"/>
          </w:tcPr>
          <w:p w:rsidRPr="00486F69" w:rsidR="32B363D9" w:rsidP="006D6572" w:rsidRDefault="00A25927" w14:paraId="3572880C" w14:textId="723E60C4">
            <w:pPr>
              <w:spacing w:line="240" w:lineRule="auto"/>
              <w:jc w:val="center"/>
              <w:rPr>
                <w:rFonts w:eastAsia="Calibri" w:cs="Arial"/>
                <w:b/>
                <w:lang w:val="en-US"/>
              </w:rPr>
            </w:pPr>
            <w:r w:rsidRPr="00A1270E">
              <w:rPr>
                <w:rFonts w:cs="Arial"/>
                <w:b/>
                <w:bCs/>
                <w:lang w:val="en-US"/>
              </w:rPr>
              <w:t>Size (WxDxH)</w:t>
            </w:r>
            <w:r>
              <w:rPr>
                <w:rFonts w:cs="Arial"/>
                <w:b/>
                <w:bCs/>
                <w:lang w:val="en-US"/>
              </w:rPr>
              <w:br/>
            </w:r>
            <w:r>
              <w:rPr>
                <w:rFonts w:cs="Arial"/>
                <w:b/>
                <w:bCs/>
                <w:lang w:val="en-US"/>
              </w:rPr>
              <w:t>[m]</w:t>
            </w:r>
          </w:p>
        </w:tc>
        <w:tc>
          <w:tcPr>
            <w:tcW w:w="1701" w:type="dxa"/>
          </w:tcPr>
          <w:p w:rsidRPr="00486F69" w:rsidR="32B363D9" w:rsidP="006D6572" w:rsidRDefault="32B363D9" w14:paraId="796ED38D" w14:textId="09402228">
            <w:pPr>
              <w:spacing w:line="240" w:lineRule="auto"/>
              <w:jc w:val="center"/>
              <w:rPr>
                <w:rFonts w:eastAsia="Calibri" w:cs="Arial"/>
                <w:b/>
                <w:lang w:val="en-US"/>
              </w:rPr>
            </w:pPr>
            <w:r w:rsidRPr="00486F69">
              <w:rPr>
                <w:rFonts w:eastAsia="Calibri" w:cs="Arial"/>
                <w:b/>
                <w:lang w:val="en-US"/>
              </w:rPr>
              <w:t xml:space="preserve">Power consumption </w:t>
            </w:r>
            <w:r w:rsidR="006D6572">
              <w:rPr>
                <w:rFonts w:cs="Arial"/>
                <w:b/>
                <w:bCs/>
                <w:lang w:val="en-US"/>
              </w:rPr>
              <w:t>[</w:t>
            </w:r>
            <w:r w:rsidRPr="00486F69">
              <w:rPr>
                <w:rFonts w:eastAsia="Calibri" w:cs="Arial"/>
                <w:b/>
                <w:lang w:val="en-US"/>
              </w:rPr>
              <w:t>W</w:t>
            </w:r>
            <w:r w:rsidR="006D6572">
              <w:rPr>
                <w:rFonts w:cs="Arial"/>
                <w:b/>
                <w:bCs/>
                <w:lang w:val="en-US"/>
              </w:rPr>
              <w:t>]</w:t>
            </w:r>
          </w:p>
        </w:tc>
        <w:tc>
          <w:tcPr>
            <w:tcW w:w="1276" w:type="dxa"/>
          </w:tcPr>
          <w:p w:rsidRPr="00486F69" w:rsidR="32B363D9" w:rsidP="006D6572" w:rsidRDefault="006D6572" w14:paraId="2D73B81E" w14:textId="60A81248">
            <w:pPr>
              <w:spacing w:line="240" w:lineRule="auto"/>
              <w:jc w:val="center"/>
              <w:rPr>
                <w:rFonts w:eastAsia="Calibri" w:cs="Arial"/>
                <w:b/>
                <w:lang w:val="en-US"/>
              </w:rPr>
            </w:pPr>
            <w:r>
              <w:rPr>
                <w:rFonts w:eastAsia="Calibri" w:cs="Arial"/>
                <w:b/>
                <w:lang w:val="en-US"/>
              </w:rPr>
              <w:t>Quantitiy</w:t>
            </w:r>
          </w:p>
        </w:tc>
        <w:tc>
          <w:tcPr>
            <w:tcW w:w="2517" w:type="dxa"/>
          </w:tcPr>
          <w:p w:rsidRPr="00486F69" w:rsidR="32B363D9" w:rsidP="006D6572" w:rsidRDefault="003218EF" w14:paraId="3AD6665D" w14:textId="3621FC14">
            <w:pPr>
              <w:spacing w:line="240" w:lineRule="auto"/>
              <w:jc w:val="center"/>
              <w:rPr>
                <w:rFonts w:eastAsia="Calibri" w:cs="Arial"/>
                <w:b/>
                <w:lang w:val="en-US"/>
              </w:rPr>
            </w:pPr>
            <w:r>
              <w:rPr>
                <w:rFonts w:cs="Arial"/>
                <w:b/>
                <w:bCs/>
                <w:lang w:val="en-US"/>
              </w:rPr>
              <w:t>Photo</w:t>
            </w:r>
          </w:p>
        </w:tc>
      </w:tr>
      <w:tr w:rsidR="32B363D9" w:rsidTr="006D6572" w14:paraId="06E9D6DA" w14:textId="77777777">
        <w:tc>
          <w:tcPr>
            <w:tcW w:w="2295" w:type="dxa"/>
          </w:tcPr>
          <w:p w:rsidRPr="006E1627" w:rsidR="32B363D9" w:rsidP="00A25927" w:rsidRDefault="32B363D9" w14:paraId="39AC7F1F" w14:textId="62CA9C5C">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Allegro™ STR</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200 L Single-</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Use Jacketed</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Stirred Tank Bioreactor</w:t>
            </w:r>
          </w:p>
          <w:p w:rsidRPr="006E1627" w:rsidR="32B363D9" w:rsidP="00A25927" w:rsidRDefault="32B363D9" w14:paraId="7EBC9DB0" w14:textId="148C8AED">
            <w:pPr>
              <w:pStyle w:val="color-primary"/>
              <w:spacing w:before="0" w:beforeAutospacing="0"/>
              <w:rPr>
                <w:rFonts w:ascii="Arial" w:hAnsi="Arial" w:cs="Arial" w:eastAsiaTheme="minorHAnsi"/>
                <w:sz w:val="22"/>
                <w:szCs w:val="22"/>
                <w:lang w:val="en-US" w:eastAsia="en-US"/>
              </w:rPr>
            </w:pPr>
          </w:p>
        </w:tc>
        <w:tc>
          <w:tcPr>
            <w:tcW w:w="1811" w:type="dxa"/>
          </w:tcPr>
          <w:p w:rsidRPr="006E1627" w:rsidR="32B363D9" w:rsidP="006E1627" w:rsidRDefault="32B363D9" w14:paraId="35BC8D61" w14:textId="107B90B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62 x 1.17 x 2.12</w:t>
            </w:r>
          </w:p>
        </w:tc>
        <w:tc>
          <w:tcPr>
            <w:tcW w:w="1701" w:type="dxa"/>
          </w:tcPr>
          <w:p w:rsidRPr="006E1627" w:rsidR="32B363D9" w:rsidP="006E1627" w:rsidRDefault="006D6572" w14:paraId="19FD6CA3" w14:textId="4955A803">
            <w:pPr>
              <w:pStyle w:val="color-primary"/>
              <w:spacing w:before="0" w:beforeAutospacing="0"/>
              <w:rPr>
                <w:rFonts w:ascii="Arial" w:hAnsi="Arial" w:cs="Arial" w:eastAsiaTheme="minorHAnsi"/>
                <w:sz w:val="22"/>
                <w:szCs w:val="22"/>
                <w:lang w:val="en-US" w:eastAsia="en-US"/>
              </w:rPr>
            </w:pPr>
            <w:r>
              <w:rPr>
                <w:rFonts w:ascii="Arial" w:hAnsi="Arial" w:cs="Arial" w:eastAsiaTheme="minorHAnsi"/>
                <w:sz w:val="22"/>
                <w:szCs w:val="22"/>
                <w:lang w:val="en-US" w:eastAsia="en-US"/>
              </w:rPr>
              <w:t>-</w:t>
            </w:r>
          </w:p>
        </w:tc>
        <w:tc>
          <w:tcPr>
            <w:tcW w:w="1276" w:type="dxa"/>
          </w:tcPr>
          <w:p w:rsidRPr="006E1627" w:rsidR="32B363D9" w:rsidP="006E1627" w:rsidRDefault="32B363D9" w14:paraId="5D0D761B" w14:textId="2521082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17" w:type="dxa"/>
          </w:tcPr>
          <w:p w:rsidR="32B363D9" w:rsidP="32B363D9" w:rsidRDefault="32B363D9" w14:paraId="4522455C" w14:textId="3B7F6E76">
            <w:pPr>
              <w:spacing w:line="259" w:lineRule="auto"/>
              <w:rPr>
                <w:rFonts w:ascii="Calibri" w:hAnsi="Calibri" w:eastAsia="Calibri" w:cs="Calibri"/>
                <w:color w:val="000000" w:themeColor="text1"/>
                <w:szCs w:val="22"/>
              </w:rPr>
            </w:pPr>
            <w:r>
              <w:rPr>
                <w:noProof/>
              </w:rPr>
              <w:drawing>
                <wp:inline distT="0" distB="0" distL="0" distR="0" wp14:anchorId="6B9D6451" wp14:editId="3B967257">
                  <wp:extent cx="1571625" cy="1571625"/>
                  <wp:effectExtent l="0" t="0" r="0" b="0"/>
                  <wp:docPr id="184452624" name="Grafik 184452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1571625" cy="1571625"/>
                          </a:xfrm>
                          <a:prstGeom prst="rect">
                            <a:avLst/>
                          </a:prstGeom>
                        </pic:spPr>
                      </pic:pic>
                    </a:graphicData>
                  </a:graphic>
                </wp:inline>
              </w:drawing>
            </w:r>
          </w:p>
        </w:tc>
      </w:tr>
      <w:tr w:rsidR="32B363D9" w:rsidTr="006D6572" w14:paraId="70D8EF31" w14:textId="77777777">
        <w:tc>
          <w:tcPr>
            <w:tcW w:w="2295" w:type="dxa"/>
          </w:tcPr>
          <w:p w:rsidRPr="006E1627" w:rsidR="32B363D9" w:rsidP="00A25927" w:rsidRDefault="32B363D9" w14:paraId="6EC36B7F" w14:textId="53B44929">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Allegro™ XRS 25 Bioreactor System</w:t>
            </w:r>
          </w:p>
        </w:tc>
        <w:tc>
          <w:tcPr>
            <w:tcW w:w="1811" w:type="dxa"/>
          </w:tcPr>
          <w:p w:rsidRPr="006E1627" w:rsidR="32B363D9" w:rsidP="006E1627" w:rsidRDefault="32B363D9" w14:paraId="6B626D8C" w14:textId="06C3B0D2">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0.90 x 0.60 x 0.62</w:t>
            </w:r>
          </w:p>
          <w:p w:rsidRPr="006E1627" w:rsidR="32B363D9" w:rsidP="006E1627" w:rsidRDefault="32B363D9" w14:paraId="0AE6C4A3" w14:textId="2EDACB27">
            <w:pPr>
              <w:pStyle w:val="color-primary"/>
              <w:spacing w:before="0" w:beforeAutospacing="0"/>
              <w:rPr>
                <w:rFonts w:ascii="Arial" w:hAnsi="Arial" w:cs="Arial" w:eastAsiaTheme="minorHAnsi"/>
                <w:sz w:val="22"/>
                <w:szCs w:val="22"/>
                <w:lang w:val="en-US" w:eastAsia="en-US"/>
              </w:rPr>
            </w:pPr>
          </w:p>
        </w:tc>
        <w:tc>
          <w:tcPr>
            <w:tcW w:w="1701" w:type="dxa"/>
          </w:tcPr>
          <w:p w:rsidRPr="006E1627" w:rsidR="32B363D9" w:rsidP="006E1627" w:rsidRDefault="32B363D9" w14:paraId="1A1DFFDB" w14:textId="5E1B296F">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276" w:type="dxa"/>
          </w:tcPr>
          <w:p w:rsidRPr="006E1627" w:rsidR="32B363D9" w:rsidP="006E1627" w:rsidRDefault="32B363D9" w14:paraId="13994C20" w14:textId="784AC298">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17" w:type="dxa"/>
          </w:tcPr>
          <w:p w:rsidR="32B363D9" w:rsidP="32B363D9" w:rsidRDefault="32B363D9" w14:paraId="5D912604" w14:textId="2AED3BF6">
            <w:pPr>
              <w:spacing w:line="259" w:lineRule="auto"/>
              <w:rPr>
                <w:rFonts w:ascii="Calibri" w:hAnsi="Calibri" w:eastAsia="Calibri" w:cs="Calibri"/>
                <w:color w:val="000000" w:themeColor="text1"/>
                <w:szCs w:val="22"/>
              </w:rPr>
            </w:pPr>
            <w:r>
              <w:rPr>
                <w:noProof/>
              </w:rPr>
              <w:drawing>
                <wp:inline distT="0" distB="0" distL="0" distR="0" wp14:anchorId="6DA444CA" wp14:editId="177B3D98">
                  <wp:extent cx="1314450" cy="1314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1314450" cy="1314450"/>
                          </a:xfrm>
                          <a:prstGeom prst="rect">
                            <a:avLst/>
                          </a:prstGeom>
                        </pic:spPr>
                      </pic:pic>
                    </a:graphicData>
                  </a:graphic>
                </wp:inline>
              </w:drawing>
            </w:r>
          </w:p>
        </w:tc>
      </w:tr>
      <w:tr w:rsidR="32B363D9" w:rsidTr="006D6572" w14:paraId="72150008" w14:textId="77777777">
        <w:tc>
          <w:tcPr>
            <w:tcW w:w="2295" w:type="dxa"/>
          </w:tcPr>
          <w:p w:rsidRPr="006E1627" w:rsidR="32B363D9" w:rsidP="00A25927" w:rsidRDefault="32B363D9" w14:paraId="3FC95C51" w14:textId="7082FABB">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lastRenderedPageBreak/>
              <w:t>Double Benchtop</w:t>
            </w:r>
          </w:p>
        </w:tc>
        <w:tc>
          <w:tcPr>
            <w:tcW w:w="1811" w:type="dxa"/>
          </w:tcPr>
          <w:p w:rsidRPr="006E1627" w:rsidR="32B363D9" w:rsidP="006E1627" w:rsidRDefault="32B363D9" w14:paraId="733EF377" w14:textId="1762AF5E">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1.52 x 1.55 x 1.18 </w:t>
            </w:r>
          </w:p>
        </w:tc>
        <w:tc>
          <w:tcPr>
            <w:tcW w:w="1701" w:type="dxa"/>
          </w:tcPr>
          <w:p w:rsidRPr="006E1627" w:rsidR="32B363D9" w:rsidP="006E1627" w:rsidRDefault="32B363D9" w14:paraId="57277EE3" w14:textId="593D934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276" w:type="dxa"/>
          </w:tcPr>
          <w:p w:rsidRPr="006E1627" w:rsidR="32B363D9" w:rsidP="006E1627" w:rsidRDefault="32B363D9" w14:paraId="3D4520FA" w14:textId="2D0C7006">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2</w:t>
            </w:r>
          </w:p>
        </w:tc>
        <w:tc>
          <w:tcPr>
            <w:tcW w:w="2517" w:type="dxa"/>
          </w:tcPr>
          <w:p w:rsidR="32B363D9" w:rsidP="32B363D9" w:rsidRDefault="32B363D9" w14:paraId="534F1A86" w14:textId="5656AF71">
            <w:pPr>
              <w:spacing w:line="259" w:lineRule="auto"/>
              <w:rPr>
                <w:rFonts w:ascii="Calibri" w:hAnsi="Calibri" w:eastAsia="Calibri" w:cs="Calibri"/>
                <w:color w:val="000000" w:themeColor="text1"/>
                <w:szCs w:val="22"/>
              </w:rPr>
            </w:pPr>
            <w:r>
              <w:rPr>
                <w:noProof/>
              </w:rPr>
              <w:drawing>
                <wp:inline distT="0" distB="0" distL="0" distR="0" wp14:anchorId="0362E852" wp14:editId="5E6F2FF5">
                  <wp:extent cx="1562100" cy="15621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p>
        </w:tc>
      </w:tr>
      <w:tr w:rsidR="32B363D9" w:rsidTr="006D6572" w14:paraId="46466089" w14:textId="77777777">
        <w:tc>
          <w:tcPr>
            <w:tcW w:w="2295" w:type="dxa"/>
          </w:tcPr>
          <w:p w:rsidRPr="006E1627" w:rsidR="32B363D9" w:rsidP="00A25927" w:rsidRDefault="32B363D9" w14:paraId="1683BD5C" w14:textId="6230417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Biohazard trash</w:t>
            </w:r>
          </w:p>
        </w:tc>
        <w:tc>
          <w:tcPr>
            <w:tcW w:w="1811" w:type="dxa"/>
          </w:tcPr>
          <w:p w:rsidRPr="006E1627" w:rsidR="32B363D9" w:rsidP="006E1627" w:rsidRDefault="32B363D9" w14:paraId="7A1C99ED" w14:textId="6583DC0F">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0.4 x 0.67 x 0.33 </w:t>
            </w:r>
          </w:p>
        </w:tc>
        <w:tc>
          <w:tcPr>
            <w:tcW w:w="1701" w:type="dxa"/>
          </w:tcPr>
          <w:p w:rsidRPr="006E1627" w:rsidR="32B363D9" w:rsidP="006E1627" w:rsidRDefault="32B363D9" w14:paraId="3E1E309C" w14:textId="1B96CD0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276" w:type="dxa"/>
          </w:tcPr>
          <w:p w:rsidRPr="006E1627" w:rsidR="32B363D9" w:rsidP="006E1627" w:rsidRDefault="32B363D9" w14:paraId="5794C2A6" w14:textId="37140953">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17" w:type="dxa"/>
          </w:tcPr>
          <w:p w:rsidR="32B363D9" w:rsidP="32B363D9" w:rsidRDefault="32B363D9" w14:paraId="40CB30D3" w14:textId="30A09B00">
            <w:pPr>
              <w:spacing w:line="259" w:lineRule="auto"/>
              <w:rPr>
                <w:rFonts w:ascii="Calibri" w:hAnsi="Calibri" w:eastAsia="Calibri" w:cs="Calibri"/>
                <w:color w:val="000000" w:themeColor="text1"/>
                <w:szCs w:val="22"/>
              </w:rPr>
            </w:pPr>
            <w:r>
              <w:rPr>
                <w:noProof/>
              </w:rPr>
              <w:drawing>
                <wp:inline distT="0" distB="0" distL="0" distR="0" wp14:anchorId="56B3CF68" wp14:editId="7858E646">
                  <wp:extent cx="1085850" cy="10858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1085850" cy="1085850"/>
                          </a:xfrm>
                          <a:prstGeom prst="rect">
                            <a:avLst/>
                          </a:prstGeom>
                        </pic:spPr>
                      </pic:pic>
                    </a:graphicData>
                  </a:graphic>
                </wp:inline>
              </w:drawing>
            </w:r>
          </w:p>
        </w:tc>
      </w:tr>
    </w:tbl>
    <w:p w:rsidRPr="00BE2780" w:rsidR="00BE2780" w:rsidP="32B363D9" w:rsidRDefault="00BE2780" w14:paraId="5B93DC29" w14:textId="382C9C94"/>
    <w:p w:rsidRPr="00BE2780" w:rsidR="00BE2780" w:rsidP="32B363D9" w:rsidRDefault="00BE2780" w14:paraId="5C172C94" w14:textId="3DB71137"/>
    <w:tbl>
      <w:tblPr>
        <w:tblStyle w:val="Tabellenraster"/>
        <w:tblW w:w="9660" w:type="dxa"/>
        <w:tblLayout w:type="fixed"/>
        <w:tblLook w:val="06A0" w:firstRow="1" w:lastRow="0" w:firstColumn="1" w:lastColumn="0" w:noHBand="1" w:noVBand="1"/>
      </w:tblPr>
      <w:tblGrid>
        <w:gridCol w:w="2340"/>
        <w:gridCol w:w="1766"/>
        <w:gridCol w:w="1294"/>
        <w:gridCol w:w="1683"/>
        <w:gridCol w:w="2577"/>
      </w:tblGrid>
      <w:tr w:rsidR="32B363D9" w:rsidTr="006D6572" w14:paraId="1ADD61F7" w14:textId="77777777">
        <w:tc>
          <w:tcPr>
            <w:tcW w:w="9660" w:type="dxa"/>
            <w:gridSpan w:val="5"/>
          </w:tcPr>
          <w:p w:rsidRPr="00911F0E" w:rsidR="32B363D9" w:rsidP="00911F0E" w:rsidRDefault="32B363D9" w14:paraId="39E6E27D" w14:textId="4BAF6964">
            <w:pPr>
              <w:jc w:val="center"/>
              <w:rPr>
                <w:rFonts w:eastAsia="Calibri" w:cs="Arial"/>
                <w:b/>
                <w:lang w:val="en-US"/>
              </w:rPr>
            </w:pPr>
            <w:r w:rsidRPr="00911F0E">
              <w:rPr>
                <w:rFonts w:eastAsia="Calibri" w:cs="Arial"/>
                <w:b/>
                <w:lang w:val="en-US"/>
              </w:rPr>
              <w:t>USP - PRODUCTION</w:t>
            </w:r>
          </w:p>
        </w:tc>
      </w:tr>
      <w:tr w:rsidR="32B363D9" w:rsidTr="006D6572" w14:paraId="0C68C540" w14:textId="77777777">
        <w:trPr>
          <w:trHeight w:val="450"/>
        </w:trPr>
        <w:tc>
          <w:tcPr>
            <w:tcW w:w="2340" w:type="dxa"/>
          </w:tcPr>
          <w:p w:rsidRPr="00911F0E" w:rsidR="32B363D9" w:rsidP="00911F0E" w:rsidRDefault="32B363D9" w14:paraId="471FE323" w14:textId="1D29588B">
            <w:pPr>
              <w:jc w:val="center"/>
              <w:rPr>
                <w:rFonts w:eastAsia="Calibri" w:cs="Arial"/>
                <w:b/>
                <w:lang w:val="en-US"/>
              </w:rPr>
            </w:pPr>
            <w:r w:rsidRPr="00911F0E">
              <w:rPr>
                <w:rFonts w:eastAsia="Calibri" w:cs="Arial"/>
                <w:b/>
                <w:lang w:val="en-US"/>
              </w:rPr>
              <w:t>Equipment</w:t>
            </w:r>
          </w:p>
        </w:tc>
        <w:tc>
          <w:tcPr>
            <w:tcW w:w="1766" w:type="dxa"/>
          </w:tcPr>
          <w:p w:rsidRPr="00911F0E" w:rsidR="32B363D9" w:rsidP="006D6572" w:rsidRDefault="00A25927" w14:paraId="5A59CFFD" w14:textId="579761E7">
            <w:pPr>
              <w:spacing w:line="240" w:lineRule="auto"/>
              <w:jc w:val="center"/>
              <w:rPr>
                <w:rFonts w:eastAsia="Calibri" w:cs="Arial"/>
                <w:b/>
                <w:lang w:val="en-US"/>
              </w:rPr>
            </w:pPr>
            <w:r w:rsidRPr="00A1270E">
              <w:rPr>
                <w:rFonts w:cs="Arial"/>
                <w:b/>
                <w:bCs/>
                <w:lang w:val="en-US"/>
              </w:rPr>
              <w:t>Size (WxDxH)</w:t>
            </w:r>
            <w:r>
              <w:rPr>
                <w:rFonts w:cs="Arial"/>
                <w:b/>
                <w:bCs/>
                <w:lang w:val="en-US"/>
              </w:rPr>
              <w:br/>
            </w:r>
            <w:r>
              <w:rPr>
                <w:rFonts w:cs="Arial"/>
                <w:b/>
                <w:bCs/>
                <w:lang w:val="en-US"/>
              </w:rPr>
              <w:t>[m]</w:t>
            </w:r>
          </w:p>
        </w:tc>
        <w:tc>
          <w:tcPr>
            <w:tcW w:w="1294" w:type="dxa"/>
          </w:tcPr>
          <w:p w:rsidRPr="00911F0E" w:rsidR="32B363D9" w:rsidP="006D6572" w:rsidRDefault="32B363D9" w14:paraId="14A80E6B" w14:textId="62F8035F">
            <w:pPr>
              <w:spacing w:line="240" w:lineRule="auto"/>
              <w:jc w:val="center"/>
              <w:rPr>
                <w:rFonts w:eastAsia="Calibri" w:cs="Arial"/>
                <w:b/>
                <w:lang w:val="en-US"/>
              </w:rPr>
            </w:pPr>
            <w:r w:rsidRPr="00911F0E">
              <w:rPr>
                <w:rFonts w:eastAsia="Calibri" w:cs="Arial"/>
                <w:b/>
                <w:lang w:val="en-US"/>
              </w:rPr>
              <w:t>Power</w:t>
            </w:r>
            <w:r w:rsidR="006D6572">
              <w:rPr>
                <w:rFonts w:eastAsia="Calibri" w:cs="Arial"/>
                <w:b/>
                <w:lang w:val="en-US"/>
              </w:rPr>
              <w:t xml:space="preserve"> consumption </w:t>
            </w:r>
            <w:r w:rsidR="006D6572">
              <w:rPr>
                <w:rFonts w:cs="Arial"/>
                <w:b/>
                <w:bCs/>
                <w:lang w:val="en-US"/>
              </w:rPr>
              <w:t>[</w:t>
            </w:r>
            <w:r w:rsidRPr="00486F69" w:rsidR="006D6572">
              <w:rPr>
                <w:rFonts w:cs="Arial"/>
                <w:b/>
                <w:bCs/>
                <w:lang w:val="en-US"/>
              </w:rPr>
              <w:t>W</w:t>
            </w:r>
            <w:r w:rsidR="006D6572">
              <w:rPr>
                <w:rFonts w:cs="Arial"/>
                <w:b/>
                <w:bCs/>
                <w:lang w:val="en-US"/>
              </w:rPr>
              <w:t>]</w:t>
            </w:r>
          </w:p>
        </w:tc>
        <w:tc>
          <w:tcPr>
            <w:tcW w:w="1683" w:type="dxa"/>
          </w:tcPr>
          <w:p w:rsidRPr="00911F0E" w:rsidR="32B363D9" w:rsidP="00911F0E" w:rsidRDefault="006D6572" w14:paraId="29F2E0FA" w14:textId="3DBE7CC1">
            <w:pPr>
              <w:jc w:val="center"/>
              <w:rPr>
                <w:rFonts w:eastAsia="Calibri" w:cs="Arial"/>
                <w:b/>
                <w:lang w:val="en-US"/>
              </w:rPr>
            </w:pPr>
            <w:r>
              <w:rPr>
                <w:rFonts w:eastAsia="Calibri" w:cs="Arial"/>
                <w:b/>
                <w:lang w:val="en-US"/>
              </w:rPr>
              <w:t>Quantitiy</w:t>
            </w:r>
          </w:p>
        </w:tc>
        <w:tc>
          <w:tcPr>
            <w:tcW w:w="2577" w:type="dxa"/>
          </w:tcPr>
          <w:p w:rsidRPr="00911F0E" w:rsidR="32B363D9" w:rsidP="00911F0E" w:rsidRDefault="003218EF" w14:paraId="2055682B" w14:textId="5E2886BA">
            <w:pPr>
              <w:jc w:val="center"/>
              <w:rPr>
                <w:rFonts w:eastAsia="Calibri" w:cs="Arial"/>
                <w:b/>
                <w:lang w:val="en-US"/>
              </w:rPr>
            </w:pPr>
            <w:r>
              <w:rPr>
                <w:rFonts w:cs="Arial"/>
                <w:b/>
                <w:bCs/>
                <w:lang w:val="en-US"/>
              </w:rPr>
              <w:t>Photo</w:t>
            </w:r>
          </w:p>
        </w:tc>
      </w:tr>
      <w:tr w:rsidR="32B363D9" w:rsidTr="006D6572" w14:paraId="3AE55559" w14:textId="77777777">
        <w:tc>
          <w:tcPr>
            <w:tcW w:w="2340" w:type="dxa"/>
          </w:tcPr>
          <w:p w:rsidRPr="006E1627" w:rsidR="32B363D9" w:rsidP="006E1627" w:rsidRDefault="32B363D9" w14:paraId="1D375A7E" w14:textId="75693C8D">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Allegro™ STR</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2000 L Single-</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Use Stirred</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Tank Bioreactor</w:t>
            </w:r>
          </w:p>
        </w:tc>
        <w:tc>
          <w:tcPr>
            <w:tcW w:w="1766" w:type="dxa"/>
          </w:tcPr>
          <w:p w:rsidRPr="006E1627" w:rsidR="32B363D9" w:rsidP="006E1627" w:rsidRDefault="32B363D9" w14:paraId="069EEBB9" w14:textId="3567437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1.78 x 1.74 x 2.93 </w:t>
            </w:r>
          </w:p>
        </w:tc>
        <w:tc>
          <w:tcPr>
            <w:tcW w:w="1294" w:type="dxa"/>
          </w:tcPr>
          <w:p w:rsidRPr="006E1627" w:rsidR="32B363D9" w:rsidP="006E1627" w:rsidRDefault="32B363D9" w14:paraId="4ADD8B4B" w14:textId="6E372AB2">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83" w:type="dxa"/>
          </w:tcPr>
          <w:p w:rsidRPr="006E1627" w:rsidR="32B363D9" w:rsidP="006E1627" w:rsidRDefault="32B363D9" w14:paraId="2D18FB78" w14:textId="5358E5B5">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3 </w:t>
            </w:r>
          </w:p>
        </w:tc>
        <w:tc>
          <w:tcPr>
            <w:tcW w:w="2577" w:type="dxa"/>
          </w:tcPr>
          <w:p w:rsidR="32B363D9" w:rsidP="32B363D9" w:rsidRDefault="32B363D9" w14:paraId="4813C7CC" w14:textId="775596DE">
            <w:pPr>
              <w:spacing w:line="259" w:lineRule="auto"/>
              <w:rPr>
                <w:rFonts w:ascii="Calibri" w:hAnsi="Calibri" w:eastAsia="Calibri" w:cs="Calibri"/>
                <w:color w:val="000000" w:themeColor="text1"/>
                <w:szCs w:val="22"/>
              </w:rPr>
            </w:pPr>
            <w:r>
              <w:rPr>
                <w:noProof/>
              </w:rPr>
              <w:drawing>
                <wp:inline distT="0" distB="0" distL="0" distR="0" wp14:anchorId="0A87F1BA" wp14:editId="6CF2C976">
                  <wp:extent cx="1628775" cy="1628775"/>
                  <wp:effectExtent l="0" t="0" r="0" b="0"/>
                  <wp:docPr id="1531327491" name="Picture 153132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628775" cy="1628775"/>
                          </a:xfrm>
                          <a:prstGeom prst="rect">
                            <a:avLst/>
                          </a:prstGeom>
                        </pic:spPr>
                      </pic:pic>
                    </a:graphicData>
                  </a:graphic>
                </wp:inline>
              </w:drawing>
            </w:r>
          </w:p>
        </w:tc>
      </w:tr>
      <w:tr w:rsidR="32B363D9" w:rsidTr="006D6572" w14:paraId="1C1CBF55" w14:textId="77777777">
        <w:tc>
          <w:tcPr>
            <w:tcW w:w="2340" w:type="dxa"/>
          </w:tcPr>
          <w:p w:rsidRPr="006E1627" w:rsidR="32B363D9" w:rsidP="006E1627" w:rsidRDefault="32B363D9" w14:paraId="649F4301" w14:textId="5933F407">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Desktop Computer</w:t>
            </w:r>
          </w:p>
        </w:tc>
        <w:tc>
          <w:tcPr>
            <w:tcW w:w="1766" w:type="dxa"/>
          </w:tcPr>
          <w:p w:rsidRPr="006E1627" w:rsidR="32B363D9" w:rsidP="006E1627" w:rsidRDefault="32B363D9" w14:paraId="2C71966C" w14:textId="312E3C9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0.57 x 0.32 x 0.50</w:t>
            </w:r>
          </w:p>
        </w:tc>
        <w:tc>
          <w:tcPr>
            <w:tcW w:w="1294" w:type="dxa"/>
          </w:tcPr>
          <w:p w:rsidRPr="006E1627" w:rsidR="32B363D9" w:rsidP="006E1627" w:rsidRDefault="32B363D9" w14:paraId="1A798BD7" w14:textId="5746ACD1">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200</w:t>
            </w:r>
          </w:p>
        </w:tc>
        <w:tc>
          <w:tcPr>
            <w:tcW w:w="1683" w:type="dxa"/>
          </w:tcPr>
          <w:p w:rsidRPr="006E1627" w:rsidR="32B363D9" w:rsidP="006E1627" w:rsidRDefault="32B363D9" w14:paraId="3CB3E2E1" w14:textId="178AC8DB">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77" w:type="dxa"/>
          </w:tcPr>
          <w:p w:rsidR="32B363D9" w:rsidP="32B363D9" w:rsidRDefault="32B363D9" w14:paraId="62B5A059" w14:textId="37311C3D">
            <w:pPr>
              <w:spacing w:line="259" w:lineRule="auto"/>
              <w:rPr>
                <w:rFonts w:ascii="Calibri" w:hAnsi="Calibri" w:eastAsia="Calibri" w:cs="Calibri"/>
                <w:color w:val="000000" w:themeColor="text1"/>
                <w:szCs w:val="22"/>
              </w:rPr>
            </w:pPr>
            <w:r>
              <w:rPr>
                <w:noProof/>
              </w:rPr>
              <w:drawing>
                <wp:inline distT="0" distB="0" distL="0" distR="0" wp14:anchorId="23048B08" wp14:editId="58D9E24F">
                  <wp:extent cx="1057275" cy="105727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1057275" cy="1057275"/>
                          </a:xfrm>
                          <a:prstGeom prst="rect">
                            <a:avLst/>
                          </a:prstGeom>
                        </pic:spPr>
                      </pic:pic>
                    </a:graphicData>
                  </a:graphic>
                </wp:inline>
              </w:drawing>
            </w:r>
          </w:p>
        </w:tc>
      </w:tr>
      <w:tr w:rsidR="32B363D9" w:rsidTr="006D6572" w14:paraId="52E86C30" w14:textId="77777777">
        <w:tc>
          <w:tcPr>
            <w:tcW w:w="2340" w:type="dxa"/>
          </w:tcPr>
          <w:p w:rsidRPr="006E1627" w:rsidR="32B363D9" w:rsidP="006E1627" w:rsidRDefault="32B363D9" w14:paraId="1E4BAC47" w14:textId="3343AC28">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Corded telephone</w:t>
            </w:r>
          </w:p>
        </w:tc>
        <w:tc>
          <w:tcPr>
            <w:tcW w:w="1766" w:type="dxa"/>
          </w:tcPr>
          <w:p w:rsidRPr="006E1627" w:rsidR="32B363D9" w:rsidP="006E1627" w:rsidRDefault="32B363D9" w14:paraId="118CFBED" w14:textId="641E21D5">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0.24 x 0.3 x 0.04</w:t>
            </w:r>
          </w:p>
        </w:tc>
        <w:tc>
          <w:tcPr>
            <w:tcW w:w="1294" w:type="dxa"/>
          </w:tcPr>
          <w:p w:rsidRPr="006E1627" w:rsidR="32B363D9" w:rsidP="006E1627" w:rsidRDefault="32B363D9" w14:paraId="0FDDE08B" w14:textId="0D91D2D0">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2</w:t>
            </w:r>
          </w:p>
        </w:tc>
        <w:tc>
          <w:tcPr>
            <w:tcW w:w="1683" w:type="dxa"/>
          </w:tcPr>
          <w:p w:rsidRPr="006E1627" w:rsidR="32B363D9" w:rsidP="006E1627" w:rsidRDefault="32B363D9" w14:paraId="3F51A809" w14:textId="179BC45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77" w:type="dxa"/>
          </w:tcPr>
          <w:p w:rsidR="32B363D9" w:rsidP="32B363D9" w:rsidRDefault="32B363D9" w14:paraId="739BAB29" w14:textId="28FCDCE8">
            <w:pPr>
              <w:spacing w:line="259" w:lineRule="auto"/>
              <w:rPr>
                <w:rFonts w:ascii="Calibri" w:hAnsi="Calibri" w:eastAsia="Calibri" w:cs="Calibri"/>
                <w:color w:val="000000" w:themeColor="text1"/>
                <w:szCs w:val="22"/>
              </w:rPr>
            </w:pPr>
            <w:r>
              <w:rPr>
                <w:noProof/>
              </w:rPr>
              <w:drawing>
                <wp:inline distT="0" distB="0" distL="0" distR="0" wp14:anchorId="436431C5" wp14:editId="522EF289">
                  <wp:extent cx="857250" cy="857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857250" cy="857250"/>
                          </a:xfrm>
                          <a:prstGeom prst="rect">
                            <a:avLst/>
                          </a:prstGeom>
                        </pic:spPr>
                      </pic:pic>
                    </a:graphicData>
                  </a:graphic>
                </wp:inline>
              </w:drawing>
            </w:r>
          </w:p>
        </w:tc>
      </w:tr>
      <w:tr w:rsidR="32B363D9" w:rsidTr="006D6572" w14:paraId="53F56FE4" w14:textId="77777777">
        <w:tc>
          <w:tcPr>
            <w:tcW w:w="2340" w:type="dxa"/>
          </w:tcPr>
          <w:p w:rsidRPr="006E1627" w:rsidR="32B363D9" w:rsidP="006E1627" w:rsidRDefault="32B363D9" w14:paraId="44ADA9E8" w14:textId="6BA93056">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lastRenderedPageBreak/>
              <w:t>Biohazard trash</w:t>
            </w:r>
          </w:p>
        </w:tc>
        <w:tc>
          <w:tcPr>
            <w:tcW w:w="1766" w:type="dxa"/>
          </w:tcPr>
          <w:p w:rsidRPr="006E1627" w:rsidR="32B363D9" w:rsidP="006E1627" w:rsidRDefault="32B363D9" w14:paraId="438363F8" w14:textId="4CC44A79">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0.4 x 0.67 x 0.33 </w:t>
            </w:r>
          </w:p>
        </w:tc>
        <w:tc>
          <w:tcPr>
            <w:tcW w:w="1294" w:type="dxa"/>
          </w:tcPr>
          <w:p w:rsidRPr="006E1627" w:rsidR="32B363D9" w:rsidP="006E1627" w:rsidRDefault="32B363D9" w14:paraId="71BF977E" w14:textId="2EE23CD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83" w:type="dxa"/>
          </w:tcPr>
          <w:p w:rsidRPr="006E1627" w:rsidR="32B363D9" w:rsidP="006E1627" w:rsidRDefault="32B363D9" w14:paraId="2CD56E55" w14:textId="5E4070CC">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2</w:t>
            </w:r>
          </w:p>
        </w:tc>
        <w:tc>
          <w:tcPr>
            <w:tcW w:w="2577" w:type="dxa"/>
          </w:tcPr>
          <w:p w:rsidR="32B363D9" w:rsidP="32B363D9" w:rsidRDefault="32B363D9" w14:paraId="40095E1F" w14:textId="79962FCA">
            <w:pPr>
              <w:spacing w:line="259" w:lineRule="auto"/>
              <w:rPr>
                <w:rFonts w:ascii="Calibri" w:hAnsi="Calibri" w:eastAsia="Calibri" w:cs="Calibri"/>
                <w:color w:val="000000" w:themeColor="text1"/>
                <w:szCs w:val="22"/>
              </w:rPr>
            </w:pPr>
            <w:r>
              <w:rPr>
                <w:noProof/>
              </w:rPr>
              <w:drawing>
                <wp:inline distT="0" distB="0" distL="0" distR="0" wp14:anchorId="432CFC53" wp14:editId="0577B8B7">
                  <wp:extent cx="1085850" cy="1095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5850" cy="1095375"/>
                          </a:xfrm>
                          <a:prstGeom prst="rect">
                            <a:avLst/>
                          </a:prstGeom>
                        </pic:spPr>
                      </pic:pic>
                    </a:graphicData>
                  </a:graphic>
                </wp:inline>
              </w:drawing>
            </w:r>
          </w:p>
        </w:tc>
      </w:tr>
      <w:tr w:rsidR="32B363D9" w:rsidTr="006D6572" w14:paraId="04DDDC0C" w14:textId="77777777">
        <w:tc>
          <w:tcPr>
            <w:tcW w:w="2340" w:type="dxa"/>
          </w:tcPr>
          <w:p w:rsidRPr="006E1627" w:rsidR="32B363D9" w:rsidP="006E1627" w:rsidRDefault="32B363D9" w14:paraId="064D8F40" w14:textId="115D87A9">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Small laboratory bench </w:t>
            </w:r>
          </w:p>
        </w:tc>
        <w:tc>
          <w:tcPr>
            <w:tcW w:w="1766" w:type="dxa"/>
          </w:tcPr>
          <w:p w:rsidRPr="006E1627" w:rsidR="32B363D9" w:rsidP="006E1627" w:rsidRDefault="32B363D9" w14:paraId="354AF38B" w14:textId="662D18F2">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51 x 0.69 x 0.81</w:t>
            </w:r>
          </w:p>
        </w:tc>
        <w:tc>
          <w:tcPr>
            <w:tcW w:w="1294" w:type="dxa"/>
          </w:tcPr>
          <w:p w:rsidRPr="006E1627" w:rsidR="32B363D9" w:rsidP="006E1627" w:rsidRDefault="32B363D9" w14:paraId="48865E7C" w14:textId="38213378">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83" w:type="dxa"/>
          </w:tcPr>
          <w:p w:rsidRPr="006E1627" w:rsidR="32B363D9" w:rsidP="006E1627" w:rsidRDefault="32B363D9" w14:paraId="57EE8CDB" w14:textId="317BDF69">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77" w:type="dxa"/>
          </w:tcPr>
          <w:p w:rsidR="32B363D9" w:rsidP="32B363D9" w:rsidRDefault="32B363D9" w14:paraId="0EBD28F0" w14:textId="474F55A0">
            <w:pPr>
              <w:spacing w:line="259" w:lineRule="auto"/>
              <w:rPr>
                <w:rFonts w:ascii="Calibri" w:hAnsi="Calibri" w:eastAsia="Calibri" w:cs="Calibri"/>
                <w:color w:val="000000" w:themeColor="text1"/>
                <w:szCs w:val="22"/>
              </w:rPr>
            </w:pPr>
            <w:r>
              <w:rPr>
                <w:noProof/>
              </w:rPr>
              <w:drawing>
                <wp:inline distT="0" distB="0" distL="0" distR="0" wp14:anchorId="25A3F517" wp14:editId="35BCED81">
                  <wp:extent cx="1400175" cy="1400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00175" cy="1400175"/>
                          </a:xfrm>
                          <a:prstGeom prst="rect">
                            <a:avLst/>
                          </a:prstGeom>
                        </pic:spPr>
                      </pic:pic>
                    </a:graphicData>
                  </a:graphic>
                </wp:inline>
              </w:drawing>
            </w:r>
          </w:p>
        </w:tc>
      </w:tr>
      <w:tr w:rsidR="32B363D9" w:rsidTr="006D6572" w14:paraId="22F5F3EC" w14:textId="77777777">
        <w:tc>
          <w:tcPr>
            <w:tcW w:w="2340" w:type="dxa"/>
          </w:tcPr>
          <w:p w:rsidRPr="006E1627" w:rsidR="32B363D9" w:rsidP="006E1627" w:rsidRDefault="32B363D9" w14:paraId="1C81C7D3" w14:textId="6AF0D7DE">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Chair</w:t>
            </w:r>
          </w:p>
        </w:tc>
        <w:tc>
          <w:tcPr>
            <w:tcW w:w="1766" w:type="dxa"/>
          </w:tcPr>
          <w:p w:rsidRPr="006E1627" w:rsidR="32B363D9" w:rsidP="006E1627" w:rsidRDefault="32B363D9" w14:paraId="05AA09CF" w14:textId="10EB07D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0.66 x 0.66 x 0.86</w:t>
            </w:r>
          </w:p>
        </w:tc>
        <w:tc>
          <w:tcPr>
            <w:tcW w:w="1294" w:type="dxa"/>
          </w:tcPr>
          <w:p w:rsidRPr="006E1627" w:rsidR="32B363D9" w:rsidP="006E1627" w:rsidRDefault="32B363D9" w14:paraId="3D1A1751" w14:textId="6D257A60">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83" w:type="dxa"/>
          </w:tcPr>
          <w:p w:rsidRPr="006E1627" w:rsidR="32B363D9" w:rsidP="006E1627" w:rsidRDefault="32B363D9" w14:paraId="47B83D78" w14:textId="4D9A340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77" w:type="dxa"/>
          </w:tcPr>
          <w:p w:rsidR="32B363D9" w:rsidP="32B363D9" w:rsidRDefault="32B363D9" w14:paraId="4B390588" w14:textId="428709C1">
            <w:pPr>
              <w:spacing w:line="259" w:lineRule="auto"/>
              <w:rPr>
                <w:rFonts w:ascii="Calibri" w:hAnsi="Calibri" w:eastAsia="Calibri" w:cs="Calibri"/>
                <w:color w:val="000000" w:themeColor="text1"/>
                <w:szCs w:val="22"/>
              </w:rPr>
            </w:pPr>
            <w:r>
              <w:rPr>
                <w:noProof/>
              </w:rPr>
              <w:drawing>
                <wp:inline distT="0" distB="0" distL="0" distR="0" wp14:anchorId="6BBC011D" wp14:editId="24983DF4">
                  <wp:extent cx="1085850" cy="1085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5850" cy="1085850"/>
                          </a:xfrm>
                          <a:prstGeom prst="rect">
                            <a:avLst/>
                          </a:prstGeom>
                        </pic:spPr>
                      </pic:pic>
                    </a:graphicData>
                  </a:graphic>
                </wp:inline>
              </w:drawing>
            </w:r>
          </w:p>
        </w:tc>
      </w:tr>
    </w:tbl>
    <w:p w:rsidRPr="00BE2780" w:rsidR="00BE2780" w:rsidP="32B363D9" w:rsidRDefault="00BE2780" w14:paraId="691C2BD5" w14:textId="77777777">
      <w:pPr>
        <w:rPr>
          <w:lang w:val="en-GB"/>
        </w:rPr>
      </w:pPr>
    </w:p>
    <w:tbl>
      <w:tblPr>
        <w:tblStyle w:val="Tabellenraster"/>
        <w:tblW w:w="0" w:type="auto"/>
        <w:tblLayout w:type="fixed"/>
        <w:tblLook w:val="06A0" w:firstRow="1" w:lastRow="0" w:firstColumn="1" w:lastColumn="0" w:noHBand="1" w:noVBand="1"/>
      </w:tblPr>
      <w:tblGrid>
        <w:gridCol w:w="2385"/>
        <w:gridCol w:w="1721"/>
        <w:gridCol w:w="1369"/>
        <w:gridCol w:w="1608"/>
        <w:gridCol w:w="2532"/>
      </w:tblGrid>
      <w:tr w:rsidR="32B363D9" w:rsidTr="32B363D9" w14:paraId="1E7FBEE5" w14:textId="77777777">
        <w:tc>
          <w:tcPr>
            <w:tcW w:w="9615" w:type="dxa"/>
            <w:gridSpan w:val="5"/>
          </w:tcPr>
          <w:p w:rsidRPr="00911F0E" w:rsidR="32B363D9" w:rsidP="00911F0E" w:rsidRDefault="32B363D9" w14:paraId="5E8BC2DA" w14:textId="38AF3257">
            <w:pPr>
              <w:jc w:val="center"/>
              <w:rPr>
                <w:rFonts w:eastAsia="Calibri" w:cs="Arial"/>
                <w:b/>
                <w:lang w:val="en-US"/>
              </w:rPr>
            </w:pPr>
            <w:r w:rsidRPr="00911F0E">
              <w:rPr>
                <w:rFonts w:eastAsia="Calibri" w:cs="Arial"/>
                <w:b/>
                <w:lang w:val="en-US"/>
              </w:rPr>
              <w:t>DEPTH FILTRATION</w:t>
            </w:r>
          </w:p>
        </w:tc>
      </w:tr>
      <w:tr w:rsidR="32B363D9" w:rsidTr="006D6572" w14:paraId="7C6CD2AD" w14:textId="77777777">
        <w:tc>
          <w:tcPr>
            <w:tcW w:w="2385" w:type="dxa"/>
          </w:tcPr>
          <w:p w:rsidRPr="00911F0E" w:rsidR="32B363D9" w:rsidP="006D6572" w:rsidRDefault="32B363D9" w14:paraId="19068146" w14:textId="41E81ECD">
            <w:pPr>
              <w:spacing w:line="240" w:lineRule="auto"/>
              <w:jc w:val="center"/>
              <w:rPr>
                <w:rFonts w:eastAsia="Calibri" w:cs="Arial"/>
                <w:b/>
                <w:lang w:val="en-US"/>
              </w:rPr>
            </w:pPr>
            <w:r w:rsidRPr="00911F0E">
              <w:rPr>
                <w:rFonts w:eastAsia="Calibri" w:cs="Arial"/>
                <w:b/>
                <w:lang w:val="en-US"/>
              </w:rPr>
              <w:t>Equipment</w:t>
            </w:r>
          </w:p>
        </w:tc>
        <w:tc>
          <w:tcPr>
            <w:tcW w:w="1721" w:type="dxa"/>
          </w:tcPr>
          <w:p w:rsidRPr="00911F0E" w:rsidR="32B363D9" w:rsidP="006D6572" w:rsidRDefault="00A25927" w14:paraId="60278740" w14:textId="229C24AE">
            <w:pPr>
              <w:spacing w:line="240" w:lineRule="auto"/>
              <w:jc w:val="center"/>
              <w:rPr>
                <w:rFonts w:eastAsia="Calibri" w:cs="Arial"/>
                <w:b/>
                <w:lang w:val="en-US"/>
              </w:rPr>
            </w:pPr>
            <w:r w:rsidRPr="00A1270E">
              <w:rPr>
                <w:rFonts w:cs="Arial"/>
                <w:b/>
                <w:bCs/>
                <w:lang w:val="en-US"/>
              </w:rPr>
              <w:t>Size (WxDxH)</w:t>
            </w:r>
            <w:r>
              <w:rPr>
                <w:rFonts w:cs="Arial"/>
                <w:b/>
                <w:bCs/>
                <w:lang w:val="en-US"/>
              </w:rPr>
              <w:br/>
            </w:r>
            <w:r>
              <w:rPr>
                <w:rFonts w:cs="Arial"/>
                <w:b/>
                <w:bCs/>
                <w:lang w:val="en-US"/>
              </w:rPr>
              <w:t>[m]</w:t>
            </w:r>
          </w:p>
        </w:tc>
        <w:tc>
          <w:tcPr>
            <w:tcW w:w="1369" w:type="dxa"/>
          </w:tcPr>
          <w:p w:rsidRPr="00911F0E" w:rsidR="32B363D9" w:rsidP="006D6572" w:rsidRDefault="32B363D9" w14:paraId="28F9A5A5" w14:textId="43226937">
            <w:pPr>
              <w:spacing w:line="240" w:lineRule="auto"/>
              <w:jc w:val="center"/>
              <w:rPr>
                <w:rFonts w:eastAsia="Calibri" w:cs="Arial"/>
                <w:b/>
                <w:lang w:val="en-US"/>
              </w:rPr>
            </w:pPr>
            <w:r w:rsidRPr="00911F0E">
              <w:rPr>
                <w:rFonts w:eastAsia="Calibri" w:cs="Arial"/>
                <w:b/>
                <w:lang w:val="en-US"/>
              </w:rPr>
              <w:t>Power</w:t>
            </w:r>
            <w:r w:rsidR="006D6572">
              <w:rPr>
                <w:rFonts w:eastAsia="Calibri" w:cs="Arial"/>
                <w:b/>
                <w:lang w:val="en-US"/>
              </w:rPr>
              <w:t xml:space="preserve"> consumption </w:t>
            </w:r>
            <w:r w:rsidR="006D6572">
              <w:rPr>
                <w:rFonts w:cs="Arial"/>
                <w:b/>
                <w:bCs/>
                <w:lang w:val="en-US"/>
              </w:rPr>
              <w:t>[</w:t>
            </w:r>
            <w:r w:rsidRPr="00486F69" w:rsidR="006D6572">
              <w:rPr>
                <w:rFonts w:cs="Arial"/>
                <w:b/>
                <w:bCs/>
                <w:lang w:val="en-US"/>
              </w:rPr>
              <w:t>W</w:t>
            </w:r>
            <w:r w:rsidR="006D6572">
              <w:rPr>
                <w:rFonts w:cs="Arial"/>
                <w:b/>
                <w:bCs/>
                <w:lang w:val="en-US"/>
              </w:rPr>
              <w:t>]</w:t>
            </w:r>
          </w:p>
        </w:tc>
        <w:tc>
          <w:tcPr>
            <w:tcW w:w="1608" w:type="dxa"/>
          </w:tcPr>
          <w:p w:rsidRPr="00911F0E" w:rsidR="32B363D9" w:rsidP="006D6572" w:rsidRDefault="006D6572" w14:paraId="79343230" w14:textId="6BBA3E8C">
            <w:pPr>
              <w:spacing w:line="240" w:lineRule="auto"/>
              <w:jc w:val="center"/>
              <w:rPr>
                <w:rFonts w:eastAsia="Calibri" w:cs="Arial"/>
                <w:b/>
                <w:lang w:val="en-US"/>
              </w:rPr>
            </w:pPr>
            <w:r>
              <w:rPr>
                <w:rFonts w:eastAsia="Calibri" w:cs="Arial"/>
                <w:b/>
                <w:lang w:val="en-US"/>
              </w:rPr>
              <w:t>Quantitiy</w:t>
            </w:r>
          </w:p>
        </w:tc>
        <w:tc>
          <w:tcPr>
            <w:tcW w:w="2532" w:type="dxa"/>
          </w:tcPr>
          <w:p w:rsidRPr="00911F0E" w:rsidR="32B363D9" w:rsidP="006D6572" w:rsidRDefault="003218EF" w14:paraId="28CF3D53" w14:textId="59146C3A">
            <w:pPr>
              <w:spacing w:line="240" w:lineRule="auto"/>
              <w:jc w:val="center"/>
              <w:rPr>
                <w:rFonts w:eastAsia="Calibri" w:cs="Arial"/>
                <w:b/>
                <w:lang w:val="en-US"/>
              </w:rPr>
            </w:pPr>
            <w:r>
              <w:rPr>
                <w:rFonts w:cs="Arial"/>
                <w:b/>
                <w:bCs/>
                <w:lang w:val="en-US"/>
              </w:rPr>
              <w:t>Photo</w:t>
            </w:r>
          </w:p>
        </w:tc>
      </w:tr>
      <w:tr w:rsidR="32B363D9" w:rsidTr="006D6572" w14:paraId="5538936E" w14:textId="77777777">
        <w:tc>
          <w:tcPr>
            <w:tcW w:w="2385" w:type="dxa"/>
          </w:tcPr>
          <w:p w:rsidRPr="006E1627" w:rsidR="32B363D9" w:rsidP="006E1627" w:rsidRDefault="32B363D9" w14:paraId="27C38A94" w14:textId="34F13DB8">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Stax™ Disposable Depth Filter System</w:t>
            </w:r>
          </w:p>
        </w:tc>
        <w:tc>
          <w:tcPr>
            <w:tcW w:w="1721" w:type="dxa"/>
          </w:tcPr>
          <w:p w:rsidRPr="006E1627" w:rsidR="32B363D9" w:rsidP="006E1627" w:rsidRDefault="32B363D9" w14:paraId="63B501AA" w14:textId="55A3DF5B">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0.80 x 1.15 x 1.94 </w:t>
            </w:r>
          </w:p>
        </w:tc>
        <w:tc>
          <w:tcPr>
            <w:tcW w:w="1369" w:type="dxa"/>
          </w:tcPr>
          <w:p w:rsidRPr="006E1627" w:rsidR="32B363D9" w:rsidP="006E1627" w:rsidRDefault="32B363D9" w14:paraId="5921E09A" w14:textId="66F00EEB">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08" w:type="dxa"/>
          </w:tcPr>
          <w:p w:rsidRPr="006E1627" w:rsidR="32B363D9" w:rsidP="006E1627" w:rsidRDefault="32B363D9" w14:paraId="6A5AA7D1" w14:textId="63479A8A">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32" w:type="dxa"/>
          </w:tcPr>
          <w:p w:rsidR="32B363D9" w:rsidP="32B363D9" w:rsidRDefault="32B363D9" w14:paraId="2D1FC80E" w14:textId="59CCFB7A">
            <w:pPr>
              <w:spacing w:line="259" w:lineRule="auto"/>
              <w:rPr>
                <w:rFonts w:ascii="Calibri" w:hAnsi="Calibri" w:eastAsia="Calibri" w:cs="Calibri"/>
                <w:color w:val="000000" w:themeColor="text1"/>
                <w:szCs w:val="22"/>
              </w:rPr>
            </w:pPr>
            <w:r>
              <w:rPr>
                <w:noProof/>
              </w:rPr>
              <w:drawing>
                <wp:inline distT="0" distB="0" distL="0" distR="0" wp14:anchorId="02C1AD3B" wp14:editId="677B10BF">
                  <wp:extent cx="1457325" cy="1457325"/>
                  <wp:effectExtent l="0" t="0" r="0" b="0"/>
                  <wp:docPr id="1082923385" name="Picture 1082923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57325" cy="1457325"/>
                          </a:xfrm>
                          <a:prstGeom prst="rect">
                            <a:avLst/>
                          </a:prstGeom>
                        </pic:spPr>
                      </pic:pic>
                    </a:graphicData>
                  </a:graphic>
                </wp:inline>
              </w:drawing>
            </w:r>
          </w:p>
        </w:tc>
      </w:tr>
      <w:tr w:rsidR="32B363D9" w:rsidTr="006D6572" w14:paraId="099DCE42" w14:textId="77777777">
        <w:trPr>
          <w:trHeight w:val="885"/>
        </w:trPr>
        <w:tc>
          <w:tcPr>
            <w:tcW w:w="2385" w:type="dxa"/>
          </w:tcPr>
          <w:p w:rsidRPr="006E1627" w:rsidR="32B363D9" w:rsidP="006E1627" w:rsidRDefault="32B363D9" w14:paraId="1061EB60" w14:textId="06DA0E31">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Allegro MVP Single-use system with Watson Marlow pump</w:t>
            </w:r>
          </w:p>
        </w:tc>
        <w:tc>
          <w:tcPr>
            <w:tcW w:w="1721" w:type="dxa"/>
          </w:tcPr>
          <w:p w:rsidRPr="006E1627" w:rsidR="32B363D9" w:rsidP="006E1627" w:rsidRDefault="32B363D9" w14:paraId="57B7C5CB" w14:textId="49B4F9E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0.96 x 1.28 x 1.13</w:t>
            </w:r>
          </w:p>
        </w:tc>
        <w:tc>
          <w:tcPr>
            <w:tcW w:w="1369" w:type="dxa"/>
          </w:tcPr>
          <w:p w:rsidRPr="006E1627" w:rsidR="32B363D9" w:rsidP="006E1627" w:rsidRDefault="006D6572" w14:paraId="4796DCE3" w14:textId="00BB2236">
            <w:pPr>
              <w:pStyle w:val="color-primary"/>
              <w:spacing w:before="0" w:beforeAutospacing="0"/>
              <w:rPr>
                <w:rFonts w:ascii="Arial" w:hAnsi="Arial" w:cs="Arial" w:eastAsiaTheme="minorHAnsi"/>
                <w:sz w:val="22"/>
                <w:szCs w:val="22"/>
                <w:lang w:val="en-US" w:eastAsia="en-US"/>
              </w:rPr>
            </w:pPr>
            <w:r>
              <w:rPr>
                <w:rFonts w:ascii="Arial" w:hAnsi="Arial" w:cs="Arial" w:eastAsiaTheme="minorHAnsi"/>
                <w:sz w:val="22"/>
                <w:szCs w:val="22"/>
                <w:lang w:val="en-US" w:eastAsia="en-US"/>
              </w:rPr>
              <w:t>-</w:t>
            </w:r>
          </w:p>
        </w:tc>
        <w:tc>
          <w:tcPr>
            <w:tcW w:w="1608" w:type="dxa"/>
          </w:tcPr>
          <w:p w:rsidRPr="006E1627" w:rsidR="32B363D9" w:rsidP="006E1627" w:rsidRDefault="32B363D9" w14:paraId="78B6E3B1" w14:textId="097ED8D6">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32" w:type="dxa"/>
          </w:tcPr>
          <w:p w:rsidR="32B363D9" w:rsidP="32B363D9" w:rsidRDefault="32B363D9" w14:paraId="171BE437" w14:textId="6750771D">
            <w:pPr>
              <w:spacing w:line="259" w:lineRule="auto"/>
              <w:rPr>
                <w:rFonts w:ascii="Calibri" w:hAnsi="Calibri" w:eastAsia="Calibri" w:cs="Calibri"/>
                <w:color w:val="000000" w:themeColor="text1"/>
                <w:szCs w:val="22"/>
              </w:rPr>
            </w:pPr>
            <w:r>
              <w:rPr>
                <w:noProof/>
              </w:rPr>
              <w:drawing>
                <wp:inline distT="0" distB="0" distL="0" distR="0" wp14:anchorId="190A8CA3" wp14:editId="231CF4CE">
                  <wp:extent cx="1276350" cy="12763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1276350" cy="1276350"/>
                          </a:xfrm>
                          <a:prstGeom prst="rect">
                            <a:avLst/>
                          </a:prstGeom>
                        </pic:spPr>
                      </pic:pic>
                    </a:graphicData>
                  </a:graphic>
                </wp:inline>
              </w:drawing>
            </w:r>
          </w:p>
        </w:tc>
      </w:tr>
      <w:tr w:rsidR="32B363D9" w:rsidTr="006D6572" w14:paraId="6237C07D" w14:textId="77777777">
        <w:trPr>
          <w:trHeight w:val="885"/>
        </w:trPr>
        <w:tc>
          <w:tcPr>
            <w:tcW w:w="2385" w:type="dxa"/>
          </w:tcPr>
          <w:p w:rsidRPr="006E1627" w:rsidR="32B363D9" w:rsidP="006E1627" w:rsidRDefault="32B363D9" w14:paraId="71730DA3" w14:textId="64262BD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lastRenderedPageBreak/>
              <w:t>Allegro™ 3D</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2000 L Modular</w:t>
            </w:r>
            <w:r w:rsidR="00A25927">
              <w:rPr>
                <w:rFonts w:ascii="Arial" w:hAnsi="Arial" w:cs="Arial" w:eastAsiaTheme="minorHAnsi"/>
                <w:sz w:val="22"/>
                <w:szCs w:val="22"/>
                <w:lang w:val="en-US" w:eastAsia="en-US"/>
              </w:rPr>
              <w:br/>
            </w:r>
            <w:r w:rsidRPr="006E1627">
              <w:rPr>
                <w:rFonts w:ascii="Arial" w:hAnsi="Arial" w:cs="Arial" w:eastAsiaTheme="minorHAnsi"/>
                <w:sz w:val="22"/>
                <w:szCs w:val="22"/>
                <w:lang w:val="en-US" w:eastAsia="en-US"/>
              </w:rPr>
              <w:t>Tote</w:t>
            </w:r>
          </w:p>
          <w:p w:rsidRPr="006E1627" w:rsidR="32B363D9" w:rsidP="006E1627" w:rsidRDefault="32B363D9" w14:paraId="71D55490" w14:textId="76CDFF81">
            <w:pPr>
              <w:pStyle w:val="color-primary"/>
              <w:spacing w:before="0" w:beforeAutospacing="0"/>
              <w:rPr>
                <w:rFonts w:ascii="Arial" w:hAnsi="Arial" w:cs="Arial" w:eastAsiaTheme="minorHAnsi"/>
                <w:sz w:val="22"/>
                <w:szCs w:val="22"/>
                <w:lang w:val="en-US" w:eastAsia="en-US"/>
              </w:rPr>
            </w:pPr>
          </w:p>
        </w:tc>
        <w:tc>
          <w:tcPr>
            <w:tcW w:w="1721" w:type="dxa"/>
          </w:tcPr>
          <w:p w:rsidRPr="006E1627" w:rsidR="32B363D9" w:rsidP="006E1627" w:rsidRDefault="32B363D9" w14:paraId="40E64DC1" w14:textId="7826B170">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26 x 1.07 x 3.01</w:t>
            </w:r>
          </w:p>
          <w:p w:rsidRPr="006E1627" w:rsidR="32B363D9" w:rsidP="006E1627" w:rsidRDefault="32B363D9" w14:paraId="35E65228" w14:textId="19076B89">
            <w:pPr>
              <w:pStyle w:val="color-primary"/>
              <w:spacing w:before="0" w:beforeAutospacing="0"/>
              <w:rPr>
                <w:rFonts w:ascii="Arial" w:hAnsi="Arial" w:cs="Arial" w:eastAsiaTheme="minorHAnsi"/>
                <w:sz w:val="22"/>
                <w:szCs w:val="22"/>
                <w:lang w:val="en-US" w:eastAsia="en-US"/>
              </w:rPr>
            </w:pPr>
          </w:p>
        </w:tc>
        <w:tc>
          <w:tcPr>
            <w:tcW w:w="1369" w:type="dxa"/>
          </w:tcPr>
          <w:p w:rsidRPr="006E1627" w:rsidR="32B363D9" w:rsidP="006E1627" w:rsidRDefault="32B363D9" w14:paraId="152CC9DD" w14:textId="3D808E29">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08" w:type="dxa"/>
          </w:tcPr>
          <w:p w:rsidRPr="006E1627" w:rsidR="32B363D9" w:rsidP="006E1627" w:rsidRDefault="32B363D9" w14:paraId="6E30058B" w14:textId="76EC1F75">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32" w:type="dxa"/>
          </w:tcPr>
          <w:p w:rsidR="32B363D9" w:rsidP="32B363D9" w:rsidRDefault="32B363D9" w14:paraId="0D84D588" w14:textId="6A70140A">
            <w:pPr>
              <w:spacing w:line="259" w:lineRule="auto"/>
              <w:rPr>
                <w:rFonts w:ascii="Calibri" w:hAnsi="Calibri" w:eastAsia="Calibri" w:cs="Calibri"/>
                <w:color w:val="000000" w:themeColor="text1"/>
                <w:szCs w:val="22"/>
              </w:rPr>
            </w:pPr>
            <w:r>
              <w:rPr>
                <w:noProof/>
              </w:rPr>
              <w:drawing>
                <wp:inline distT="0" distB="0" distL="0" distR="0" wp14:anchorId="3F9205E4" wp14:editId="1C1C035F">
                  <wp:extent cx="971550" cy="97155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971550" cy="971550"/>
                          </a:xfrm>
                          <a:prstGeom prst="rect">
                            <a:avLst/>
                          </a:prstGeom>
                        </pic:spPr>
                      </pic:pic>
                    </a:graphicData>
                  </a:graphic>
                </wp:inline>
              </w:drawing>
            </w:r>
          </w:p>
        </w:tc>
      </w:tr>
      <w:tr w:rsidR="32B363D9" w:rsidTr="006D6572" w14:paraId="2FF69789" w14:textId="77777777">
        <w:trPr>
          <w:trHeight w:val="885"/>
        </w:trPr>
        <w:tc>
          <w:tcPr>
            <w:tcW w:w="2385" w:type="dxa"/>
          </w:tcPr>
          <w:p w:rsidRPr="006E1627" w:rsidR="32B363D9" w:rsidP="006E1627" w:rsidRDefault="32B363D9" w14:paraId="7EF1C18B" w14:textId="5D1ABC04">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Biohazard trash</w:t>
            </w:r>
          </w:p>
        </w:tc>
        <w:tc>
          <w:tcPr>
            <w:tcW w:w="1721" w:type="dxa"/>
          </w:tcPr>
          <w:p w:rsidRPr="006E1627" w:rsidR="32B363D9" w:rsidP="006E1627" w:rsidRDefault="32B363D9" w14:paraId="0909FF17" w14:textId="0006D5E3">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0.4 x 0.67 x 0.33 </w:t>
            </w:r>
          </w:p>
        </w:tc>
        <w:tc>
          <w:tcPr>
            <w:tcW w:w="1369" w:type="dxa"/>
          </w:tcPr>
          <w:p w:rsidRPr="006E1627" w:rsidR="32B363D9" w:rsidP="006E1627" w:rsidRDefault="32B363D9" w14:paraId="513F0D36" w14:textId="0703658E">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08" w:type="dxa"/>
          </w:tcPr>
          <w:p w:rsidRPr="006E1627" w:rsidR="32B363D9" w:rsidP="006E1627" w:rsidRDefault="32B363D9" w14:paraId="7CEF561F" w14:textId="2BF3BE4E">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32" w:type="dxa"/>
          </w:tcPr>
          <w:p w:rsidR="32B363D9" w:rsidP="32B363D9" w:rsidRDefault="32B363D9" w14:paraId="5DD03FB1" w14:textId="70D98A0E">
            <w:pPr>
              <w:spacing w:line="259" w:lineRule="auto"/>
              <w:rPr>
                <w:rFonts w:ascii="Calibri" w:hAnsi="Calibri" w:eastAsia="Calibri" w:cs="Calibri"/>
                <w:color w:val="000000" w:themeColor="text1"/>
                <w:szCs w:val="22"/>
              </w:rPr>
            </w:pPr>
            <w:r>
              <w:rPr>
                <w:noProof/>
              </w:rPr>
              <w:drawing>
                <wp:inline distT="0" distB="0" distL="0" distR="0" wp14:anchorId="596BC14F" wp14:editId="37B450E9">
                  <wp:extent cx="1085850" cy="10953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5850" cy="1095375"/>
                          </a:xfrm>
                          <a:prstGeom prst="rect">
                            <a:avLst/>
                          </a:prstGeom>
                        </pic:spPr>
                      </pic:pic>
                    </a:graphicData>
                  </a:graphic>
                </wp:inline>
              </w:drawing>
            </w:r>
          </w:p>
        </w:tc>
      </w:tr>
      <w:tr w:rsidR="32B363D9" w:rsidTr="006D6572" w14:paraId="5CD4FB22" w14:textId="77777777">
        <w:trPr>
          <w:trHeight w:val="885"/>
        </w:trPr>
        <w:tc>
          <w:tcPr>
            <w:tcW w:w="2385" w:type="dxa"/>
          </w:tcPr>
          <w:p w:rsidRPr="006E1627" w:rsidR="32B363D9" w:rsidP="006E1627" w:rsidRDefault="32B363D9" w14:paraId="29ED8DED" w14:textId="6902ACB3">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Stock Shelves</w:t>
            </w:r>
          </w:p>
        </w:tc>
        <w:tc>
          <w:tcPr>
            <w:tcW w:w="1721" w:type="dxa"/>
          </w:tcPr>
          <w:p w:rsidRPr="006E1627" w:rsidR="32B363D9" w:rsidP="006E1627" w:rsidRDefault="32B363D9" w14:paraId="6C43ED0F" w14:textId="747CBC2C">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 xml:space="preserve">1.40 x 0.30 x 2.00 </w:t>
            </w:r>
          </w:p>
          <w:p w:rsidRPr="006E1627" w:rsidR="32B363D9" w:rsidP="006E1627" w:rsidRDefault="32B363D9" w14:paraId="15FAF2BF" w14:textId="4E377DDC">
            <w:pPr>
              <w:pStyle w:val="color-primary"/>
              <w:spacing w:before="0" w:beforeAutospacing="0"/>
              <w:rPr>
                <w:rFonts w:ascii="Arial" w:hAnsi="Arial" w:cs="Arial" w:eastAsiaTheme="minorHAnsi"/>
                <w:sz w:val="22"/>
                <w:szCs w:val="22"/>
                <w:lang w:val="en-US" w:eastAsia="en-US"/>
              </w:rPr>
            </w:pPr>
          </w:p>
        </w:tc>
        <w:tc>
          <w:tcPr>
            <w:tcW w:w="1369" w:type="dxa"/>
          </w:tcPr>
          <w:p w:rsidRPr="006E1627" w:rsidR="32B363D9" w:rsidP="006E1627" w:rsidRDefault="32B363D9" w14:paraId="6D3BF87F" w14:textId="44449D00">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w:t>
            </w:r>
          </w:p>
        </w:tc>
        <w:tc>
          <w:tcPr>
            <w:tcW w:w="1608" w:type="dxa"/>
          </w:tcPr>
          <w:p w:rsidRPr="006E1627" w:rsidR="32B363D9" w:rsidP="006E1627" w:rsidRDefault="32B363D9" w14:paraId="1B077E94" w14:textId="74817F6D">
            <w:pPr>
              <w:pStyle w:val="color-primary"/>
              <w:spacing w:before="0" w:beforeAutospacing="0"/>
              <w:rPr>
                <w:rFonts w:ascii="Arial" w:hAnsi="Arial" w:cs="Arial" w:eastAsiaTheme="minorHAnsi"/>
                <w:sz w:val="22"/>
                <w:szCs w:val="22"/>
                <w:lang w:val="en-US" w:eastAsia="en-US"/>
              </w:rPr>
            </w:pPr>
            <w:r w:rsidRPr="006E1627">
              <w:rPr>
                <w:rFonts w:ascii="Arial" w:hAnsi="Arial" w:cs="Arial" w:eastAsiaTheme="minorHAnsi"/>
                <w:sz w:val="22"/>
                <w:szCs w:val="22"/>
                <w:lang w:val="en-US" w:eastAsia="en-US"/>
              </w:rPr>
              <w:t>1</w:t>
            </w:r>
          </w:p>
        </w:tc>
        <w:tc>
          <w:tcPr>
            <w:tcW w:w="2532" w:type="dxa"/>
          </w:tcPr>
          <w:p w:rsidR="32B363D9" w:rsidP="32B363D9" w:rsidRDefault="32B363D9" w14:paraId="20E47D84" w14:textId="09DECA10">
            <w:pPr>
              <w:spacing w:line="259" w:lineRule="auto"/>
              <w:rPr>
                <w:rFonts w:ascii="Calibri" w:hAnsi="Calibri" w:eastAsia="Calibri" w:cs="Calibri"/>
                <w:color w:val="000000" w:themeColor="text1"/>
                <w:szCs w:val="22"/>
              </w:rPr>
            </w:pPr>
            <w:r>
              <w:rPr>
                <w:noProof/>
              </w:rPr>
              <w:drawing>
                <wp:inline distT="0" distB="0" distL="0" distR="0" wp14:anchorId="42BD1183" wp14:editId="108B050A">
                  <wp:extent cx="1066800" cy="139065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1066800" cy="1390650"/>
                          </a:xfrm>
                          <a:prstGeom prst="rect">
                            <a:avLst/>
                          </a:prstGeom>
                        </pic:spPr>
                      </pic:pic>
                    </a:graphicData>
                  </a:graphic>
                </wp:inline>
              </w:drawing>
            </w:r>
          </w:p>
        </w:tc>
      </w:tr>
    </w:tbl>
    <w:p w:rsidR="00A21B7D" w:rsidRDefault="00A21B7D" w14:paraId="17EA5685" w14:textId="77777777">
      <w:pPr>
        <w:spacing w:before="0" w:after="160" w:line="259" w:lineRule="auto"/>
        <w:jc w:val="left"/>
        <w:rPr>
          <w:lang w:val="en-GB"/>
        </w:rPr>
      </w:pPr>
      <w:r>
        <w:rPr>
          <w:lang w:val="en-GB"/>
        </w:rPr>
        <w:br w:type="page"/>
      </w:r>
    </w:p>
    <w:p w:rsidRPr="0027210F" w:rsidR="00E85524" w:rsidP="001347B2" w:rsidRDefault="002F0A32" w14:paraId="434BCAFB" w14:textId="5ABCF9CD">
      <w:pPr>
        <w:pStyle w:val="berschrift1"/>
        <w:rPr>
          <w:lang w:val="en-GB"/>
        </w:rPr>
      </w:pPr>
      <w:bookmarkStart w:name="_Toc94787043" w:id="60"/>
      <w:bookmarkStart w:name="_Toc95410084" w:id="61"/>
      <w:bookmarkStart w:name="_Toc95410281" w:id="62"/>
      <w:r w:rsidRPr="0027210F">
        <w:rPr>
          <w:lang w:val="en-GB"/>
        </w:rPr>
        <w:lastRenderedPageBreak/>
        <w:t>Downstream Process</w:t>
      </w:r>
      <w:bookmarkEnd w:id="60"/>
      <w:bookmarkEnd w:id="61"/>
      <w:bookmarkEnd w:id="62"/>
    </w:p>
    <w:p w:rsidR="004D7BF7" w:rsidP="004D7BF7" w:rsidRDefault="004D7BF7" w14:paraId="22B6F363" w14:textId="77777777">
      <w:pPr>
        <w:pStyle w:val="berschrift2"/>
      </w:pPr>
      <w:bookmarkStart w:name="_Toc94787044" w:id="63"/>
      <w:bookmarkStart w:name="_Toc95410085" w:id="64"/>
      <w:bookmarkStart w:name="_Toc95410282" w:id="65"/>
      <w:r>
        <w:t>Introduction</w:t>
      </w:r>
      <w:bookmarkEnd w:id="63"/>
      <w:bookmarkEnd w:id="64"/>
      <w:bookmarkEnd w:id="65"/>
    </w:p>
    <w:p w:rsidR="007375A7" w:rsidP="007375A7" w:rsidRDefault="007375A7" w14:paraId="699BB699" w14:textId="77777777">
      <w:pPr>
        <w:rPr>
          <w:lang w:val="en-GB"/>
        </w:rPr>
      </w:pPr>
      <w:bookmarkStart w:name="_Toc95410086" w:id="66"/>
      <w:bookmarkStart w:name="_Toc95410283" w:id="67"/>
      <w:r w:rsidRPr="00575C9E">
        <w:rPr>
          <w:lang w:val="en-GB"/>
        </w:rPr>
        <w:t>The downstream process</w:t>
      </w:r>
      <w:r>
        <w:rPr>
          <w:lang w:val="en-GB"/>
        </w:rPr>
        <w:t xml:space="preserve"> (DSP)</w:t>
      </w:r>
      <w:r w:rsidRPr="00575C9E">
        <w:rPr>
          <w:lang w:val="en-GB"/>
        </w:rPr>
        <w:t xml:space="preserve"> is the second important step of the core manufacturing process</w:t>
      </w:r>
      <w:r>
        <w:rPr>
          <w:lang w:val="en-GB"/>
        </w:rPr>
        <w:t xml:space="preserve"> and it </w:t>
      </w:r>
      <w:r w:rsidRPr="00575C9E">
        <w:rPr>
          <w:lang w:val="en-GB"/>
        </w:rPr>
        <w:t>aim</w:t>
      </w:r>
      <w:r>
        <w:rPr>
          <w:lang w:val="en-GB"/>
        </w:rPr>
        <w:t>s</w:t>
      </w:r>
      <w:r w:rsidRPr="00575C9E">
        <w:rPr>
          <w:lang w:val="en-GB"/>
        </w:rPr>
        <w:t xml:space="preserve"> to render the product to its final bulk formation. For this purpose, the clarified product </w:t>
      </w:r>
      <w:r>
        <w:rPr>
          <w:lang w:val="en-GB"/>
        </w:rPr>
        <w:t xml:space="preserve">is </w:t>
      </w:r>
      <w:r w:rsidRPr="00575C9E">
        <w:rPr>
          <w:lang w:val="en-GB"/>
        </w:rPr>
        <w:t>isolated, concentrated and polished in several steps and then packed in closed</w:t>
      </w:r>
      <w:r>
        <w:rPr>
          <w:lang w:val="en-GB"/>
        </w:rPr>
        <w:t xml:space="preserve"> and </w:t>
      </w:r>
      <w:r w:rsidRPr="00575C9E">
        <w:rPr>
          <w:lang w:val="en-GB"/>
        </w:rPr>
        <w:t>transportable containers for fill-finish activities (</w:t>
      </w:r>
      <w:r w:rsidRPr="00575C9E">
        <w:rPr>
          <w:highlight w:val="yellow"/>
          <w:lang w:val="en-GB"/>
        </w:rPr>
        <w:t>John Joseph- Chapter 45).</w:t>
      </w:r>
      <w:r w:rsidRPr="00575C9E">
        <w:rPr>
          <w:lang w:val="en-GB"/>
        </w:rPr>
        <w:t xml:space="preserve"> </w:t>
      </w:r>
    </w:p>
    <w:p w:rsidR="007375A7" w:rsidP="007375A7" w:rsidRDefault="007375A7" w14:paraId="15B8FE9A" w14:textId="77777777">
      <w:pPr>
        <w:rPr>
          <w:lang w:val="en-GB"/>
        </w:rPr>
      </w:pPr>
      <w:bookmarkStart w:name="_Toc94787045" w:id="68"/>
      <w:r>
        <w:rPr>
          <w:lang w:val="en-GB"/>
        </w:rPr>
        <w:t xml:space="preserve">For this case study work it was decided to physically segregate the main downstream activities in two separate </w:t>
      </w:r>
      <w:r w:rsidRPr="00344E23">
        <w:rPr>
          <w:lang w:val="en-GB"/>
        </w:rPr>
        <w:t>suites</w:t>
      </w:r>
      <w:r>
        <w:rPr>
          <w:lang w:val="en-GB"/>
        </w:rPr>
        <w:t xml:space="preserve">, one for all activities prior to the virus filtration (nanofiltration) and one for all following activities, such as diafiltration, ultrafiltration and bulk filling. </w:t>
      </w:r>
      <w:r w:rsidRPr="00777B06">
        <w:rPr>
          <w:lang w:val="en-GB"/>
        </w:rPr>
        <w:t xml:space="preserve">To highlight the separation, the rooms were labelled </w:t>
      </w:r>
      <w:r>
        <w:rPr>
          <w:lang w:val="en-GB"/>
        </w:rPr>
        <w:t xml:space="preserve">as </w:t>
      </w:r>
      <w:r w:rsidRPr="00777B06">
        <w:rPr>
          <w:lang w:val="en-GB"/>
        </w:rPr>
        <w:t>'DSP V+' and 'DSP V-', both corresponding to cleanroom class C.</w:t>
      </w:r>
      <w:r>
        <w:rPr>
          <w:lang w:val="en-GB"/>
        </w:rPr>
        <w:t xml:space="preserve"> The rational for this design is to avoid any cross-contamination of the post-viral process material with potentially contaminated pre-viral material. </w:t>
      </w:r>
      <w:r w:rsidRPr="000F6502">
        <w:rPr>
          <w:lang w:val="en-GB"/>
        </w:rPr>
        <w:t xml:space="preserve">The filled product is then fed through a material lock into a CNC </w:t>
      </w:r>
      <w:r>
        <w:rPr>
          <w:lang w:val="en-GB"/>
        </w:rPr>
        <w:t>room</w:t>
      </w:r>
      <w:r w:rsidRPr="000F6502">
        <w:rPr>
          <w:lang w:val="en-GB"/>
        </w:rPr>
        <w:t xml:space="preserve"> for bulk freezing before being stored in an adjacent storage room.</w:t>
      </w:r>
      <w:r>
        <w:rPr>
          <w:lang w:val="en-GB"/>
        </w:rPr>
        <w:t xml:space="preserve"> Further p</w:t>
      </w:r>
      <w:r w:rsidRPr="008B2025">
        <w:rPr>
          <w:lang w:val="en-GB"/>
        </w:rPr>
        <w:t>rocess support activities</w:t>
      </w:r>
      <w:r>
        <w:rPr>
          <w:lang w:val="en-GB"/>
        </w:rPr>
        <w:t>, such as washing clean and staging,</w:t>
      </w:r>
      <w:r w:rsidRPr="008B2025">
        <w:rPr>
          <w:lang w:val="en-GB"/>
        </w:rPr>
        <w:t xml:space="preserve"> are to take place in a separate </w:t>
      </w:r>
      <w:r>
        <w:rPr>
          <w:lang w:val="en-GB"/>
        </w:rPr>
        <w:t>c</w:t>
      </w:r>
      <w:r w:rsidRPr="008B2025">
        <w:rPr>
          <w:lang w:val="en-GB"/>
        </w:rPr>
        <w:t>lass D clean</w:t>
      </w:r>
      <w:r>
        <w:rPr>
          <w:lang w:val="en-GB"/>
        </w:rPr>
        <w:t>ing</w:t>
      </w:r>
      <w:r w:rsidRPr="008B2025">
        <w:rPr>
          <w:lang w:val="en-GB"/>
        </w:rPr>
        <w:t xml:space="preserve"> room adjacent to the 'DSP V+' room.</w:t>
      </w:r>
      <w:r>
        <w:rPr>
          <w:lang w:val="en-GB"/>
        </w:rPr>
        <w:t xml:space="preserve"> </w:t>
      </w:r>
      <w:r w:rsidRPr="007C03A0">
        <w:rPr>
          <w:lang w:val="en-GB"/>
        </w:rPr>
        <w:t>The DSP is constantly monitored by three full-time staff members, two of whom work primarily in the pre</w:t>
      </w:r>
      <w:r>
        <w:rPr>
          <w:lang w:val="en-GB"/>
        </w:rPr>
        <w:t>-</w:t>
      </w:r>
      <w:r w:rsidRPr="007C03A0">
        <w:rPr>
          <w:lang w:val="en-GB"/>
        </w:rPr>
        <w:t>viral</w:t>
      </w:r>
      <w:r>
        <w:rPr>
          <w:lang w:val="en-GB"/>
        </w:rPr>
        <w:t xml:space="preserve"> </w:t>
      </w:r>
      <w:r w:rsidRPr="007C03A0">
        <w:rPr>
          <w:lang w:val="en-GB"/>
        </w:rPr>
        <w:t>and one in the post</w:t>
      </w:r>
      <w:r>
        <w:rPr>
          <w:lang w:val="en-GB"/>
        </w:rPr>
        <w:t>-</w:t>
      </w:r>
      <w:r w:rsidRPr="007C03A0">
        <w:rPr>
          <w:lang w:val="en-GB"/>
        </w:rPr>
        <w:t>viral</w:t>
      </w:r>
      <w:r>
        <w:rPr>
          <w:lang w:val="en-GB"/>
        </w:rPr>
        <w:t xml:space="preserve"> filtration </w:t>
      </w:r>
      <w:r w:rsidRPr="007C03A0">
        <w:rPr>
          <w:lang w:val="en-GB"/>
        </w:rPr>
        <w:t>zone</w:t>
      </w:r>
      <w:r>
        <w:rPr>
          <w:lang w:val="en-GB"/>
        </w:rPr>
        <w:t xml:space="preserve">. </w:t>
      </w:r>
      <w:r w:rsidRPr="000A296C">
        <w:rPr>
          <w:lang w:val="en-GB"/>
        </w:rPr>
        <w:t xml:space="preserve">The following subchapters provide more in-depth information on the process, the premises and the equipment used in </w:t>
      </w:r>
      <w:r>
        <w:rPr>
          <w:lang w:val="en-GB"/>
        </w:rPr>
        <w:t xml:space="preserve">DSP. </w:t>
      </w:r>
    </w:p>
    <w:p w:rsidR="004D7BF7" w:rsidP="004D7BF7" w:rsidRDefault="004D7BF7" w14:paraId="59301F98" w14:textId="77777777">
      <w:pPr>
        <w:pStyle w:val="berschrift2"/>
      </w:pPr>
      <w:r>
        <w:t xml:space="preserve">Plant on a </w:t>
      </w:r>
      <w:r w:rsidRPr="00BE2780">
        <w:t>page</w:t>
      </w:r>
      <w:bookmarkEnd w:id="66"/>
      <w:bookmarkEnd w:id="67"/>
      <w:bookmarkEnd w:id="68"/>
    </w:p>
    <w:p w:rsidRPr="00904877" w:rsidR="00BB4DDF" w:rsidP="00BB4DDF" w:rsidRDefault="00BB4DDF" w14:paraId="65B6019F" w14:textId="77777777">
      <w:pPr>
        <w:rPr>
          <w:lang w:val="en-GB"/>
        </w:rPr>
      </w:pPr>
      <w:r w:rsidRPr="00904877">
        <w:rPr>
          <w:lang w:val="en-GB"/>
        </w:rPr>
        <w:t xml:space="preserve">In picture </w:t>
      </w:r>
      <w:r>
        <w:rPr>
          <w:lang w:val="en-GB"/>
        </w:rPr>
        <w:t xml:space="preserve">XY you can see the DSP plant on a page. The product will be transported in a mobile tote to the DSP V+ room. </w:t>
      </w:r>
    </w:p>
    <w:p w:rsidRPr="00530B98" w:rsidR="00530B98" w:rsidP="00530B98" w:rsidRDefault="00530B98" w14:paraId="28E80AAA" w14:textId="77777777">
      <w:pPr>
        <w:rPr>
          <w:lang w:val="en-GB"/>
        </w:rPr>
      </w:pPr>
    </w:p>
    <w:p w:rsidR="00EE458D" w:rsidP="00EE458D" w:rsidRDefault="00067E3B" w14:paraId="1D32EEBB" w14:textId="77777777">
      <w:pPr>
        <w:keepNext/>
      </w:pPr>
      <w:r>
        <w:rPr>
          <w:noProof/>
        </w:rPr>
        <w:lastRenderedPageBreak/>
        <w:drawing>
          <wp:inline distT="0" distB="0" distL="0" distR="0" wp14:anchorId="5A1EB2D4" wp14:editId="6B48028A">
            <wp:extent cx="6057900" cy="4744659"/>
            <wp:effectExtent l="0" t="0" r="0" b="0"/>
            <wp:docPr id="184452609" name="Grafik 18445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r="9733"/>
                    <a:stretch/>
                  </pic:blipFill>
                  <pic:spPr bwMode="auto">
                    <a:xfrm>
                      <a:off x="0" y="0"/>
                      <a:ext cx="6061820" cy="4747729"/>
                    </a:xfrm>
                    <a:prstGeom prst="rect">
                      <a:avLst/>
                    </a:prstGeom>
                    <a:ln>
                      <a:noFill/>
                    </a:ln>
                    <a:extLst>
                      <a:ext uri="{53640926-AAD7-44D8-BBD7-CCE9431645EC}">
                        <a14:shadowObscured xmlns:a14="http://schemas.microsoft.com/office/drawing/2010/main"/>
                      </a:ext>
                    </a:extLst>
                  </pic:spPr>
                </pic:pic>
              </a:graphicData>
            </a:graphic>
          </wp:inline>
        </w:drawing>
      </w:r>
    </w:p>
    <w:p w:rsidRPr="00707C8C" w:rsidR="00067E3B" w:rsidP="00EE458D" w:rsidRDefault="00EE458D" w14:paraId="6AFBEF0D" w14:textId="62B10995">
      <w:pPr>
        <w:pStyle w:val="Beschriftung"/>
        <w:rPr>
          <w:lang w:val="en-US"/>
        </w:rPr>
      </w:pPr>
      <w:r w:rsidRPr="00707C8C">
        <w:rPr>
          <w:lang w:val="en-US"/>
        </w:rPr>
        <w:t xml:space="preserve">Figure </w:t>
      </w:r>
      <w:r w:rsidR="001465C5">
        <w:fldChar w:fldCharType="begin"/>
      </w:r>
      <w:r w:rsidRPr="00707C8C" w:rsidR="001465C5">
        <w:rPr>
          <w:lang w:val="en-US"/>
        </w:rPr>
        <w:instrText xml:space="preserve"> SEQ Figure \* ARABIC </w:instrText>
      </w:r>
      <w:r w:rsidR="001465C5">
        <w:fldChar w:fldCharType="separate"/>
      </w:r>
      <w:r w:rsidRPr="00707C8C" w:rsidR="00061BA8">
        <w:rPr>
          <w:noProof/>
          <w:lang w:val="en-US"/>
        </w:rPr>
        <w:t>12</w:t>
      </w:r>
      <w:r w:rsidR="001465C5">
        <w:rPr>
          <w:noProof/>
        </w:rPr>
        <w:fldChar w:fldCharType="end"/>
      </w:r>
      <w:r w:rsidRPr="00707C8C" w:rsidR="00707C8C">
        <w:rPr>
          <w:noProof/>
          <w:lang w:val="en-US"/>
        </w:rPr>
        <w:t xml:space="preserve"> DSP Plant on a</w:t>
      </w:r>
      <w:r w:rsidR="00707C8C">
        <w:rPr>
          <w:noProof/>
          <w:lang w:val="en-US"/>
        </w:rPr>
        <w:t xml:space="preserve"> Page.</w:t>
      </w:r>
    </w:p>
    <w:p w:rsidR="004D7BF7" w:rsidP="004D7BF7" w:rsidRDefault="004D7BF7" w14:paraId="2638E58F" w14:textId="77777777">
      <w:pPr>
        <w:pStyle w:val="berschrift2"/>
      </w:pPr>
      <w:bookmarkStart w:name="_Toc94787046" w:id="69"/>
      <w:bookmarkStart w:name="_Toc95410087" w:id="70"/>
      <w:bookmarkStart w:name="_Toc95410284" w:id="71"/>
      <w:r>
        <w:t>Hako Bio room concept</w:t>
      </w:r>
      <w:bookmarkEnd w:id="69"/>
      <w:bookmarkEnd w:id="70"/>
      <w:bookmarkEnd w:id="71"/>
    </w:p>
    <w:p w:rsidRPr="00575C9E" w:rsidR="002E25A1" w:rsidP="002E25A1" w:rsidRDefault="002E25A1" w14:paraId="643FF652" w14:textId="77777777">
      <w:pPr>
        <w:rPr>
          <w:lang w:val="en-GB"/>
        </w:rPr>
      </w:pPr>
      <w:bookmarkStart w:name="_Toc94787047" w:id="72"/>
      <w:bookmarkStart w:name="_Toc95410088" w:id="73"/>
      <w:bookmarkStart w:name="_Toc95410285" w:id="74"/>
      <w:r>
        <w:rPr>
          <w:lang w:val="en-GB"/>
        </w:rPr>
        <w:t xml:space="preserve">One DSP line is planned for the purification of all four products, since the sequential USP approach provides a new batch each </w:t>
      </w:r>
      <w:r w:rsidRPr="008F56DC">
        <w:rPr>
          <w:lang w:val="en-GB"/>
        </w:rPr>
        <w:t xml:space="preserve">3.7 days and </w:t>
      </w:r>
      <w:r>
        <w:rPr>
          <w:lang w:val="en-GB"/>
        </w:rPr>
        <w:t>the total</w:t>
      </w:r>
      <w:r w:rsidRPr="008F56DC">
        <w:rPr>
          <w:lang w:val="en-GB"/>
        </w:rPr>
        <w:t xml:space="preserve"> </w:t>
      </w:r>
      <w:r>
        <w:rPr>
          <w:lang w:val="en-GB"/>
        </w:rPr>
        <w:t xml:space="preserve">DSP </w:t>
      </w:r>
      <w:r w:rsidRPr="008F56DC">
        <w:rPr>
          <w:lang w:val="en-GB"/>
        </w:rPr>
        <w:t xml:space="preserve">time is 3.8 </w:t>
      </w:r>
      <w:r>
        <w:rPr>
          <w:lang w:val="en-GB"/>
        </w:rPr>
        <w:t>days</w:t>
      </w:r>
      <w:r w:rsidRPr="00575C9E">
        <w:rPr>
          <w:lang w:val="en-GB"/>
        </w:rPr>
        <w:t>.</w:t>
      </w:r>
      <w:r>
        <w:rPr>
          <w:lang w:val="en-GB"/>
        </w:rPr>
        <w:t xml:space="preserve"> </w:t>
      </w:r>
      <w:r w:rsidRPr="00CE4A8B">
        <w:rPr>
          <w:lang w:val="en-GB"/>
        </w:rPr>
        <w:t xml:space="preserve">Therefore, DSP can start </w:t>
      </w:r>
      <w:r>
        <w:rPr>
          <w:lang w:val="en-GB"/>
        </w:rPr>
        <w:t>processing</w:t>
      </w:r>
      <w:r w:rsidRPr="00CE4A8B">
        <w:rPr>
          <w:lang w:val="en-GB"/>
        </w:rPr>
        <w:t xml:space="preserve"> a new batch as soon as the previous batch is in the filling and finishing phase</w:t>
      </w:r>
      <w:r w:rsidRPr="00575C9E">
        <w:rPr>
          <w:lang w:val="en-GB"/>
        </w:rPr>
        <w:t xml:space="preserve">. </w:t>
      </w:r>
      <w:r w:rsidRPr="001643CF">
        <w:rPr>
          <w:lang w:val="en-GB"/>
        </w:rPr>
        <w:t>By temporally separating the process</w:t>
      </w:r>
      <w:r>
        <w:rPr>
          <w:lang w:val="en-GB"/>
        </w:rPr>
        <w:t>es</w:t>
      </w:r>
      <w:r w:rsidRPr="001643CF">
        <w:rPr>
          <w:lang w:val="en-GB"/>
        </w:rPr>
        <w:t>, any contamination between products is avoided.</w:t>
      </w:r>
    </w:p>
    <w:p w:rsidRPr="00575C9E" w:rsidR="002E25A1" w:rsidP="002E25A1" w:rsidRDefault="002E25A1" w14:paraId="04D99D81" w14:textId="53EC16F2">
      <w:pPr>
        <w:rPr>
          <w:lang w:val="en-GB"/>
        </w:rPr>
      </w:pPr>
      <w:r w:rsidRPr="0B80B58A">
        <w:rPr>
          <w:lang w:val="en-GB"/>
        </w:rPr>
        <w:t xml:space="preserve">The product from the </w:t>
      </w:r>
      <w:r>
        <w:rPr>
          <w:lang w:val="en-GB"/>
        </w:rPr>
        <w:t>u</w:t>
      </w:r>
      <w:r w:rsidRPr="0B80B58A">
        <w:rPr>
          <w:lang w:val="en-GB"/>
        </w:rPr>
        <w:t xml:space="preserve">pstream </w:t>
      </w:r>
      <w:r>
        <w:rPr>
          <w:lang w:val="en-GB"/>
        </w:rPr>
        <w:t>p</w:t>
      </w:r>
      <w:r w:rsidRPr="0B80B58A">
        <w:rPr>
          <w:lang w:val="en-GB"/>
        </w:rPr>
        <w:t xml:space="preserve">rocessing </w:t>
      </w:r>
      <w:r>
        <w:rPr>
          <w:lang w:val="en-GB"/>
        </w:rPr>
        <w:t xml:space="preserve">is transported to the ‘DSP V+’ suite via an material airlock. For the first chromatography step (protein A capture) the material is introduced into a </w:t>
      </w:r>
      <w:r w:rsidRPr="0072767D">
        <w:rPr>
          <w:lang w:val="en-GB"/>
        </w:rPr>
        <w:t xml:space="preserve">ÄKTA™ ready XL </w:t>
      </w:r>
      <w:r w:rsidRPr="0B80B58A">
        <w:rPr>
          <w:lang w:val="en-GB"/>
        </w:rPr>
        <w:t>system</w:t>
      </w:r>
      <w:r>
        <w:rPr>
          <w:lang w:val="en-GB"/>
        </w:rPr>
        <w:t xml:space="preserve">, which is flushed and washed by </w:t>
      </w:r>
      <w:r w:rsidRPr="0B80B58A">
        <w:rPr>
          <w:lang w:val="en-GB"/>
        </w:rPr>
        <w:t xml:space="preserve">different buffers provided </w:t>
      </w:r>
      <w:r>
        <w:rPr>
          <w:lang w:val="en-GB"/>
        </w:rPr>
        <w:t xml:space="preserve">directly from the buffer storage suites over an aseptic connection to </w:t>
      </w:r>
      <w:r w:rsidRPr="0B80B58A">
        <w:rPr>
          <w:lang w:val="en-GB"/>
        </w:rPr>
        <w:t xml:space="preserve">a buffer management system. </w:t>
      </w:r>
      <w:r>
        <w:rPr>
          <w:lang w:val="en-GB"/>
        </w:rPr>
        <w:t>T</w:t>
      </w:r>
      <w:r w:rsidRPr="0B80B58A">
        <w:rPr>
          <w:lang w:val="en-GB"/>
        </w:rPr>
        <w:t xml:space="preserve">he </w:t>
      </w:r>
      <w:r>
        <w:rPr>
          <w:lang w:val="en-GB"/>
        </w:rPr>
        <w:t>eluted and purified product</w:t>
      </w:r>
      <w:r w:rsidRPr="0B80B58A">
        <w:rPr>
          <w:lang w:val="en-GB"/>
        </w:rPr>
        <w:t xml:space="preserve"> is </w:t>
      </w:r>
      <w:r>
        <w:rPr>
          <w:lang w:val="en-GB"/>
        </w:rPr>
        <w:t>collected in</w:t>
      </w:r>
      <w:r w:rsidRPr="0B80B58A">
        <w:rPr>
          <w:lang w:val="en-GB"/>
        </w:rPr>
        <w:t xml:space="preserve"> two 2000 L </w:t>
      </w:r>
      <w:r>
        <w:rPr>
          <w:lang w:val="en-GB"/>
        </w:rPr>
        <w:t>tank</w:t>
      </w:r>
      <w:r w:rsidRPr="0B80B58A">
        <w:rPr>
          <w:lang w:val="en-GB"/>
        </w:rPr>
        <w:t xml:space="preserve">. </w:t>
      </w:r>
      <w:r w:rsidRPr="00353E3B">
        <w:rPr>
          <w:lang w:val="en-GB"/>
        </w:rPr>
        <w:t xml:space="preserve">The material is then aseptically connected to an </w:t>
      </w:r>
      <w:r w:rsidRPr="0047100A">
        <w:rPr>
          <w:lang w:val="en-GB"/>
        </w:rPr>
        <w:t>Allegro™ MVP system for virus inactivation, which is also tied to the buffer management system. The same Allegro™</w:t>
      </w:r>
      <w:r w:rsidRPr="00353E3B">
        <w:rPr>
          <w:lang w:val="en-GB"/>
        </w:rPr>
        <w:t xml:space="preserve"> MVP system </w:t>
      </w:r>
      <w:r>
        <w:rPr>
          <w:lang w:val="en-GB"/>
        </w:rPr>
        <w:t xml:space="preserve">is used to pump the virus inactivated product through three interconnected </w:t>
      </w:r>
      <w:r w:rsidRPr="0B80B58A">
        <w:rPr>
          <w:lang w:val="en-GB"/>
        </w:rPr>
        <w:t>depth</w:t>
      </w:r>
      <w:r>
        <w:rPr>
          <w:lang w:val="en-GB"/>
        </w:rPr>
        <w:t xml:space="preserve"> filters (</w:t>
      </w:r>
      <w:r w:rsidRPr="0B80B58A">
        <w:rPr>
          <w:lang w:val="en-GB"/>
        </w:rPr>
        <w:t xml:space="preserve">21 </w:t>
      </w:r>
      <w:r w:rsidRPr="00475249">
        <w:rPr>
          <w:lang w:val="en-GB"/>
        </w:rPr>
        <w:t>Stax filters</w:t>
      </w:r>
      <w:r w:rsidRPr="00475249" w:rsidR="00220268">
        <w:rPr>
          <w:lang w:val="en-GB"/>
        </w:rPr>
        <w:t xml:space="preserve"> </w:t>
      </w:r>
      <w:r w:rsidRPr="00475249" w:rsidR="00ED7F20">
        <w:rPr>
          <w:lang w:val="en-GB"/>
        </w:rPr>
        <w:t xml:space="preserve">with </w:t>
      </w:r>
      <w:r w:rsidRPr="00475249" w:rsidR="00220268">
        <w:rPr>
          <w:lang w:val="en-GB"/>
        </w:rPr>
        <w:t>1m</w:t>
      </w:r>
      <w:r w:rsidRPr="00475249" w:rsidR="00220268">
        <w:rPr>
          <w:vertAlign w:val="superscript"/>
          <w:lang w:val="en-GB"/>
        </w:rPr>
        <w:t>2</w:t>
      </w:r>
      <w:r w:rsidRPr="00475249" w:rsidR="00220268">
        <w:rPr>
          <w:lang w:val="en-GB"/>
        </w:rPr>
        <w:t xml:space="preserve"> area</w:t>
      </w:r>
      <w:r w:rsidRPr="00475249" w:rsidR="00ED7F20">
        <w:rPr>
          <w:lang w:val="en-GB"/>
        </w:rPr>
        <w:t xml:space="preserve"> </w:t>
      </w:r>
      <w:r w:rsidRPr="00475249" w:rsidR="02179A1B">
        <w:rPr>
          <w:lang w:val="en-GB"/>
        </w:rPr>
        <w:t xml:space="preserve">– </w:t>
      </w:r>
      <w:r w:rsidRPr="00475249" w:rsidR="00DF72EC">
        <w:rPr>
          <w:lang w:val="en-GB"/>
        </w:rPr>
        <w:t>amount approximated with a</w:t>
      </w:r>
      <w:r w:rsidRPr="00475249" w:rsidR="000859C6">
        <w:rPr>
          <w:lang w:val="en-GB"/>
        </w:rPr>
        <w:t xml:space="preserve"> </w:t>
      </w:r>
      <w:r w:rsidRPr="00475249" w:rsidR="00DF72EC">
        <w:rPr>
          <w:lang w:val="en-GB"/>
        </w:rPr>
        <w:t>filterability</w:t>
      </w:r>
      <w:r w:rsidRPr="00475249" w:rsidR="000859C6">
        <w:rPr>
          <w:lang w:val="en-GB"/>
        </w:rPr>
        <w:t xml:space="preserve"> </w:t>
      </w:r>
      <w:r w:rsidRPr="00475249" w:rsidR="00A366F1">
        <w:rPr>
          <w:lang w:val="en-GB"/>
        </w:rPr>
        <w:t>of 3</w:t>
      </w:r>
      <w:r w:rsidRPr="00475249" w:rsidR="007814DE">
        <w:rPr>
          <w:lang w:val="en-GB"/>
        </w:rPr>
        <w:t>)</w:t>
      </w:r>
      <w:r w:rsidRPr="00475249" w:rsidR="00475249">
        <w:rPr>
          <w:lang w:val="en-GB"/>
        </w:rPr>
        <w:t>.</w:t>
      </w:r>
      <w:r w:rsidR="00475249">
        <w:rPr>
          <w:lang w:val="en-GB"/>
        </w:rPr>
        <w:t xml:space="preserve"> </w:t>
      </w:r>
      <w:r w:rsidRPr="0B80B58A">
        <w:rPr>
          <w:lang w:val="en-GB"/>
        </w:rPr>
        <w:t xml:space="preserve">The filtrate is </w:t>
      </w:r>
      <w:r>
        <w:rPr>
          <w:lang w:val="en-GB"/>
        </w:rPr>
        <w:t>collected</w:t>
      </w:r>
      <w:r w:rsidRPr="0B80B58A">
        <w:rPr>
          <w:lang w:val="en-GB"/>
        </w:rPr>
        <w:t xml:space="preserve"> in a 2000L and 2500L </w:t>
      </w:r>
      <w:r>
        <w:rPr>
          <w:lang w:val="en-GB"/>
        </w:rPr>
        <w:t xml:space="preserve">tank, which are subsequentially transported with a drive unit to a second </w:t>
      </w:r>
      <w:r w:rsidRPr="0072767D">
        <w:rPr>
          <w:lang w:val="en-GB"/>
        </w:rPr>
        <w:t xml:space="preserve">ÄKTA™ ready XL </w:t>
      </w:r>
      <w:r w:rsidRPr="0B80B58A">
        <w:rPr>
          <w:lang w:val="en-GB"/>
        </w:rPr>
        <w:t>system</w:t>
      </w:r>
      <w:r>
        <w:rPr>
          <w:lang w:val="en-GB"/>
        </w:rPr>
        <w:t xml:space="preserve"> for cation exchange chromatography (CIEX). </w:t>
      </w:r>
      <w:r w:rsidRPr="004605B0">
        <w:rPr>
          <w:lang w:val="en-GB"/>
        </w:rPr>
        <w:t xml:space="preserve">The purified product </w:t>
      </w:r>
      <w:r w:rsidRPr="004605B0">
        <w:rPr>
          <w:lang w:val="en-GB"/>
        </w:rPr>
        <w:lastRenderedPageBreak/>
        <w:t xml:space="preserve">is eluted into a 2000 </w:t>
      </w:r>
      <w:r>
        <w:rPr>
          <w:lang w:val="en-GB"/>
        </w:rPr>
        <w:t>L</w:t>
      </w:r>
      <w:r w:rsidRPr="004605B0">
        <w:rPr>
          <w:lang w:val="en-GB"/>
        </w:rPr>
        <w:t xml:space="preserve"> tank and transported to a second Allegro™ MVP system for pH adjustment. </w:t>
      </w:r>
      <w:r>
        <w:rPr>
          <w:lang w:val="en-GB"/>
        </w:rPr>
        <w:t>This step</w:t>
      </w:r>
      <w:r w:rsidRPr="004605B0">
        <w:rPr>
          <w:lang w:val="en-GB"/>
        </w:rPr>
        <w:t xml:space="preserve"> is performed directly in the </w:t>
      </w:r>
      <w:r w:rsidRPr="00EC072F">
        <w:rPr>
          <w:lang w:val="en-GB"/>
        </w:rPr>
        <w:t xml:space="preserve">stirrable </w:t>
      </w:r>
      <w:r w:rsidRPr="004605B0">
        <w:rPr>
          <w:lang w:val="en-GB"/>
        </w:rPr>
        <w:t xml:space="preserve">2000 </w:t>
      </w:r>
      <w:r>
        <w:rPr>
          <w:lang w:val="en-GB"/>
        </w:rPr>
        <w:t xml:space="preserve">L </w:t>
      </w:r>
      <w:r w:rsidRPr="004605B0">
        <w:rPr>
          <w:lang w:val="en-GB"/>
        </w:rPr>
        <w:t>tank and with buffers provided</w:t>
      </w:r>
      <w:r>
        <w:rPr>
          <w:lang w:val="en-GB"/>
        </w:rPr>
        <w:t xml:space="preserve"> from the </w:t>
      </w:r>
      <w:r w:rsidRPr="004605B0">
        <w:rPr>
          <w:lang w:val="en-GB"/>
        </w:rPr>
        <w:t xml:space="preserve">buffer suites in </w:t>
      </w:r>
      <w:r>
        <w:rPr>
          <w:lang w:val="en-GB"/>
        </w:rPr>
        <w:t xml:space="preserve">totes. This tank is then brought to a third </w:t>
      </w:r>
      <w:r w:rsidRPr="0072767D">
        <w:rPr>
          <w:lang w:val="en-GB"/>
        </w:rPr>
        <w:t xml:space="preserve">ÄKTA™ ready XL </w:t>
      </w:r>
      <w:r>
        <w:rPr>
          <w:lang w:val="en-GB"/>
        </w:rPr>
        <w:t>system for anion exchange chromatography (AIEX). T</w:t>
      </w:r>
      <w:r w:rsidRPr="0B80B58A">
        <w:rPr>
          <w:lang w:val="en-GB"/>
        </w:rPr>
        <w:t xml:space="preserve">he </w:t>
      </w:r>
      <w:r>
        <w:rPr>
          <w:lang w:val="en-GB"/>
        </w:rPr>
        <w:t>eluted and purified product</w:t>
      </w:r>
      <w:r w:rsidRPr="0B80B58A">
        <w:rPr>
          <w:lang w:val="en-GB"/>
        </w:rPr>
        <w:t xml:space="preserve"> is </w:t>
      </w:r>
      <w:r>
        <w:rPr>
          <w:lang w:val="en-GB"/>
        </w:rPr>
        <w:t xml:space="preserve">collected in a 2000L tank. Both, CIEX and AIEX ÄKTA systems are managed by one buffer management system. </w:t>
      </w:r>
      <w:r w:rsidRPr="00632C3A">
        <w:rPr>
          <w:lang w:val="en-GB"/>
        </w:rPr>
        <w:t>The nanofiltration step is</w:t>
      </w:r>
      <w:r>
        <w:rPr>
          <w:lang w:val="en-GB"/>
        </w:rPr>
        <w:t xml:space="preserve"> then</w:t>
      </w:r>
      <w:r w:rsidRPr="00632C3A">
        <w:rPr>
          <w:lang w:val="en-GB"/>
        </w:rPr>
        <w:t xml:space="preserve"> performed on the same Allegro™ MVP system as the pH adjustment step, to which two nanofiltration capsules must be installed.</w:t>
      </w:r>
      <w:r>
        <w:rPr>
          <w:lang w:val="en-GB"/>
        </w:rPr>
        <w:t xml:space="preserve"> The virus filtered product is collected in a 2000L tank, which is ready to be transported to the ‘DSP V-‘ room. </w:t>
      </w:r>
    </w:p>
    <w:p w:rsidR="002E25A1" w:rsidP="002E25A1" w:rsidRDefault="002E25A1" w14:paraId="2B7C1F0D" w14:textId="2518B599">
      <w:pPr>
        <w:rPr>
          <w:lang w:val="en-GB"/>
        </w:rPr>
      </w:pPr>
      <w:r w:rsidRPr="39E103AF">
        <w:rPr>
          <w:lang w:val="en-GB"/>
        </w:rPr>
        <w:t>Once the product arrives in the viral free zone, it is further processed in a f</w:t>
      </w:r>
      <w:r w:rsidRPr="39E103AF">
        <w:rPr>
          <w:rFonts w:cs="Arial"/>
          <w:lang w:val="en-US"/>
        </w:rPr>
        <w:t>ully automated centrasette TFF system, which is also supplied with buffers by a buffer management system</w:t>
      </w:r>
      <w:r w:rsidRPr="39E103AF">
        <w:rPr>
          <w:lang w:val="en-US"/>
        </w:rPr>
        <w:t>. The</w:t>
      </w:r>
      <w:r w:rsidRPr="39E103AF">
        <w:rPr>
          <w:lang w:val="en-GB"/>
        </w:rPr>
        <w:t xml:space="preserve"> ultra- and diafiltrated material is directly connected to one depth filter (4 Stax filters </w:t>
      </w:r>
      <w:r w:rsidRPr="39E103AF" w:rsidR="00475249">
        <w:rPr>
          <w:lang w:val="en-GB"/>
        </w:rPr>
        <w:t xml:space="preserve">with </w:t>
      </w:r>
      <w:r w:rsidRPr="39E103AF" w:rsidR="00A5121E">
        <w:rPr>
          <w:lang w:val="en-GB"/>
        </w:rPr>
        <w:t>0.5 m</w:t>
      </w:r>
      <w:r w:rsidRPr="39E103AF" w:rsidR="00A5121E">
        <w:rPr>
          <w:vertAlign w:val="superscript"/>
          <w:lang w:val="en-GB"/>
        </w:rPr>
        <w:t>2</w:t>
      </w:r>
      <w:r w:rsidRPr="39E103AF" w:rsidR="00A5121E">
        <w:rPr>
          <w:lang w:val="en-GB"/>
        </w:rPr>
        <w:t xml:space="preserve"> area</w:t>
      </w:r>
      <w:r w:rsidRPr="39E103AF" w:rsidR="00475249">
        <w:rPr>
          <w:lang w:val="en-GB"/>
        </w:rPr>
        <w:t xml:space="preserve"> </w:t>
      </w:r>
      <w:r w:rsidRPr="39E103AF">
        <w:rPr>
          <w:lang w:val="en-GB"/>
        </w:rPr>
        <w:t xml:space="preserve">– </w:t>
      </w:r>
      <w:r w:rsidRPr="39E103AF" w:rsidR="00475249">
        <w:rPr>
          <w:lang w:val="en-GB"/>
        </w:rPr>
        <w:t xml:space="preserve">amount approximated with a filterability of 3) </w:t>
      </w:r>
      <w:r w:rsidRPr="39E103AF">
        <w:rPr>
          <w:lang w:val="en-GB"/>
        </w:rPr>
        <w:t>and then collected in a 500 L tote. The purified bulk material is filled and transported with a trolley to the DSP freezing room and subsequent storage room.</w:t>
      </w:r>
    </w:p>
    <w:p w:rsidR="00CD39A7" w:rsidP="002E25A1" w:rsidRDefault="00CD39A7" w14:paraId="58DD3F1D" w14:textId="2518B599">
      <w:pPr>
        <w:rPr>
          <w:highlight w:val="green"/>
          <w:lang w:val="en-US"/>
        </w:rPr>
      </w:pPr>
    </w:p>
    <w:p w:rsidR="0008591E" w:rsidP="002E25A1" w:rsidRDefault="00672735" w14:paraId="5C331B6A" w14:textId="35D57459">
      <w:pPr>
        <w:rPr>
          <w:lang w:val="en-US"/>
        </w:rPr>
      </w:pPr>
      <w:r w:rsidRPr="00672735">
        <w:rPr>
          <w:highlight w:val="green"/>
          <w:lang w:val="en-US"/>
        </w:rPr>
        <w:t>HAKOBIO FIGURE</w:t>
      </w:r>
    </w:p>
    <w:p w:rsidR="00672735" w:rsidP="002E25A1" w:rsidRDefault="00672735" w14:paraId="45BF1C99" w14:textId="2518B599">
      <w:pPr>
        <w:rPr>
          <w:lang w:val="en-US"/>
        </w:rPr>
      </w:pPr>
    </w:p>
    <w:p w:rsidR="00CD39A7" w:rsidP="002E25A1" w:rsidRDefault="00CD39A7" w14:paraId="35270C52" w14:textId="2518B599">
      <w:pPr>
        <w:rPr>
          <w:lang w:val="en-US"/>
        </w:rPr>
      </w:pPr>
    </w:p>
    <w:p w:rsidR="00CD39A7" w:rsidP="002E25A1" w:rsidRDefault="00CD39A7" w14:paraId="3F4F65E4" w14:textId="2518B599">
      <w:pPr>
        <w:rPr>
          <w:lang w:val="en-US"/>
        </w:rPr>
      </w:pPr>
    </w:p>
    <w:p w:rsidR="00CD39A7" w:rsidP="002E25A1" w:rsidRDefault="00CD39A7" w14:paraId="26E17BE8" w14:textId="2518B599">
      <w:pPr>
        <w:rPr>
          <w:lang w:val="en-US"/>
        </w:rPr>
      </w:pPr>
    </w:p>
    <w:p w:rsidR="00CD39A7" w:rsidP="002E25A1" w:rsidRDefault="00CD39A7" w14:paraId="398A4EE8" w14:textId="2518B599">
      <w:pPr>
        <w:rPr>
          <w:lang w:val="en-US"/>
        </w:rPr>
      </w:pPr>
    </w:p>
    <w:p w:rsidR="00CD39A7" w:rsidP="002E25A1" w:rsidRDefault="00CD39A7" w14:paraId="36E3FDA3" w14:textId="2518B599">
      <w:pPr>
        <w:rPr>
          <w:lang w:val="en-US"/>
        </w:rPr>
      </w:pPr>
    </w:p>
    <w:p w:rsidR="00CD39A7" w:rsidP="002E25A1" w:rsidRDefault="00CD39A7" w14:paraId="2B143B9C" w14:textId="2518B599">
      <w:pPr>
        <w:rPr>
          <w:lang w:val="en-US"/>
        </w:rPr>
      </w:pPr>
    </w:p>
    <w:p w:rsidR="00CD39A7" w:rsidP="002E25A1" w:rsidRDefault="00CD39A7" w14:paraId="067A8486" w14:textId="2518B599">
      <w:pPr>
        <w:rPr>
          <w:lang w:val="en-US"/>
        </w:rPr>
      </w:pPr>
    </w:p>
    <w:p w:rsidR="00CD39A7" w:rsidP="002E25A1" w:rsidRDefault="00CD39A7" w14:paraId="497C8038" w14:textId="2518B599">
      <w:pPr>
        <w:rPr>
          <w:lang w:val="en-US"/>
        </w:rPr>
      </w:pPr>
    </w:p>
    <w:p w:rsidR="00CD39A7" w:rsidP="002E25A1" w:rsidRDefault="00CD39A7" w14:paraId="26124231" w14:textId="2518B599">
      <w:pPr>
        <w:rPr>
          <w:lang w:val="en-US"/>
        </w:rPr>
      </w:pPr>
    </w:p>
    <w:p w:rsidR="00CD39A7" w:rsidP="002E25A1" w:rsidRDefault="00CD39A7" w14:paraId="06CC2E7A" w14:textId="2518B599">
      <w:pPr>
        <w:rPr>
          <w:lang w:val="en-US"/>
        </w:rPr>
      </w:pPr>
    </w:p>
    <w:p w:rsidR="00CD39A7" w:rsidP="002E25A1" w:rsidRDefault="00CD39A7" w14:paraId="769B3DC4" w14:textId="2518B599">
      <w:pPr>
        <w:rPr>
          <w:lang w:val="en-US"/>
        </w:rPr>
      </w:pPr>
    </w:p>
    <w:p w:rsidR="00CD39A7" w:rsidP="002E25A1" w:rsidRDefault="00CD39A7" w14:paraId="5926A816" w14:textId="2518B599">
      <w:pPr>
        <w:rPr>
          <w:lang w:val="en-US"/>
        </w:rPr>
      </w:pPr>
    </w:p>
    <w:p w:rsidRPr="000C71FF" w:rsidR="00CD39A7" w:rsidP="002E25A1" w:rsidRDefault="00CD39A7" w14:paraId="4E000C12" w14:textId="2518B599">
      <w:pPr>
        <w:rPr>
          <w:lang w:val="en-US"/>
        </w:rPr>
      </w:pPr>
    </w:p>
    <w:p w:rsidR="004D7BF7" w:rsidP="004D7BF7" w:rsidRDefault="004D7BF7" w14:paraId="6FCB6288" w14:textId="1234A73A">
      <w:pPr>
        <w:pStyle w:val="berschrift2"/>
      </w:pPr>
      <w:r w:rsidRPr="0192D54B">
        <w:lastRenderedPageBreak/>
        <w:t xml:space="preserve">Size and functions of </w:t>
      </w:r>
      <w:r w:rsidR="008E7586">
        <w:t>D</w:t>
      </w:r>
      <w:r w:rsidRPr="0192D54B">
        <w:t>SP system</w:t>
      </w:r>
      <w:bookmarkEnd w:id="72"/>
      <w:bookmarkEnd w:id="73"/>
      <w:bookmarkEnd w:id="74"/>
    </w:p>
    <w:p w:rsidRPr="00E57704" w:rsidR="00B2580A" w:rsidP="00B2580A" w:rsidRDefault="00B2580A" w14:paraId="64A7941D" w14:textId="77777777">
      <w:pPr>
        <w:rPr>
          <w:lang w:val="en-GB"/>
        </w:rPr>
      </w:pPr>
      <w:r>
        <w:rPr>
          <w:lang w:val="en-GB"/>
        </w:rPr>
        <w:t xml:space="preserve">The required equipment for the DSP rooms, their size and quantity are provided in tables </w:t>
      </w:r>
      <w:r w:rsidRPr="00E57704">
        <w:rPr>
          <w:highlight w:val="yellow"/>
          <w:lang w:val="en-GB"/>
        </w:rPr>
        <w:t xml:space="preserve">X, X </w:t>
      </w:r>
      <w:r>
        <w:rPr>
          <w:highlight w:val="yellow"/>
          <w:lang w:val="en-GB"/>
        </w:rPr>
        <w:t xml:space="preserve">X, </w:t>
      </w:r>
      <w:r w:rsidRPr="00E57704">
        <w:rPr>
          <w:highlight w:val="yellow"/>
          <w:lang w:val="en-GB"/>
        </w:rPr>
        <w:t>and X</w:t>
      </w:r>
      <w:r w:rsidRPr="00E57704">
        <w:rPr>
          <w:lang w:val="en-GB"/>
        </w:rPr>
        <w:t>.</w:t>
      </w:r>
      <w:r>
        <w:rPr>
          <w:lang w:val="en-GB"/>
        </w:rPr>
        <w:t xml:space="preserve"> The </w:t>
      </w:r>
      <w:r w:rsidRPr="001E79F0">
        <w:rPr>
          <w:lang w:val="en-GB"/>
        </w:rPr>
        <w:t xml:space="preserve">DSP </w:t>
      </w:r>
      <w:r>
        <w:rPr>
          <w:lang w:val="en-GB"/>
        </w:rPr>
        <w:t>relies heavily on single-use peripheral elements, such as connectors</w:t>
      </w:r>
      <w:r w:rsidRPr="001E79F0">
        <w:rPr>
          <w:lang w:val="en-GB"/>
        </w:rPr>
        <w:t>,</w:t>
      </w:r>
      <w:r>
        <w:rPr>
          <w:lang w:val="en-GB"/>
        </w:rPr>
        <w:t xml:space="preserve"> aseptic transfer systems, tank liners and valves. </w:t>
      </w:r>
      <w:r w:rsidRPr="0053291E">
        <w:rPr>
          <w:lang w:val="en-GB"/>
        </w:rPr>
        <w:t xml:space="preserve">Among the </w:t>
      </w:r>
      <w:r>
        <w:rPr>
          <w:lang w:val="en-GB"/>
        </w:rPr>
        <w:t xml:space="preserve">single-use equipment </w:t>
      </w:r>
      <w:r w:rsidRPr="0053291E">
        <w:rPr>
          <w:lang w:val="en-GB"/>
        </w:rPr>
        <w:t>worth mentioning is the Allegro™ Connect Buffer Management System.</w:t>
      </w:r>
      <w:r>
        <w:rPr>
          <w:lang w:val="en-GB"/>
        </w:rPr>
        <w:t xml:space="preserve"> </w:t>
      </w:r>
      <w:r w:rsidRPr="00823723">
        <w:rPr>
          <w:lang w:val="en-GB"/>
        </w:rPr>
        <w:t>Concentrated buffer solutions</w:t>
      </w:r>
      <w:r>
        <w:rPr>
          <w:lang w:val="en-GB"/>
        </w:rPr>
        <w:t xml:space="preserve"> from the buffer cold storage room</w:t>
      </w:r>
      <w:r w:rsidRPr="00823723">
        <w:rPr>
          <w:lang w:val="en-GB"/>
        </w:rPr>
        <w:t xml:space="preserve"> are coupled via an aseptic connection across the wall to the buffer management system</w:t>
      </w:r>
      <w:r>
        <w:rPr>
          <w:lang w:val="en-GB"/>
        </w:rPr>
        <w:t xml:space="preserve"> in the DSP </w:t>
      </w:r>
      <w:r w:rsidRPr="00344E23">
        <w:rPr>
          <w:lang w:val="en-GB"/>
        </w:rPr>
        <w:t>suites</w:t>
      </w:r>
      <w:r w:rsidRPr="00823723">
        <w:rPr>
          <w:lang w:val="en-GB"/>
        </w:rPr>
        <w:t xml:space="preserve">, where they are mixed with WFI and directly available to supply </w:t>
      </w:r>
      <w:r>
        <w:rPr>
          <w:lang w:val="en-GB"/>
        </w:rPr>
        <w:t xml:space="preserve">the </w:t>
      </w:r>
      <w:r w:rsidRPr="00823723">
        <w:rPr>
          <w:lang w:val="en-GB"/>
        </w:rPr>
        <w:t>equipment</w:t>
      </w:r>
      <w:r>
        <w:rPr>
          <w:lang w:val="en-GB"/>
        </w:rPr>
        <w:t xml:space="preserve">’s. Furthermore, three </w:t>
      </w:r>
      <w:r w:rsidRPr="00E57704">
        <w:rPr>
          <w:lang w:val="en-GB"/>
        </w:rPr>
        <w:t>ÄKTA™ ready XL</w:t>
      </w:r>
      <w:r>
        <w:rPr>
          <w:lang w:val="en-GB"/>
        </w:rPr>
        <w:t xml:space="preserve"> systems</w:t>
      </w:r>
      <w:r w:rsidRPr="00E57704">
        <w:rPr>
          <w:lang w:val="en-GB"/>
        </w:rPr>
        <w:t xml:space="preserve"> </w:t>
      </w:r>
      <w:r>
        <w:rPr>
          <w:lang w:val="en-GB"/>
        </w:rPr>
        <w:t xml:space="preserve">are located in the </w:t>
      </w:r>
      <w:r w:rsidRPr="00777B06">
        <w:rPr>
          <w:lang w:val="en-GB"/>
        </w:rPr>
        <w:t>'DSP V+</w:t>
      </w:r>
      <w:r>
        <w:rPr>
          <w:lang w:val="en-GB"/>
        </w:rPr>
        <w:t xml:space="preserve">’ rooms, each dedicated to one chromatography step. </w:t>
      </w:r>
      <w:r w:rsidRPr="0072767D">
        <w:rPr>
          <w:lang w:val="en-GB"/>
        </w:rPr>
        <w:t xml:space="preserve">This setup allows more flexibility, especially in cases where upstream or downstream process times </w:t>
      </w:r>
      <w:r>
        <w:rPr>
          <w:lang w:val="en-GB"/>
        </w:rPr>
        <w:t>could</w:t>
      </w:r>
      <w:r w:rsidRPr="0072767D">
        <w:rPr>
          <w:lang w:val="en-GB"/>
        </w:rPr>
        <w:t xml:space="preserve"> be shortened and several ÄKTA™ ready XL systems </w:t>
      </w:r>
      <w:r>
        <w:rPr>
          <w:lang w:val="en-GB"/>
        </w:rPr>
        <w:t>could</w:t>
      </w:r>
      <w:r w:rsidRPr="0072767D">
        <w:rPr>
          <w:lang w:val="en-GB"/>
        </w:rPr>
        <w:t xml:space="preserve"> be operated in parallel. </w:t>
      </w:r>
      <w:r w:rsidRPr="004A460A">
        <w:rPr>
          <w:lang w:val="en-GB"/>
        </w:rPr>
        <w:t>Finally, it is worth mentioning the Allegro</w:t>
      </w:r>
      <w:r>
        <w:rPr>
          <w:lang w:val="en-GB"/>
        </w:rPr>
        <w:t>™</w:t>
      </w:r>
      <w:r w:rsidRPr="004A460A">
        <w:rPr>
          <w:lang w:val="en-GB"/>
        </w:rPr>
        <w:t xml:space="preserve"> MVP disposable system.</w:t>
      </w:r>
      <w:r>
        <w:rPr>
          <w:lang w:val="en-GB"/>
        </w:rPr>
        <w:t xml:space="preserve"> </w:t>
      </w:r>
      <w:r w:rsidRPr="006B5E8F">
        <w:rPr>
          <w:lang w:val="en-GB"/>
        </w:rPr>
        <w:t xml:space="preserve">This device is an excellent all-rounder for several DSP steps </w:t>
      </w:r>
      <w:r>
        <w:rPr>
          <w:lang w:val="en-GB"/>
        </w:rPr>
        <w:t xml:space="preserve">such as virus inactivation, pH adjustment, depth filtration and nanofiltration. Overall, the single-use approach generates higher operating costs and stronger dependence on suppliers. However, the increased flexibility and reduced facility footprint (no CIP/SIP, column packing room necessary) are especially advantageous for DSP. Furthermore, single-use systems are safer </w:t>
      </w:r>
      <w:r w:rsidRPr="00525FEA">
        <w:rPr>
          <w:lang w:val="en-GB"/>
        </w:rPr>
        <w:t xml:space="preserve">due to </w:t>
      </w:r>
      <w:r>
        <w:rPr>
          <w:lang w:val="en-GB"/>
        </w:rPr>
        <w:t>the</w:t>
      </w:r>
      <w:r w:rsidRPr="00525FEA">
        <w:rPr>
          <w:lang w:val="en-GB"/>
        </w:rPr>
        <w:t xml:space="preserve"> decreased risk of microbial contamination</w:t>
      </w:r>
      <w:r>
        <w:rPr>
          <w:lang w:val="en-GB"/>
        </w:rPr>
        <w:t xml:space="preserve">, </w:t>
      </w:r>
      <w:r w:rsidRPr="00525FEA">
        <w:rPr>
          <w:lang w:val="en-GB"/>
        </w:rPr>
        <w:t xml:space="preserve">which is of </w:t>
      </w:r>
      <w:r>
        <w:rPr>
          <w:lang w:val="en-GB"/>
        </w:rPr>
        <w:t>absolute</w:t>
      </w:r>
      <w:r w:rsidRPr="00525FEA">
        <w:rPr>
          <w:lang w:val="en-GB"/>
        </w:rPr>
        <w:t xml:space="preserve"> priority in a multiproduct facility.</w:t>
      </w:r>
      <w:r>
        <w:rPr>
          <w:lang w:val="en-US"/>
        </w:rPr>
        <w:t xml:space="preserve"> </w:t>
      </w:r>
    </w:p>
    <w:p w:rsidR="00B2580A" w:rsidP="00B2580A" w:rsidRDefault="00B2580A" w14:paraId="0BEA1B9E" w14:textId="77777777">
      <w:pPr>
        <w:rPr>
          <w:lang w:val="en-US"/>
        </w:rPr>
      </w:pPr>
    </w:p>
    <w:p w:rsidR="00B2580A" w:rsidP="00B2580A" w:rsidRDefault="00B2580A" w14:paraId="6F8BF0B9" w14:textId="53060851">
      <w:pPr>
        <w:rPr>
          <w:lang w:val="en-US"/>
        </w:rPr>
      </w:pPr>
    </w:p>
    <w:p w:rsidRPr="00C4159D" w:rsidR="00B2580A" w:rsidP="00B2580A" w:rsidRDefault="00B2580A" w14:paraId="2F323246" w14:textId="68CE0E7A">
      <w:pPr>
        <w:pStyle w:val="Beschriftung"/>
        <w:keepNext/>
        <w:rPr>
          <w:lang w:val="en-US"/>
        </w:rPr>
      </w:pPr>
      <w:r w:rsidRPr="00C4159D">
        <w:rPr>
          <w:lang w:val="en-US"/>
        </w:rPr>
        <w:t xml:space="preserve">Table </w:t>
      </w:r>
      <w:r w:rsidRPr="00C4159D">
        <w:fldChar w:fldCharType="begin"/>
      </w:r>
      <w:r w:rsidRPr="00C4159D">
        <w:rPr>
          <w:lang w:val="en-US"/>
        </w:rPr>
        <w:instrText xml:space="preserve"> SEQ Table \* ARABIC </w:instrText>
      </w:r>
      <w:r w:rsidRPr="00C4159D">
        <w:fldChar w:fldCharType="separate"/>
      </w:r>
      <w:r w:rsidR="009161B1">
        <w:rPr>
          <w:noProof/>
          <w:lang w:val="en-US"/>
        </w:rPr>
        <w:t>7</w:t>
      </w:r>
      <w:r w:rsidRPr="00C4159D">
        <w:fldChar w:fldCharType="end"/>
      </w:r>
      <w:r w:rsidRPr="00C4159D">
        <w:rPr>
          <w:lang w:val="en-US"/>
        </w:rPr>
        <w:t>: Required equipment for the DSP V+ area.</w:t>
      </w:r>
    </w:p>
    <w:tbl>
      <w:tblPr>
        <w:tblStyle w:val="Tabellenraster"/>
        <w:tblW w:w="5000" w:type="pct"/>
        <w:tblLayout w:type="fixed"/>
        <w:tblLook w:val="04A0" w:firstRow="1" w:lastRow="0" w:firstColumn="1" w:lastColumn="0" w:noHBand="0" w:noVBand="1"/>
      </w:tblPr>
      <w:tblGrid>
        <w:gridCol w:w="1955"/>
        <w:gridCol w:w="1956"/>
        <w:gridCol w:w="1204"/>
        <w:gridCol w:w="1958"/>
        <w:gridCol w:w="2555"/>
      </w:tblGrid>
      <w:tr w:rsidRPr="007C7CCC" w:rsidR="00B2580A" w:rsidTr="00F81B82" w14:paraId="5281C040" w14:textId="77777777">
        <w:tc>
          <w:tcPr>
            <w:tcW w:w="5000" w:type="pct"/>
            <w:gridSpan w:val="5"/>
            <w:shd w:val="clear" w:color="auto" w:fill="auto"/>
          </w:tcPr>
          <w:p w:rsidRPr="007C7CCC" w:rsidR="00B2580A" w:rsidP="00F81B82" w:rsidRDefault="00B2580A" w14:paraId="33BF71E9" w14:textId="77777777">
            <w:pPr>
              <w:jc w:val="center"/>
              <w:rPr>
                <w:rFonts w:cs="Arial"/>
                <w:b/>
                <w:bCs/>
                <w:sz w:val="24"/>
                <w:lang w:val="en-US"/>
              </w:rPr>
            </w:pPr>
            <w:r w:rsidRPr="007C7CCC">
              <w:rPr>
                <w:b/>
                <w:bCs/>
                <w:sz w:val="24"/>
              </w:rPr>
              <w:t>DSP V+</w:t>
            </w:r>
          </w:p>
        </w:tc>
      </w:tr>
      <w:tr w:rsidRPr="00A1270E" w:rsidR="00B2580A" w:rsidTr="00F81B82" w14:paraId="58264443" w14:textId="77777777">
        <w:tc>
          <w:tcPr>
            <w:tcW w:w="1015" w:type="pct"/>
            <w:vAlign w:val="center"/>
          </w:tcPr>
          <w:p w:rsidRPr="00A1270E" w:rsidR="00B2580A" w:rsidP="00F81B82" w:rsidRDefault="00B2580A" w14:paraId="56B93176" w14:textId="77777777">
            <w:pPr>
              <w:jc w:val="center"/>
              <w:rPr>
                <w:rFonts w:cs="Arial"/>
                <w:b/>
                <w:bCs/>
                <w:lang w:val="en-US"/>
              </w:rPr>
            </w:pPr>
            <w:r w:rsidRPr="00A1270E">
              <w:rPr>
                <w:rFonts w:cs="Arial"/>
                <w:b/>
                <w:bCs/>
                <w:lang w:val="en-US"/>
              </w:rPr>
              <w:t>Equipment</w:t>
            </w:r>
          </w:p>
        </w:tc>
        <w:tc>
          <w:tcPr>
            <w:tcW w:w="1016" w:type="pct"/>
            <w:vAlign w:val="center"/>
          </w:tcPr>
          <w:p w:rsidRPr="00A1270E" w:rsidR="00B2580A" w:rsidP="00F81B82" w:rsidRDefault="00B2580A" w14:paraId="19AB7062" w14:textId="77777777">
            <w:pPr>
              <w:jc w:val="center"/>
              <w:rPr>
                <w:rFonts w:cs="Arial"/>
                <w:b/>
                <w:bCs/>
                <w:lang w:val="en-US"/>
              </w:rPr>
            </w:pPr>
            <w:r w:rsidRPr="00A1270E">
              <w:rPr>
                <w:rFonts w:cs="Arial"/>
                <w:b/>
                <w:bCs/>
                <w:lang w:val="en-US"/>
              </w:rPr>
              <w:t>Information</w:t>
            </w:r>
          </w:p>
        </w:tc>
        <w:tc>
          <w:tcPr>
            <w:tcW w:w="625" w:type="pct"/>
            <w:vAlign w:val="center"/>
          </w:tcPr>
          <w:p w:rsidRPr="00A1270E" w:rsidR="00B2580A" w:rsidP="00F81B82" w:rsidRDefault="00B2580A" w14:paraId="61032462" w14:textId="77777777">
            <w:pPr>
              <w:jc w:val="center"/>
              <w:rPr>
                <w:rFonts w:cs="Arial"/>
                <w:b/>
                <w:bCs/>
                <w:lang w:val="en-US"/>
              </w:rPr>
            </w:pPr>
            <w:r w:rsidRPr="00A1270E">
              <w:rPr>
                <w:rFonts w:cs="Arial"/>
                <w:b/>
                <w:bCs/>
                <w:lang w:val="en-US"/>
              </w:rPr>
              <w:t>Quantity</w:t>
            </w:r>
          </w:p>
        </w:tc>
        <w:tc>
          <w:tcPr>
            <w:tcW w:w="1017" w:type="pct"/>
            <w:vAlign w:val="center"/>
          </w:tcPr>
          <w:p w:rsidR="00B2580A" w:rsidP="00F81B82" w:rsidRDefault="00B2580A" w14:paraId="5097BA10" w14:textId="77777777">
            <w:pPr>
              <w:jc w:val="center"/>
              <w:rPr>
                <w:rFonts w:cs="Arial"/>
                <w:b/>
                <w:bCs/>
                <w:lang w:val="en-US"/>
              </w:rPr>
            </w:pPr>
            <w:r w:rsidRPr="00A1270E">
              <w:rPr>
                <w:rFonts w:cs="Arial"/>
                <w:b/>
                <w:bCs/>
                <w:lang w:val="en-US"/>
              </w:rPr>
              <w:t>Size (WxDxH)</w:t>
            </w:r>
          </w:p>
          <w:p w:rsidRPr="00A1270E" w:rsidR="00B2580A" w:rsidP="00F81B82" w:rsidRDefault="00B2580A" w14:paraId="67C9D851" w14:textId="77777777">
            <w:pPr>
              <w:jc w:val="center"/>
              <w:rPr>
                <w:rFonts w:cs="Arial"/>
                <w:b/>
                <w:bCs/>
                <w:lang w:val="en-US"/>
              </w:rPr>
            </w:pPr>
            <w:r>
              <w:rPr>
                <w:rFonts w:cs="Arial"/>
                <w:b/>
                <w:bCs/>
                <w:lang w:val="en-US"/>
              </w:rPr>
              <w:t>[m]</w:t>
            </w:r>
          </w:p>
        </w:tc>
        <w:tc>
          <w:tcPr>
            <w:tcW w:w="1327" w:type="pct"/>
            <w:vAlign w:val="center"/>
          </w:tcPr>
          <w:p w:rsidRPr="00A1270E" w:rsidR="00B2580A" w:rsidP="00F81B82" w:rsidRDefault="00B2580A" w14:paraId="457C99D4" w14:textId="77777777">
            <w:pPr>
              <w:jc w:val="center"/>
              <w:rPr>
                <w:rFonts w:cs="Arial"/>
                <w:b/>
                <w:bCs/>
                <w:lang w:val="en-US"/>
              </w:rPr>
            </w:pPr>
            <w:r w:rsidRPr="00A1270E">
              <w:rPr>
                <w:rFonts w:cs="Arial"/>
                <w:b/>
                <w:bCs/>
                <w:lang w:val="en-US"/>
              </w:rPr>
              <w:t>Photo</w:t>
            </w:r>
          </w:p>
        </w:tc>
      </w:tr>
      <w:tr w:rsidRPr="00A1270E" w:rsidR="00B2580A" w:rsidTr="00F81B82" w14:paraId="11376A76" w14:textId="77777777">
        <w:tc>
          <w:tcPr>
            <w:tcW w:w="1015" w:type="pct"/>
          </w:tcPr>
          <w:p w:rsidRPr="00ED55E1" w:rsidR="00B2580A" w:rsidP="00F81B82" w:rsidRDefault="00B2580A" w14:paraId="4F15ADE8" w14:textId="77777777">
            <w:pPr>
              <w:rPr>
                <w:rFonts w:cs="Arial"/>
                <w:lang w:val="en-US"/>
              </w:rPr>
            </w:pPr>
            <w:r w:rsidRPr="00D91FA6">
              <w:rPr>
                <w:rFonts w:cs="Arial"/>
                <w:lang w:val="en-US"/>
              </w:rPr>
              <w:t>Allegro™ Connect Buffer Management System</w:t>
            </w:r>
          </w:p>
        </w:tc>
        <w:tc>
          <w:tcPr>
            <w:tcW w:w="1016" w:type="pct"/>
          </w:tcPr>
          <w:p w:rsidR="00B2580A" w:rsidP="00F81B82" w:rsidRDefault="00B2580A" w14:paraId="4DA86C60" w14:textId="77777777">
            <w:pPr>
              <w:rPr>
                <w:rFonts w:cs="Arial"/>
                <w:lang w:val="en-US"/>
              </w:rPr>
            </w:pPr>
            <w:r w:rsidRPr="00D91FA6">
              <w:rPr>
                <w:rFonts w:cs="Arial"/>
                <w:lang w:val="en-US"/>
              </w:rPr>
              <w:t>In-line buffer dilution system</w:t>
            </w:r>
          </w:p>
          <w:p w:rsidR="00E94F43" w:rsidP="00F81B82" w:rsidRDefault="00E94F43" w14:paraId="0AF9AEF2" w14:textId="77777777">
            <w:pPr>
              <w:rPr>
                <w:rFonts w:cs="Arial"/>
                <w:lang w:val="en-US"/>
              </w:rPr>
            </w:pPr>
          </w:p>
          <w:p w:rsidRPr="00D91FA6" w:rsidR="00B2580A" w:rsidP="00F81B82" w:rsidRDefault="00E94F43" w14:paraId="0DBD88E2" w14:textId="121DB2C8">
            <w:pPr>
              <w:rPr>
                <w:rFonts w:cs="Arial"/>
                <w:lang w:val="en-US"/>
              </w:rPr>
            </w:pPr>
            <w:r w:rsidRPr="00E94F43">
              <w:rPr>
                <w:rFonts w:cs="Arial"/>
                <w:lang w:val="en-US"/>
              </w:rPr>
              <w:t>Energy consumption</w:t>
            </w:r>
            <w:r w:rsidR="002C7FB3">
              <w:rPr>
                <w:rFonts w:cs="Arial"/>
                <w:lang w:val="en-US"/>
              </w:rPr>
              <w:t xml:space="preserve">: </w:t>
            </w:r>
            <w:r w:rsidRPr="00E94F43">
              <w:rPr>
                <w:rFonts w:cs="Arial"/>
                <w:lang w:val="en-US"/>
              </w:rPr>
              <w:t>230V</w:t>
            </w:r>
          </w:p>
        </w:tc>
        <w:tc>
          <w:tcPr>
            <w:tcW w:w="625" w:type="pct"/>
          </w:tcPr>
          <w:p w:rsidRPr="00C41D0C" w:rsidR="00B2580A" w:rsidP="00F81B82" w:rsidRDefault="00B2580A" w14:paraId="3B38F349" w14:textId="77777777">
            <w:pPr>
              <w:jc w:val="center"/>
              <w:rPr>
                <w:rFonts w:cs="Arial"/>
                <w:lang w:val="en-US"/>
              </w:rPr>
            </w:pPr>
            <w:r w:rsidRPr="00C41D0C">
              <w:rPr>
                <w:rFonts w:cs="Arial"/>
                <w:lang w:val="en-US"/>
              </w:rPr>
              <w:t>2</w:t>
            </w:r>
          </w:p>
        </w:tc>
        <w:tc>
          <w:tcPr>
            <w:tcW w:w="1017" w:type="pct"/>
          </w:tcPr>
          <w:p w:rsidRPr="00D91FA6" w:rsidR="00B2580A" w:rsidP="00F81B82" w:rsidRDefault="00B2580A" w14:paraId="12D9FF4E" w14:textId="77777777">
            <w:pPr>
              <w:spacing w:before="75" w:after="75"/>
              <w:rPr>
                <w:rFonts w:cs="Arial"/>
                <w:lang w:val="en-US"/>
              </w:rPr>
            </w:pPr>
            <w:r w:rsidRPr="00D91FA6">
              <w:rPr>
                <w:rFonts w:cs="Arial"/>
                <w:lang w:val="en-US"/>
              </w:rPr>
              <w:t>1.12x1.12x1.99</w:t>
            </w:r>
          </w:p>
        </w:tc>
        <w:tc>
          <w:tcPr>
            <w:tcW w:w="1327" w:type="pct"/>
          </w:tcPr>
          <w:p w:rsidRPr="00A1270E" w:rsidR="00B2580A" w:rsidP="00F81B82" w:rsidRDefault="00B2580A" w14:paraId="50240743" w14:textId="77777777">
            <w:pPr>
              <w:jc w:val="center"/>
              <w:rPr>
                <w:rFonts w:cs="Arial"/>
                <w:b/>
                <w:bCs/>
                <w:lang w:val="en-US"/>
              </w:rPr>
            </w:pPr>
            <w:r>
              <w:rPr>
                <w:noProof/>
              </w:rPr>
              <w:drawing>
                <wp:inline distT="0" distB="0" distL="0" distR="0" wp14:anchorId="3592D0D7" wp14:editId="5C628C24">
                  <wp:extent cx="1440000" cy="1440000"/>
                  <wp:effectExtent l="0" t="0" r="0" b="8255"/>
                  <wp:docPr id="184452614" name="Grafik 184452614" descr="Allegro™ Connect Buffer Managem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llegro™ Connect Buffer Management System"/>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FB4CEA" w:rsidR="00B2580A" w:rsidTr="00F81B82" w14:paraId="639F9655" w14:textId="77777777">
        <w:trPr>
          <w:trHeight w:val="1852"/>
        </w:trPr>
        <w:tc>
          <w:tcPr>
            <w:tcW w:w="1015" w:type="pct"/>
          </w:tcPr>
          <w:p w:rsidRPr="00CC02FD" w:rsidR="00B2580A" w:rsidP="00F81B82" w:rsidRDefault="00B2580A" w14:paraId="15FBF188" w14:textId="77777777">
            <w:pPr>
              <w:rPr>
                <w:rFonts w:cs="Arial"/>
                <w:lang w:val="en-US"/>
              </w:rPr>
            </w:pPr>
            <w:r w:rsidRPr="00CC02FD">
              <w:rPr>
                <w:rFonts w:cs="Arial"/>
                <w:lang w:val="en-US"/>
              </w:rPr>
              <w:lastRenderedPageBreak/>
              <w:fldChar w:fldCharType="begin"/>
            </w:r>
            <w:r w:rsidRPr="00CC02FD">
              <w:rPr>
                <w:rFonts w:cs="Arial"/>
                <w:lang w:val="en-US"/>
              </w:rPr>
              <w:instrText xml:space="preserve"> HYPERLINK "https://pall.hakobio.com/Portfolio/7fde819d-4c6e-4f9f-aa31-90174e6097fd" </w:instrText>
            </w:r>
            <w:r w:rsidRPr="00CC02FD">
              <w:rPr>
                <w:rFonts w:cs="Arial"/>
                <w:lang w:val="en-US"/>
              </w:rPr>
              <w:fldChar w:fldCharType="separate"/>
            </w:r>
            <w:r w:rsidRPr="00CC02FD">
              <w:rPr>
                <w:rFonts w:cs="Arial"/>
                <w:lang w:val="en-US"/>
              </w:rPr>
              <w:t>2000 L Jacketed Cubical Tank with Load Cell</w:t>
            </w:r>
          </w:p>
          <w:p w:rsidRPr="00CC02FD" w:rsidR="00B2580A" w:rsidP="00F81B82" w:rsidRDefault="00B2580A" w14:paraId="7D6DBEE0" w14:textId="77777777">
            <w:pPr>
              <w:spacing w:after="100" w:afterAutospacing="1"/>
              <w:rPr>
                <w:rFonts w:cs="Arial"/>
                <w:lang w:val="en-US"/>
              </w:rPr>
            </w:pPr>
          </w:p>
          <w:p w:rsidRPr="00FB4CEA" w:rsidR="00B2580A" w:rsidP="00F81B82" w:rsidRDefault="00B2580A" w14:paraId="76409AB9" w14:textId="77777777">
            <w:pPr>
              <w:rPr>
                <w:rFonts w:cs="Arial"/>
                <w:lang w:val="en-US"/>
              </w:rPr>
            </w:pPr>
            <w:r w:rsidRPr="00CC02FD">
              <w:rPr>
                <w:rFonts w:cs="Arial"/>
                <w:lang w:val="en-US"/>
              </w:rPr>
              <w:fldChar w:fldCharType="end"/>
            </w:r>
          </w:p>
        </w:tc>
        <w:tc>
          <w:tcPr>
            <w:tcW w:w="1016" w:type="pct"/>
          </w:tcPr>
          <w:p w:rsidRPr="00FB4CEA" w:rsidR="00B2580A" w:rsidP="00F81B82" w:rsidRDefault="00B2580A" w14:paraId="277C9515" w14:textId="77777777">
            <w:pPr>
              <w:rPr>
                <w:rFonts w:cs="Arial"/>
                <w:lang w:val="en-US"/>
              </w:rPr>
            </w:pPr>
            <w:r w:rsidRPr="00CC02FD">
              <w:rPr>
                <w:rFonts w:cs="Arial"/>
                <w:lang w:val="en-US"/>
              </w:rPr>
              <w:t>Stainless Steel Tank for Use with Magnetic Mixer Drive Unit</w:t>
            </w:r>
          </w:p>
        </w:tc>
        <w:tc>
          <w:tcPr>
            <w:tcW w:w="625" w:type="pct"/>
            <w:shd w:val="clear" w:color="auto" w:fill="auto"/>
          </w:tcPr>
          <w:p w:rsidRPr="00C41D0C" w:rsidR="00B2580A" w:rsidP="00F81B82" w:rsidRDefault="00B2580A" w14:paraId="7170136D" w14:textId="77777777">
            <w:pPr>
              <w:spacing w:line="259" w:lineRule="auto"/>
              <w:jc w:val="center"/>
              <w:rPr>
                <w:rFonts w:cs="Arial"/>
                <w:lang w:val="en-US"/>
              </w:rPr>
            </w:pPr>
            <w:r w:rsidRPr="00C41D0C">
              <w:rPr>
                <w:rFonts w:cs="Arial"/>
                <w:lang w:val="en-US"/>
              </w:rPr>
              <w:t>6</w:t>
            </w:r>
          </w:p>
          <w:p w:rsidRPr="00C41D0C" w:rsidR="00B2580A" w:rsidP="00F81B82" w:rsidRDefault="00B2580A" w14:paraId="73A643C4" w14:textId="77777777">
            <w:pPr>
              <w:spacing w:line="259" w:lineRule="auto"/>
              <w:jc w:val="center"/>
              <w:rPr>
                <w:rFonts w:cs="Arial"/>
                <w:lang w:val="en-US"/>
              </w:rPr>
            </w:pPr>
          </w:p>
        </w:tc>
        <w:tc>
          <w:tcPr>
            <w:tcW w:w="1017" w:type="pct"/>
            <w:shd w:val="clear" w:color="auto" w:fill="auto"/>
          </w:tcPr>
          <w:p w:rsidRPr="00FB4CEA" w:rsidR="00B2580A" w:rsidP="00F81B82" w:rsidRDefault="00B2580A" w14:paraId="4C82AA1E" w14:textId="77777777">
            <w:pPr>
              <w:rPr>
                <w:rFonts w:cs="Arial"/>
                <w:lang w:val="en-US"/>
              </w:rPr>
            </w:pPr>
            <w:r w:rsidRPr="00FB4CEA">
              <w:rPr>
                <w:rFonts w:cs="Arial"/>
                <w:lang w:val="en-US"/>
              </w:rPr>
              <w:t>1.78x1.39x2.65</w:t>
            </w:r>
          </w:p>
        </w:tc>
        <w:tc>
          <w:tcPr>
            <w:tcW w:w="1327" w:type="pct"/>
          </w:tcPr>
          <w:p w:rsidRPr="00FB4CEA" w:rsidR="00B2580A" w:rsidP="00F81B82" w:rsidRDefault="00B2580A" w14:paraId="4BC51ABD" w14:textId="77777777">
            <w:pPr>
              <w:jc w:val="center"/>
              <w:rPr>
                <w:rFonts w:cs="Arial"/>
                <w:lang w:val="en-US"/>
              </w:rPr>
            </w:pPr>
            <w:r>
              <w:rPr>
                <w:noProof/>
              </w:rPr>
              <w:drawing>
                <wp:inline distT="0" distB="0" distL="0" distR="0" wp14:anchorId="4BA71838" wp14:editId="6458FFB2">
                  <wp:extent cx="1440000" cy="1440000"/>
                  <wp:effectExtent l="0" t="0" r="0" b="8255"/>
                  <wp:docPr id="184452615" name="Grafik 184452615" descr="2000 L Jacketed Cubical Tank with Load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0 L Jacketed Cubical Tank with Load Cell"/>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B2580A" w:rsidTr="00F81B82" w14:paraId="07DBB1FD" w14:textId="77777777">
        <w:trPr>
          <w:trHeight w:val="1852"/>
        </w:trPr>
        <w:tc>
          <w:tcPr>
            <w:tcW w:w="1015" w:type="pct"/>
            <w:shd w:val="clear" w:color="auto" w:fill="auto"/>
          </w:tcPr>
          <w:p w:rsidRPr="00093E5D" w:rsidR="00B2580A" w:rsidP="00F81B82" w:rsidRDefault="00B2580A" w14:paraId="7C571444" w14:textId="77777777">
            <w:pPr>
              <w:rPr>
                <w:rFonts w:cs="Arial"/>
                <w:lang w:val="en-US"/>
              </w:rPr>
            </w:pPr>
            <w:r w:rsidRPr="00093E5D">
              <w:rPr>
                <w:rFonts w:cs="Arial"/>
                <w:lang w:val="en-US"/>
              </w:rPr>
              <w:t xml:space="preserve">2500 L Jacketed Cubical Tank with Load Cell </w:t>
            </w:r>
          </w:p>
        </w:tc>
        <w:tc>
          <w:tcPr>
            <w:tcW w:w="1016" w:type="pct"/>
            <w:shd w:val="clear" w:color="auto" w:fill="auto"/>
          </w:tcPr>
          <w:p w:rsidRPr="00093E5D" w:rsidR="00B2580A" w:rsidP="00F81B82" w:rsidRDefault="00B2580A" w14:paraId="33B1694B" w14:textId="77777777">
            <w:pPr>
              <w:rPr>
                <w:rFonts w:cs="Arial"/>
                <w:lang w:val="en-US"/>
              </w:rPr>
            </w:pPr>
            <w:r w:rsidRPr="00093E5D">
              <w:rPr>
                <w:rFonts w:cs="Arial"/>
                <w:lang w:val="en-US"/>
              </w:rPr>
              <w:t xml:space="preserve">Stainless Steel Tank for Use with Magnetic Mixer Drive Unit </w:t>
            </w:r>
          </w:p>
        </w:tc>
        <w:tc>
          <w:tcPr>
            <w:tcW w:w="625" w:type="pct"/>
            <w:shd w:val="clear" w:color="auto" w:fill="auto"/>
          </w:tcPr>
          <w:p w:rsidRPr="00093E5D" w:rsidR="00B2580A" w:rsidP="00F81B82" w:rsidRDefault="00B2580A" w14:paraId="38212E00" w14:textId="77777777">
            <w:pPr>
              <w:spacing w:line="259" w:lineRule="auto"/>
              <w:jc w:val="center"/>
              <w:rPr>
                <w:rFonts w:cs="Arial"/>
                <w:lang w:val="en-US"/>
              </w:rPr>
            </w:pPr>
            <w:r w:rsidRPr="00093E5D">
              <w:rPr>
                <w:rFonts w:cs="Arial"/>
                <w:lang w:val="en-US"/>
              </w:rPr>
              <w:t>1</w:t>
            </w:r>
          </w:p>
        </w:tc>
        <w:tc>
          <w:tcPr>
            <w:tcW w:w="1017" w:type="pct"/>
            <w:shd w:val="clear" w:color="auto" w:fill="auto"/>
          </w:tcPr>
          <w:p w:rsidRPr="00093E5D" w:rsidR="00B2580A" w:rsidP="00F81B82" w:rsidRDefault="00B2580A" w14:paraId="6BEE81FA" w14:textId="77777777">
            <w:pPr>
              <w:rPr>
                <w:rFonts w:cs="Arial"/>
                <w:lang w:val="en-US"/>
              </w:rPr>
            </w:pPr>
            <w:r w:rsidRPr="00093E5D">
              <w:rPr>
                <w:rFonts w:cs="Arial"/>
                <w:lang w:val="en-US"/>
              </w:rPr>
              <w:t>1.75x1.66x2.29</w:t>
            </w:r>
          </w:p>
        </w:tc>
        <w:tc>
          <w:tcPr>
            <w:tcW w:w="1327" w:type="pct"/>
            <w:shd w:val="clear" w:color="auto" w:fill="auto"/>
          </w:tcPr>
          <w:p w:rsidR="00B2580A" w:rsidP="00F81B82" w:rsidRDefault="00B2580A" w14:paraId="37FD34B4" w14:textId="77777777">
            <w:pPr>
              <w:jc w:val="center"/>
            </w:pPr>
            <w:r w:rsidRPr="00093E5D">
              <w:rPr>
                <w:noProof/>
              </w:rPr>
              <w:drawing>
                <wp:inline distT="0" distB="0" distL="0" distR="0" wp14:anchorId="45564A52" wp14:editId="1A6E12E5">
                  <wp:extent cx="1440000" cy="1440000"/>
                  <wp:effectExtent l="0" t="0" r="0" b="8255"/>
                  <wp:docPr id="184452616" name="Grafik 184452616" descr="2500 L Jacketed Circular Tank with Load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500 L Jacketed Circular Tank with Load Cell"/>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FB4CEA" w:rsidR="00B2580A" w:rsidTr="00F81B82" w14:paraId="2AAD7105" w14:textId="77777777">
        <w:tc>
          <w:tcPr>
            <w:tcW w:w="1015" w:type="pct"/>
          </w:tcPr>
          <w:p w:rsidRPr="00FB4CEA" w:rsidR="00B2580A" w:rsidP="00F81B82" w:rsidRDefault="00B2580A" w14:paraId="1247ED29" w14:textId="77777777">
            <w:pPr>
              <w:shd w:val="clear" w:color="auto" w:fill="FFFFFF" w:themeFill="background1"/>
              <w:spacing w:after="100" w:afterAutospacing="1"/>
              <w:rPr>
                <w:rFonts w:cs="Arial"/>
                <w:lang w:val="en-US"/>
              </w:rPr>
            </w:pPr>
            <w:r w:rsidRPr="00FB4CEA">
              <w:rPr>
                <w:rFonts w:cs="Arial"/>
                <w:lang w:val="en-US"/>
              </w:rPr>
              <w:t xml:space="preserve">ÄKTA™ ready XL - </w:t>
            </w:r>
          </w:p>
          <w:p w:rsidRPr="00FB4CEA" w:rsidR="00B2580A" w:rsidP="00F81B82" w:rsidRDefault="00B2580A" w14:paraId="6C6204D9" w14:textId="77777777">
            <w:pPr>
              <w:shd w:val="clear" w:color="auto" w:fill="FFFFFF" w:themeFill="background1"/>
              <w:spacing w:after="100" w:afterAutospacing="1"/>
              <w:rPr>
                <w:rFonts w:cs="Arial"/>
                <w:lang w:val="en-US"/>
              </w:rPr>
            </w:pPr>
          </w:p>
        </w:tc>
        <w:tc>
          <w:tcPr>
            <w:tcW w:w="1016" w:type="pct"/>
          </w:tcPr>
          <w:p w:rsidRPr="00383C24" w:rsidR="00B2580A" w:rsidP="00F81B82" w:rsidRDefault="00B2580A" w14:paraId="0760F990" w14:textId="6F9F650A">
            <w:pPr>
              <w:rPr>
                <w:rFonts w:cs="Arial"/>
                <w:color w:val="212529"/>
                <w:lang w:val="en-US"/>
              </w:rPr>
            </w:pPr>
            <w:r w:rsidRPr="00383C24">
              <w:rPr>
                <w:rFonts w:cs="Arial"/>
                <w:color w:val="212529"/>
                <w:lang w:val="en-US"/>
              </w:rPr>
              <w:t>Single-use chromatography system</w:t>
            </w:r>
            <w:r w:rsidR="002C7FB3">
              <w:rPr>
                <w:rFonts w:cs="Arial"/>
                <w:color w:val="212529"/>
                <w:lang w:val="en-US"/>
              </w:rPr>
              <w:t xml:space="preserve">. </w:t>
            </w:r>
            <w:r w:rsidRPr="00383C24">
              <w:rPr>
                <w:rFonts w:cs="Arial"/>
                <w:color w:val="212529"/>
                <w:lang w:val="en-US"/>
              </w:rPr>
              <w:t xml:space="preserve"> </w:t>
            </w:r>
          </w:p>
          <w:p w:rsidR="00B2580A" w:rsidP="00F81B82" w:rsidRDefault="00B2580A" w14:paraId="2E52BF30" w14:textId="77777777">
            <w:pPr>
              <w:rPr>
                <w:rFonts w:cs="Arial"/>
                <w:color w:val="212529"/>
                <w:lang w:val="en-US"/>
              </w:rPr>
            </w:pPr>
          </w:p>
          <w:p w:rsidRPr="00FB4CEA" w:rsidR="00B2580A" w:rsidP="00F81B82" w:rsidRDefault="00B2580A" w14:paraId="377D5EEB" w14:textId="77777777">
            <w:pPr>
              <w:rPr>
                <w:rFonts w:cs="Arial"/>
                <w:lang w:val="en-US"/>
              </w:rPr>
            </w:pPr>
            <w:r>
              <w:rPr>
                <w:rFonts w:cs="Arial"/>
                <w:color w:val="212529"/>
                <w:lang w:val="en-US"/>
              </w:rPr>
              <w:t>F</w:t>
            </w:r>
            <w:r w:rsidRPr="00FB4CEA">
              <w:rPr>
                <w:rFonts w:cs="Arial"/>
                <w:color w:val="212529"/>
                <w:lang w:val="en-US"/>
              </w:rPr>
              <w:t>low rates from 45 to 3500 L/h</w:t>
            </w:r>
          </w:p>
        </w:tc>
        <w:tc>
          <w:tcPr>
            <w:tcW w:w="625" w:type="pct"/>
          </w:tcPr>
          <w:p w:rsidRPr="00FB4CEA" w:rsidR="00B2580A" w:rsidP="00F81B82" w:rsidRDefault="00B2580A" w14:paraId="5FAF25FA" w14:textId="77777777">
            <w:pPr>
              <w:jc w:val="center"/>
              <w:rPr>
                <w:rFonts w:cs="Arial"/>
                <w:lang w:val="en-US"/>
              </w:rPr>
            </w:pPr>
            <w:r>
              <w:rPr>
                <w:rFonts w:cs="Arial"/>
                <w:lang w:val="en-US"/>
              </w:rPr>
              <w:t>3</w:t>
            </w:r>
          </w:p>
        </w:tc>
        <w:tc>
          <w:tcPr>
            <w:tcW w:w="1017" w:type="pct"/>
          </w:tcPr>
          <w:p w:rsidRPr="00FB4CEA" w:rsidR="00B2580A" w:rsidP="00F81B82" w:rsidRDefault="00B2580A" w14:paraId="5D50C208" w14:textId="77777777">
            <w:pPr>
              <w:rPr>
                <w:rFonts w:cs="Arial"/>
                <w:lang w:val="en-US"/>
              </w:rPr>
            </w:pPr>
            <w:r w:rsidRPr="00FB4CEA">
              <w:rPr>
                <w:rFonts w:cs="Arial"/>
                <w:lang w:val="en-US"/>
              </w:rPr>
              <w:t>1.28x1.15x1.95</w:t>
            </w:r>
          </w:p>
        </w:tc>
        <w:tc>
          <w:tcPr>
            <w:tcW w:w="1327" w:type="pct"/>
          </w:tcPr>
          <w:p w:rsidRPr="00FB4CEA" w:rsidR="00B2580A" w:rsidP="00F81B82" w:rsidRDefault="00B2580A" w14:paraId="7E30A16B" w14:textId="77777777">
            <w:pPr>
              <w:jc w:val="center"/>
              <w:rPr>
                <w:rFonts w:cs="Arial"/>
                <w:lang w:val="en-US"/>
              </w:rPr>
            </w:pPr>
            <w:r>
              <w:rPr>
                <w:noProof/>
              </w:rPr>
              <w:drawing>
                <wp:inline distT="0" distB="0" distL="0" distR="0" wp14:anchorId="0BD78C46" wp14:editId="672D0BEE">
                  <wp:extent cx="1440000" cy="1440000"/>
                  <wp:effectExtent l="0" t="0" r="0" b="8255"/>
                  <wp:docPr id="184452617" name="Grafik 184452617" descr="ÄKTA™ ready XL single-use system from Cyti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ÄKTA™ ready XL single-use system from Cytiv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FB4CEA" w:rsidR="00B2580A" w:rsidTr="00F81B82" w14:paraId="0D00BAE2" w14:textId="77777777">
        <w:tc>
          <w:tcPr>
            <w:tcW w:w="1015" w:type="pct"/>
          </w:tcPr>
          <w:p w:rsidRPr="00FB4CEA" w:rsidR="00B2580A" w:rsidP="00F81B82" w:rsidRDefault="00F73853" w14:paraId="5AD59D10" w14:textId="77777777">
            <w:pPr>
              <w:spacing w:afterAutospacing="1" w:line="259" w:lineRule="auto"/>
              <w:rPr>
                <w:rFonts w:cs="Arial"/>
                <w:lang w:val="en-US"/>
              </w:rPr>
            </w:pPr>
            <w:hyperlink r:id="rId67">
              <w:r w:rsidRPr="00FB4CEA" w:rsidR="00B2580A">
                <w:rPr>
                  <w:rFonts w:cs="Arial"/>
                  <w:lang w:val="en-US"/>
                </w:rPr>
                <w:t>ReadyToProcess™ 32L columns from Cytiva</w:t>
              </w:r>
            </w:hyperlink>
          </w:p>
          <w:p w:rsidRPr="00FB4CEA" w:rsidR="00B2580A" w:rsidP="00F81B82" w:rsidRDefault="00B2580A" w14:paraId="4FF75D42" w14:textId="77777777">
            <w:pPr>
              <w:shd w:val="clear" w:color="auto" w:fill="FFFFFF" w:themeFill="background1"/>
              <w:spacing w:afterAutospacing="1"/>
              <w:rPr>
                <w:rFonts w:cs="Arial"/>
                <w:lang w:val="en-US"/>
              </w:rPr>
            </w:pPr>
          </w:p>
        </w:tc>
        <w:tc>
          <w:tcPr>
            <w:tcW w:w="1016" w:type="pct"/>
          </w:tcPr>
          <w:p w:rsidRPr="00FB4CEA" w:rsidR="00B2580A" w:rsidP="00F81B82" w:rsidRDefault="00B2580A" w14:paraId="5FC17CC6" w14:textId="77777777">
            <w:pPr>
              <w:rPr>
                <w:rFonts w:cs="Arial"/>
                <w:lang w:val="en-US"/>
              </w:rPr>
            </w:pPr>
            <w:r>
              <w:rPr>
                <w:rFonts w:cs="Arial"/>
                <w:color w:val="212529"/>
                <w:lang w:val="en-US"/>
              </w:rPr>
              <w:t>C</w:t>
            </w:r>
            <w:r w:rsidRPr="00FB4CEA">
              <w:rPr>
                <w:rFonts w:cs="Arial"/>
                <w:color w:val="212529"/>
                <w:lang w:val="en-US"/>
              </w:rPr>
              <w:t>hromatography columns for protein A capture</w:t>
            </w:r>
          </w:p>
        </w:tc>
        <w:tc>
          <w:tcPr>
            <w:tcW w:w="625" w:type="pct"/>
          </w:tcPr>
          <w:p w:rsidRPr="00FB4CEA" w:rsidR="00B2580A" w:rsidP="00F81B82" w:rsidRDefault="00B2580A" w14:paraId="1CDCA2EE" w14:textId="77777777">
            <w:pPr>
              <w:jc w:val="center"/>
              <w:rPr>
                <w:rFonts w:cs="Arial"/>
                <w:lang w:val="en-US"/>
              </w:rPr>
            </w:pPr>
            <w:r>
              <w:rPr>
                <w:rFonts w:cs="Arial"/>
                <w:lang w:val="en-US"/>
              </w:rPr>
              <w:t>1</w:t>
            </w:r>
          </w:p>
        </w:tc>
        <w:tc>
          <w:tcPr>
            <w:tcW w:w="1017" w:type="pct"/>
          </w:tcPr>
          <w:p w:rsidRPr="00FB4CEA" w:rsidR="00B2580A" w:rsidP="00F81B82" w:rsidRDefault="00B2580A" w14:paraId="5763469F" w14:textId="77777777">
            <w:pPr>
              <w:rPr>
                <w:rFonts w:cs="Arial"/>
                <w:lang w:val="en-US"/>
              </w:rPr>
            </w:pPr>
            <w:r w:rsidRPr="00FB4CEA">
              <w:rPr>
                <w:rFonts w:cs="Arial"/>
                <w:lang w:val="en-US"/>
              </w:rPr>
              <w:t>0.7x0.7x0.63</w:t>
            </w:r>
          </w:p>
        </w:tc>
        <w:tc>
          <w:tcPr>
            <w:tcW w:w="1327" w:type="pct"/>
          </w:tcPr>
          <w:p w:rsidRPr="00FB4CEA" w:rsidR="00B2580A" w:rsidP="00F81B82" w:rsidRDefault="00B2580A" w14:paraId="16992A84" w14:textId="77777777">
            <w:pPr>
              <w:jc w:val="center"/>
              <w:rPr>
                <w:rFonts w:cs="Arial"/>
                <w:lang w:val="en-US"/>
              </w:rPr>
            </w:pPr>
            <w:r w:rsidRPr="00FB4CEA">
              <w:rPr>
                <w:rFonts w:cs="Arial"/>
                <w:noProof/>
                <w:lang w:val="en-US"/>
              </w:rPr>
              <w:drawing>
                <wp:inline distT="0" distB="0" distL="0" distR="0" wp14:anchorId="462F93A2" wp14:editId="2A3F9674">
                  <wp:extent cx="1696615" cy="1440000"/>
                  <wp:effectExtent l="0" t="0" r="0" b="8255"/>
                  <wp:docPr id="184452618" name="Grafik 184452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FB4CEA" w:rsidR="00B2580A" w:rsidTr="00F81B82" w14:paraId="0C4CD9B2" w14:textId="77777777">
        <w:tc>
          <w:tcPr>
            <w:tcW w:w="1015" w:type="pct"/>
          </w:tcPr>
          <w:p w:rsidRPr="00FB4CEA" w:rsidR="00B2580A" w:rsidP="00F81B82" w:rsidRDefault="00F73853" w14:paraId="700E3B07" w14:textId="77777777">
            <w:pPr>
              <w:spacing w:afterAutospacing="1" w:line="259" w:lineRule="auto"/>
              <w:rPr>
                <w:rFonts w:cs="Arial"/>
                <w:lang w:val="en-US"/>
              </w:rPr>
            </w:pPr>
            <w:hyperlink r:id="rId69">
              <w:r w:rsidRPr="00FB4CEA" w:rsidR="00B2580A">
                <w:rPr>
                  <w:rFonts w:cs="Arial"/>
                  <w:lang w:val="en-US"/>
                </w:rPr>
                <w:t>ReadyToProcess™ 32L columns from Cytiva</w:t>
              </w:r>
            </w:hyperlink>
          </w:p>
          <w:p w:rsidRPr="00FB4CEA" w:rsidR="00B2580A" w:rsidP="00F81B82" w:rsidRDefault="00B2580A" w14:paraId="6CFB6DF5" w14:textId="77777777">
            <w:pPr>
              <w:shd w:val="clear" w:color="auto" w:fill="FFFFFF" w:themeFill="background1"/>
              <w:spacing w:afterAutospacing="1"/>
              <w:rPr>
                <w:rFonts w:cs="Arial"/>
                <w:lang w:val="en-US"/>
              </w:rPr>
            </w:pPr>
          </w:p>
        </w:tc>
        <w:tc>
          <w:tcPr>
            <w:tcW w:w="1016" w:type="pct"/>
          </w:tcPr>
          <w:p w:rsidRPr="00FB4CEA" w:rsidR="00B2580A" w:rsidP="00F81B82" w:rsidRDefault="00B2580A" w14:paraId="04B637EF" w14:textId="77777777">
            <w:pPr>
              <w:rPr>
                <w:rFonts w:cs="Arial"/>
                <w:lang w:val="en-US"/>
              </w:rPr>
            </w:pPr>
            <w:r>
              <w:rPr>
                <w:rFonts w:cs="Arial"/>
                <w:color w:val="212529"/>
                <w:lang w:val="en-US"/>
              </w:rPr>
              <w:t>C</w:t>
            </w:r>
            <w:r w:rsidRPr="00FB4CEA">
              <w:rPr>
                <w:rFonts w:cs="Arial"/>
                <w:color w:val="212529"/>
                <w:lang w:val="en-US"/>
              </w:rPr>
              <w:t xml:space="preserve">hromatography columns for </w:t>
            </w:r>
            <w:r>
              <w:rPr>
                <w:rFonts w:cs="Arial"/>
                <w:color w:val="212529"/>
                <w:lang w:val="en-US"/>
              </w:rPr>
              <w:t>CIEX</w:t>
            </w:r>
          </w:p>
        </w:tc>
        <w:tc>
          <w:tcPr>
            <w:tcW w:w="625" w:type="pct"/>
          </w:tcPr>
          <w:p w:rsidRPr="00FB4CEA" w:rsidR="00B2580A" w:rsidP="00F81B82" w:rsidRDefault="00B2580A" w14:paraId="5D8C7CE7" w14:textId="77777777">
            <w:pPr>
              <w:jc w:val="center"/>
              <w:rPr>
                <w:rFonts w:cs="Arial"/>
                <w:lang w:val="en-US"/>
              </w:rPr>
            </w:pPr>
            <w:r>
              <w:rPr>
                <w:rFonts w:cs="Arial"/>
                <w:lang w:val="en-US"/>
              </w:rPr>
              <w:t>1</w:t>
            </w:r>
          </w:p>
        </w:tc>
        <w:tc>
          <w:tcPr>
            <w:tcW w:w="1017" w:type="pct"/>
          </w:tcPr>
          <w:p w:rsidRPr="00FB4CEA" w:rsidR="00B2580A" w:rsidP="00F81B82" w:rsidRDefault="00B2580A" w14:paraId="71A082C8" w14:textId="77777777">
            <w:pPr>
              <w:rPr>
                <w:rFonts w:cs="Arial"/>
                <w:lang w:val="en-US"/>
              </w:rPr>
            </w:pPr>
            <w:r w:rsidRPr="00FB4CEA">
              <w:rPr>
                <w:rFonts w:cs="Arial"/>
                <w:lang w:val="en-US"/>
              </w:rPr>
              <w:t>0.7x0.7x0.63</w:t>
            </w:r>
          </w:p>
        </w:tc>
        <w:tc>
          <w:tcPr>
            <w:tcW w:w="1327" w:type="pct"/>
          </w:tcPr>
          <w:p w:rsidRPr="00FB4CEA" w:rsidR="00B2580A" w:rsidP="00F81B82" w:rsidRDefault="00B2580A" w14:paraId="35C61CD5" w14:textId="77777777">
            <w:pPr>
              <w:jc w:val="center"/>
              <w:rPr>
                <w:rFonts w:cs="Arial"/>
                <w:lang w:val="en-US"/>
              </w:rPr>
            </w:pPr>
            <w:r w:rsidRPr="00FB4CEA">
              <w:rPr>
                <w:rFonts w:cs="Arial"/>
                <w:noProof/>
                <w:lang w:val="en-US"/>
              </w:rPr>
              <w:drawing>
                <wp:inline distT="0" distB="0" distL="0" distR="0" wp14:anchorId="647BA97E" wp14:editId="7722404E">
                  <wp:extent cx="1696615" cy="1440000"/>
                  <wp:effectExtent l="0" t="0" r="0" b="8255"/>
                  <wp:docPr id="184452619" name="Grafik 184452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FB4CEA" w:rsidR="00B2580A" w:rsidTr="00F81B82" w14:paraId="24171385" w14:textId="77777777">
        <w:tc>
          <w:tcPr>
            <w:tcW w:w="1015" w:type="pct"/>
          </w:tcPr>
          <w:p w:rsidRPr="00FB4CEA" w:rsidR="00B2580A" w:rsidP="00F81B82" w:rsidRDefault="00F73853" w14:paraId="7B482B9F" w14:textId="77777777">
            <w:pPr>
              <w:spacing w:afterAutospacing="1" w:line="259" w:lineRule="auto"/>
              <w:rPr>
                <w:rFonts w:cs="Arial"/>
                <w:lang w:val="en-US"/>
              </w:rPr>
            </w:pPr>
            <w:hyperlink r:id="rId70">
              <w:r w:rsidRPr="00FB4CEA" w:rsidR="00B2580A">
                <w:rPr>
                  <w:rFonts w:cs="Arial"/>
                  <w:lang w:val="en-US"/>
                </w:rPr>
                <w:t>ReadyToProcess™ 32L columns from Cytiva</w:t>
              </w:r>
            </w:hyperlink>
          </w:p>
          <w:p w:rsidRPr="00FB4CEA" w:rsidR="00B2580A" w:rsidP="00F81B82" w:rsidRDefault="00B2580A" w14:paraId="1ABE682D" w14:textId="77777777">
            <w:pPr>
              <w:shd w:val="clear" w:color="auto" w:fill="FFFFFF" w:themeFill="background1"/>
              <w:spacing w:afterAutospacing="1"/>
              <w:rPr>
                <w:rFonts w:cs="Arial"/>
                <w:lang w:val="en-US"/>
              </w:rPr>
            </w:pPr>
          </w:p>
        </w:tc>
        <w:tc>
          <w:tcPr>
            <w:tcW w:w="1016" w:type="pct"/>
          </w:tcPr>
          <w:p w:rsidRPr="00FB4CEA" w:rsidR="00B2580A" w:rsidP="00F81B82" w:rsidRDefault="00B2580A" w14:paraId="15AF521A" w14:textId="77777777">
            <w:pPr>
              <w:rPr>
                <w:rFonts w:cs="Arial"/>
                <w:lang w:val="en-US"/>
              </w:rPr>
            </w:pPr>
            <w:r>
              <w:rPr>
                <w:rFonts w:cs="Arial"/>
                <w:color w:val="212529"/>
                <w:lang w:val="en-US"/>
              </w:rPr>
              <w:t>C</w:t>
            </w:r>
            <w:r w:rsidRPr="00FB4CEA">
              <w:rPr>
                <w:rFonts w:cs="Arial"/>
                <w:color w:val="212529"/>
                <w:lang w:val="en-US"/>
              </w:rPr>
              <w:t xml:space="preserve">hromatography columns for </w:t>
            </w:r>
            <w:r>
              <w:rPr>
                <w:rFonts w:cs="Arial"/>
                <w:color w:val="212529"/>
                <w:lang w:val="en-US"/>
              </w:rPr>
              <w:t>AIEX</w:t>
            </w:r>
          </w:p>
        </w:tc>
        <w:tc>
          <w:tcPr>
            <w:tcW w:w="625" w:type="pct"/>
          </w:tcPr>
          <w:p w:rsidRPr="00FB4CEA" w:rsidR="00B2580A" w:rsidP="00F81B82" w:rsidRDefault="00B2580A" w14:paraId="01ED7B6D" w14:textId="77777777">
            <w:pPr>
              <w:jc w:val="center"/>
              <w:rPr>
                <w:rFonts w:cs="Arial"/>
                <w:lang w:val="en-US"/>
              </w:rPr>
            </w:pPr>
            <w:r>
              <w:rPr>
                <w:rFonts w:cs="Arial"/>
                <w:lang w:val="en-US"/>
              </w:rPr>
              <w:t>1</w:t>
            </w:r>
          </w:p>
        </w:tc>
        <w:tc>
          <w:tcPr>
            <w:tcW w:w="1017" w:type="pct"/>
          </w:tcPr>
          <w:p w:rsidRPr="00FB4CEA" w:rsidR="00B2580A" w:rsidP="00F81B82" w:rsidRDefault="00B2580A" w14:paraId="0EA4BF1F" w14:textId="77777777">
            <w:pPr>
              <w:rPr>
                <w:rFonts w:cs="Arial"/>
                <w:lang w:val="en-US"/>
              </w:rPr>
            </w:pPr>
            <w:r w:rsidRPr="00FB4CEA">
              <w:rPr>
                <w:rFonts w:cs="Arial"/>
                <w:lang w:val="en-US"/>
              </w:rPr>
              <w:t>0.7x0.7x0.63</w:t>
            </w:r>
          </w:p>
        </w:tc>
        <w:tc>
          <w:tcPr>
            <w:tcW w:w="1327" w:type="pct"/>
          </w:tcPr>
          <w:p w:rsidRPr="00FB4CEA" w:rsidR="00B2580A" w:rsidP="00F81B82" w:rsidRDefault="00B2580A" w14:paraId="6144B66B" w14:textId="77777777">
            <w:pPr>
              <w:jc w:val="center"/>
              <w:rPr>
                <w:rFonts w:cs="Arial"/>
                <w:lang w:val="en-US"/>
              </w:rPr>
            </w:pPr>
            <w:r w:rsidRPr="00FB4CEA">
              <w:rPr>
                <w:rFonts w:cs="Arial"/>
                <w:noProof/>
                <w:lang w:val="en-US"/>
              </w:rPr>
              <w:drawing>
                <wp:inline distT="0" distB="0" distL="0" distR="0" wp14:anchorId="7809E200" wp14:editId="2E3008F8">
                  <wp:extent cx="1696615" cy="1440000"/>
                  <wp:effectExtent l="0" t="0" r="0" b="8255"/>
                  <wp:docPr id="184452620" name="Grafik 184452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9016" b="41910"/>
                          <a:stretch/>
                        </pic:blipFill>
                        <pic:spPr bwMode="auto">
                          <a:xfrm>
                            <a:off x="0" y="0"/>
                            <a:ext cx="1696615" cy="1440000"/>
                          </a:xfrm>
                          <a:prstGeom prst="rect">
                            <a:avLst/>
                          </a:prstGeom>
                          <a:ln>
                            <a:noFill/>
                          </a:ln>
                          <a:extLst>
                            <a:ext uri="{53640926-AAD7-44D8-BBD7-CCE9431645EC}">
                              <a14:shadowObscured xmlns:a14="http://schemas.microsoft.com/office/drawing/2010/main"/>
                            </a:ext>
                          </a:extLst>
                        </pic:spPr>
                      </pic:pic>
                    </a:graphicData>
                  </a:graphic>
                </wp:inline>
              </w:drawing>
            </w:r>
          </w:p>
        </w:tc>
      </w:tr>
      <w:tr w:rsidRPr="00FB4CEA" w:rsidR="00B2580A" w:rsidTr="00F81B82" w14:paraId="349C18BF" w14:textId="77777777">
        <w:trPr>
          <w:trHeight w:val="2462"/>
        </w:trPr>
        <w:tc>
          <w:tcPr>
            <w:tcW w:w="1015" w:type="pct"/>
          </w:tcPr>
          <w:p w:rsidRPr="00FB4CEA" w:rsidR="00B2580A" w:rsidP="00F81B82" w:rsidRDefault="00B2580A" w14:paraId="24549755" w14:textId="77777777">
            <w:pPr>
              <w:shd w:val="clear" w:color="auto" w:fill="FFFFFF"/>
              <w:spacing w:after="100" w:afterAutospacing="1"/>
              <w:rPr>
                <w:rFonts w:cs="Arial"/>
                <w:lang w:val="en-US"/>
              </w:rPr>
            </w:pPr>
            <w:r w:rsidRPr="00FB4CEA">
              <w:rPr>
                <w:rFonts w:cs="Arial"/>
                <w:lang w:val="en-US"/>
              </w:rPr>
              <w:t>Allegro</w:t>
            </w:r>
            <w:r>
              <w:rPr>
                <w:rFonts w:cs="Arial"/>
                <w:lang w:val="en-US"/>
              </w:rPr>
              <w:t>™</w:t>
            </w:r>
            <w:r w:rsidRPr="00FB4CEA">
              <w:rPr>
                <w:rFonts w:cs="Arial"/>
                <w:lang w:val="en-US"/>
              </w:rPr>
              <w:t xml:space="preserve"> MVP Single-use system with Quattreflow pump</w:t>
            </w:r>
          </w:p>
          <w:p w:rsidRPr="00FB4CEA" w:rsidR="00B2580A" w:rsidP="00F81B82" w:rsidRDefault="00B2580A" w14:paraId="5C3E4C54" w14:textId="77777777">
            <w:pPr>
              <w:shd w:val="clear" w:color="auto" w:fill="FFFFFF" w:themeFill="background1"/>
              <w:spacing w:after="100" w:afterAutospacing="1"/>
              <w:rPr>
                <w:rFonts w:cs="Arial"/>
                <w:lang w:val="en-US"/>
              </w:rPr>
            </w:pPr>
          </w:p>
        </w:tc>
        <w:tc>
          <w:tcPr>
            <w:tcW w:w="1016" w:type="pct"/>
          </w:tcPr>
          <w:p w:rsidR="00B2580A" w:rsidP="00F81B82" w:rsidRDefault="00B2580A" w14:paraId="5D03120C" w14:textId="77777777">
            <w:pPr>
              <w:rPr>
                <w:rFonts w:cs="Arial"/>
                <w:color w:val="212529"/>
                <w:lang w:val="en-US"/>
              </w:rPr>
            </w:pPr>
            <w:r w:rsidRPr="00FB4CEA">
              <w:rPr>
                <w:rFonts w:cs="Arial"/>
                <w:color w:val="212529"/>
                <w:lang w:val="en-US"/>
              </w:rPr>
              <w:t xml:space="preserve">Multipurpose applications </w:t>
            </w:r>
          </w:p>
          <w:p w:rsidR="00B2580A" w:rsidP="00F81B82" w:rsidRDefault="00B2580A" w14:paraId="59D846E7" w14:textId="77777777">
            <w:pPr>
              <w:rPr>
                <w:rFonts w:cs="Arial"/>
                <w:color w:val="212529"/>
                <w:lang w:val="en-US"/>
              </w:rPr>
            </w:pPr>
          </w:p>
          <w:p w:rsidRPr="00FB4CEA" w:rsidR="00B2580A" w:rsidP="00F81B82" w:rsidRDefault="00E94F43" w14:paraId="5924DF03" w14:textId="707F38CD">
            <w:pPr>
              <w:shd w:val="clear" w:color="auto" w:fill="FFFFFF" w:themeFill="background1"/>
              <w:spacing w:after="100" w:afterAutospacing="1"/>
              <w:rPr>
                <w:rFonts w:cs="Arial"/>
                <w:color w:val="212529"/>
                <w:lang w:val="en-US"/>
              </w:rPr>
            </w:pPr>
            <w:r w:rsidRPr="00E94F43">
              <w:rPr>
                <w:rFonts w:cs="Arial"/>
                <w:color w:val="212529"/>
                <w:lang w:val="en-US"/>
              </w:rPr>
              <w:t>Energy consumption :230V</w:t>
            </w:r>
          </w:p>
        </w:tc>
        <w:tc>
          <w:tcPr>
            <w:tcW w:w="625" w:type="pct"/>
          </w:tcPr>
          <w:p w:rsidRPr="00FB4CEA" w:rsidR="00B2580A" w:rsidP="00F81B82" w:rsidRDefault="00B2580A" w14:paraId="768C60C9" w14:textId="77777777">
            <w:pPr>
              <w:jc w:val="center"/>
              <w:rPr>
                <w:rFonts w:cs="Arial"/>
                <w:lang w:val="en-US"/>
              </w:rPr>
            </w:pPr>
            <w:r>
              <w:rPr>
                <w:rFonts w:cs="Arial"/>
                <w:lang w:val="en-US"/>
              </w:rPr>
              <w:t>2</w:t>
            </w:r>
          </w:p>
        </w:tc>
        <w:tc>
          <w:tcPr>
            <w:tcW w:w="1017" w:type="pct"/>
          </w:tcPr>
          <w:p w:rsidRPr="00FB4CEA" w:rsidR="00B2580A" w:rsidP="00F81B82" w:rsidRDefault="00B2580A" w14:paraId="0269F20A" w14:textId="77777777">
            <w:pPr>
              <w:rPr>
                <w:rFonts w:cs="Arial"/>
                <w:lang w:val="en-US"/>
              </w:rPr>
            </w:pPr>
            <w:r w:rsidRPr="00FB4CEA">
              <w:rPr>
                <w:rFonts w:cs="Arial"/>
                <w:lang w:val="en-US"/>
              </w:rPr>
              <w:t>0.96x1.28x1.13</w:t>
            </w:r>
          </w:p>
        </w:tc>
        <w:tc>
          <w:tcPr>
            <w:tcW w:w="1327" w:type="pct"/>
          </w:tcPr>
          <w:p w:rsidRPr="00FB4CEA" w:rsidR="00B2580A" w:rsidP="00F81B82" w:rsidRDefault="00B2580A" w14:paraId="35771637" w14:textId="77777777">
            <w:pPr>
              <w:jc w:val="center"/>
              <w:rPr>
                <w:rFonts w:cs="Arial"/>
                <w:lang w:val="en-US"/>
              </w:rPr>
            </w:pPr>
            <w:r w:rsidRPr="00FB4CEA">
              <w:rPr>
                <w:rFonts w:cs="Arial"/>
                <w:noProof/>
                <w:lang w:val="en-US"/>
              </w:rPr>
              <w:drawing>
                <wp:inline distT="0" distB="0" distL="0" distR="0" wp14:anchorId="03D4EC63" wp14:editId="1A7D40B9">
                  <wp:extent cx="1374547" cy="1440000"/>
                  <wp:effectExtent l="0" t="0" r="0" b="8255"/>
                  <wp:docPr id="184452621" name="Grafik 18445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374547" cy="1440000"/>
                          </a:xfrm>
                          <a:prstGeom prst="rect">
                            <a:avLst/>
                          </a:prstGeom>
                        </pic:spPr>
                      </pic:pic>
                    </a:graphicData>
                  </a:graphic>
                </wp:inline>
              </w:drawing>
            </w:r>
          </w:p>
        </w:tc>
      </w:tr>
      <w:tr w:rsidRPr="00FB4CEA" w:rsidR="00B2580A" w:rsidTr="00F81B82" w14:paraId="69BF8D0D" w14:textId="77777777">
        <w:tc>
          <w:tcPr>
            <w:tcW w:w="1015" w:type="pct"/>
            <w:shd w:val="clear" w:color="auto" w:fill="auto"/>
          </w:tcPr>
          <w:p w:rsidRPr="00D60571" w:rsidR="00B2580A" w:rsidP="00F81B82" w:rsidRDefault="00B2580A" w14:paraId="636E1CEB" w14:textId="77777777">
            <w:pPr>
              <w:shd w:val="clear" w:color="auto" w:fill="FFFFFF"/>
              <w:spacing w:after="100" w:afterAutospacing="1"/>
              <w:rPr>
                <w:rFonts w:cs="Arial"/>
                <w:lang w:val="en-US"/>
              </w:rPr>
            </w:pPr>
            <w:r w:rsidRPr="00D60571">
              <w:rPr>
                <w:rFonts w:cs="Arial"/>
                <w:lang w:val="en-US"/>
              </w:rPr>
              <w:fldChar w:fldCharType="begin"/>
            </w:r>
            <w:r w:rsidRPr="00D60571">
              <w:rPr>
                <w:rFonts w:cs="Arial"/>
                <w:lang w:val="en-US"/>
              </w:rPr>
              <w:instrText xml:space="preserve"> HYPERLINK "https://pall.hakobio2.com/Portfolio/b48ebc94-36b1-4e9b-b1dd-0f6fa3c8309d" </w:instrText>
            </w:r>
            <w:r w:rsidRPr="00D60571">
              <w:rPr>
                <w:rFonts w:cs="Arial"/>
                <w:lang w:val="en-US"/>
              </w:rPr>
              <w:fldChar w:fldCharType="separate"/>
            </w:r>
            <w:r w:rsidRPr="00D60571">
              <w:rPr>
                <w:rFonts w:cs="Arial"/>
                <w:lang w:val="en-US"/>
              </w:rPr>
              <w:t>Magnetic Mixer Drive Unit</w:t>
            </w:r>
          </w:p>
          <w:p w:rsidRPr="00D60571" w:rsidR="00B2580A" w:rsidP="00F81B82" w:rsidRDefault="00B2580A" w14:paraId="125852CB" w14:textId="77777777">
            <w:pPr>
              <w:shd w:val="clear" w:color="auto" w:fill="FFFFFF"/>
              <w:spacing w:after="100" w:afterAutospacing="1"/>
              <w:rPr>
                <w:rFonts w:cs="Arial"/>
                <w:lang w:val="en-US"/>
              </w:rPr>
            </w:pPr>
            <w:r w:rsidRPr="00D60571">
              <w:rPr>
                <w:rFonts w:cs="Arial"/>
                <w:lang w:val="en-US"/>
              </w:rPr>
              <w:fldChar w:fldCharType="end"/>
            </w:r>
            <w:r w:rsidRPr="00D60571">
              <w:rPr>
                <w:rFonts w:cs="Arial"/>
                <w:lang w:val="en-US"/>
              </w:rPr>
              <w:t xml:space="preserve"> </w:t>
            </w:r>
          </w:p>
        </w:tc>
        <w:tc>
          <w:tcPr>
            <w:tcW w:w="1016" w:type="pct"/>
            <w:shd w:val="clear" w:color="auto" w:fill="auto"/>
          </w:tcPr>
          <w:p w:rsidRPr="00D60571" w:rsidR="00B2580A" w:rsidP="00F81B82" w:rsidRDefault="00B2580A" w14:paraId="616CED0B" w14:textId="77777777">
            <w:pPr>
              <w:rPr>
                <w:rFonts w:cs="Arial"/>
                <w:color w:val="212529"/>
                <w:lang w:val="en-US"/>
              </w:rPr>
            </w:pPr>
            <w:r w:rsidRPr="00D60571">
              <w:rPr>
                <w:rFonts w:cs="Arial"/>
                <w:color w:val="212529"/>
                <w:lang w:val="en-US"/>
              </w:rPr>
              <w:t xml:space="preserve">Robust single-use mixing system </w:t>
            </w:r>
          </w:p>
        </w:tc>
        <w:tc>
          <w:tcPr>
            <w:tcW w:w="625" w:type="pct"/>
            <w:shd w:val="clear" w:color="auto" w:fill="auto"/>
          </w:tcPr>
          <w:p w:rsidRPr="00D60571" w:rsidR="00B2580A" w:rsidP="00F81B82" w:rsidRDefault="00B2580A" w14:paraId="2ACE9AC9" w14:textId="77777777">
            <w:pPr>
              <w:jc w:val="center"/>
              <w:rPr>
                <w:rFonts w:cs="Arial"/>
                <w:lang w:val="en-US"/>
              </w:rPr>
            </w:pPr>
            <w:r>
              <w:rPr>
                <w:rFonts w:cs="Arial"/>
                <w:lang w:val="en-US"/>
              </w:rPr>
              <w:t>3</w:t>
            </w:r>
          </w:p>
        </w:tc>
        <w:tc>
          <w:tcPr>
            <w:tcW w:w="1017" w:type="pct"/>
            <w:shd w:val="clear" w:color="auto" w:fill="auto"/>
          </w:tcPr>
          <w:p w:rsidRPr="00D60571" w:rsidR="00B2580A" w:rsidP="00F81B82" w:rsidRDefault="00B2580A" w14:paraId="5314D80D" w14:textId="77777777">
            <w:pPr>
              <w:rPr>
                <w:rFonts w:cs="Arial"/>
                <w:lang w:val="en-US"/>
              </w:rPr>
            </w:pPr>
            <w:r w:rsidRPr="00D60571">
              <w:rPr>
                <w:rFonts w:cs="Arial"/>
                <w:lang w:val="en-US"/>
              </w:rPr>
              <w:t>0.4x0.82x1.03</w:t>
            </w:r>
          </w:p>
        </w:tc>
        <w:tc>
          <w:tcPr>
            <w:tcW w:w="1327" w:type="pct"/>
            <w:shd w:val="clear" w:color="auto" w:fill="auto"/>
          </w:tcPr>
          <w:p w:rsidRPr="00FB4CEA" w:rsidR="00B2580A" w:rsidP="00F81B82" w:rsidRDefault="00B2580A" w14:paraId="61B14C0E" w14:textId="77777777">
            <w:pPr>
              <w:jc w:val="center"/>
              <w:rPr>
                <w:rFonts w:cs="Arial"/>
                <w:lang w:val="en-US"/>
              </w:rPr>
            </w:pPr>
            <w:r w:rsidRPr="00D60571">
              <w:rPr>
                <w:rFonts w:cs="Arial"/>
                <w:noProof/>
                <w:lang w:val="en-US"/>
              </w:rPr>
              <w:drawing>
                <wp:inline distT="0" distB="0" distL="0" distR="0" wp14:anchorId="5228B9DF" wp14:editId="7F6F707B">
                  <wp:extent cx="1398140" cy="1440000"/>
                  <wp:effectExtent l="0" t="0" r="0" b="8255"/>
                  <wp:docPr id="184452622" name="Grafik 184452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98140" cy="1440000"/>
                          </a:xfrm>
                          <a:prstGeom prst="rect">
                            <a:avLst/>
                          </a:prstGeom>
                        </pic:spPr>
                      </pic:pic>
                    </a:graphicData>
                  </a:graphic>
                </wp:inline>
              </w:drawing>
            </w:r>
          </w:p>
        </w:tc>
      </w:tr>
      <w:tr w:rsidRPr="00FB4CEA" w:rsidR="00B2580A" w:rsidTr="00F81B82" w14:paraId="0B350744" w14:textId="77777777">
        <w:tc>
          <w:tcPr>
            <w:tcW w:w="1015" w:type="pct"/>
          </w:tcPr>
          <w:p w:rsidR="00B2580A" w:rsidP="00F81B82" w:rsidRDefault="00B2580A" w14:paraId="74930F00" w14:textId="77777777">
            <w:pPr>
              <w:shd w:val="clear" w:color="auto" w:fill="FFFFFF"/>
              <w:spacing w:after="100" w:afterAutospacing="1"/>
              <w:rPr>
                <w:rFonts w:cs="Arial"/>
                <w:lang w:val="en-US"/>
              </w:rPr>
            </w:pPr>
            <w:r w:rsidRPr="00FB4CEA">
              <w:rPr>
                <w:rFonts w:cs="Arial"/>
                <w:lang w:val="en-US"/>
              </w:rPr>
              <w:t xml:space="preserve">Stax™ Disposable Depth Filter High Chassis- </w:t>
            </w:r>
          </w:p>
          <w:p w:rsidRPr="00FB4CEA" w:rsidR="00B2580A" w:rsidP="00F81B82" w:rsidRDefault="00B2580A" w14:paraId="48B366B0" w14:textId="77777777">
            <w:pPr>
              <w:shd w:val="clear" w:color="auto" w:fill="FFFFFF"/>
              <w:spacing w:after="100" w:afterAutospacing="1"/>
              <w:rPr>
                <w:rFonts w:cs="Arial"/>
                <w:lang w:val="en-US"/>
              </w:rPr>
            </w:pPr>
          </w:p>
        </w:tc>
        <w:tc>
          <w:tcPr>
            <w:tcW w:w="1016" w:type="pct"/>
          </w:tcPr>
          <w:p w:rsidRPr="00FB4CEA" w:rsidR="00B2580A" w:rsidP="00F81B82" w:rsidRDefault="00B2580A" w14:paraId="25775929" w14:textId="77777777">
            <w:pPr>
              <w:shd w:val="clear" w:color="auto" w:fill="FFFFFF"/>
              <w:spacing w:after="100" w:afterAutospacing="1"/>
              <w:rPr>
                <w:rFonts w:cs="Arial"/>
                <w:lang w:val="en-US"/>
              </w:rPr>
            </w:pPr>
            <w:r w:rsidRPr="00460694">
              <w:rPr>
                <w:rFonts w:cs="Arial"/>
                <w:lang w:val="en-US"/>
              </w:rPr>
              <w:t>Chassis for up to 10 Large Stax Disposable Depth Filters</w:t>
            </w:r>
            <w:r>
              <w:rPr>
                <w:rFonts w:cs="Arial"/>
                <w:lang w:val="en-US"/>
              </w:rPr>
              <w:t xml:space="preserve"> - 21 Depth filters used per batch in total</w:t>
            </w:r>
          </w:p>
          <w:p w:rsidRPr="00FB4CEA" w:rsidR="00B2580A" w:rsidP="00F81B82" w:rsidRDefault="00B2580A" w14:paraId="6EA450F5" w14:textId="77777777">
            <w:pPr>
              <w:shd w:val="clear" w:color="auto" w:fill="FFFFFF"/>
              <w:spacing w:after="100" w:afterAutospacing="1"/>
              <w:rPr>
                <w:rFonts w:cs="Arial"/>
                <w:lang w:val="en-US"/>
              </w:rPr>
            </w:pPr>
          </w:p>
        </w:tc>
        <w:tc>
          <w:tcPr>
            <w:tcW w:w="625" w:type="pct"/>
          </w:tcPr>
          <w:p w:rsidRPr="00FB4CEA" w:rsidR="00B2580A" w:rsidP="00F81B82" w:rsidRDefault="00B2580A" w14:paraId="30C2C9C1" w14:textId="77777777">
            <w:pPr>
              <w:jc w:val="center"/>
              <w:rPr>
                <w:rFonts w:cs="Arial"/>
                <w:lang w:val="en-US"/>
              </w:rPr>
            </w:pPr>
            <w:r w:rsidRPr="00FB4CEA">
              <w:rPr>
                <w:rFonts w:cs="Arial"/>
                <w:lang w:val="en-US"/>
              </w:rPr>
              <w:t>3</w:t>
            </w:r>
          </w:p>
        </w:tc>
        <w:tc>
          <w:tcPr>
            <w:tcW w:w="1017" w:type="pct"/>
          </w:tcPr>
          <w:p w:rsidRPr="00FB4CEA" w:rsidR="00B2580A" w:rsidP="00F81B82" w:rsidRDefault="00B2580A" w14:paraId="3BC2C99B" w14:textId="77777777">
            <w:pPr>
              <w:rPr>
                <w:rFonts w:cs="Arial"/>
                <w:lang w:val="en-US"/>
              </w:rPr>
            </w:pPr>
            <w:r w:rsidRPr="00FB4CEA">
              <w:rPr>
                <w:rFonts w:cs="Arial"/>
                <w:lang w:val="en-US"/>
              </w:rPr>
              <w:t>0.8x1.15x1.93</w:t>
            </w:r>
          </w:p>
          <w:p w:rsidRPr="00FB4CEA" w:rsidR="00B2580A" w:rsidP="00F81B82" w:rsidRDefault="00B2580A" w14:paraId="3ABD06A4" w14:textId="77777777">
            <w:pPr>
              <w:rPr>
                <w:rFonts w:cs="Arial"/>
                <w:lang w:val="en-US"/>
              </w:rPr>
            </w:pPr>
          </w:p>
          <w:p w:rsidRPr="00FB4CEA" w:rsidR="00B2580A" w:rsidP="00F81B82" w:rsidRDefault="00B2580A" w14:paraId="00B4986D" w14:textId="77777777">
            <w:pPr>
              <w:jc w:val="center"/>
              <w:rPr>
                <w:rFonts w:cs="Arial"/>
                <w:lang w:val="en-US"/>
              </w:rPr>
            </w:pPr>
          </w:p>
        </w:tc>
        <w:tc>
          <w:tcPr>
            <w:tcW w:w="1327" w:type="pct"/>
          </w:tcPr>
          <w:p w:rsidRPr="00FB4CEA" w:rsidR="00B2580A" w:rsidP="00F81B82" w:rsidRDefault="00B2580A" w14:paraId="2B482EB8" w14:textId="77777777">
            <w:pPr>
              <w:jc w:val="center"/>
              <w:rPr>
                <w:rFonts w:cs="Arial"/>
                <w:lang w:val="en-US"/>
              </w:rPr>
            </w:pPr>
            <w:r w:rsidRPr="00FB4CEA">
              <w:rPr>
                <w:rFonts w:cs="Arial"/>
                <w:noProof/>
                <w:lang w:val="en-US"/>
              </w:rPr>
              <w:drawing>
                <wp:inline distT="0" distB="0" distL="0" distR="0" wp14:anchorId="713B2208" wp14:editId="049576C9">
                  <wp:extent cx="1130797" cy="1440000"/>
                  <wp:effectExtent l="0" t="0" r="0" b="8255"/>
                  <wp:docPr id="184452623" name="Grafik 184452623"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descr="Ein Bild, das drinnen enthält.&#10;&#10;Automatisch generierte Beschreibung"/>
                          <pic:cNvPicPr/>
                        </pic:nvPicPr>
                        <pic:blipFill>
                          <a:blip r:embed="rId73"/>
                          <a:stretch>
                            <a:fillRect/>
                          </a:stretch>
                        </pic:blipFill>
                        <pic:spPr>
                          <a:xfrm>
                            <a:off x="0" y="0"/>
                            <a:ext cx="1130797" cy="1440000"/>
                          </a:xfrm>
                          <a:prstGeom prst="rect">
                            <a:avLst/>
                          </a:prstGeom>
                        </pic:spPr>
                      </pic:pic>
                    </a:graphicData>
                  </a:graphic>
                </wp:inline>
              </w:drawing>
            </w:r>
          </w:p>
        </w:tc>
      </w:tr>
      <w:tr w:rsidRPr="00FB4CEA" w:rsidR="00B2580A" w:rsidTr="00F81B82" w14:paraId="72747AB0" w14:textId="77777777">
        <w:trPr>
          <w:trHeight w:val="2239"/>
        </w:trPr>
        <w:tc>
          <w:tcPr>
            <w:tcW w:w="1015" w:type="pct"/>
          </w:tcPr>
          <w:p w:rsidRPr="00052E35" w:rsidR="00B2580A" w:rsidP="00F81B82" w:rsidRDefault="00B2580A" w14:paraId="0C646016" w14:textId="77777777">
            <w:pPr>
              <w:pStyle w:val="color-primary"/>
              <w:spacing w:before="0" w:beforeAutospacing="0"/>
              <w:rPr>
                <w:rFonts w:ascii="Arial" w:hAnsi="Arial" w:cs="Arial" w:eastAsiaTheme="minorHAnsi"/>
                <w:sz w:val="22"/>
                <w:szCs w:val="22"/>
                <w:lang w:val="en-US" w:eastAsia="en-US"/>
              </w:rPr>
            </w:pPr>
            <w:r w:rsidRPr="00052E35">
              <w:rPr>
                <w:rFonts w:ascii="Arial" w:hAnsi="Arial" w:cs="Arial" w:eastAsiaTheme="minorHAnsi"/>
                <w:sz w:val="22"/>
                <w:szCs w:val="22"/>
                <w:lang w:val="en-US" w:eastAsia="en-US"/>
              </w:rPr>
              <w:t>Kleenpak™ Nova Capsule NP6</w:t>
            </w:r>
          </w:p>
          <w:p w:rsidRPr="00052E35" w:rsidR="00B2580A" w:rsidP="00F81B82" w:rsidRDefault="00B2580A" w14:paraId="01C6D372" w14:textId="77777777">
            <w:pPr>
              <w:shd w:val="clear" w:color="auto" w:fill="FFFFFF"/>
              <w:spacing w:after="100" w:afterAutospacing="1"/>
              <w:rPr>
                <w:rFonts w:cs="Arial"/>
                <w:lang w:val="en-US"/>
              </w:rPr>
            </w:pPr>
          </w:p>
        </w:tc>
        <w:tc>
          <w:tcPr>
            <w:tcW w:w="1016" w:type="pct"/>
          </w:tcPr>
          <w:p w:rsidRPr="00052E35" w:rsidR="00B2580A" w:rsidP="00F81B82" w:rsidRDefault="00B2580A" w14:paraId="43AA7506" w14:textId="77777777">
            <w:pPr>
              <w:rPr>
                <w:rFonts w:cs="Arial"/>
                <w:color w:val="212529"/>
                <w:lang w:val="en-US"/>
              </w:rPr>
            </w:pPr>
            <w:r w:rsidRPr="00052E35">
              <w:rPr>
                <w:rFonts w:cs="Arial"/>
                <w:color w:val="212529"/>
                <w:lang w:val="en-US"/>
              </w:rPr>
              <w:t xml:space="preserve">For 100L to 1000L </w:t>
            </w:r>
          </w:p>
          <w:p w:rsidRPr="00052E35" w:rsidR="00B2580A" w:rsidP="00F81B82" w:rsidRDefault="00B2580A" w14:paraId="7D5836A4" w14:textId="77777777">
            <w:pPr>
              <w:rPr>
                <w:rFonts w:cs="Arial"/>
                <w:color w:val="212529"/>
                <w:lang w:val="en-US"/>
              </w:rPr>
            </w:pPr>
          </w:p>
          <w:p w:rsidRPr="00052E35" w:rsidR="00B2580A" w:rsidP="00F81B82" w:rsidRDefault="00B2580A" w14:paraId="3C35275E" w14:textId="77777777">
            <w:pPr>
              <w:rPr>
                <w:rFonts w:cs="Arial"/>
                <w:color w:val="212529"/>
                <w:lang w:val="en-US"/>
              </w:rPr>
            </w:pPr>
            <w:r w:rsidRPr="00052E35">
              <w:rPr>
                <w:rFonts w:cs="Arial"/>
                <w:color w:val="212529"/>
                <w:lang w:val="en-US"/>
              </w:rPr>
              <w:t>Virus removal filters used with MVP Single-use system</w:t>
            </w:r>
          </w:p>
        </w:tc>
        <w:tc>
          <w:tcPr>
            <w:tcW w:w="625" w:type="pct"/>
          </w:tcPr>
          <w:p w:rsidRPr="00052E35" w:rsidR="00B2580A" w:rsidP="00F81B82" w:rsidRDefault="00B2580A" w14:paraId="5E34094E" w14:textId="77777777">
            <w:pPr>
              <w:jc w:val="center"/>
              <w:rPr>
                <w:rFonts w:cs="Arial"/>
                <w:lang w:val="en-US"/>
              </w:rPr>
            </w:pPr>
            <w:r w:rsidRPr="00052E35">
              <w:rPr>
                <w:rFonts w:cs="Arial"/>
                <w:lang w:val="en-US"/>
              </w:rPr>
              <w:t>2</w:t>
            </w:r>
          </w:p>
        </w:tc>
        <w:tc>
          <w:tcPr>
            <w:tcW w:w="1017" w:type="pct"/>
          </w:tcPr>
          <w:p w:rsidRPr="00052E35" w:rsidR="00B2580A" w:rsidP="00F81B82" w:rsidRDefault="00B2580A" w14:paraId="0D55CC1B" w14:textId="77777777">
            <w:pPr>
              <w:rPr>
                <w:rFonts w:cs="Arial"/>
                <w:lang w:val="en-US"/>
              </w:rPr>
            </w:pPr>
            <w:r w:rsidRPr="00052E35">
              <w:rPr>
                <w:rFonts w:cs="Arial"/>
                <w:lang w:val="en-US"/>
              </w:rPr>
              <w:t>0.24x0.24x0.35</w:t>
            </w:r>
          </w:p>
        </w:tc>
        <w:tc>
          <w:tcPr>
            <w:tcW w:w="1327" w:type="pct"/>
          </w:tcPr>
          <w:p w:rsidRPr="00FB4CEA" w:rsidR="00B2580A" w:rsidP="00F81B82" w:rsidRDefault="00B2580A" w14:paraId="2F83E853" w14:textId="77777777">
            <w:pPr>
              <w:jc w:val="center"/>
              <w:rPr>
                <w:rFonts w:cs="Arial"/>
                <w:lang w:val="en-US"/>
              </w:rPr>
            </w:pPr>
            <w:r w:rsidRPr="00052E35">
              <w:rPr>
                <w:rFonts w:cs="Arial"/>
                <w:noProof/>
                <w:lang w:val="en-US"/>
              </w:rPr>
              <w:drawing>
                <wp:inline distT="0" distB="0" distL="0" distR="0" wp14:anchorId="74FAA374" wp14:editId="4E5DA050">
                  <wp:extent cx="893539" cy="1440000"/>
                  <wp:effectExtent l="0" t="0" r="1905" b="8255"/>
                  <wp:docPr id="184452625" name="Grafik 184452625" descr="Ein Bild, das Top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opf enthält.&#10;&#10;Automatisch generierte Beschreibu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893539" cy="1440000"/>
                          </a:xfrm>
                          <a:prstGeom prst="rect">
                            <a:avLst/>
                          </a:prstGeom>
                        </pic:spPr>
                      </pic:pic>
                    </a:graphicData>
                  </a:graphic>
                </wp:inline>
              </w:drawing>
            </w:r>
          </w:p>
        </w:tc>
      </w:tr>
    </w:tbl>
    <w:p w:rsidRPr="00C4159D" w:rsidR="00B2580A" w:rsidP="00B2580A" w:rsidRDefault="00B2580A" w14:paraId="2E1B0F62" w14:textId="2E38476D">
      <w:pPr>
        <w:pStyle w:val="Beschriftung"/>
        <w:keepNext/>
        <w:rPr>
          <w:lang w:val="en-US"/>
        </w:rPr>
      </w:pPr>
      <w:r w:rsidRPr="00C4159D">
        <w:rPr>
          <w:lang w:val="en-US"/>
        </w:rPr>
        <w:lastRenderedPageBreak/>
        <w:t xml:space="preserve">Table </w:t>
      </w:r>
      <w:r w:rsidRPr="00C4159D">
        <w:fldChar w:fldCharType="begin"/>
      </w:r>
      <w:r w:rsidRPr="00C4159D">
        <w:rPr>
          <w:lang w:val="en-US"/>
        </w:rPr>
        <w:instrText xml:space="preserve"> SEQ Table \* ARABIC </w:instrText>
      </w:r>
      <w:r w:rsidRPr="00C4159D">
        <w:fldChar w:fldCharType="separate"/>
      </w:r>
      <w:r w:rsidR="009161B1">
        <w:rPr>
          <w:noProof/>
          <w:lang w:val="en-US"/>
        </w:rPr>
        <w:t>8</w:t>
      </w:r>
      <w:r w:rsidRPr="00C4159D">
        <w:fldChar w:fldCharType="end"/>
      </w:r>
      <w:r w:rsidRPr="00C4159D">
        <w:rPr>
          <w:lang w:val="en-US"/>
        </w:rPr>
        <w:t xml:space="preserve"> Required equipment for the DSP V- area.</w:t>
      </w:r>
    </w:p>
    <w:tbl>
      <w:tblPr>
        <w:tblStyle w:val="Tabellenraster"/>
        <w:tblW w:w="5000" w:type="pct"/>
        <w:tblLayout w:type="fixed"/>
        <w:tblLook w:val="04A0" w:firstRow="1" w:lastRow="0" w:firstColumn="1" w:lastColumn="0" w:noHBand="0" w:noVBand="1"/>
      </w:tblPr>
      <w:tblGrid>
        <w:gridCol w:w="1954"/>
        <w:gridCol w:w="1958"/>
        <w:gridCol w:w="1205"/>
        <w:gridCol w:w="1958"/>
        <w:gridCol w:w="2553"/>
      </w:tblGrid>
      <w:tr w:rsidRPr="00D1565A" w:rsidR="00B2580A" w:rsidTr="00F81B82" w14:paraId="67E05711" w14:textId="77777777">
        <w:tc>
          <w:tcPr>
            <w:tcW w:w="5000" w:type="pct"/>
            <w:gridSpan w:val="5"/>
            <w:shd w:val="clear" w:color="auto" w:fill="auto"/>
          </w:tcPr>
          <w:p w:rsidRPr="00D1565A" w:rsidR="00B2580A" w:rsidP="00F81B82" w:rsidRDefault="00B2580A" w14:paraId="5F29F672" w14:textId="77777777">
            <w:pPr>
              <w:jc w:val="center"/>
              <w:rPr>
                <w:b/>
                <w:bCs/>
                <w:sz w:val="24"/>
              </w:rPr>
            </w:pPr>
            <w:r w:rsidRPr="007C7CCC">
              <w:rPr>
                <w:b/>
                <w:bCs/>
                <w:sz w:val="24"/>
              </w:rPr>
              <w:t>DSP V-</w:t>
            </w:r>
          </w:p>
        </w:tc>
      </w:tr>
      <w:tr w:rsidRPr="009722A9" w:rsidR="00B2580A" w:rsidTr="00F81B82" w14:paraId="79E2CED4" w14:textId="77777777">
        <w:tc>
          <w:tcPr>
            <w:tcW w:w="1014" w:type="pct"/>
            <w:vAlign w:val="center"/>
          </w:tcPr>
          <w:p w:rsidRPr="009722A9" w:rsidR="00B2580A" w:rsidP="00F81B82" w:rsidRDefault="00B2580A" w14:paraId="24791758" w14:textId="77777777">
            <w:pPr>
              <w:jc w:val="center"/>
              <w:rPr>
                <w:rFonts w:cs="Arial"/>
                <w:b/>
                <w:bCs/>
                <w:lang w:val="en-US"/>
              </w:rPr>
            </w:pPr>
            <w:r w:rsidRPr="009722A9">
              <w:rPr>
                <w:rFonts w:cs="Arial"/>
                <w:b/>
                <w:bCs/>
                <w:lang w:val="en-US"/>
              </w:rPr>
              <w:t>Equipment</w:t>
            </w:r>
          </w:p>
        </w:tc>
        <w:tc>
          <w:tcPr>
            <w:tcW w:w="1017" w:type="pct"/>
            <w:vAlign w:val="center"/>
          </w:tcPr>
          <w:p w:rsidRPr="009722A9" w:rsidR="00B2580A" w:rsidP="00F81B82" w:rsidRDefault="00B2580A" w14:paraId="54816196" w14:textId="77777777">
            <w:pPr>
              <w:jc w:val="center"/>
              <w:rPr>
                <w:rFonts w:cs="Arial"/>
                <w:b/>
                <w:bCs/>
                <w:lang w:val="en-US"/>
              </w:rPr>
            </w:pPr>
            <w:r w:rsidRPr="009722A9">
              <w:rPr>
                <w:rFonts w:cs="Arial"/>
                <w:b/>
                <w:bCs/>
                <w:lang w:val="en-US"/>
              </w:rPr>
              <w:t>Information</w:t>
            </w:r>
          </w:p>
        </w:tc>
        <w:tc>
          <w:tcPr>
            <w:tcW w:w="626" w:type="pct"/>
            <w:vAlign w:val="center"/>
          </w:tcPr>
          <w:p w:rsidRPr="009722A9" w:rsidR="00B2580A" w:rsidP="00F81B82" w:rsidRDefault="00B2580A" w14:paraId="02899070" w14:textId="77777777">
            <w:pPr>
              <w:jc w:val="center"/>
              <w:rPr>
                <w:rFonts w:cs="Arial"/>
                <w:b/>
                <w:bCs/>
                <w:lang w:val="en-US"/>
              </w:rPr>
            </w:pPr>
            <w:r w:rsidRPr="009722A9">
              <w:rPr>
                <w:rFonts w:cs="Arial"/>
                <w:b/>
                <w:bCs/>
                <w:lang w:val="en-US"/>
              </w:rPr>
              <w:t>Quantity</w:t>
            </w:r>
          </w:p>
        </w:tc>
        <w:tc>
          <w:tcPr>
            <w:tcW w:w="1017" w:type="pct"/>
            <w:vAlign w:val="center"/>
          </w:tcPr>
          <w:p w:rsidRPr="009722A9" w:rsidR="00B2580A" w:rsidP="00F81B82" w:rsidRDefault="00B2580A" w14:paraId="7276BD1A" w14:textId="77777777">
            <w:pPr>
              <w:jc w:val="center"/>
              <w:rPr>
                <w:rFonts w:cs="Arial"/>
                <w:b/>
                <w:bCs/>
                <w:lang w:val="en-US"/>
              </w:rPr>
            </w:pPr>
            <w:r w:rsidRPr="00A1270E">
              <w:rPr>
                <w:rFonts w:cs="Arial"/>
                <w:b/>
                <w:bCs/>
                <w:lang w:val="en-US"/>
              </w:rPr>
              <w:t>Size (WxDxH)</w:t>
            </w:r>
            <w:r>
              <w:rPr>
                <w:rFonts w:cs="Arial"/>
                <w:b/>
                <w:bCs/>
                <w:lang w:val="en-US"/>
              </w:rPr>
              <w:t xml:space="preserve"> [m]</w:t>
            </w:r>
          </w:p>
        </w:tc>
        <w:tc>
          <w:tcPr>
            <w:tcW w:w="1326" w:type="pct"/>
            <w:vAlign w:val="center"/>
          </w:tcPr>
          <w:p w:rsidRPr="009722A9" w:rsidR="00B2580A" w:rsidP="00F81B82" w:rsidRDefault="00B2580A" w14:paraId="504172ED" w14:textId="77777777">
            <w:pPr>
              <w:jc w:val="center"/>
              <w:rPr>
                <w:rFonts w:cs="Arial"/>
                <w:b/>
                <w:bCs/>
                <w:lang w:val="en-US"/>
              </w:rPr>
            </w:pPr>
            <w:r w:rsidRPr="009722A9">
              <w:rPr>
                <w:rFonts w:cs="Arial"/>
                <w:b/>
                <w:bCs/>
                <w:lang w:val="en-US"/>
              </w:rPr>
              <w:t>Photo</w:t>
            </w:r>
          </w:p>
        </w:tc>
      </w:tr>
      <w:tr w:rsidRPr="009722A9" w:rsidR="00B2580A" w:rsidTr="00F81B82" w14:paraId="1A5F1F6A" w14:textId="77777777">
        <w:tc>
          <w:tcPr>
            <w:tcW w:w="1014" w:type="pct"/>
          </w:tcPr>
          <w:p w:rsidRPr="001C48B6" w:rsidR="00B2580A" w:rsidP="00F81B82" w:rsidRDefault="00B2580A" w14:paraId="0D2587F7" w14:textId="77777777">
            <w:pPr>
              <w:rPr>
                <w:rFonts w:cs="Arial"/>
                <w:color w:val="212529"/>
                <w:lang w:val="en-US"/>
              </w:rPr>
            </w:pPr>
            <w:r w:rsidRPr="001C48B6">
              <w:rPr>
                <w:rFonts w:cs="Arial"/>
                <w:color w:val="212529"/>
                <w:lang w:val="en-US"/>
              </w:rPr>
              <w:t>Allegro™ Connect Buffer Management System</w:t>
            </w:r>
          </w:p>
        </w:tc>
        <w:tc>
          <w:tcPr>
            <w:tcW w:w="1017" w:type="pct"/>
          </w:tcPr>
          <w:p w:rsidR="00B2580A" w:rsidP="00F81B82" w:rsidRDefault="00B2580A" w14:paraId="1E3E9D75" w14:textId="77777777">
            <w:pPr>
              <w:rPr>
                <w:rFonts w:cs="Arial"/>
                <w:color w:val="212529"/>
                <w:lang w:val="en-US"/>
              </w:rPr>
            </w:pPr>
            <w:r w:rsidRPr="001C48B6">
              <w:rPr>
                <w:rFonts w:cs="Arial"/>
                <w:color w:val="212529"/>
                <w:lang w:val="en-US"/>
              </w:rPr>
              <w:t>In-line buffer dilution system</w:t>
            </w:r>
          </w:p>
          <w:p w:rsidR="00E94F43" w:rsidP="00F81B82" w:rsidRDefault="00E94F43" w14:paraId="4D3F3970" w14:textId="77777777">
            <w:pPr>
              <w:rPr>
                <w:rFonts w:cs="Arial"/>
                <w:color w:val="212529"/>
                <w:lang w:val="en-US"/>
              </w:rPr>
            </w:pPr>
          </w:p>
          <w:p w:rsidRPr="001C48B6" w:rsidR="00B2580A" w:rsidP="00F81B82" w:rsidRDefault="00E94F43" w14:paraId="73DDC666" w14:textId="0740BED9">
            <w:pPr>
              <w:rPr>
                <w:rFonts w:cs="Arial"/>
                <w:color w:val="212529"/>
                <w:lang w:val="en-US"/>
              </w:rPr>
            </w:pPr>
            <w:r w:rsidRPr="00E94F43">
              <w:rPr>
                <w:rFonts w:cs="Arial"/>
                <w:color w:val="212529"/>
                <w:lang w:val="en-US"/>
              </w:rPr>
              <w:t>Energy consumption:</w:t>
            </w:r>
            <w:r w:rsidR="002C7FB3">
              <w:rPr>
                <w:rFonts w:cs="Arial"/>
                <w:color w:val="212529"/>
                <w:lang w:val="en-US"/>
              </w:rPr>
              <w:t xml:space="preserve"> </w:t>
            </w:r>
            <w:r w:rsidRPr="00E94F43">
              <w:rPr>
                <w:rFonts w:cs="Arial"/>
                <w:color w:val="212529"/>
                <w:lang w:val="en-US"/>
              </w:rPr>
              <w:t>230V</w:t>
            </w:r>
          </w:p>
        </w:tc>
        <w:tc>
          <w:tcPr>
            <w:tcW w:w="626" w:type="pct"/>
          </w:tcPr>
          <w:p w:rsidRPr="001C48B6" w:rsidR="00B2580A" w:rsidP="00F81B82" w:rsidRDefault="00B2580A" w14:paraId="1E1135B0" w14:textId="77777777">
            <w:pPr>
              <w:jc w:val="center"/>
              <w:rPr>
                <w:rFonts w:cs="Arial"/>
                <w:color w:val="212529"/>
                <w:lang w:val="en-US"/>
              </w:rPr>
            </w:pPr>
            <w:r w:rsidRPr="001C48B6">
              <w:rPr>
                <w:rFonts w:cs="Arial"/>
                <w:color w:val="212529"/>
                <w:lang w:val="en-US"/>
              </w:rPr>
              <w:t>1</w:t>
            </w:r>
          </w:p>
        </w:tc>
        <w:tc>
          <w:tcPr>
            <w:tcW w:w="1017" w:type="pct"/>
          </w:tcPr>
          <w:p w:rsidRPr="001C48B6" w:rsidR="00B2580A" w:rsidP="00F81B82" w:rsidRDefault="00B2580A" w14:paraId="15455384" w14:textId="77777777">
            <w:pPr>
              <w:rPr>
                <w:rFonts w:cs="Arial"/>
                <w:color w:val="212529"/>
                <w:lang w:val="en-US"/>
              </w:rPr>
            </w:pPr>
            <w:r w:rsidRPr="001C48B6">
              <w:rPr>
                <w:rFonts w:cs="Arial"/>
                <w:color w:val="212529"/>
                <w:lang w:val="en-US"/>
              </w:rPr>
              <w:t>1.12 x 1.12 x 1.99</w:t>
            </w:r>
          </w:p>
        </w:tc>
        <w:tc>
          <w:tcPr>
            <w:tcW w:w="1326" w:type="pct"/>
          </w:tcPr>
          <w:p w:rsidRPr="009722A9" w:rsidR="00B2580A" w:rsidP="00F81B82" w:rsidRDefault="00B2580A" w14:paraId="1FA1B9BC" w14:textId="77777777">
            <w:pPr>
              <w:jc w:val="center"/>
              <w:rPr>
                <w:rFonts w:cs="Arial"/>
                <w:b/>
                <w:bCs/>
                <w:lang w:val="en-US"/>
              </w:rPr>
            </w:pPr>
            <w:r>
              <w:rPr>
                <w:noProof/>
              </w:rPr>
              <w:drawing>
                <wp:inline distT="0" distB="0" distL="0" distR="0" wp14:anchorId="78DBEA9C" wp14:editId="27C462CD">
                  <wp:extent cx="1440000" cy="1440000"/>
                  <wp:effectExtent l="0" t="0" r="0" b="8255"/>
                  <wp:docPr id="184452626" name="Grafik 184452626" descr="Allegro™ Connect Buffer Managem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Allegro™ Connect Buffer Management System"/>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Pr="00FB4CEA" w:rsidR="00B2580A" w:rsidTr="00F81B82" w14:paraId="585D8583" w14:textId="77777777">
        <w:tc>
          <w:tcPr>
            <w:tcW w:w="1014" w:type="pct"/>
          </w:tcPr>
          <w:p w:rsidRPr="00FB4CEA" w:rsidR="00B2580A" w:rsidP="00F81B82" w:rsidRDefault="00B2580A" w14:paraId="4E44EF3D" w14:textId="77777777">
            <w:pPr>
              <w:shd w:val="clear" w:color="auto" w:fill="FFFFFF" w:themeFill="background1"/>
              <w:spacing w:after="100" w:afterAutospacing="1"/>
              <w:rPr>
                <w:rFonts w:cs="Arial"/>
                <w:lang w:val="en-US"/>
              </w:rPr>
            </w:pPr>
            <w:r w:rsidRPr="00FB4CEA">
              <w:rPr>
                <w:rFonts w:cs="Arial"/>
                <w:lang w:val="en-US"/>
              </w:rPr>
              <w:t>Fully Automated Centrasette TFF system</w:t>
            </w:r>
          </w:p>
        </w:tc>
        <w:tc>
          <w:tcPr>
            <w:tcW w:w="1017" w:type="pct"/>
          </w:tcPr>
          <w:p w:rsidRPr="009B7BA8" w:rsidR="00B2580A" w:rsidP="00F81B82" w:rsidRDefault="00B2580A" w14:paraId="459AC6CF" w14:textId="77777777">
            <w:pPr>
              <w:rPr>
                <w:rFonts w:cs="Arial"/>
                <w:color w:val="212529"/>
                <w:lang w:val="en-US"/>
              </w:rPr>
            </w:pPr>
            <w:r w:rsidRPr="009B7BA8">
              <w:rPr>
                <w:rFonts w:cs="Arial"/>
                <w:color w:val="212529"/>
                <w:lang w:val="en-US"/>
              </w:rPr>
              <w:t>Tangential Flow Filtration System</w:t>
            </w:r>
          </w:p>
        </w:tc>
        <w:tc>
          <w:tcPr>
            <w:tcW w:w="626" w:type="pct"/>
          </w:tcPr>
          <w:p w:rsidRPr="00FB4CEA" w:rsidR="00B2580A" w:rsidP="00F81B82" w:rsidRDefault="00B2580A" w14:paraId="5DC9D042" w14:textId="77777777">
            <w:pPr>
              <w:jc w:val="center"/>
              <w:rPr>
                <w:rFonts w:cs="Arial"/>
                <w:lang w:val="en-US"/>
              </w:rPr>
            </w:pPr>
            <w:r w:rsidRPr="00FB4CEA">
              <w:rPr>
                <w:rFonts w:cs="Arial"/>
                <w:lang w:val="en-US"/>
              </w:rPr>
              <w:t>1</w:t>
            </w:r>
          </w:p>
        </w:tc>
        <w:tc>
          <w:tcPr>
            <w:tcW w:w="1017" w:type="pct"/>
          </w:tcPr>
          <w:p w:rsidRPr="00FB4CEA" w:rsidR="00B2580A" w:rsidP="00F81B82" w:rsidRDefault="00B2580A" w14:paraId="224764BF" w14:textId="77777777">
            <w:pPr>
              <w:rPr>
                <w:rFonts w:cs="Arial"/>
                <w:lang w:val="en-US"/>
              </w:rPr>
            </w:pPr>
            <w:r w:rsidRPr="00FB4CEA">
              <w:rPr>
                <w:rFonts w:cs="Arial"/>
                <w:lang w:val="en-US"/>
              </w:rPr>
              <w:t>0.8x1.5x1.5</w:t>
            </w:r>
          </w:p>
        </w:tc>
        <w:tc>
          <w:tcPr>
            <w:tcW w:w="1326" w:type="pct"/>
          </w:tcPr>
          <w:p w:rsidRPr="00FB4CEA" w:rsidR="00B2580A" w:rsidP="00F81B82" w:rsidRDefault="00B2580A" w14:paraId="27F0B507" w14:textId="77777777">
            <w:pPr>
              <w:jc w:val="center"/>
              <w:rPr>
                <w:rFonts w:cs="Arial"/>
                <w:lang w:val="en-US"/>
              </w:rPr>
            </w:pPr>
            <w:r w:rsidRPr="00FB4CEA">
              <w:rPr>
                <w:rFonts w:cs="Arial"/>
                <w:noProof/>
                <w:lang w:val="en-US"/>
              </w:rPr>
              <w:drawing>
                <wp:inline distT="0" distB="0" distL="0" distR="0" wp14:anchorId="340F1D54" wp14:editId="42E4E49A">
                  <wp:extent cx="1495210" cy="1440000"/>
                  <wp:effectExtent l="0" t="0" r="0" b="8255"/>
                  <wp:docPr id="184452627" name="Grafik 184452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495210" cy="1440000"/>
                          </a:xfrm>
                          <a:prstGeom prst="rect">
                            <a:avLst/>
                          </a:prstGeom>
                        </pic:spPr>
                      </pic:pic>
                    </a:graphicData>
                  </a:graphic>
                </wp:inline>
              </w:drawing>
            </w:r>
          </w:p>
        </w:tc>
      </w:tr>
      <w:tr w:rsidRPr="00FB4CEA" w:rsidR="00B2580A" w:rsidTr="00F81B82" w14:paraId="327D1003" w14:textId="77777777">
        <w:tc>
          <w:tcPr>
            <w:tcW w:w="1014" w:type="pct"/>
          </w:tcPr>
          <w:p w:rsidRPr="003C0007" w:rsidR="00B2580A" w:rsidP="00F81B82" w:rsidRDefault="00B2580A" w14:paraId="16D7E6BB" w14:textId="77777777">
            <w:pPr>
              <w:rPr>
                <w:rFonts w:cs="Arial"/>
                <w:color w:val="0056B3"/>
                <w:shd w:val="clear" w:color="auto" w:fill="FFFFFF"/>
                <w:lang w:val="en-US"/>
              </w:rPr>
            </w:pPr>
            <w:r w:rsidRPr="00FB4CEA">
              <w:rPr>
                <w:rFonts w:cs="Arial"/>
                <w:lang w:val="en-US"/>
              </w:rPr>
              <w:fldChar w:fldCharType="begin"/>
            </w:r>
            <w:r w:rsidRPr="00FB4CEA">
              <w:rPr>
                <w:rFonts w:cs="Arial"/>
                <w:lang w:val="en-US"/>
              </w:rPr>
              <w:instrText xml:space="preserve"> HYPERLINK "https://pall.hakobio2.com/Portfolio/60b5bac3-6af5-42bb-9b08-921ce0f03b38" </w:instrText>
            </w:r>
            <w:r w:rsidRPr="00FB4CEA">
              <w:rPr>
                <w:rFonts w:cs="Arial"/>
                <w:lang w:val="en-US"/>
              </w:rPr>
              <w:fldChar w:fldCharType="separate"/>
            </w:r>
            <w:r w:rsidRPr="00FB4CEA">
              <w:rPr>
                <w:rFonts w:cs="Arial"/>
                <w:color w:val="000000"/>
                <w:shd w:val="clear" w:color="auto" w:fill="FFFFFF"/>
                <w:lang w:val="en-US"/>
              </w:rPr>
              <w:t>Single-Use TFF Module</w:t>
            </w:r>
            <w:r w:rsidRPr="00FB4CEA">
              <w:rPr>
                <w:rFonts w:cs="Arial"/>
                <w:lang w:val="en-US"/>
              </w:rPr>
              <w:t xml:space="preserve"> </w:t>
            </w:r>
          </w:p>
          <w:p w:rsidRPr="00FB4CEA" w:rsidR="00B2580A" w:rsidP="00F81B82" w:rsidRDefault="00B2580A" w14:paraId="73BB5C3D" w14:textId="77777777">
            <w:pPr>
              <w:shd w:val="clear" w:color="auto" w:fill="FFFFFF" w:themeFill="background1"/>
              <w:spacing w:after="100" w:afterAutospacing="1"/>
              <w:rPr>
                <w:rFonts w:cs="Arial"/>
                <w:lang w:val="en-US"/>
              </w:rPr>
            </w:pPr>
            <w:r w:rsidRPr="00FB4CEA">
              <w:rPr>
                <w:rFonts w:cs="Arial"/>
                <w:lang w:val="en-US"/>
              </w:rPr>
              <w:fldChar w:fldCharType="end"/>
            </w:r>
          </w:p>
        </w:tc>
        <w:tc>
          <w:tcPr>
            <w:tcW w:w="1017" w:type="pct"/>
          </w:tcPr>
          <w:p w:rsidRPr="009B7BA8" w:rsidR="00B2580A" w:rsidP="00F81B82" w:rsidRDefault="00B2580A" w14:paraId="75CE74DC" w14:textId="77777777">
            <w:pPr>
              <w:rPr>
                <w:rFonts w:cs="Arial"/>
                <w:color w:val="212529"/>
                <w:lang w:val="en-US"/>
              </w:rPr>
            </w:pPr>
            <w:r w:rsidRPr="009B7BA8">
              <w:rPr>
                <w:rFonts w:cs="Arial"/>
                <w:color w:val="212529"/>
                <w:lang w:val="en-US"/>
              </w:rPr>
              <w:t>Single-Use Module for Concentration/</w:t>
            </w:r>
          </w:p>
          <w:p w:rsidR="00B2580A" w:rsidP="00F81B82" w:rsidRDefault="00B2580A" w14:paraId="0C6620EC" w14:textId="77777777">
            <w:pPr>
              <w:rPr>
                <w:rFonts w:cs="Arial"/>
                <w:color w:val="212529"/>
                <w:lang w:val="en-US"/>
              </w:rPr>
            </w:pPr>
            <w:r w:rsidRPr="009B7BA8">
              <w:rPr>
                <w:rFonts w:cs="Arial"/>
                <w:color w:val="212529"/>
                <w:lang w:val="en-US"/>
              </w:rPr>
              <w:t>Diafiltration</w:t>
            </w:r>
          </w:p>
          <w:p w:rsidRPr="00FB4CEA" w:rsidR="00B2580A" w:rsidP="00F81B82" w:rsidRDefault="00B2580A" w14:paraId="4509C118" w14:textId="77777777">
            <w:pPr>
              <w:rPr>
                <w:rFonts w:cs="Arial"/>
                <w:color w:val="212529"/>
                <w:lang w:val="en-US"/>
              </w:rPr>
            </w:pPr>
          </w:p>
        </w:tc>
        <w:tc>
          <w:tcPr>
            <w:tcW w:w="626" w:type="pct"/>
          </w:tcPr>
          <w:p w:rsidRPr="00FB4CEA" w:rsidR="00B2580A" w:rsidP="00F81B82" w:rsidRDefault="00B2580A" w14:paraId="22419AE0" w14:textId="77777777">
            <w:pPr>
              <w:jc w:val="center"/>
              <w:rPr>
                <w:rFonts w:cs="Arial"/>
                <w:lang w:val="en-US"/>
              </w:rPr>
            </w:pPr>
            <w:r w:rsidRPr="00FB4CEA">
              <w:rPr>
                <w:rFonts w:cs="Arial"/>
                <w:lang w:val="en-US"/>
              </w:rPr>
              <w:t>1</w:t>
            </w:r>
          </w:p>
        </w:tc>
        <w:tc>
          <w:tcPr>
            <w:tcW w:w="1017" w:type="pct"/>
          </w:tcPr>
          <w:p w:rsidRPr="00FB4CEA" w:rsidR="00B2580A" w:rsidP="00F81B82" w:rsidRDefault="00B2580A" w14:paraId="49DF3F18" w14:textId="77777777">
            <w:pPr>
              <w:rPr>
                <w:rFonts w:cs="Arial"/>
                <w:lang w:val="en-US"/>
              </w:rPr>
            </w:pPr>
            <w:r w:rsidRPr="00FB4CEA">
              <w:rPr>
                <w:rFonts w:cs="Arial"/>
                <w:lang w:val="en-US"/>
              </w:rPr>
              <w:t>0.23x0.25x0.09</w:t>
            </w:r>
          </w:p>
        </w:tc>
        <w:tc>
          <w:tcPr>
            <w:tcW w:w="1326" w:type="pct"/>
          </w:tcPr>
          <w:p w:rsidRPr="00FB4CEA" w:rsidR="00B2580A" w:rsidP="00F81B82" w:rsidRDefault="00B2580A" w14:paraId="14844CA5" w14:textId="77777777">
            <w:pPr>
              <w:jc w:val="center"/>
              <w:rPr>
                <w:rFonts w:cs="Arial"/>
                <w:lang w:val="en-US"/>
              </w:rPr>
            </w:pPr>
            <w:r>
              <w:rPr>
                <w:noProof/>
              </w:rPr>
              <w:drawing>
                <wp:inline distT="0" distB="0" distL="0" distR="0" wp14:anchorId="6222AD8D" wp14:editId="6768F09B">
                  <wp:extent cx="1388745" cy="1388745"/>
                  <wp:effectExtent l="0" t="0" r="0" b="0"/>
                  <wp:docPr id="184452628" name="Grafik 184452628" descr=" Single-Use TFF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Single-Use TFF Modul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88745" cy="1388745"/>
                          </a:xfrm>
                          <a:prstGeom prst="rect">
                            <a:avLst/>
                          </a:prstGeom>
                          <a:noFill/>
                          <a:ln>
                            <a:noFill/>
                          </a:ln>
                        </pic:spPr>
                      </pic:pic>
                    </a:graphicData>
                  </a:graphic>
                </wp:inline>
              </w:drawing>
            </w:r>
          </w:p>
        </w:tc>
      </w:tr>
      <w:tr w:rsidRPr="00FB4CEA" w:rsidR="00B2580A" w:rsidTr="00F81B82" w14:paraId="433CDD9D" w14:textId="77777777">
        <w:tc>
          <w:tcPr>
            <w:tcW w:w="1014" w:type="pct"/>
            <w:shd w:val="clear" w:color="auto" w:fill="auto"/>
          </w:tcPr>
          <w:p w:rsidR="00B2580A" w:rsidP="00F81B82" w:rsidRDefault="00F73853" w14:paraId="02DC142B" w14:textId="77777777">
            <w:pPr>
              <w:shd w:val="clear" w:color="auto" w:fill="FFFFFF" w:themeFill="background1"/>
              <w:spacing w:after="100" w:afterAutospacing="1"/>
              <w:rPr>
                <w:rFonts w:cs="Arial"/>
                <w:lang w:val="en-US"/>
              </w:rPr>
            </w:pPr>
            <w:hyperlink r:id="rId78">
              <w:r w:rsidRPr="00FB4CEA" w:rsidR="00B2580A">
                <w:rPr>
                  <w:rFonts w:cs="Arial"/>
                  <w:lang w:val="en-US"/>
                </w:rPr>
                <w:t>Stax™ Disposable Depth Filter Medium Chassis</w:t>
              </w:r>
            </w:hyperlink>
          </w:p>
          <w:p w:rsidRPr="00FB4CEA" w:rsidR="00B2580A" w:rsidP="00F81B82" w:rsidRDefault="00B2580A" w14:paraId="4FFE5743" w14:textId="77777777">
            <w:pPr>
              <w:shd w:val="clear" w:color="auto" w:fill="FFFFFF"/>
              <w:spacing w:after="100" w:afterAutospacing="1"/>
              <w:rPr>
                <w:rFonts w:cs="Arial"/>
                <w:lang w:val="en-US"/>
              </w:rPr>
            </w:pPr>
          </w:p>
        </w:tc>
        <w:tc>
          <w:tcPr>
            <w:tcW w:w="1017" w:type="pct"/>
            <w:shd w:val="clear" w:color="auto" w:fill="auto"/>
          </w:tcPr>
          <w:p w:rsidRPr="00A57933" w:rsidR="00B2580A" w:rsidP="00F81B82" w:rsidRDefault="00B2580A" w14:paraId="6B669489" w14:textId="77777777">
            <w:pPr>
              <w:rPr>
                <w:rFonts w:cs="Arial"/>
                <w:color w:val="212529"/>
                <w:lang w:val="en-US"/>
              </w:rPr>
            </w:pPr>
            <w:r>
              <w:rPr>
                <w:rFonts w:cs="Arial"/>
                <w:color w:val="212529"/>
                <w:lang w:val="en-US"/>
              </w:rPr>
              <w:t>Medium</w:t>
            </w:r>
            <w:r w:rsidRPr="00FB4CEA">
              <w:rPr>
                <w:rFonts w:cs="Arial"/>
                <w:color w:val="212529"/>
                <w:lang w:val="en-US"/>
              </w:rPr>
              <w:t xml:space="preserve"> chassis for up to </w:t>
            </w:r>
            <w:r>
              <w:rPr>
                <w:rFonts w:cs="Arial"/>
                <w:color w:val="212529"/>
                <w:lang w:val="en-US"/>
              </w:rPr>
              <w:t>5</w:t>
            </w:r>
            <w:r w:rsidRPr="00FB4CEA">
              <w:rPr>
                <w:rFonts w:cs="Arial"/>
                <w:color w:val="212529"/>
                <w:lang w:val="en-US"/>
              </w:rPr>
              <w:t xml:space="preserve"> Stax </w:t>
            </w:r>
            <w:r w:rsidRPr="00460694">
              <w:rPr>
                <w:rFonts w:cs="Arial"/>
                <w:lang w:val="en-US"/>
              </w:rPr>
              <w:t>Disposable Depth Filters</w:t>
            </w:r>
            <w:r>
              <w:rPr>
                <w:rFonts w:cs="Arial"/>
                <w:lang w:val="en-US"/>
              </w:rPr>
              <w:t xml:space="preserve"> - 4 Depth filters used per batch in total.</w:t>
            </w:r>
          </w:p>
          <w:p w:rsidRPr="00FB4CEA" w:rsidR="00B2580A" w:rsidP="00F81B82" w:rsidRDefault="00B2580A" w14:paraId="595D2B87" w14:textId="77777777">
            <w:pPr>
              <w:rPr>
                <w:rFonts w:cs="Arial"/>
                <w:color w:val="212529"/>
                <w:lang w:val="en-US"/>
              </w:rPr>
            </w:pPr>
          </w:p>
        </w:tc>
        <w:tc>
          <w:tcPr>
            <w:tcW w:w="626" w:type="pct"/>
            <w:shd w:val="clear" w:color="auto" w:fill="auto"/>
          </w:tcPr>
          <w:p w:rsidRPr="00FB4CEA" w:rsidR="00B2580A" w:rsidP="00F81B82" w:rsidRDefault="00B2580A" w14:paraId="665BB946" w14:textId="77777777">
            <w:pPr>
              <w:jc w:val="center"/>
              <w:rPr>
                <w:rFonts w:cs="Arial"/>
                <w:lang w:val="en-US"/>
              </w:rPr>
            </w:pPr>
            <w:r w:rsidRPr="00FB4CEA">
              <w:rPr>
                <w:rFonts w:cs="Arial"/>
                <w:lang w:val="en-US"/>
              </w:rPr>
              <w:t>1</w:t>
            </w:r>
          </w:p>
        </w:tc>
        <w:tc>
          <w:tcPr>
            <w:tcW w:w="1017" w:type="pct"/>
            <w:shd w:val="clear" w:color="auto" w:fill="auto"/>
          </w:tcPr>
          <w:p w:rsidRPr="00FB4CEA" w:rsidR="00B2580A" w:rsidP="00F81B82" w:rsidRDefault="00B2580A" w14:paraId="67DFAD76" w14:textId="77777777">
            <w:pPr>
              <w:rPr>
                <w:rFonts w:cs="Arial"/>
                <w:lang w:val="en-US"/>
              </w:rPr>
            </w:pPr>
            <w:r w:rsidRPr="00FB4CEA">
              <w:rPr>
                <w:rFonts w:cs="Arial"/>
                <w:lang w:val="en-US"/>
              </w:rPr>
              <w:t>0.8x1.15x1.31</w:t>
            </w:r>
          </w:p>
        </w:tc>
        <w:tc>
          <w:tcPr>
            <w:tcW w:w="1326" w:type="pct"/>
            <w:shd w:val="clear" w:color="auto" w:fill="auto"/>
          </w:tcPr>
          <w:p w:rsidRPr="00FB4CEA" w:rsidR="00B2580A" w:rsidP="00F81B82" w:rsidRDefault="00B2580A" w14:paraId="0B0E6B73" w14:textId="77777777">
            <w:pPr>
              <w:jc w:val="center"/>
              <w:rPr>
                <w:rFonts w:cs="Arial"/>
                <w:lang w:val="en-US"/>
              </w:rPr>
            </w:pPr>
            <w:r w:rsidRPr="00FB4CEA">
              <w:rPr>
                <w:rFonts w:cs="Arial"/>
                <w:noProof/>
                <w:lang w:val="en-US"/>
              </w:rPr>
              <w:drawing>
                <wp:inline distT="0" distB="0" distL="0" distR="0" wp14:anchorId="3FE36A36" wp14:editId="126E75C8">
                  <wp:extent cx="1360696" cy="1440000"/>
                  <wp:effectExtent l="0" t="0" r="0" b="8255"/>
                  <wp:docPr id="184452629" name="Grafik 184452629"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drinnen enthält.&#10;&#10;Automatisch generierte Beschreibung"/>
                          <pic:cNvPicPr/>
                        </pic:nvPicPr>
                        <pic:blipFill>
                          <a:blip r:embed="rId79"/>
                          <a:stretch>
                            <a:fillRect/>
                          </a:stretch>
                        </pic:blipFill>
                        <pic:spPr>
                          <a:xfrm>
                            <a:off x="0" y="0"/>
                            <a:ext cx="1360696" cy="1440000"/>
                          </a:xfrm>
                          <a:prstGeom prst="rect">
                            <a:avLst/>
                          </a:prstGeom>
                        </pic:spPr>
                      </pic:pic>
                    </a:graphicData>
                  </a:graphic>
                </wp:inline>
              </w:drawing>
            </w:r>
          </w:p>
        </w:tc>
      </w:tr>
      <w:tr w:rsidRPr="00FB4CEA" w:rsidR="00B2580A" w:rsidTr="00F81B82" w14:paraId="49ECF140" w14:textId="77777777">
        <w:tc>
          <w:tcPr>
            <w:tcW w:w="1014" w:type="pct"/>
          </w:tcPr>
          <w:p w:rsidRPr="000C5FDA" w:rsidR="00B2580A" w:rsidP="00F81B82" w:rsidRDefault="00B2580A" w14:paraId="110EAAC7" w14:textId="77777777">
            <w:pPr>
              <w:rPr>
                <w:rFonts w:cs="Arial"/>
                <w:color w:val="212529"/>
                <w:lang w:val="en-US"/>
              </w:rPr>
            </w:pPr>
            <w:r w:rsidRPr="000C5FDA">
              <w:rPr>
                <w:rFonts w:cs="Arial"/>
                <w:color w:val="212529"/>
                <w:lang w:val="en-US"/>
              </w:rPr>
              <w:lastRenderedPageBreak/>
              <w:t>Bulk Filling System</w:t>
            </w:r>
          </w:p>
          <w:p w:rsidRPr="0006323B" w:rsidR="00B2580A" w:rsidP="00F81B82" w:rsidRDefault="00B2580A" w14:paraId="7ABA467E" w14:textId="77777777">
            <w:pPr>
              <w:rPr>
                <w:rFonts w:cs="Arial"/>
                <w:color w:val="212529"/>
                <w:lang w:val="en-US"/>
              </w:rPr>
            </w:pPr>
          </w:p>
        </w:tc>
        <w:tc>
          <w:tcPr>
            <w:tcW w:w="1017" w:type="pct"/>
          </w:tcPr>
          <w:p w:rsidRPr="0006323B" w:rsidR="00B2580A" w:rsidP="00F81B82" w:rsidRDefault="00B2580A" w14:paraId="572F4470" w14:textId="77777777">
            <w:pPr>
              <w:rPr>
                <w:rFonts w:cs="Arial"/>
                <w:color w:val="212529"/>
                <w:lang w:val="en-US"/>
              </w:rPr>
            </w:pPr>
          </w:p>
        </w:tc>
        <w:tc>
          <w:tcPr>
            <w:tcW w:w="626" w:type="pct"/>
          </w:tcPr>
          <w:p w:rsidRPr="00FB4CEA" w:rsidR="00B2580A" w:rsidP="00F81B82" w:rsidRDefault="00B2580A" w14:paraId="4B614F7C" w14:textId="77777777">
            <w:pPr>
              <w:jc w:val="center"/>
              <w:rPr>
                <w:rFonts w:cs="Arial"/>
                <w:lang w:val="en-US"/>
              </w:rPr>
            </w:pPr>
            <w:r w:rsidRPr="00FB4CEA">
              <w:rPr>
                <w:rFonts w:cs="Arial"/>
                <w:lang w:val="en-US"/>
              </w:rPr>
              <w:t>1</w:t>
            </w:r>
          </w:p>
        </w:tc>
        <w:tc>
          <w:tcPr>
            <w:tcW w:w="1017" w:type="pct"/>
          </w:tcPr>
          <w:p w:rsidRPr="00FB4CEA" w:rsidR="00B2580A" w:rsidP="00F81B82" w:rsidRDefault="00B2580A" w14:paraId="6F3316DE" w14:textId="77777777">
            <w:pPr>
              <w:rPr>
                <w:rFonts w:cs="Arial"/>
                <w:lang w:val="en-US"/>
              </w:rPr>
            </w:pPr>
            <w:r w:rsidRPr="00FB4CEA">
              <w:rPr>
                <w:rFonts w:cs="Arial"/>
                <w:lang w:val="en-US"/>
              </w:rPr>
              <w:t>0.69x1.61x1.58</w:t>
            </w:r>
          </w:p>
        </w:tc>
        <w:tc>
          <w:tcPr>
            <w:tcW w:w="1326" w:type="pct"/>
          </w:tcPr>
          <w:p w:rsidRPr="00FB4CEA" w:rsidR="00B2580A" w:rsidP="00F81B82" w:rsidRDefault="00B2580A" w14:paraId="16014627" w14:textId="77777777">
            <w:pPr>
              <w:jc w:val="center"/>
              <w:rPr>
                <w:rFonts w:cs="Arial"/>
                <w:lang w:val="en-US"/>
              </w:rPr>
            </w:pPr>
            <w:r w:rsidRPr="00FB4CEA">
              <w:rPr>
                <w:rFonts w:cs="Arial"/>
                <w:noProof/>
                <w:lang w:val="en-US"/>
              </w:rPr>
              <w:drawing>
                <wp:inline distT="0" distB="0" distL="0" distR="0" wp14:anchorId="32A93D2B" wp14:editId="219C675A">
                  <wp:extent cx="1431273" cy="1440000"/>
                  <wp:effectExtent l="0" t="0" r="0" b="8255"/>
                  <wp:docPr id="184452630" name="Grafik 184452630" descr="Ein Bild, das Gerä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Gerät enthält.&#10;&#10;Automatisch generierte Beschreibung"/>
                          <pic:cNvPicPr/>
                        </pic:nvPicPr>
                        <pic:blipFill>
                          <a:blip r:embed="rId80"/>
                          <a:stretch>
                            <a:fillRect/>
                          </a:stretch>
                        </pic:blipFill>
                        <pic:spPr>
                          <a:xfrm>
                            <a:off x="0" y="0"/>
                            <a:ext cx="1431273" cy="1440000"/>
                          </a:xfrm>
                          <a:prstGeom prst="rect">
                            <a:avLst/>
                          </a:prstGeom>
                        </pic:spPr>
                      </pic:pic>
                    </a:graphicData>
                  </a:graphic>
                </wp:inline>
              </w:drawing>
            </w:r>
          </w:p>
        </w:tc>
      </w:tr>
      <w:tr w:rsidR="00B2580A" w:rsidTr="00F81B82" w14:paraId="44754801" w14:textId="77777777">
        <w:tc>
          <w:tcPr>
            <w:tcW w:w="1014" w:type="pct"/>
            <w:shd w:val="clear" w:color="auto" w:fill="auto"/>
          </w:tcPr>
          <w:p w:rsidRPr="008A7873" w:rsidR="00B2580A" w:rsidP="00F81B82" w:rsidRDefault="00B2580A" w14:paraId="21F00F1A" w14:textId="77777777">
            <w:pPr>
              <w:rPr>
                <w:rFonts w:cs="Arial"/>
                <w:lang w:val="en-US"/>
              </w:rPr>
            </w:pPr>
            <w:r w:rsidRPr="008A7873">
              <w:rPr>
                <w:rFonts w:cs="Arial"/>
                <w:color w:val="212529"/>
                <w:lang w:val="en-US"/>
              </w:rPr>
              <w:t>Allegro™ 500L Plastic Tote with Trolley</w:t>
            </w:r>
          </w:p>
        </w:tc>
        <w:tc>
          <w:tcPr>
            <w:tcW w:w="1017" w:type="pct"/>
            <w:shd w:val="clear" w:color="auto" w:fill="auto"/>
          </w:tcPr>
          <w:p w:rsidRPr="008A7873" w:rsidR="00B2580A" w:rsidP="00F81B82" w:rsidRDefault="00B2580A" w14:paraId="11800CAC" w14:textId="77777777">
            <w:pPr>
              <w:rPr>
                <w:rFonts w:cs="Arial"/>
                <w:color w:val="212529"/>
                <w:lang w:val="en-US"/>
              </w:rPr>
            </w:pPr>
            <w:r w:rsidRPr="008A7873">
              <w:rPr>
                <w:rFonts w:cs="Arial"/>
                <w:color w:val="212529"/>
                <w:lang w:val="en-US"/>
              </w:rPr>
              <w:t xml:space="preserve">Collapsible </w:t>
            </w:r>
          </w:p>
        </w:tc>
        <w:tc>
          <w:tcPr>
            <w:tcW w:w="626" w:type="pct"/>
            <w:shd w:val="clear" w:color="auto" w:fill="auto"/>
          </w:tcPr>
          <w:p w:rsidRPr="008A7873" w:rsidR="00B2580A" w:rsidP="00F81B82" w:rsidRDefault="00B2580A" w14:paraId="7872ED1C" w14:textId="77777777">
            <w:pPr>
              <w:jc w:val="center"/>
              <w:rPr>
                <w:rFonts w:cs="Arial"/>
                <w:lang w:val="en-US"/>
              </w:rPr>
            </w:pPr>
            <w:r w:rsidRPr="008A7873">
              <w:rPr>
                <w:rFonts w:cs="Arial"/>
                <w:lang w:val="en-US"/>
              </w:rPr>
              <w:t>1</w:t>
            </w:r>
          </w:p>
        </w:tc>
        <w:tc>
          <w:tcPr>
            <w:tcW w:w="1017" w:type="pct"/>
            <w:shd w:val="clear" w:color="auto" w:fill="auto"/>
          </w:tcPr>
          <w:p w:rsidRPr="008A7873" w:rsidR="00B2580A" w:rsidP="00F81B82" w:rsidRDefault="00B2580A" w14:paraId="6BFF4813" w14:textId="77777777">
            <w:pPr>
              <w:rPr>
                <w:rFonts w:cs="Arial"/>
                <w:lang w:val="en-US"/>
              </w:rPr>
            </w:pPr>
            <w:r w:rsidRPr="008A7873">
              <w:rPr>
                <w:rFonts w:cs="Arial"/>
                <w:lang w:val="en-US"/>
              </w:rPr>
              <w:t>1.22x0.87x1.23</w:t>
            </w:r>
          </w:p>
        </w:tc>
        <w:tc>
          <w:tcPr>
            <w:tcW w:w="1326" w:type="pct"/>
            <w:shd w:val="clear" w:color="auto" w:fill="auto"/>
          </w:tcPr>
          <w:p w:rsidR="00B2580A" w:rsidP="00F81B82" w:rsidRDefault="00B2580A" w14:paraId="3B7CF950" w14:textId="77777777">
            <w:pPr>
              <w:jc w:val="center"/>
              <w:rPr>
                <w:highlight w:val="yellow"/>
              </w:rPr>
            </w:pPr>
            <w:r>
              <w:rPr>
                <w:noProof/>
              </w:rPr>
              <w:drawing>
                <wp:inline distT="0" distB="0" distL="0" distR="0" wp14:anchorId="08359B2D" wp14:editId="0B8EB8A9">
                  <wp:extent cx="1440000" cy="1440000"/>
                  <wp:effectExtent l="0" t="0" r="0" b="0"/>
                  <wp:docPr id="184452631" name="Grafik 184452631" descr="Allegro™ 500 L Plastic Tote with Tro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legro™ 500 L Plastic Tote with Trolley"/>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B2580A" w:rsidTr="00F81B82" w14:paraId="2BBF19EC" w14:textId="77777777">
        <w:tc>
          <w:tcPr>
            <w:tcW w:w="1014" w:type="pct"/>
            <w:shd w:val="clear" w:color="auto" w:fill="auto"/>
          </w:tcPr>
          <w:p w:rsidRPr="008A7873" w:rsidR="00B2580A" w:rsidP="00F81B82" w:rsidRDefault="00B2580A" w14:paraId="62583550" w14:textId="77777777">
            <w:pPr>
              <w:rPr>
                <w:rFonts w:cs="Arial"/>
                <w:color w:val="212529"/>
                <w:lang w:val="en-US"/>
              </w:rPr>
            </w:pPr>
            <w:r w:rsidRPr="008A7873">
              <w:rPr>
                <w:rFonts w:cs="Arial"/>
                <w:color w:val="212529"/>
                <w:lang w:val="en-US"/>
              </w:rPr>
              <w:t>Bulk Filling Trolley</w:t>
            </w:r>
          </w:p>
        </w:tc>
        <w:tc>
          <w:tcPr>
            <w:tcW w:w="1017" w:type="pct"/>
            <w:shd w:val="clear" w:color="auto" w:fill="auto"/>
          </w:tcPr>
          <w:p w:rsidRPr="008A7873" w:rsidR="00B2580A" w:rsidP="00F81B82" w:rsidRDefault="00B2580A" w14:paraId="6D022DEE" w14:textId="77777777">
            <w:pPr>
              <w:rPr>
                <w:rFonts w:cs="Arial"/>
                <w:color w:val="212529"/>
                <w:lang w:val="en-US"/>
              </w:rPr>
            </w:pPr>
          </w:p>
        </w:tc>
        <w:tc>
          <w:tcPr>
            <w:tcW w:w="626" w:type="pct"/>
            <w:shd w:val="clear" w:color="auto" w:fill="auto"/>
          </w:tcPr>
          <w:p w:rsidRPr="008A7873" w:rsidR="00B2580A" w:rsidP="00F81B82" w:rsidRDefault="00B2580A" w14:paraId="07A8E492" w14:textId="77777777">
            <w:pPr>
              <w:jc w:val="center"/>
              <w:rPr>
                <w:rFonts w:cs="Arial"/>
                <w:lang w:val="en-US"/>
              </w:rPr>
            </w:pPr>
            <w:r w:rsidRPr="008A7873">
              <w:rPr>
                <w:rFonts w:cs="Arial"/>
                <w:lang w:val="en-US"/>
              </w:rPr>
              <w:t>1</w:t>
            </w:r>
          </w:p>
        </w:tc>
        <w:tc>
          <w:tcPr>
            <w:tcW w:w="1017" w:type="pct"/>
            <w:shd w:val="clear" w:color="auto" w:fill="auto"/>
          </w:tcPr>
          <w:p w:rsidRPr="008A7873" w:rsidR="00B2580A" w:rsidP="00F81B82" w:rsidRDefault="00B2580A" w14:paraId="75557819" w14:textId="77777777">
            <w:pPr>
              <w:rPr>
                <w:rFonts w:cs="Arial"/>
                <w:lang w:val="en-US"/>
              </w:rPr>
            </w:pPr>
            <w:r w:rsidRPr="008A7873">
              <w:rPr>
                <w:rFonts w:cs="Arial"/>
                <w:lang w:val="en-US"/>
              </w:rPr>
              <w:t>1.02x0.66x1.15</w:t>
            </w:r>
          </w:p>
        </w:tc>
        <w:tc>
          <w:tcPr>
            <w:tcW w:w="1326" w:type="pct"/>
            <w:shd w:val="clear" w:color="auto" w:fill="auto"/>
          </w:tcPr>
          <w:p w:rsidR="00B2580A" w:rsidP="00F81B82" w:rsidRDefault="00B2580A" w14:paraId="6AED46B9" w14:textId="77777777">
            <w:pPr>
              <w:jc w:val="center"/>
              <w:rPr>
                <w:noProof/>
              </w:rPr>
            </w:pPr>
            <w:r>
              <w:rPr>
                <w:noProof/>
              </w:rPr>
              <w:drawing>
                <wp:inline distT="0" distB="0" distL="0" distR="0" wp14:anchorId="7D4EDE6B" wp14:editId="55B7A375">
                  <wp:extent cx="1440000" cy="1440000"/>
                  <wp:effectExtent l="0" t="0" r="0" b="0"/>
                  <wp:docPr id="184452632" name="Grafik 184452632" descr="Bulk Filling Tro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lk Filling Trolley"/>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B2580A" w:rsidTr="00F81B82" w14:paraId="2756FA04" w14:textId="77777777">
        <w:tc>
          <w:tcPr>
            <w:tcW w:w="1014" w:type="pct"/>
            <w:shd w:val="clear" w:color="auto" w:fill="auto"/>
          </w:tcPr>
          <w:p w:rsidRPr="00D60571" w:rsidR="00B2580A" w:rsidP="00F81B82" w:rsidRDefault="00B2580A" w14:paraId="5D52502B" w14:textId="77777777">
            <w:pPr>
              <w:shd w:val="clear" w:color="auto" w:fill="FFFFFF"/>
              <w:spacing w:after="100" w:afterAutospacing="1"/>
              <w:rPr>
                <w:rFonts w:cs="Arial"/>
                <w:lang w:val="en-US"/>
              </w:rPr>
            </w:pPr>
            <w:r w:rsidRPr="00D60571">
              <w:rPr>
                <w:rFonts w:cs="Arial"/>
                <w:lang w:val="en-US"/>
              </w:rPr>
              <w:fldChar w:fldCharType="begin"/>
            </w:r>
            <w:r w:rsidRPr="00D60571">
              <w:rPr>
                <w:rFonts w:cs="Arial"/>
                <w:lang w:val="en-US"/>
              </w:rPr>
              <w:instrText xml:space="preserve"> HYPERLINK "https://pall.hakobio2.com/Portfolio/b48ebc94-36b1-4e9b-b1dd-0f6fa3c8309d" </w:instrText>
            </w:r>
            <w:r w:rsidRPr="00D60571">
              <w:rPr>
                <w:rFonts w:cs="Arial"/>
                <w:lang w:val="en-US"/>
              </w:rPr>
              <w:fldChar w:fldCharType="separate"/>
            </w:r>
            <w:r w:rsidRPr="00D60571">
              <w:rPr>
                <w:rFonts w:cs="Arial"/>
                <w:lang w:val="en-US"/>
              </w:rPr>
              <w:t>Magnetic Mixer Drive Unit</w:t>
            </w:r>
          </w:p>
          <w:p w:rsidR="00B2580A" w:rsidP="00F81B82" w:rsidRDefault="00B2580A" w14:paraId="39DA6EDE" w14:textId="77777777">
            <w:pPr>
              <w:rPr>
                <w:rFonts w:cs="Arial"/>
                <w:color w:val="212529"/>
                <w:lang w:val="en-US"/>
              </w:rPr>
            </w:pPr>
            <w:r w:rsidRPr="00D60571">
              <w:rPr>
                <w:rFonts w:cs="Arial"/>
                <w:lang w:val="en-US"/>
              </w:rPr>
              <w:fldChar w:fldCharType="end"/>
            </w:r>
          </w:p>
        </w:tc>
        <w:tc>
          <w:tcPr>
            <w:tcW w:w="1017" w:type="pct"/>
            <w:shd w:val="clear" w:color="auto" w:fill="auto"/>
          </w:tcPr>
          <w:p w:rsidR="00B2580A" w:rsidP="00F81B82" w:rsidRDefault="00B2580A" w14:paraId="0BDC0E0C" w14:textId="77777777">
            <w:pPr>
              <w:rPr>
                <w:rFonts w:cs="Arial"/>
                <w:color w:val="212529"/>
                <w:highlight w:val="yellow"/>
                <w:lang w:val="en-US"/>
              </w:rPr>
            </w:pPr>
            <w:r w:rsidRPr="00D60571">
              <w:rPr>
                <w:rFonts w:cs="Arial"/>
                <w:color w:val="212529"/>
                <w:lang w:val="en-US"/>
              </w:rPr>
              <w:t>Robust single-use mixing system</w:t>
            </w:r>
          </w:p>
        </w:tc>
        <w:tc>
          <w:tcPr>
            <w:tcW w:w="626" w:type="pct"/>
            <w:shd w:val="clear" w:color="auto" w:fill="auto"/>
          </w:tcPr>
          <w:p w:rsidR="00B2580A" w:rsidP="00F81B82" w:rsidRDefault="00B2580A" w14:paraId="14139C35" w14:textId="77777777">
            <w:pPr>
              <w:jc w:val="center"/>
              <w:rPr>
                <w:rFonts w:cs="Arial"/>
                <w:highlight w:val="yellow"/>
                <w:lang w:val="en-US"/>
              </w:rPr>
            </w:pPr>
            <w:r w:rsidRPr="00E5470A">
              <w:rPr>
                <w:rFonts w:cs="Arial"/>
                <w:lang w:val="en-US"/>
              </w:rPr>
              <w:t>1</w:t>
            </w:r>
          </w:p>
        </w:tc>
        <w:tc>
          <w:tcPr>
            <w:tcW w:w="1017" w:type="pct"/>
            <w:shd w:val="clear" w:color="auto" w:fill="auto"/>
          </w:tcPr>
          <w:p w:rsidR="00B2580A" w:rsidP="00F81B82" w:rsidRDefault="00B2580A" w14:paraId="4F5C596C" w14:textId="77777777">
            <w:pPr>
              <w:rPr>
                <w:rFonts w:cs="Arial"/>
                <w:highlight w:val="yellow"/>
                <w:lang w:val="en-US"/>
              </w:rPr>
            </w:pPr>
            <w:r w:rsidRPr="00D60571">
              <w:rPr>
                <w:rFonts w:cs="Arial"/>
                <w:lang w:val="en-US"/>
              </w:rPr>
              <w:t>0.4x0.82x1.03</w:t>
            </w:r>
          </w:p>
        </w:tc>
        <w:tc>
          <w:tcPr>
            <w:tcW w:w="1326" w:type="pct"/>
            <w:shd w:val="clear" w:color="auto" w:fill="auto"/>
          </w:tcPr>
          <w:p w:rsidR="00B2580A" w:rsidP="00F81B82" w:rsidRDefault="00B2580A" w14:paraId="24DF589B" w14:textId="77777777">
            <w:pPr>
              <w:jc w:val="center"/>
              <w:rPr>
                <w:noProof/>
              </w:rPr>
            </w:pPr>
            <w:r w:rsidRPr="00D60571">
              <w:rPr>
                <w:rFonts w:cs="Arial"/>
                <w:noProof/>
                <w:lang w:val="en-US"/>
              </w:rPr>
              <w:drawing>
                <wp:inline distT="0" distB="0" distL="0" distR="0" wp14:anchorId="0106B1A0" wp14:editId="78D8ECBC">
                  <wp:extent cx="1398140" cy="1440000"/>
                  <wp:effectExtent l="0" t="0" r="0" b="8255"/>
                  <wp:docPr id="184452633" name="Grafik 184452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98140" cy="1440000"/>
                          </a:xfrm>
                          <a:prstGeom prst="rect">
                            <a:avLst/>
                          </a:prstGeom>
                        </pic:spPr>
                      </pic:pic>
                    </a:graphicData>
                  </a:graphic>
                </wp:inline>
              </w:drawing>
            </w:r>
          </w:p>
        </w:tc>
      </w:tr>
    </w:tbl>
    <w:p w:rsidR="00B2580A" w:rsidP="00B2580A" w:rsidRDefault="00B2580A" w14:paraId="0CEF0B2C" w14:textId="53060851">
      <w:pPr>
        <w:rPr>
          <w:lang w:val="en-GB"/>
        </w:rPr>
      </w:pPr>
    </w:p>
    <w:p w:rsidR="00CD39A7" w:rsidP="00B2580A" w:rsidRDefault="00CD39A7" w14:paraId="75DDFD98" w14:textId="53060851">
      <w:pPr>
        <w:rPr>
          <w:lang w:val="en-GB"/>
        </w:rPr>
      </w:pPr>
    </w:p>
    <w:p w:rsidR="00CD39A7" w:rsidP="00B2580A" w:rsidRDefault="00CD39A7" w14:paraId="4B26DCE4" w14:textId="53060851">
      <w:pPr>
        <w:rPr>
          <w:lang w:val="en-GB"/>
        </w:rPr>
      </w:pPr>
    </w:p>
    <w:p w:rsidR="00CD39A7" w:rsidP="00B2580A" w:rsidRDefault="00CD39A7" w14:paraId="7D1A0319" w14:textId="53060851">
      <w:pPr>
        <w:rPr>
          <w:lang w:val="en-GB"/>
        </w:rPr>
      </w:pPr>
    </w:p>
    <w:p w:rsidR="00CD39A7" w:rsidP="00B2580A" w:rsidRDefault="00CD39A7" w14:paraId="2498C0E8" w14:textId="53060851">
      <w:pPr>
        <w:rPr>
          <w:lang w:val="en-GB"/>
        </w:rPr>
      </w:pPr>
    </w:p>
    <w:p w:rsidR="00CD39A7" w:rsidP="00B2580A" w:rsidRDefault="00CD39A7" w14:paraId="3989D1EB" w14:textId="53060851">
      <w:pPr>
        <w:rPr>
          <w:lang w:val="en-GB"/>
        </w:rPr>
      </w:pPr>
    </w:p>
    <w:p w:rsidRPr="00C4159D" w:rsidR="00B2580A" w:rsidP="00B2580A" w:rsidRDefault="00B2580A" w14:paraId="498C5746" w14:textId="53DEC0FC">
      <w:pPr>
        <w:pStyle w:val="Beschriftung"/>
        <w:keepNext/>
        <w:rPr>
          <w:lang w:val="en-US"/>
        </w:rPr>
      </w:pPr>
      <w:r w:rsidRPr="00C4159D">
        <w:rPr>
          <w:lang w:val="en-US"/>
        </w:rPr>
        <w:lastRenderedPageBreak/>
        <w:t xml:space="preserve">Table </w:t>
      </w:r>
      <w:r w:rsidRPr="00C4159D">
        <w:fldChar w:fldCharType="begin"/>
      </w:r>
      <w:r w:rsidRPr="00C4159D">
        <w:rPr>
          <w:lang w:val="en-US"/>
        </w:rPr>
        <w:instrText xml:space="preserve"> SEQ Table \* ARABIC </w:instrText>
      </w:r>
      <w:r w:rsidRPr="00C4159D">
        <w:fldChar w:fldCharType="separate"/>
      </w:r>
      <w:r w:rsidR="009161B1">
        <w:rPr>
          <w:noProof/>
          <w:lang w:val="en-US"/>
        </w:rPr>
        <w:t>9</w:t>
      </w:r>
      <w:r w:rsidRPr="00C4159D">
        <w:fldChar w:fldCharType="end"/>
      </w:r>
      <w:r w:rsidRPr="00C4159D">
        <w:rPr>
          <w:lang w:val="en-US"/>
        </w:rPr>
        <w:t xml:space="preserve"> Required equipment for the DSP Freezing area.</w:t>
      </w:r>
    </w:p>
    <w:tbl>
      <w:tblPr>
        <w:tblStyle w:val="Tabellenraster"/>
        <w:tblW w:w="5000" w:type="pct"/>
        <w:tblLayout w:type="fixed"/>
        <w:tblLook w:val="04A0" w:firstRow="1" w:lastRow="0" w:firstColumn="1" w:lastColumn="0" w:noHBand="0" w:noVBand="1"/>
      </w:tblPr>
      <w:tblGrid>
        <w:gridCol w:w="1928"/>
        <w:gridCol w:w="1983"/>
        <w:gridCol w:w="1188"/>
        <w:gridCol w:w="1976"/>
        <w:gridCol w:w="2553"/>
      </w:tblGrid>
      <w:tr w:rsidRPr="00D1565A" w:rsidR="00B2580A" w:rsidTr="00F81B82" w14:paraId="2D06DCD4" w14:textId="77777777">
        <w:tc>
          <w:tcPr>
            <w:tcW w:w="5000" w:type="pct"/>
            <w:gridSpan w:val="5"/>
            <w:shd w:val="clear" w:color="auto" w:fill="auto"/>
          </w:tcPr>
          <w:p w:rsidRPr="00D1565A" w:rsidR="00B2580A" w:rsidP="00F81B82" w:rsidRDefault="00B2580A" w14:paraId="27FCEC6D" w14:textId="77777777">
            <w:pPr>
              <w:jc w:val="center"/>
              <w:rPr>
                <w:b/>
                <w:bCs/>
                <w:sz w:val="24"/>
              </w:rPr>
            </w:pPr>
            <w:r w:rsidRPr="007C7CCC">
              <w:rPr>
                <w:b/>
                <w:bCs/>
                <w:sz w:val="24"/>
              </w:rPr>
              <w:t xml:space="preserve">DSP </w:t>
            </w:r>
            <w:r>
              <w:rPr>
                <w:b/>
                <w:bCs/>
                <w:sz w:val="24"/>
              </w:rPr>
              <w:t>Freezing</w:t>
            </w:r>
          </w:p>
        </w:tc>
      </w:tr>
      <w:tr w:rsidRPr="009722A9" w:rsidR="00B2580A" w:rsidTr="00F81B82" w14:paraId="07C54879" w14:textId="77777777">
        <w:tc>
          <w:tcPr>
            <w:tcW w:w="1001" w:type="pct"/>
            <w:vAlign w:val="center"/>
          </w:tcPr>
          <w:p w:rsidRPr="009722A9" w:rsidR="00B2580A" w:rsidP="00F81B82" w:rsidRDefault="00B2580A" w14:paraId="7B527293" w14:textId="77777777">
            <w:pPr>
              <w:jc w:val="center"/>
              <w:rPr>
                <w:rFonts w:cs="Arial"/>
                <w:b/>
                <w:bCs/>
                <w:lang w:val="en-US"/>
              </w:rPr>
            </w:pPr>
            <w:r w:rsidRPr="009722A9">
              <w:rPr>
                <w:rFonts w:cs="Arial"/>
                <w:b/>
                <w:bCs/>
                <w:lang w:val="en-US"/>
              </w:rPr>
              <w:t>Equipment</w:t>
            </w:r>
          </w:p>
        </w:tc>
        <w:tc>
          <w:tcPr>
            <w:tcW w:w="1030" w:type="pct"/>
            <w:vAlign w:val="center"/>
          </w:tcPr>
          <w:p w:rsidRPr="009722A9" w:rsidR="00B2580A" w:rsidP="00F81B82" w:rsidRDefault="00B2580A" w14:paraId="25026F22" w14:textId="77777777">
            <w:pPr>
              <w:jc w:val="center"/>
              <w:rPr>
                <w:rFonts w:cs="Arial"/>
                <w:b/>
                <w:bCs/>
                <w:lang w:val="en-US"/>
              </w:rPr>
            </w:pPr>
            <w:r w:rsidRPr="009722A9">
              <w:rPr>
                <w:rFonts w:cs="Arial"/>
                <w:b/>
                <w:bCs/>
                <w:lang w:val="en-US"/>
              </w:rPr>
              <w:t>Information</w:t>
            </w:r>
          </w:p>
        </w:tc>
        <w:tc>
          <w:tcPr>
            <w:tcW w:w="617" w:type="pct"/>
            <w:vAlign w:val="center"/>
          </w:tcPr>
          <w:p w:rsidRPr="009722A9" w:rsidR="00B2580A" w:rsidP="00F81B82" w:rsidRDefault="00B2580A" w14:paraId="696E3D65" w14:textId="77777777">
            <w:pPr>
              <w:jc w:val="center"/>
              <w:rPr>
                <w:rFonts w:cs="Arial"/>
                <w:b/>
                <w:bCs/>
                <w:lang w:val="en-US"/>
              </w:rPr>
            </w:pPr>
            <w:r w:rsidRPr="009722A9">
              <w:rPr>
                <w:rFonts w:cs="Arial"/>
                <w:b/>
                <w:bCs/>
                <w:lang w:val="en-US"/>
              </w:rPr>
              <w:t>Quantity</w:t>
            </w:r>
          </w:p>
        </w:tc>
        <w:tc>
          <w:tcPr>
            <w:tcW w:w="1026" w:type="pct"/>
            <w:vAlign w:val="center"/>
          </w:tcPr>
          <w:p w:rsidRPr="009722A9" w:rsidR="00B2580A" w:rsidP="00F81B82" w:rsidRDefault="00B2580A" w14:paraId="453647EC" w14:textId="77777777">
            <w:pPr>
              <w:jc w:val="center"/>
              <w:rPr>
                <w:rFonts w:cs="Arial"/>
                <w:b/>
                <w:bCs/>
                <w:lang w:val="en-US"/>
              </w:rPr>
            </w:pPr>
            <w:r w:rsidRPr="00A1270E">
              <w:rPr>
                <w:rFonts w:cs="Arial"/>
                <w:b/>
                <w:bCs/>
                <w:lang w:val="en-US"/>
              </w:rPr>
              <w:t>Size (WxDxH)</w:t>
            </w:r>
            <w:r>
              <w:rPr>
                <w:rFonts w:cs="Arial"/>
                <w:b/>
                <w:bCs/>
                <w:lang w:val="en-US"/>
              </w:rPr>
              <w:t xml:space="preserve"> [m]</w:t>
            </w:r>
          </w:p>
        </w:tc>
        <w:tc>
          <w:tcPr>
            <w:tcW w:w="1326" w:type="pct"/>
            <w:vAlign w:val="center"/>
          </w:tcPr>
          <w:p w:rsidRPr="009722A9" w:rsidR="00B2580A" w:rsidP="00F81B82" w:rsidRDefault="00B2580A" w14:paraId="4E7208B8" w14:textId="77777777">
            <w:pPr>
              <w:jc w:val="center"/>
              <w:rPr>
                <w:rFonts w:cs="Arial"/>
                <w:b/>
                <w:bCs/>
                <w:lang w:val="en-US"/>
              </w:rPr>
            </w:pPr>
            <w:r w:rsidRPr="009722A9">
              <w:rPr>
                <w:rFonts w:cs="Arial"/>
                <w:b/>
                <w:bCs/>
                <w:lang w:val="en-US"/>
              </w:rPr>
              <w:t>Photo</w:t>
            </w:r>
          </w:p>
        </w:tc>
      </w:tr>
      <w:tr w:rsidR="00B2580A" w:rsidTr="00F81B82" w14:paraId="5B0D9C9B" w14:textId="77777777">
        <w:tc>
          <w:tcPr>
            <w:tcW w:w="1001" w:type="pct"/>
          </w:tcPr>
          <w:p w:rsidR="00B2580A" w:rsidP="00F81B82" w:rsidRDefault="00B2580A" w14:paraId="367A0454" w14:textId="77777777">
            <w:pPr>
              <w:rPr>
                <w:rFonts w:cs="Arial"/>
                <w:color w:val="212529"/>
                <w:lang w:val="en-US"/>
              </w:rPr>
            </w:pPr>
            <w:r w:rsidRPr="36F047C5">
              <w:rPr>
                <w:rFonts w:cs="Arial"/>
                <w:color w:val="212529"/>
                <w:lang w:val="en-US"/>
              </w:rPr>
              <w:t>Ross.pFTU large-scale</w:t>
            </w:r>
          </w:p>
        </w:tc>
        <w:tc>
          <w:tcPr>
            <w:tcW w:w="1030" w:type="pct"/>
          </w:tcPr>
          <w:p w:rsidR="00B2580A" w:rsidP="00F81B82" w:rsidRDefault="00B2580A" w14:paraId="0204D11A" w14:textId="77777777">
            <w:pPr>
              <w:rPr>
                <w:rFonts w:cs="Arial"/>
                <w:color w:val="212529"/>
                <w:lang w:val="en-US"/>
              </w:rPr>
            </w:pPr>
            <w:r>
              <w:rPr>
                <w:rFonts w:cs="Arial"/>
                <w:color w:val="212529"/>
                <w:lang w:val="en-US"/>
              </w:rPr>
              <w:t>P</w:t>
            </w:r>
            <w:r w:rsidRPr="003A1EDA">
              <w:rPr>
                <w:rFonts w:cs="Arial"/>
                <w:color w:val="212529"/>
                <w:lang w:val="en-US"/>
              </w:rPr>
              <w:t>late-based freeze-thaw unit with control unit</w:t>
            </w:r>
          </w:p>
        </w:tc>
        <w:tc>
          <w:tcPr>
            <w:tcW w:w="617" w:type="pct"/>
          </w:tcPr>
          <w:p w:rsidR="00B2580A" w:rsidP="00F81B82" w:rsidRDefault="00B2580A" w14:paraId="0DD689F8" w14:textId="77777777">
            <w:pPr>
              <w:jc w:val="center"/>
              <w:rPr>
                <w:rFonts w:cs="Arial"/>
                <w:lang w:val="en-US"/>
              </w:rPr>
            </w:pPr>
            <w:r w:rsidRPr="36F047C5">
              <w:rPr>
                <w:rFonts w:cs="Arial"/>
                <w:lang w:val="en-US"/>
              </w:rPr>
              <w:t>1</w:t>
            </w:r>
          </w:p>
        </w:tc>
        <w:tc>
          <w:tcPr>
            <w:tcW w:w="1026" w:type="pct"/>
          </w:tcPr>
          <w:p w:rsidR="00B2580A" w:rsidP="00F81B82" w:rsidRDefault="00B2580A" w14:paraId="7A77B96C" w14:textId="77777777">
            <w:pPr>
              <w:rPr>
                <w:rFonts w:cs="Arial"/>
                <w:lang w:val="en-US"/>
              </w:rPr>
            </w:pPr>
            <w:r>
              <w:rPr>
                <w:rFonts w:cs="Arial"/>
                <w:lang w:val="en-US"/>
              </w:rPr>
              <w:t>3.17x1.39x2.25</w:t>
            </w:r>
          </w:p>
        </w:tc>
        <w:tc>
          <w:tcPr>
            <w:tcW w:w="1326" w:type="pct"/>
          </w:tcPr>
          <w:p w:rsidR="00B2580A" w:rsidP="00F81B82" w:rsidRDefault="00B2580A" w14:paraId="5E115C45" w14:textId="77777777">
            <w:pPr>
              <w:jc w:val="center"/>
            </w:pPr>
            <w:r>
              <w:rPr>
                <w:noProof/>
              </w:rPr>
              <w:drawing>
                <wp:inline distT="0" distB="0" distL="0" distR="0" wp14:anchorId="34FEEF8B" wp14:editId="333887A1">
                  <wp:extent cx="1440000" cy="1440000"/>
                  <wp:effectExtent l="0" t="0" r="0" b="8255"/>
                  <wp:docPr id="184452634" name="Grafik 184452634" descr="RoSS.pFTU Large-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oSS.pFTU Large-Scale"/>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rsidR="00B2580A" w:rsidP="00B2580A" w:rsidRDefault="00B2580A" w14:paraId="343DC279" w14:textId="77777777">
      <w:pPr>
        <w:rPr>
          <w:lang w:val="en-GB"/>
        </w:rPr>
      </w:pPr>
    </w:p>
    <w:p w:rsidRPr="00E97992" w:rsidR="00B2580A" w:rsidP="00B2580A" w:rsidRDefault="00B2580A" w14:paraId="405A5F78" w14:textId="11CCF936">
      <w:pPr>
        <w:pStyle w:val="Beschriftung"/>
        <w:keepNext/>
        <w:rPr>
          <w:lang w:val="en-US"/>
        </w:rPr>
      </w:pPr>
      <w:r w:rsidRPr="00E97992">
        <w:rPr>
          <w:lang w:val="en-US"/>
        </w:rPr>
        <w:t xml:space="preserve">Table </w:t>
      </w:r>
      <w:r w:rsidRPr="00E97992">
        <w:fldChar w:fldCharType="begin"/>
      </w:r>
      <w:r w:rsidRPr="00E97992">
        <w:rPr>
          <w:lang w:val="en-US"/>
        </w:rPr>
        <w:instrText xml:space="preserve"> SEQ Table \* ARABIC </w:instrText>
      </w:r>
      <w:r w:rsidRPr="00E97992">
        <w:fldChar w:fldCharType="separate"/>
      </w:r>
      <w:r w:rsidR="009161B1">
        <w:rPr>
          <w:noProof/>
          <w:lang w:val="en-US"/>
        </w:rPr>
        <w:t>10</w:t>
      </w:r>
      <w:r w:rsidRPr="00E97992">
        <w:fldChar w:fldCharType="end"/>
      </w:r>
      <w:r w:rsidRPr="00E97992">
        <w:rPr>
          <w:lang w:val="en-US"/>
        </w:rPr>
        <w:t xml:space="preserve"> Required equipment for the DSP Cleaning area</w:t>
      </w:r>
    </w:p>
    <w:tbl>
      <w:tblPr>
        <w:tblStyle w:val="Tabellenraster"/>
        <w:tblW w:w="5000" w:type="pct"/>
        <w:tblLayout w:type="fixed"/>
        <w:tblLook w:val="04A0" w:firstRow="1" w:lastRow="0" w:firstColumn="1" w:lastColumn="0" w:noHBand="0" w:noVBand="1"/>
      </w:tblPr>
      <w:tblGrid>
        <w:gridCol w:w="1928"/>
        <w:gridCol w:w="1983"/>
        <w:gridCol w:w="1188"/>
        <w:gridCol w:w="1976"/>
        <w:gridCol w:w="2553"/>
      </w:tblGrid>
      <w:tr w:rsidRPr="00D1565A" w:rsidR="00B2580A" w:rsidTr="00F81B82" w14:paraId="270F62A1" w14:textId="77777777">
        <w:tc>
          <w:tcPr>
            <w:tcW w:w="5000" w:type="pct"/>
            <w:gridSpan w:val="5"/>
            <w:shd w:val="clear" w:color="auto" w:fill="auto"/>
          </w:tcPr>
          <w:p w:rsidRPr="00D1565A" w:rsidR="00B2580A" w:rsidP="00F81B82" w:rsidRDefault="00B2580A" w14:paraId="660D4B51" w14:textId="77777777">
            <w:pPr>
              <w:jc w:val="center"/>
              <w:rPr>
                <w:b/>
                <w:bCs/>
                <w:sz w:val="24"/>
              </w:rPr>
            </w:pPr>
            <w:r w:rsidRPr="007C7CCC">
              <w:rPr>
                <w:b/>
                <w:bCs/>
                <w:sz w:val="24"/>
              </w:rPr>
              <w:t xml:space="preserve">DSP </w:t>
            </w:r>
            <w:r>
              <w:rPr>
                <w:b/>
                <w:bCs/>
                <w:sz w:val="24"/>
              </w:rPr>
              <w:t>Freezing</w:t>
            </w:r>
          </w:p>
        </w:tc>
      </w:tr>
      <w:tr w:rsidRPr="009722A9" w:rsidR="00B2580A" w:rsidTr="00F81B82" w14:paraId="061E59EB" w14:textId="77777777">
        <w:tc>
          <w:tcPr>
            <w:tcW w:w="1001" w:type="pct"/>
            <w:vAlign w:val="center"/>
          </w:tcPr>
          <w:p w:rsidRPr="009722A9" w:rsidR="00B2580A" w:rsidP="00F81B82" w:rsidRDefault="00B2580A" w14:paraId="14478C2A" w14:textId="77777777">
            <w:pPr>
              <w:jc w:val="center"/>
              <w:rPr>
                <w:rFonts w:cs="Arial"/>
                <w:b/>
                <w:bCs/>
                <w:lang w:val="en-US"/>
              </w:rPr>
            </w:pPr>
            <w:r w:rsidRPr="009722A9">
              <w:rPr>
                <w:rFonts w:cs="Arial"/>
                <w:b/>
                <w:bCs/>
                <w:lang w:val="en-US"/>
              </w:rPr>
              <w:t>Equipment</w:t>
            </w:r>
          </w:p>
        </w:tc>
        <w:tc>
          <w:tcPr>
            <w:tcW w:w="1030" w:type="pct"/>
            <w:vAlign w:val="center"/>
          </w:tcPr>
          <w:p w:rsidRPr="009722A9" w:rsidR="00B2580A" w:rsidP="00F81B82" w:rsidRDefault="00B2580A" w14:paraId="17D8DA49" w14:textId="77777777">
            <w:pPr>
              <w:jc w:val="center"/>
              <w:rPr>
                <w:rFonts w:cs="Arial"/>
                <w:b/>
                <w:bCs/>
                <w:lang w:val="en-US"/>
              </w:rPr>
            </w:pPr>
            <w:r w:rsidRPr="009722A9">
              <w:rPr>
                <w:rFonts w:cs="Arial"/>
                <w:b/>
                <w:bCs/>
                <w:lang w:val="en-US"/>
              </w:rPr>
              <w:t>Information</w:t>
            </w:r>
          </w:p>
        </w:tc>
        <w:tc>
          <w:tcPr>
            <w:tcW w:w="617" w:type="pct"/>
            <w:vAlign w:val="center"/>
          </w:tcPr>
          <w:p w:rsidRPr="009722A9" w:rsidR="00B2580A" w:rsidP="00F81B82" w:rsidRDefault="00B2580A" w14:paraId="753AF0BE" w14:textId="77777777">
            <w:pPr>
              <w:jc w:val="center"/>
              <w:rPr>
                <w:rFonts w:cs="Arial"/>
                <w:b/>
                <w:bCs/>
                <w:lang w:val="en-US"/>
              </w:rPr>
            </w:pPr>
            <w:r w:rsidRPr="009722A9">
              <w:rPr>
                <w:rFonts w:cs="Arial"/>
                <w:b/>
                <w:bCs/>
                <w:lang w:val="en-US"/>
              </w:rPr>
              <w:t>Quantity</w:t>
            </w:r>
          </w:p>
        </w:tc>
        <w:tc>
          <w:tcPr>
            <w:tcW w:w="1026" w:type="pct"/>
            <w:vAlign w:val="center"/>
          </w:tcPr>
          <w:p w:rsidRPr="009722A9" w:rsidR="00B2580A" w:rsidP="00F81B82" w:rsidRDefault="00B2580A" w14:paraId="71329B23" w14:textId="77777777">
            <w:pPr>
              <w:jc w:val="center"/>
              <w:rPr>
                <w:rFonts w:cs="Arial"/>
                <w:b/>
                <w:bCs/>
                <w:lang w:val="en-US"/>
              </w:rPr>
            </w:pPr>
            <w:r w:rsidRPr="00A1270E">
              <w:rPr>
                <w:rFonts w:cs="Arial"/>
                <w:b/>
                <w:bCs/>
                <w:lang w:val="en-US"/>
              </w:rPr>
              <w:t>Size (WxDxH)</w:t>
            </w:r>
            <w:r>
              <w:rPr>
                <w:rFonts w:cs="Arial"/>
                <w:b/>
                <w:bCs/>
                <w:lang w:val="en-US"/>
              </w:rPr>
              <w:t xml:space="preserve"> [m]</w:t>
            </w:r>
          </w:p>
        </w:tc>
        <w:tc>
          <w:tcPr>
            <w:tcW w:w="1326" w:type="pct"/>
            <w:vAlign w:val="center"/>
          </w:tcPr>
          <w:p w:rsidRPr="009722A9" w:rsidR="00B2580A" w:rsidP="00F81B82" w:rsidRDefault="00B2580A" w14:paraId="3D768021" w14:textId="77777777">
            <w:pPr>
              <w:jc w:val="center"/>
              <w:rPr>
                <w:rFonts w:cs="Arial"/>
                <w:b/>
                <w:bCs/>
                <w:lang w:val="en-US"/>
              </w:rPr>
            </w:pPr>
            <w:r w:rsidRPr="009722A9">
              <w:rPr>
                <w:rFonts w:cs="Arial"/>
                <w:b/>
                <w:bCs/>
                <w:lang w:val="en-US"/>
              </w:rPr>
              <w:t>Photo</w:t>
            </w:r>
          </w:p>
        </w:tc>
      </w:tr>
      <w:tr w:rsidR="00B2580A" w:rsidTr="00F81B82" w14:paraId="1AC8ACEF" w14:textId="77777777">
        <w:tc>
          <w:tcPr>
            <w:tcW w:w="1001" w:type="pct"/>
          </w:tcPr>
          <w:p w:rsidR="00B2580A" w:rsidP="00F81B82" w:rsidRDefault="00B2580A" w14:paraId="556C3D60" w14:textId="77777777">
            <w:pPr>
              <w:rPr>
                <w:rFonts w:cs="Arial"/>
                <w:color w:val="212529"/>
                <w:lang w:val="en-US"/>
              </w:rPr>
            </w:pPr>
            <w:r w:rsidRPr="004D0007">
              <w:rPr>
                <w:rFonts w:cs="Arial"/>
                <w:color w:val="212529"/>
                <w:lang w:val="en-US"/>
              </w:rPr>
              <w:t>Sterilization Autoclave GSS-L 6710 EC1</w:t>
            </w:r>
          </w:p>
        </w:tc>
        <w:tc>
          <w:tcPr>
            <w:tcW w:w="1030" w:type="pct"/>
          </w:tcPr>
          <w:p w:rsidR="00B2580A" w:rsidP="00F81B82" w:rsidRDefault="00B2580A" w14:paraId="347B5DC6" w14:textId="77777777">
            <w:pPr>
              <w:rPr>
                <w:rFonts w:cs="Arial"/>
                <w:color w:val="212529"/>
                <w:lang w:val="en-US"/>
              </w:rPr>
            </w:pPr>
            <w:r w:rsidRPr="008E72FB">
              <w:rPr>
                <w:rFonts w:cs="Arial"/>
                <w:color w:val="212529"/>
                <w:lang w:val="en-US"/>
              </w:rPr>
              <w:t>Steam Sterilizer</w:t>
            </w:r>
          </w:p>
        </w:tc>
        <w:tc>
          <w:tcPr>
            <w:tcW w:w="617" w:type="pct"/>
          </w:tcPr>
          <w:p w:rsidRPr="008E72FB" w:rsidR="00B2580A" w:rsidP="00F81B82" w:rsidRDefault="00B2580A" w14:paraId="7BC93CDC" w14:textId="77777777">
            <w:pPr>
              <w:jc w:val="center"/>
              <w:rPr>
                <w:rFonts w:cs="Arial"/>
                <w:color w:val="212529"/>
                <w:lang w:val="en-US"/>
              </w:rPr>
            </w:pPr>
            <w:r w:rsidRPr="008E72FB">
              <w:rPr>
                <w:rFonts w:cs="Arial"/>
                <w:color w:val="212529"/>
                <w:lang w:val="en-US"/>
              </w:rPr>
              <w:t>1</w:t>
            </w:r>
          </w:p>
        </w:tc>
        <w:tc>
          <w:tcPr>
            <w:tcW w:w="1026" w:type="pct"/>
          </w:tcPr>
          <w:p w:rsidR="00B2580A" w:rsidP="00F81B82" w:rsidRDefault="00B2580A" w14:paraId="7230AC25" w14:textId="77777777">
            <w:pPr>
              <w:rPr>
                <w:rFonts w:cs="Arial"/>
                <w:lang w:val="en-US"/>
              </w:rPr>
            </w:pPr>
            <w:r>
              <w:rPr>
                <w:rFonts w:cs="Arial"/>
                <w:lang w:val="en-US"/>
              </w:rPr>
              <w:t>0.66x1.00x0.70</w:t>
            </w:r>
          </w:p>
        </w:tc>
        <w:tc>
          <w:tcPr>
            <w:tcW w:w="1326" w:type="pct"/>
          </w:tcPr>
          <w:p w:rsidR="00B2580A" w:rsidP="00F81B82" w:rsidRDefault="00B2580A" w14:paraId="5048FAC1" w14:textId="77777777">
            <w:pPr>
              <w:jc w:val="center"/>
            </w:pPr>
            <w:r>
              <w:rPr>
                <w:noProof/>
              </w:rPr>
              <w:drawing>
                <wp:inline distT="0" distB="0" distL="0" distR="0" wp14:anchorId="1AB8070E" wp14:editId="20F35637">
                  <wp:extent cx="1440000" cy="1440000"/>
                  <wp:effectExtent l="0" t="0" r="0" b="8255"/>
                  <wp:docPr id="184452635" name="Grafik 184452635" descr=" Sterilization Autoclave GSS-L 6710 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Sterilization Autoclave GSS-L 6710 EC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rsidRPr="00575C9E" w:rsidR="00B2580A" w:rsidP="00B2580A" w:rsidRDefault="00B2580A" w14:paraId="1F9F191B" w14:textId="77777777">
      <w:pPr>
        <w:rPr>
          <w:lang w:val="en-GB"/>
        </w:rPr>
      </w:pPr>
    </w:p>
    <w:p w:rsidRPr="0027210F" w:rsidR="00AE32AB" w:rsidP="00AE32AB" w:rsidRDefault="00AE32AB" w14:paraId="1EC8200A" w14:textId="31E75DFD">
      <w:pPr>
        <w:rPr>
          <w:lang w:val="en-GB"/>
        </w:rPr>
      </w:pPr>
    </w:p>
    <w:p w:rsidRPr="0027210F" w:rsidR="00AE32AB" w:rsidP="00AE32AB" w:rsidRDefault="00AE32AB" w14:paraId="44A15986" w14:textId="77777777">
      <w:pPr>
        <w:rPr>
          <w:lang w:val="en-GB"/>
        </w:rPr>
      </w:pPr>
    </w:p>
    <w:p w:rsidRPr="0027210F" w:rsidR="002F0A32" w:rsidP="001347B2" w:rsidRDefault="002F0A32" w14:paraId="764DECEF" w14:textId="2C8FE4CF">
      <w:pPr>
        <w:pStyle w:val="berschrift1"/>
        <w:rPr>
          <w:lang w:val="en-GB"/>
        </w:rPr>
      </w:pPr>
      <w:bookmarkStart w:name="_Toc94787048" w:id="75"/>
      <w:bookmarkStart w:name="_Toc95410089" w:id="76"/>
      <w:bookmarkStart w:name="_Toc95410286" w:id="77"/>
      <w:r w:rsidRPr="0027210F">
        <w:rPr>
          <w:lang w:val="en-GB"/>
        </w:rPr>
        <w:lastRenderedPageBreak/>
        <w:t>Media and Buffer preparation</w:t>
      </w:r>
      <w:bookmarkEnd w:id="75"/>
      <w:bookmarkEnd w:id="76"/>
      <w:bookmarkEnd w:id="77"/>
    </w:p>
    <w:p w:rsidR="751FDA9F" w:rsidP="751FDA9F" w:rsidRDefault="751FDA9F" w14:paraId="402C8D90" w14:textId="273CA792">
      <w:pPr>
        <w:rPr>
          <w:lang w:val="en-GB"/>
        </w:rPr>
      </w:pPr>
      <w:r w:rsidRPr="751FDA9F">
        <w:rPr>
          <w:lang w:val="en-GB"/>
        </w:rPr>
        <w:t>Activities involving media preparation are carried out in separate rooms by operators who are outfitted with appropriate protective equipment. Because of the high particle concentration of this combination of dry media and buffer component, rooms are classified as hygienic zone D and are found on the ground floor. In this study case four products A, B, C, and D with the amount of 19, 17, 28 and 9, respectively were taken into account. The medium preparation consists of 1000 L tank and 2000L tank and is 37 m2. For the buffer preparation room there are it several tanks, in particular 50L, 100L, 500L, 1000L, 1500L, 2000L, 3000L in the area of 192 m2. The buffer cold storage room consists of 124 m2(see Table: Size and Function of Media and Buffer Systems in Appendix).</w:t>
      </w:r>
    </w:p>
    <w:p w:rsidR="00AE32AB" w:rsidP="008E7586" w:rsidRDefault="008E7586" w14:paraId="2749A39B" w14:textId="27DE5BDA">
      <w:pPr>
        <w:pStyle w:val="berschrift2"/>
      </w:pPr>
      <w:bookmarkStart w:name="_Toc94787049" w:id="78"/>
      <w:bookmarkStart w:name="_Toc95410090" w:id="79"/>
      <w:bookmarkStart w:name="_Toc95410287" w:id="80"/>
      <w:r>
        <w:t>Buffer estimation per batch</w:t>
      </w:r>
      <w:bookmarkEnd w:id="78"/>
      <w:bookmarkEnd w:id="79"/>
      <w:bookmarkEnd w:id="80"/>
    </w:p>
    <w:p w:rsidRPr="00783D81" w:rsidR="008E7586" w:rsidP="4B2B6C52" w:rsidRDefault="4B2B6C52" w14:paraId="7BFFC571" w14:textId="5F7E23F4">
      <w:pPr>
        <w:rPr>
          <w:lang w:val="en-US"/>
        </w:rPr>
      </w:pPr>
      <w:r w:rsidRPr="4B2B6C52">
        <w:rPr>
          <w:rFonts w:eastAsia="Arial" w:cs="Arial"/>
          <w:szCs w:val="22"/>
          <w:lang w:val="en-GB"/>
        </w:rPr>
        <w:t xml:space="preserve">During this process, 72 batches per year were carried out for the four different products (A, B, C, D) which makes about 2 batches per week. Due to safety reasons and uncomplicated usage, the inline dilution system was used, except for the buffers D5, D13 and D18. </w:t>
      </w:r>
    </w:p>
    <w:p w:rsidRPr="00783D81" w:rsidR="008E7586" w:rsidP="0025618B" w:rsidRDefault="4B2B6C52" w14:paraId="4FD0E785" w14:textId="36F3B4C0">
      <w:pPr>
        <w:rPr>
          <w:lang w:val="en-US"/>
        </w:rPr>
      </w:pPr>
      <w:r w:rsidRPr="4B2B6C52">
        <w:rPr>
          <w:rFonts w:eastAsia="Arial"/>
          <w:lang w:val="en-GB"/>
        </w:rPr>
        <w:t xml:space="preserve">Inline dilution is a process of transferring buffer concentrate, through an aseptic transport system, and diluting it with water directly at the site of use. As a result of using this technique, the efficiency and flexibility are exceeded. It enables to lower facility’s footprint, as well as reduced utilities and equipment costs in the long run. One of the biggest disadvantages is the insurance of the quality of mixed buffer, due to physical difficulties with controlling it. </w:t>
      </w:r>
      <w:r w:rsidRPr="4B2B6C52">
        <w:rPr>
          <w:rFonts w:ascii="Calibri" w:hAnsi="Calibri" w:eastAsia="Calibri" w:cs="Calibri"/>
          <w:highlight w:val="yellow"/>
          <w:lang w:val="en-GB"/>
        </w:rPr>
        <w:t>(</w:t>
      </w:r>
      <w:r w:rsidRPr="4B2B6C52">
        <w:rPr>
          <w:rFonts w:ascii="Calibri" w:hAnsi="Calibri" w:eastAsia="Calibri" w:cs="Calibri"/>
          <w:i/>
          <w:iCs/>
          <w:highlight w:val="yellow"/>
          <w:lang w:val="en-GB"/>
        </w:rPr>
        <w:t>Ispe.Org</w:t>
      </w:r>
      <w:r w:rsidRPr="4B2B6C52">
        <w:rPr>
          <w:rFonts w:ascii="Calibri" w:hAnsi="Calibri" w:eastAsia="Calibri" w:cs="Calibri"/>
          <w:highlight w:val="yellow"/>
          <w:lang w:val="en-GB"/>
        </w:rPr>
        <w:t>, 2019)</w:t>
      </w:r>
    </w:p>
    <w:p w:rsidRPr="00783D81" w:rsidR="008E7586" w:rsidP="4B2B6C52" w:rsidRDefault="4B2B6C52" w14:paraId="153D2843" w14:textId="3B3F8395">
      <w:pPr>
        <w:rPr>
          <w:lang w:val="en-US"/>
        </w:rPr>
      </w:pPr>
      <w:r w:rsidRPr="4B2B6C52">
        <w:rPr>
          <w:rFonts w:eastAsia="Arial" w:cs="Arial"/>
          <w:szCs w:val="22"/>
          <w:highlight w:val="red"/>
          <w:lang w:val="en-GB"/>
        </w:rPr>
        <w:t>Beschriftung:</w:t>
      </w:r>
      <w:r w:rsidRPr="4B2B6C52">
        <w:rPr>
          <w:rFonts w:eastAsia="Arial" w:cs="Arial"/>
          <w:szCs w:val="22"/>
          <w:lang w:val="en-GB"/>
        </w:rPr>
        <w:t xml:space="preserve"> Calculations of the required volumes of the different buffers per batch.</w:t>
      </w:r>
    </w:p>
    <w:tbl>
      <w:tblPr>
        <w:tblStyle w:val="Tabellenraster"/>
        <w:tblW w:w="0" w:type="auto"/>
        <w:tblLayout w:type="fixed"/>
        <w:tblLook w:val="04A0" w:firstRow="1" w:lastRow="0" w:firstColumn="1" w:lastColumn="0" w:noHBand="0" w:noVBand="1"/>
      </w:tblPr>
      <w:tblGrid>
        <w:gridCol w:w="1125"/>
        <w:gridCol w:w="3405"/>
        <w:gridCol w:w="705"/>
        <w:gridCol w:w="1290"/>
        <w:gridCol w:w="1470"/>
        <w:gridCol w:w="1035"/>
      </w:tblGrid>
      <w:tr w:rsidR="4B2B6C52" w:rsidTr="4B2B6C52" w14:paraId="0F31140A" w14:textId="77777777">
        <w:tc>
          <w:tcPr>
            <w:tcW w:w="1125" w:type="dxa"/>
            <w:tcBorders>
              <w:top w:val="single" w:color="auto" w:sz="8" w:space="0"/>
              <w:left w:val="single" w:color="auto" w:sz="8" w:space="0"/>
              <w:bottom w:val="single" w:color="auto" w:sz="8" w:space="0"/>
              <w:right w:val="single" w:color="auto" w:sz="8" w:space="0"/>
            </w:tcBorders>
          </w:tcPr>
          <w:p w:rsidR="4B2B6C52" w:rsidP="4B2B6C52" w:rsidRDefault="4B2B6C52" w14:paraId="198CE8FC" w14:textId="03184F74">
            <w:pPr>
              <w:spacing w:line="276" w:lineRule="auto"/>
            </w:pPr>
            <w:r w:rsidRPr="4B2B6C52">
              <w:rPr>
                <w:rFonts w:eastAsia="Arial" w:cs="Arial"/>
                <w:b/>
                <w:bCs/>
                <w:szCs w:val="22"/>
                <w:lang w:val="en-GB"/>
              </w:rPr>
              <w:t>Number</w:t>
            </w:r>
          </w:p>
        </w:tc>
        <w:tc>
          <w:tcPr>
            <w:tcW w:w="3405" w:type="dxa"/>
            <w:tcBorders>
              <w:top w:val="single" w:color="auto" w:sz="8" w:space="0"/>
              <w:left w:val="single" w:color="auto" w:sz="8" w:space="0"/>
              <w:bottom w:val="single" w:color="auto" w:sz="8" w:space="0"/>
              <w:right w:val="single" w:color="auto" w:sz="8" w:space="0"/>
            </w:tcBorders>
          </w:tcPr>
          <w:p w:rsidR="4B2B6C52" w:rsidP="4B2B6C52" w:rsidRDefault="4B2B6C52" w14:paraId="1C3DACE2" w14:textId="64C340ED">
            <w:pPr>
              <w:spacing w:line="276" w:lineRule="auto"/>
            </w:pPr>
            <w:r w:rsidRPr="4B2B6C52">
              <w:rPr>
                <w:rFonts w:eastAsia="Arial" w:cs="Arial"/>
                <w:b/>
                <w:bCs/>
                <w:szCs w:val="22"/>
                <w:lang w:val="en-GB"/>
              </w:rPr>
              <w:t>Buffer</w:t>
            </w:r>
          </w:p>
        </w:tc>
        <w:tc>
          <w:tcPr>
            <w:tcW w:w="705" w:type="dxa"/>
            <w:tcBorders>
              <w:top w:val="single" w:color="auto" w:sz="8" w:space="0"/>
              <w:left w:val="single" w:color="auto" w:sz="8" w:space="0"/>
              <w:bottom w:val="single" w:color="auto" w:sz="8" w:space="0"/>
              <w:right w:val="single" w:color="auto" w:sz="8" w:space="0"/>
            </w:tcBorders>
          </w:tcPr>
          <w:p w:rsidR="4B2B6C52" w:rsidP="4B2B6C52" w:rsidRDefault="4B2B6C52" w14:paraId="0B4659A7" w14:textId="68E9A62B">
            <w:pPr>
              <w:spacing w:line="276" w:lineRule="auto"/>
            </w:pPr>
            <w:r w:rsidRPr="4B2B6C52">
              <w:rPr>
                <w:rFonts w:eastAsia="Arial" w:cs="Arial"/>
                <w:b/>
                <w:bCs/>
                <w:szCs w:val="22"/>
                <w:lang w:val="en-GB"/>
              </w:rPr>
              <w:t>Volume per batch [L]</w:t>
            </w:r>
          </w:p>
        </w:tc>
        <w:tc>
          <w:tcPr>
            <w:tcW w:w="129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57546CE5" w14:textId="018D5429">
            <w:pPr>
              <w:spacing w:line="276" w:lineRule="auto"/>
              <w:rPr>
                <w:lang w:val="en-US"/>
              </w:rPr>
            </w:pPr>
            <w:r w:rsidRPr="4B2B6C52">
              <w:rPr>
                <w:rFonts w:eastAsia="Arial" w:cs="Arial"/>
                <w:b/>
                <w:bCs/>
                <w:szCs w:val="22"/>
                <w:lang w:val="en-GB"/>
              </w:rPr>
              <w:t>Volume per two batch (one week) [L]</w:t>
            </w:r>
          </w:p>
        </w:tc>
        <w:tc>
          <w:tcPr>
            <w:tcW w:w="147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5C88FF35" w14:textId="2203D1B8">
            <w:pPr>
              <w:spacing w:line="276" w:lineRule="auto"/>
              <w:rPr>
                <w:lang w:val="en-US"/>
              </w:rPr>
            </w:pPr>
            <w:r w:rsidRPr="4B2B6C52">
              <w:rPr>
                <w:rFonts w:eastAsia="Arial" w:cs="Arial"/>
                <w:b/>
                <w:bCs/>
                <w:szCs w:val="22"/>
                <w:lang w:val="en-GB"/>
              </w:rPr>
              <w:t>Volume concentrate per week [L]</w:t>
            </w:r>
          </w:p>
        </w:tc>
        <w:tc>
          <w:tcPr>
            <w:tcW w:w="1035" w:type="dxa"/>
            <w:tcBorders>
              <w:top w:val="single" w:color="auto" w:sz="8" w:space="0"/>
              <w:left w:val="single" w:color="auto" w:sz="8" w:space="0"/>
              <w:bottom w:val="single" w:color="auto" w:sz="8" w:space="0"/>
              <w:right w:val="single" w:color="auto" w:sz="8" w:space="0"/>
            </w:tcBorders>
          </w:tcPr>
          <w:p w:rsidR="4B2B6C52" w:rsidP="4B2B6C52" w:rsidRDefault="4B2B6C52" w14:paraId="5740695D" w14:textId="64F53124">
            <w:pPr>
              <w:spacing w:line="276" w:lineRule="auto"/>
            </w:pPr>
            <w:r w:rsidRPr="4B2B6C52">
              <w:rPr>
                <w:rFonts w:eastAsia="Arial" w:cs="Arial"/>
                <w:b/>
                <w:bCs/>
                <w:szCs w:val="22"/>
                <w:lang w:val="en-GB"/>
              </w:rPr>
              <w:t xml:space="preserve">Storage </w:t>
            </w:r>
          </w:p>
        </w:tc>
      </w:tr>
      <w:tr w:rsidR="4B2B6C52" w:rsidTr="4B2B6C52" w14:paraId="34D2B202"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3C2198C0" w14:textId="2F606134">
            <w:r w:rsidRPr="4B2B6C52">
              <w:rPr>
                <w:rFonts w:eastAsia="Arial" w:cs="Arial"/>
                <w:sz w:val="20"/>
                <w:lang w:val="en-GB"/>
              </w:rPr>
              <w:t>D1</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5507B630" w14:textId="4A0AE6BF">
            <w:r w:rsidRPr="4B2B6C52">
              <w:rPr>
                <w:rFonts w:eastAsia="Arial" w:cs="Arial"/>
                <w:sz w:val="20"/>
                <w:lang w:val="en-GB"/>
              </w:rPr>
              <w:t>Wash 1 Buffer Chroma 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37606D7E" w14:textId="7C297D18">
            <w:r w:rsidRPr="4B2B6C52">
              <w:rPr>
                <w:rFonts w:eastAsia="Arial" w:cs="Arial"/>
                <w:sz w:val="20"/>
                <w:lang w:val="en-GB"/>
              </w:rPr>
              <w:t>6776</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073A2E5" w14:textId="545B9DBC">
            <w:r w:rsidRPr="4B2B6C52">
              <w:rPr>
                <w:rFonts w:eastAsia="Arial" w:cs="Arial"/>
                <w:sz w:val="20"/>
                <w:lang w:val="en-GB"/>
              </w:rPr>
              <w:t>1355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28868E16" w14:textId="4F067F2E">
            <w:r w:rsidRPr="4B2B6C52">
              <w:rPr>
                <w:rFonts w:eastAsia="Arial" w:cs="Arial"/>
                <w:sz w:val="20"/>
                <w:lang w:val="en-GB"/>
              </w:rPr>
              <w:t>2711</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6CBC9540" w14:textId="642EB14B">
            <w:r w:rsidRPr="4B2B6C52">
              <w:rPr>
                <w:rFonts w:eastAsia="Arial" w:cs="Arial"/>
                <w:sz w:val="20"/>
                <w:lang w:val="en-GB"/>
              </w:rPr>
              <w:t>3000</w:t>
            </w:r>
          </w:p>
        </w:tc>
      </w:tr>
      <w:tr w:rsidR="4B2B6C52" w:rsidTr="4B2B6C52" w14:paraId="3CEAC90E"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1DDB861E" w14:textId="5E0DD636">
            <w:r w:rsidRPr="4B2B6C52">
              <w:rPr>
                <w:rFonts w:eastAsia="Arial" w:cs="Arial"/>
                <w:sz w:val="20"/>
                <w:lang w:val="en-GB"/>
              </w:rPr>
              <w:t>D2</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1936FD8" w14:textId="25F1DA7B">
            <w:r w:rsidRPr="4B2B6C52">
              <w:rPr>
                <w:rFonts w:eastAsia="Arial" w:cs="Arial"/>
                <w:sz w:val="20"/>
                <w:lang w:val="en-GB"/>
              </w:rPr>
              <w:t>Wash 2 Buffer Chroma 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19B972F3" w14:textId="05FCA9F9">
            <w:r w:rsidRPr="4B2B6C52">
              <w:rPr>
                <w:rFonts w:eastAsia="Arial" w:cs="Arial"/>
                <w:sz w:val="20"/>
                <w:lang w:val="en-GB"/>
              </w:rPr>
              <w:t>3080</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578A625D" w14:textId="6A3484B6">
            <w:r w:rsidRPr="4B2B6C52">
              <w:rPr>
                <w:rFonts w:eastAsia="Arial" w:cs="Arial"/>
                <w:sz w:val="20"/>
                <w:lang w:val="en-GB"/>
              </w:rPr>
              <w:t>6160</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2BA9372B" w14:textId="5F34F40E">
            <w:r w:rsidRPr="4B2B6C52">
              <w:rPr>
                <w:rFonts w:eastAsia="Arial" w:cs="Arial"/>
                <w:sz w:val="20"/>
                <w:lang w:val="en-GB"/>
              </w:rPr>
              <w:t>123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3ABA04CA" w14:textId="6446E579">
            <w:r w:rsidRPr="4B2B6C52">
              <w:rPr>
                <w:rFonts w:eastAsia="Arial" w:cs="Arial"/>
                <w:sz w:val="20"/>
                <w:lang w:val="en-GB"/>
              </w:rPr>
              <w:t>1500</w:t>
            </w:r>
          </w:p>
        </w:tc>
      </w:tr>
      <w:tr w:rsidR="4B2B6C52" w:rsidTr="4B2B6C52" w14:paraId="32DE0C76"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3B68A408" w14:textId="74DE58DD">
            <w:r w:rsidRPr="4B2B6C52">
              <w:rPr>
                <w:rFonts w:eastAsia="Arial" w:cs="Arial"/>
                <w:sz w:val="20"/>
                <w:lang w:val="en-GB"/>
              </w:rPr>
              <w:t>D3</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3AC3D059" w14:textId="0E792FD9">
            <w:r w:rsidRPr="4B2B6C52">
              <w:rPr>
                <w:rFonts w:eastAsia="Arial" w:cs="Arial"/>
                <w:sz w:val="20"/>
                <w:lang w:val="en-GB"/>
              </w:rPr>
              <w:t>Wash 3 Buffer Chroma 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0D4FFFD5" w14:textId="609353E8">
            <w:r w:rsidRPr="4B2B6C52">
              <w:rPr>
                <w:rFonts w:eastAsia="Arial" w:cs="Arial"/>
                <w:sz w:val="20"/>
                <w:lang w:val="en-GB"/>
              </w:rPr>
              <w:t>3080</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459BDC7D" w14:textId="460E7A32">
            <w:r w:rsidRPr="4B2B6C52">
              <w:rPr>
                <w:rFonts w:eastAsia="Arial" w:cs="Arial"/>
                <w:sz w:val="20"/>
                <w:lang w:val="en-GB"/>
              </w:rPr>
              <w:t>6160</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3A1FE8F8" w14:textId="5CBC7B5E">
            <w:r w:rsidRPr="4B2B6C52">
              <w:rPr>
                <w:rFonts w:eastAsia="Arial" w:cs="Arial"/>
                <w:sz w:val="20"/>
                <w:lang w:val="en-GB"/>
              </w:rPr>
              <w:t>123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5C28414C" w14:textId="1D2899B8">
            <w:r w:rsidRPr="4B2B6C52">
              <w:rPr>
                <w:rFonts w:eastAsia="Arial" w:cs="Arial"/>
                <w:sz w:val="20"/>
                <w:lang w:val="en-GB"/>
              </w:rPr>
              <w:t>1500</w:t>
            </w:r>
          </w:p>
        </w:tc>
      </w:tr>
      <w:tr w:rsidR="4B2B6C52" w:rsidTr="4B2B6C52" w14:paraId="17583933"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26464A94" w14:textId="628C5D38">
            <w:r w:rsidRPr="4B2B6C52">
              <w:rPr>
                <w:rFonts w:eastAsia="Arial" w:cs="Arial"/>
                <w:sz w:val="20"/>
                <w:lang w:val="en-GB"/>
              </w:rPr>
              <w:t>D4</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3922F81F" w14:textId="5567B5A0">
            <w:r w:rsidRPr="4B2B6C52">
              <w:rPr>
                <w:rFonts w:eastAsia="Arial" w:cs="Arial"/>
                <w:sz w:val="20"/>
                <w:lang w:val="en-GB"/>
              </w:rPr>
              <w:t>Elution Buffer Chroma 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58BE2AFF" w14:textId="0E8C9E10">
            <w:r w:rsidRPr="4B2B6C52">
              <w:rPr>
                <w:rFonts w:eastAsia="Arial" w:cs="Arial"/>
                <w:sz w:val="20"/>
                <w:lang w:val="en-GB"/>
              </w:rPr>
              <w:t>4312</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51CD67F" w14:textId="52D301B7">
            <w:r w:rsidRPr="4B2B6C52">
              <w:rPr>
                <w:rFonts w:eastAsia="Arial" w:cs="Arial"/>
                <w:sz w:val="20"/>
                <w:lang w:val="en-GB"/>
              </w:rPr>
              <w:t>8624</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48C6A8C4" w14:textId="56BEB444">
            <w:r w:rsidRPr="4B2B6C52">
              <w:rPr>
                <w:rFonts w:eastAsia="Arial" w:cs="Arial"/>
                <w:sz w:val="20"/>
                <w:lang w:val="en-GB"/>
              </w:rPr>
              <w:t>1725</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0D724971" w14:textId="3E9E880C">
            <w:r w:rsidRPr="4B2B6C52">
              <w:rPr>
                <w:rFonts w:eastAsia="Arial" w:cs="Arial"/>
                <w:sz w:val="20"/>
                <w:lang w:val="en-GB"/>
              </w:rPr>
              <w:t>2000</w:t>
            </w:r>
          </w:p>
        </w:tc>
      </w:tr>
      <w:tr w:rsidR="4B2B6C52" w:rsidTr="4B2B6C52" w14:paraId="570108E5"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58AB423A" w14:textId="0D40D905">
            <w:r w:rsidRPr="4B2B6C52">
              <w:rPr>
                <w:rFonts w:eastAsia="Arial" w:cs="Arial"/>
                <w:sz w:val="20"/>
                <w:lang w:val="en-GB"/>
              </w:rPr>
              <w:t>D5</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D101558" w14:textId="5E101045">
            <w:r w:rsidRPr="4B2B6C52">
              <w:rPr>
                <w:rFonts w:eastAsia="Arial" w:cs="Arial"/>
                <w:sz w:val="20"/>
                <w:lang w:val="en-GB"/>
              </w:rPr>
              <w:t>NaOH 1M</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70F7AB44" w14:textId="1E8FDF61">
            <w:r w:rsidRPr="4B2B6C52">
              <w:rPr>
                <w:rFonts w:eastAsia="Arial" w:cs="Arial"/>
                <w:sz w:val="20"/>
                <w:lang w:val="en-GB"/>
              </w:rPr>
              <w:t>960</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D7665B9" w14:textId="25BD3E33">
            <w:r w:rsidRPr="4B2B6C52">
              <w:rPr>
                <w:rFonts w:eastAsia="Arial" w:cs="Arial"/>
                <w:sz w:val="20"/>
                <w:lang w:val="en-GB"/>
              </w:rPr>
              <w:t>1920</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63A25B6E" w14:textId="2F9D0560">
            <w:r w:rsidRPr="4B2B6C52">
              <w:rPr>
                <w:rFonts w:eastAsia="Arial" w:cs="Arial"/>
                <w:sz w:val="20"/>
                <w:lang w:val="en-GB"/>
              </w:rPr>
              <w:t>-</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0792E181" w14:textId="6DEC83DF">
            <w:r w:rsidRPr="4B2B6C52">
              <w:rPr>
                <w:rFonts w:eastAsia="Arial" w:cs="Arial"/>
                <w:sz w:val="20"/>
                <w:lang w:val="en-GB"/>
              </w:rPr>
              <w:t>2000</w:t>
            </w:r>
          </w:p>
        </w:tc>
      </w:tr>
      <w:tr w:rsidR="4B2B6C52" w:rsidTr="4B2B6C52" w14:paraId="77223F6F"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3D77E151" w14:textId="24EA9C7A">
            <w:r w:rsidRPr="4B2B6C52">
              <w:rPr>
                <w:rFonts w:eastAsia="Arial" w:cs="Arial"/>
                <w:sz w:val="20"/>
                <w:lang w:val="en-GB"/>
              </w:rPr>
              <w:t>D6</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1130F337" w14:textId="25306BA3">
            <w:r w:rsidRPr="4B2B6C52">
              <w:rPr>
                <w:rFonts w:eastAsia="Arial" w:cs="Arial"/>
                <w:sz w:val="20"/>
                <w:lang w:val="en-GB"/>
              </w:rPr>
              <w:t>Regeneration Buffer Chroma I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65A19E09" w14:textId="5AF07332">
            <w:r w:rsidRPr="4B2B6C52">
              <w:rPr>
                <w:rFonts w:eastAsia="Arial" w:cs="Arial"/>
                <w:sz w:val="20"/>
                <w:lang w:val="en-GB"/>
              </w:rPr>
              <w:t>2304</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5CEA1001" w14:textId="515325C3">
            <w:r w:rsidRPr="4B2B6C52">
              <w:rPr>
                <w:rFonts w:eastAsia="Arial" w:cs="Arial"/>
                <w:sz w:val="20"/>
                <w:lang w:val="en-GB"/>
              </w:rPr>
              <w:t>4608</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60E487B6" w14:textId="4F96A1A0">
            <w:r w:rsidRPr="4B2B6C52">
              <w:rPr>
                <w:rFonts w:eastAsia="Arial" w:cs="Arial"/>
                <w:sz w:val="20"/>
                <w:lang w:val="en-GB"/>
              </w:rPr>
              <w:t>92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406C0F1D" w14:textId="1FB1768A">
            <w:r w:rsidRPr="4B2B6C52">
              <w:rPr>
                <w:rFonts w:eastAsia="Arial" w:cs="Arial"/>
                <w:sz w:val="20"/>
                <w:lang w:val="en-GB"/>
              </w:rPr>
              <w:t>1000</w:t>
            </w:r>
          </w:p>
        </w:tc>
      </w:tr>
      <w:tr w:rsidR="4B2B6C52" w:rsidTr="4B2B6C52" w14:paraId="132FE066"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60D86E1A" w14:textId="5438B343">
            <w:r w:rsidRPr="4B2B6C52">
              <w:rPr>
                <w:rFonts w:eastAsia="Arial" w:cs="Arial"/>
                <w:sz w:val="20"/>
                <w:lang w:val="en-GB"/>
              </w:rPr>
              <w:t>D7</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506C3D30" w14:textId="5A4D6742">
            <w:r w:rsidRPr="4B2B6C52">
              <w:rPr>
                <w:rFonts w:eastAsia="Arial" w:cs="Arial"/>
                <w:sz w:val="20"/>
                <w:lang w:val="en-GB"/>
              </w:rPr>
              <w:t>Equilibration Buffer Chroma I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4CA14E8B" w14:textId="2675A092">
            <w:r w:rsidRPr="4B2B6C52">
              <w:rPr>
                <w:rFonts w:eastAsia="Arial" w:cs="Arial"/>
                <w:sz w:val="20"/>
                <w:lang w:val="en-GB"/>
              </w:rPr>
              <w:t>3006</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66D84EE5" w14:textId="5F49C1DA">
            <w:r w:rsidRPr="4B2B6C52">
              <w:rPr>
                <w:rFonts w:eastAsia="Arial" w:cs="Arial"/>
                <w:sz w:val="20"/>
                <w:lang w:val="en-GB"/>
              </w:rPr>
              <w:t>601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6A126AA0" w14:textId="618454A0">
            <w:r w:rsidRPr="4B2B6C52">
              <w:rPr>
                <w:rFonts w:eastAsia="Arial" w:cs="Arial"/>
                <w:sz w:val="20"/>
                <w:lang w:val="en-GB"/>
              </w:rPr>
              <w:t>120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0E1E1C8C" w14:textId="3E2BD0F7">
            <w:r w:rsidRPr="4B2B6C52">
              <w:rPr>
                <w:rFonts w:eastAsia="Arial" w:cs="Arial"/>
                <w:sz w:val="20"/>
                <w:lang w:val="en-GB"/>
              </w:rPr>
              <w:t>1500</w:t>
            </w:r>
          </w:p>
        </w:tc>
      </w:tr>
      <w:tr w:rsidR="4B2B6C52" w:rsidTr="4B2B6C52" w14:paraId="0DB91AD4"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6367713C" w14:textId="158C31DE">
            <w:r w:rsidRPr="4B2B6C52">
              <w:rPr>
                <w:rFonts w:eastAsia="Arial" w:cs="Arial"/>
                <w:sz w:val="20"/>
                <w:lang w:val="en-GB"/>
              </w:rPr>
              <w:t>D8</w:t>
            </w:r>
          </w:p>
        </w:tc>
        <w:tc>
          <w:tcPr>
            <w:tcW w:w="3405" w:type="dxa"/>
            <w:tcBorders>
              <w:top w:val="single" w:color="auto" w:sz="8" w:space="0"/>
              <w:left w:val="single" w:color="auto" w:sz="8" w:space="0"/>
              <w:bottom w:val="single" w:color="auto" w:sz="8" w:space="0"/>
              <w:right w:val="single" w:color="auto" w:sz="8" w:space="0"/>
            </w:tcBorders>
          </w:tcPr>
          <w:p w:rsidRPr="00783D81" w:rsidR="4B2B6C52" w:rsidRDefault="4B2B6C52" w14:paraId="2D48169F" w14:textId="1E91701B">
            <w:pPr>
              <w:rPr>
                <w:lang w:val="en-US"/>
              </w:rPr>
            </w:pPr>
            <w:r w:rsidRPr="4B2B6C52">
              <w:rPr>
                <w:rFonts w:eastAsia="Arial" w:cs="Arial"/>
                <w:sz w:val="20"/>
                <w:lang w:val="en-GB"/>
              </w:rPr>
              <w:t>Pre-/ Sanitization Buffer Chroma I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15E014AE" w14:textId="6F083359">
            <w:r w:rsidRPr="4B2B6C52">
              <w:rPr>
                <w:rFonts w:eastAsia="Arial" w:cs="Arial"/>
                <w:sz w:val="20"/>
                <w:lang w:val="en-GB"/>
              </w:rPr>
              <w:t>1816</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7C8E65B3" w14:textId="79079C5B">
            <w:r w:rsidRPr="4B2B6C52">
              <w:rPr>
                <w:rFonts w:eastAsia="Arial" w:cs="Arial"/>
                <w:sz w:val="20"/>
                <w:lang w:val="en-GB"/>
              </w:rPr>
              <w:t>363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1D2EDCB8" w14:textId="2DC3E165">
            <w:r w:rsidRPr="4B2B6C52">
              <w:rPr>
                <w:rFonts w:eastAsia="Arial" w:cs="Arial"/>
                <w:sz w:val="20"/>
                <w:lang w:val="en-GB"/>
              </w:rPr>
              <w:t>726</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47C968EC" w14:textId="40B32C68">
            <w:r w:rsidRPr="4B2B6C52">
              <w:rPr>
                <w:rFonts w:eastAsia="Arial" w:cs="Arial"/>
                <w:sz w:val="20"/>
                <w:lang w:val="en-GB"/>
              </w:rPr>
              <w:t>1000</w:t>
            </w:r>
          </w:p>
        </w:tc>
      </w:tr>
      <w:tr w:rsidR="4B2B6C52" w:rsidTr="4B2B6C52" w14:paraId="7D89D9C6"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00ABBC63" w14:textId="71B56959">
            <w:r w:rsidRPr="4B2B6C52">
              <w:rPr>
                <w:rFonts w:eastAsia="Arial" w:cs="Arial"/>
                <w:sz w:val="20"/>
                <w:lang w:val="en-GB"/>
              </w:rPr>
              <w:lastRenderedPageBreak/>
              <w:t>D9</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0D5153E9" w14:textId="4EB9AE57">
            <w:r w:rsidRPr="4B2B6C52">
              <w:rPr>
                <w:rFonts w:eastAsia="Arial" w:cs="Arial"/>
                <w:sz w:val="20"/>
                <w:lang w:val="en-GB"/>
              </w:rPr>
              <w:t>Wash Buffer 2 Chroma 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4E013C76" w14:textId="4CF0C128">
            <w:r w:rsidRPr="4B2B6C52">
              <w:rPr>
                <w:rFonts w:eastAsia="Arial" w:cs="Arial"/>
                <w:sz w:val="20"/>
                <w:lang w:val="en-GB"/>
              </w:rPr>
              <w:t>1135</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4ECEC6D6" w14:textId="0D618CD0">
            <w:r w:rsidRPr="4B2B6C52">
              <w:rPr>
                <w:rFonts w:eastAsia="Arial" w:cs="Arial"/>
                <w:sz w:val="20"/>
                <w:lang w:val="en-GB"/>
              </w:rPr>
              <w:t>2270</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7888D69C" w14:textId="29D1B7F4">
            <w:r w:rsidRPr="4B2B6C52">
              <w:rPr>
                <w:rFonts w:eastAsia="Arial" w:cs="Arial"/>
                <w:sz w:val="20"/>
                <w:lang w:val="en-GB"/>
              </w:rPr>
              <w:t>454</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7C3507ED" w14:textId="7F246785">
            <w:r w:rsidRPr="4B2B6C52">
              <w:rPr>
                <w:rFonts w:eastAsia="Arial" w:cs="Arial"/>
                <w:sz w:val="20"/>
                <w:lang w:val="en-GB"/>
              </w:rPr>
              <w:t>500</w:t>
            </w:r>
          </w:p>
        </w:tc>
      </w:tr>
      <w:tr w:rsidR="4B2B6C52" w:rsidTr="4B2B6C52" w14:paraId="5D0EDF5A"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06F2F56E" w14:textId="6566FAA5">
            <w:r w:rsidRPr="4B2B6C52">
              <w:rPr>
                <w:rFonts w:eastAsia="Arial" w:cs="Arial"/>
                <w:sz w:val="20"/>
                <w:lang w:val="en-GB"/>
              </w:rPr>
              <w:t>D10</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5D32053D" w14:textId="5F2C18A6">
            <w:r w:rsidRPr="4B2B6C52">
              <w:rPr>
                <w:rFonts w:eastAsia="Arial" w:cs="Arial"/>
                <w:sz w:val="20"/>
                <w:lang w:val="en-GB"/>
              </w:rPr>
              <w:t>Elution Buffer Chroma 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6001538E" w14:textId="018D4EBB">
            <w:r w:rsidRPr="4B2B6C52">
              <w:rPr>
                <w:rFonts w:eastAsia="Arial" w:cs="Arial"/>
                <w:sz w:val="20"/>
                <w:lang w:val="en-GB"/>
              </w:rPr>
              <w:t>1589</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46C917BE" w14:textId="10FFD99C">
            <w:r w:rsidRPr="4B2B6C52">
              <w:rPr>
                <w:rFonts w:eastAsia="Arial" w:cs="Arial"/>
                <w:sz w:val="20"/>
                <w:lang w:val="en-GB"/>
              </w:rPr>
              <w:t>3178</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16517A78" w14:textId="35183DB7">
            <w:r w:rsidRPr="4B2B6C52">
              <w:rPr>
                <w:rFonts w:eastAsia="Arial" w:cs="Arial"/>
                <w:sz w:val="20"/>
                <w:lang w:val="en-GB"/>
              </w:rPr>
              <w:t>636</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6E93F342" w14:textId="25578B4D">
            <w:r w:rsidRPr="4B2B6C52">
              <w:rPr>
                <w:rFonts w:eastAsia="Arial" w:cs="Arial"/>
                <w:sz w:val="20"/>
                <w:lang w:val="en-GB"/>
              </w:rPr>
              <w:t>1000</w:t>
            </w:r>
          </w:p>
        </w:tc>
      </w:tr>
      <w:tr w:rsidR="4B2B6C52" w:rsidTr="4B2B6C52" w14:paraId="198A9772"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2E5AC7C0" w14:textId="7FF243F9">
            <w:r w:rsidRPr="4B2B6C52">
              <w:rPr>
                <w:rFonts w:eastAsia="Arial" w:cs="Arial"/>
                <w:sz w:val="20"/>
                <w:lang w:val="en-GB"/>
              </w:rPr>
              <w:t>D11</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7F3DCC96" w14:textId="568234A2">
            <w:r w:rsidRPr="4B2B6C52">
              <w:rPr>
                <w:rFonts w:eastAsia="Arial" w:cs="Arial"/>
                <w:sz w:val="20"/>
                <w:lang w:val="en-GB"/>
              </w:rPr>
              <w:t>Strip Buffer Chroma 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47F049D0" w14:textId="0307632F">
            <w:r w:rsidRPr="4B2B6C52">
              <w:rPr>
                <w:rFonts w:eastAsia="Arial" w:cs="Arial"/>
                <w:sz w:val="20"/>
                <w:lang w:val="en-GB"/>
              </w:rPr>
              <w:t>681</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115C3CD4" w14:textId="7D768F74">
            <w:r w:rsidRPr="4B2B6C52">
              <w:rPr>
                <w:rFonts w:eastAsia="Arial" w:cs="Arial"/>
                <w:sz w:val="20"/>
                <w:lang w:val="en-GB"/>
              </w:rPr>
              <w:t>136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5950EC3C" w14:textId="2DE1CCDE">
            <w:r w:rsidRPr="4B2B6C52">
              <w:rPr>
                <w:rFonts w:eastAsia="Arial" w:cs="Arial"/>
                <w:sz w:val="20"/>
                <w:lang w:val="en-GB"/>
              </w:rPr>
              <w:t>27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60F8E926" w14:textId="2BBCA814">
            <w:r w:rsidRPr="4B2B6C52">
              <w:rPr>
                <w:rFonts w:eastAsia="Arial" w:cs="Arial"/>
                <w:sz w:val="20"/>
                <w:lang w:val="en-GB"/>
              </w:rPr>
              <w:t>400</w:t>
            </w:r>
          </w:p>
        </w:tc>
      </w:tr>
      <w:tr w:rsidR="4B2B6C52" w:rsidTr="4B2B6C52" w14:paraId="7AF4467C"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42232CAE" w14:textId="085EB3D4">
            <w:r w:rsidRPr="4B2B6C52">
              <w:rPr>
                <w:rFonts w:eastAsia="Arial" w:cs="Arial"/>
                <w:sz w:val="20"/>
                <w:lang w:val="en-GB"/>
              </w:rPr>
              <w:t>D12</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6B54E2A" w14:textId="209B4D44">
            <w:r w:rsidRPr="4B2B6C52">
              <w:rPr>
                <w:rFonts w:eastAsia="Arial" w:cs="Arial"/>
                <w:sz w:val="20"/>
                <w:lang w:val="en-GB"/>
              </w:rPr>
              <w:t>Equilibration Buffer Chroma III</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064AAA74" w14:textId="5358B600">
            <w:r w:rsidRPr="4B2B6C52">
              <w:rPr>
                <w:rFonts w:eastAsia="Arial" w:cs="Arial"/>
                <w:sz w:val="20"/>
                <w:lang w:val="en-GB"/>
              </w:rPr>
              <w:t>833</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4C106592" w14:textId="7A323E74">
            <w:r w:rsidRPr="4B2B6C52">
              <w:rPr>
                <w:rFonts w:eastAsia="Arial" w:cs="Arial"/>
                <w:sz w:val="20"/>
                <w:lang w:val="en-GB"/>
              </w:rPr>
              <w:t>1666</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0F995169" w14:textId="3C04D212">
            <w:r w:rsidRPr="4B2B6C52">
              <w:rPr>
                <w:rFonts w:eastAsia="Arial" w:cs="Arial"/>
                <w:sz w:val="20"/>
                <w:lang w:val="en-GB"/>
              </w:rPr>
              <w:t>333</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13B32725" w14:textId="325E6EF6">
            <w:r w:rsidRPr="4B2B6C52">
              <w:rPr>
                <w:rFonts w:eastAsia="Arial" w:cs="Arial"/>
                <w:sz w:val="20"/>
                <w:lang w:val="en-GB"/>
              </w:rPr>
              <w:t>400</w:t>
            </w:r>
          </w:p>
        </w:tc>
      </w:tr>
      <w:tr w:rsidR="4B2B6C52" w:rsidTr="4B2B6C52" w14:paraId="60C8EE07"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6ED798B8" w14:textId="78FCD698">
            <w:r w:rsidRPr="4B2B6C52">
              <w:rPr>
                <w:rFonts w:eastAsia="Arial" w:cs="Arial"/>
                <w:sz w:val="20"/>
                <w:lang w:val="en-GB"/>
              </w:rPr>
              <w:t>D13</w:t>
            </w:r>
          </w:p>
        </w:tc>
        <w:tc>
          <w:tcPr>
            <w:tcW w:w="3405" w:type="dxa"/>
            <w:tcBorders>
              <w:top w:val="single" w:color="auto" w:sz="8" w:space="0"/>
              <w:left w:val="single" w:color="auto" w:sz="8" w:space="0"/>
              <w:bottom w:val="single" w:color="auto" w:sz="8" w:space="0"/>
              <w:right w:val="single" w:color="auto" w:sz="8" w:space="0"/>
            </w:tcBorders>
          </w:tcPr>
          <w:p w:rsidRPr="00FC3463" w:rsidR="4B2B6C52" w:rsidRDefault="4B2B6C52" w14:paraId="584A2A7D" w14:textId="15BC4073">
            <w:pPr>
              <w:rPr>
                <w:lang w:val="en-US"/>
              </w:rPr>
            </w:pPr>
            <w:r w:rsidRPr="4B2B6C52">
              <w:rPr>
                <w:rFonts w:eastAsia="Arial" w:cs="Arial"/>
                <w:sz w:val="20"/>
                <w:lang w:val="en-GB"/>
              </w:rPr>
              <w:t>Equilibration / Flush Buffer Nano Filtration</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585A7DEE" w14:textId="1978E8B8">
            <w:r w:rsidRPr="4B2B6C52">
              <w:rPr>
                <w:rFonts w:eastAsia="Arial" w:cs="Arial"/>
                <w:sz w:val="20"/>
                <w:lang w:val="en-GB"/>
              </w:rPr>
              <w:t>251</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1BCECDEE" w14:textId="4FBEFF18">
            <w:r w:rsidRPr="4B2B6C52">
              <w:rPr>
                <w:rFonts w:eastAsia="Arial" w:cs="Arial"/>
                <w:sz w:val="20"/>
                <w:lang w:val="en-GB"/>
              </w:rPr>
              <w:t>50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202CDAC5" w14:textId="024F42A5">
            <w:r w:rsidRPr="4B2B6C52">
              <w:rPr>
                <w:rFonts w:eastAsia="Arial" w:cs="Arial"/>
                <w:sz w:val="20"/>
                <w:lang w:val="en-GB"/>
              </w:rPr>
              <w:t>-</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22DA3FBF" w14:textId="28E50335">
            <w:r w:rsidRPr="4B2B6C52">
              <w:rPr>
                <w:rFonts w:eastAsia="Arial" w:cs="Arial"/>
                <w:sz w:val="20"/>
                <w:lang w:val="en-GB"/>
              </w:rPr>
              <w:t>400</w:t>
            </w:r>
          </w:p>
        </w:tc>
      </w:tr>
      <w:tr w:rsidR="4B2B6C52" w:rsidTr="4B2B6C52" w14:paraId="2561457F"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63488BF6" w14:textId="252E08F4">
            <w:r w:rsidRPr="4B2B6C52">
              <w:rPr>
                <w:rFonts w:eastAsia="Arial" w:cs="Arial"/>
                <w:sz w:val="20"/>
                <w:lang w:val="en-GB"/>
              </w:rPr>
              <w:t>D14</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7E189A7F" w14:textId="08094467">
            <w:r w:rsidRPr="4B2B6C52">
              <w:rPr>
                <w:rFonts w:eastAsia="Arial" w:cs="Arial"/>
                <w:sz w:val="20"/>
                <w:lang w:val="en-GB"/>
              </w:rPr>
              <w:t>Diafiltration Buffer UF/DF2</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06CC2A7E" w14:textId="12A78D7B">
            <w:r w:rsidRPr="4B2B6C52">
              <w:rPr>
                <w:rFonts w:eastAsia="Arial" w:cs="Arial"/>
                <w:sz w:val="20"/>
                <w:lang w:val="en-GB"/>
              </w:rPr>
              <w:t>4099</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97CCD52" w14:textId="136BD4D5">
            <w:r w:rsidRPr="4B2B6C52">
              <w:rPr>
                <w:rFonts w:eastAsia="Arial" w:cs="Arial"/>
                <w:sz w:val="20"/>
                <w:lang w:val="en-GB"/>
              </w:rPr>
              <w:t>8198</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1D2380DA" w14:textId="5A60DCFD">
            <w:r w:rsidRPr="4B2B6C52">
              <w:rPr>
                <w:rFonts w:eastAsia="Arial" w:cs="Arial"/>
                <w:sz w:val="20"/>
                <w:lang w:val="en-GB"/>
              </w:rPr>
              <w:t>1640</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10E9A9AE" w14:textId="35E0A0C9">
            <w:r w:rsidRPr="4B2B6C52">
              <w:rPr>
                <w:rFonts w:eastAsia="Arial" w:cs="Arial"/>
                <w:sz w:val="20"/>
                <w:lang w:val="en-GB"/>
              </w:rPr>
              <w:t>2000</w:t>
            </w:r>
          </w:p>
        </w:tc>
      </w:tr>
      <w:tr w:rsidR="4B2B6C52" w:rsidTr="4B2B6C52" w14:paraId="1C8AC6B3"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382BE2B9" w14:textId="17451F15">
            <w:r w:rsidRPr="4B2B6C52">
              <w:rPr>
                <w:rFonts w:eastAsia="Arial" w:cs="Arial"/>
                <w:sz w:val="20"/>
                <w:lang w:val="en-GB"/>
              </w:rPr>
              <w:t>D15</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14D075D1" w14:textId="315D47A1">
            <w:r w:rsidRPr="4B2B6C52">
              <w:rPr>
                <w:rFonts w:eastAsia="Arial" w:cs="Arial"/>
                <w:sz w:val="20"/>
                <w:lang w:val="en-GB"/>
              </w:rPr>
              <w:t>Acid Buffer Viral Inactivation</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1F0E353A" w14:textId="4DD7997A">
            <w:r w:rsidRPr="4B2B6C52">
              <w:rPr>
                <w:rFonts w:eastAsia="Arial" w:cs="Arial"/>
                <w:sz w:val="20"/>
                <w:lang w:val="en-GB"/>
              </w:rPr>
              <w:t>154</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A2E6C6E" w14:textId="43F84259">
            <w:r w:rsidRPr="4B2B6C52">
              <w:rPr>
                <w:rFonts w:eastAsia="Arial" w:cs="Arial"/>
                <w:sz w:val="20"/>
                <w:lang w:val="en-GB"/>
              </w:rPr>
              <w:t>308</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0000B4E9" w14:textId="18A15085">
            <w:r w:rsidRPr="4B2B6C52">
              <w:rPr>
                <w:rFonts w:eastAsia="Arial" w:cs="Arial"/>
                <w:sz w:val="20"/>
                <w:lang w:val="en-GB"/>
              </w:rPr>
              <w:t>6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76534872" w14:textId="2B3DBB7A">
            <w:r w:rsidRPr="4B2B6C52">
              <w:rPr>
                <w:rFonts w:eastAsia="Arial" w:cs="Arial"/>
                <w:sz w:val="20"/>
                <w:lang w:val="en-GB"/>
              </w:rPr>
              <w:t>100</w:t>
            </w:r>
          </w:p>
        </w:tc>
      </w:tr>
      <w:tr w:rsidR="4B2B6C52" w:rsidTr="4B2B6C52" w14:paraId="0564A77A"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535F2839" w14:textId="698BBA3B">
            <w:r w:rsidRPr="4B2B6C52">
              <w:rPr>
                <w:rFonts w:eastAsia="Arial" w:cs="Arial"/>
                <w:sz w:val="20"/>
                <w:lang w:val="en-GB"/>
              </w:rPr>
              <w:t>D16</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1CFD42C" w14:textId="2ED17975">
            <w:r w:rsidRPr="4B2B6C52">
              <w:rPr>
                <w:rFonts w:eastAsia="Arial" w:cs="Arial"/>
                <w:sz w:val="20"/>
                <w:lang w:val="en-GB"/>
              </w:rPr>
              <w:t>Base Buffer Viral Inactivation</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3E8CD112" w14:textId="4D696098">
            <w:r w:rsidRPr="4B2B6C52">
              <w:rPr>
                <w:rFonts w:eastAsia="Arial" w:cs="Arial"/>
                <w:sz w:val="20"/>
                <w:lang w:val="en-GB"/>
              </w:rPr>
              <w:t>161</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773EA556" w14:textId="181E931F">
            <w:r w:rsidRPr="4B2B6C52">
              <w:rPr>
                <w:rFonts w:eastAsia="Arial" w:cs="Arial"/>
                <w:sz w:val="20"/>
                <w:lang w:val="en-GB"/>
              </w:rPr>
              <w:t>32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7036B53A" w14:textId="5C0BC200">
            <w:r w:rsidRPr="4B2B6C52">
              <w:rPr>
                <w:rFonts w:eastAsia="Arial" w:cs="Arial"/>
                <w:sz w:val="20"/>
                <w:lang w:val="en-GB"/>
              </w:rPr>
              <w:t>64</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63AEC591" w14:textId="3C847712">
            <w:r w:rsidRPr="4B2B6C52">
              <w:rPr>
                <w:rFonts w:eastAsia="Arial" w:cs="Arial"/>
                <w:sz w:val="20"/>
                <w:lang w:val="en-GB"/>
              </w:rPr>
              <w:t>100</w:t>
            </w:r>
          </w:p>
        </w:tc>
      </w:tr>
      <w:tr w:rsidR="4B2B6C52" w:rsidTr="4B2B6C52" w14:paraId="7E8EE1CE"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56F0D7A5" w14:textId="67AA6F68">
            <w:r w:rsidRPr="4B2B6C52">
              <w:rPr>
                <w:rFonts w:eastAsia="Arial" w:cs="Arial"/>
                <w:sz w:val="20"/>
                <w:lang w:val="en-GB"/>
              </w:rPr>
              <w:t>D17</w:t>
            </w:r>
          </w:p>
        </w:tc>
        <w:tc>
          <w:tcPr>
            <w:tcW w:w="3405" w:type="dxa"/>
            <w:tcBorders>
              <w:top w:val="single" w:color="auto" w:sz="8" w:space="0"/>
              <w:left w:val="single" w:color="auto" w:sz="8" w:space="0"/>
              <w:bottom w:val="single" w:color="auto" w:sz="8" w:space="0"/>
              <w:right w:val="single" w:color="auto" w:sz="8" w:space="0"/>
            </w:tcBorders>
          </w:tcPr>
          <w:p w:rsidRPr="00783D81" w:rsidR="4B2B6C52" w:rsidRDefault="4B2B6C52" w14:paraId="1F9BAEEA" w14:textId="2618ABC1">
            <w:pPr>
              <w:rPr>
                <w:lang w:val="en-US"/>
              </w:rPr>
            </w:pPr>
            <w:r w:rsidRPr="4B2B6C52">
              <w:rPr>
                <w:rFonts w:eastAsia="Arial" w:cs="Arial"/>
                <w:sz w:val="20"/>
                <w:lang w:val="en-GB"/>
              </w:rPr>
              <w:t>Chroma I Storage Buffer 20% EtOH</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1BE51304" w14:textId="228D85ED">
            <w:r w:rsidRPr="4B2B6C52">
              <w:rPr>
                <w:rFonts w:eastAsia="Arial" w:cs="Arial"/>
                <w:sz w:val="20"/>
                <w:lang w:val="en-GB"/>
              </w:rPr>
              <w:t>924</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0F80C227" w14:textId="5808917B">
            <w:r w:rsidRPr="4B2B6C52">
              <w:rPr>
                <w:rFonts w:eastAsia="Arial" w:cs="Arial"/>
                <w:sz w:val="20"/>
                <w:lang w:val="en-GB"/>
              </w:rPr>
              <w:t>1848</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5FB1E2CF" w14:textId="2BE83B5F">
            <w:r w:rsidRPr="4B2B6C52">
              <w:rPr>
                <w:rFonts w:eastAsia="Arial" w:cs="Arial"/>
                <w:sz w:val="20"/>
                <w:lang w:val="en-GB"/>
              </w:rPr>
              <w:t>370</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776B6101" w14:textId="7035E029">
            <w:r w:rsidRPr="4B2B6C52">
              <w:rPr>
                <w:rFonts w:eastAsia="Arial" w:cs="Arial"/>
                <w:sz w:val="20"/>
                <w:lang w:val="en-GB"/>
              </w:rPr>
              <w:t>400</w:t>
            </w:r>
          </w:p>
        </w:tc>
      </w:tr>
      <w:tr w:rsidR="4B2B6C52" w:rsidTr="4B2B6C52" w14:paraId="3BF50480"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44360FC1" w14:textId="37183E99">
            <w:r w:rsidRPr="4B2B6C52">
              <w:rPr>
                <w:rFonts w:eastAsia="Arial" w:cs="Arial"/>
                <w:sz w:val="20"/>
                <w:lang w:val="en-GB"/>
              </w:rPr>
              <w:t>D18</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57F7F473" w14:textId="100574E6">
            <w:r w:rsidRPr="4B2B6C52">
              <w:rPr>
                <w:rFonts w:eastAsia="Arial" w:cs="Arial"/>
                <w:sz w:val="20"/>
                <w:lang w:val="en-GB"/>
              </w:rPr>
              <w:t>pH Adjustment Buffer</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2ECC5ACD" w14:textId="1E878EF7">
            <w:r w:rsidRPr="4B2B6C52">
              <w:rPr>
                <w:rFonts w:eastAsia="Arial" w:cs="Arial"/>
                <w:sz w:val="20"/>
                <w:lang w:val="en-GB"/>
              </w:rPr>
              <w:t>226</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2E8AD10D" w14:textId="6F344CEE">
            <w:r w:rsidRPr="4B2B6C52">
              <w:rPr>
                <w:rFonts w:eastAsia="Arial" w:cs="Arial"/>
                <w:sz w:val="20"/>
                <w:lang w:val="en-GB"/>
              </w:rPr>
              <w:t>45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33727BA5" w14:textId="74125FA5">
            <w:r w:rsidRPr="4B2B6C52">
              <w:rPr>
                <w:rFonts w:eastAsia="Arial" w:cs="Arial"/>
                <w:sz w:val="20"/>
                <w:lang w:val="en-GB"/>
              </w:rPr>
              <w:t>-</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7BF049DC" w14:textId="1C21FBF1">
            <w:r w:rsidRPr="4B2B6C52">
              <w:rPr>
                <w:rFonts w:eastAsia="Arial" w:cs="Arial"/>
                <w:sz w:val="20"/>
                <w:lang w:val="en-GB"/>
              </w:rPr>
              <w:t>500</w:t>
            </w:r>
          </w:p>
        </w:tc>
      </w:tr>
      <w:tr w:rsidR="4B2B6C52" w:rsidTr="4B2B6C52" w14:paraId="58E74B3B"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61506863" w14:textId="664C9876">
            <w:r w:rsidRPr="4B2B6C52">
              <w:rPr>
                <w:rFonts w:eastAsia="Arial" w:cs="Arial"/>
                <w:sz w:val="20"/>
                <w:lang w:val="en-GB"/>
              </w:rPr>
              <w:t>D50</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F9E3FCD" w14:textId="64DB6649">
            <w:r w:rsidRPr="4B2B6C52">
              <w:rPr>
                <w:rFonts w:eastAsia="Arial" w:cs="Arial"/>
                <w:sz w:val="20"/>
                <w:lang w:val="en-GB"/>
              </w:rPr>
              <w:t>NaOH 0.01 M Storage Buffer</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4E441E63" w14:textId="2ACF6221">
            <w:r w:rsidRPr="4B2B6C52">
              <w:rPr>
                <w:rFonts w:eastAsia="Arial" w:cs="Arial"/>
                <w:sz w:val="20"/>
                <w:lang w:val="en-GB"/>
              </w:rPr>
              <w:t>852</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77DC3A79" w14:textId="52DB737D">
            <w:r w:rsidRPr="4B2B6C52">
              <w:rPr>
                <w:rFonts w:eastAsia="Arial" w:cs="Arial"/>
                <w:sz w:val="20"/>
                <w:lang w:val="en-GB"/>
              </w:rPr>
              <w:t>1704</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218C88C1" w14:textId="1BE6AD24">
            <w:r w:rsidRPr="4B2B6C52">
              <w:rPr>
                <w:rFonts w:eastAsia="Arial" w:cs="Arial"/>
                <w:sz w:val="20"/>
                <w:lang w:val="en-GB"/>
              </w:rPr>
              <w:t>341</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18B8FA2E" w14:textId="30602712">
            <w:r w:rsidRPr="4B2B6C52">
              <w:rPr>
                <w:rFonts w:eastAsia="Arial" w:cs="Arial"/>
                <w:sz w:val="20"/>
                <w:lang w:val="en-GB"/>
              </w:rPr>
              <w:t>400</w:t>
            </w:r>
          </w:p>
        </w:tc>
      </w:tr>
      <w:tr w:rsidR="4B2B6C52" w:rsidTr="4B2B6C52" w14:paraId="4F564D58"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0D7137F6" w14:textId="7EB7B854">
            <w:r w:rsidRPr="4B2B6C52">
              <w:rPr>
                <w:rFonts w:eastAsia="Arial" w:cs="Arial"/>
                <w:sz w:val="20"/>
                <w:lang w:val="en-GB"/>
              </w:rPr>
              <w:t>D51</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6F68E10F" w14:textId="36026F88">
            <w:r w:rsidRPr="4B2B6C52">
              <w:rPr>
                <w:rFonts w:eastAsia="Arial" w:cs="Arial"/>
                <w:sz w:val="20"/>
                <w:lang w:val="en-GB"/>
              </w:rPr>
              <w:t>NaOH 0.5 M</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26653780" w14:textId="6BC728E4">
            <w:r w:rsidRPr="4B2B6C52">
              <w:rPr>
                <w:rFonts w:eastAsia="Arial" w:cs="Arial"/>
                <w:sz w:val="20"/>
                <w:lang w:val="en-GB"/>
              </w:rPr>
              <w:t>431</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78215A48" w14:textId="3F2E1A07">
            <w:r w:rsidRPr="4B2B6C52">
              <w:rPr>
                <w:rFonts w:eastAsia="Arial" w:cs="Arial"/>
                <w:sz w:val="20"/>
                <w:lang w:val="en-GB"/>
              </w:rPr>
              <w:t>862</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2301ADF3" w14:textId="4EB03F01">
            <w:r w:rsidRPr="4B2B6C52">
              <w:rPr>
                <w:rFonts w:eastAsia="Arial" w:cs="Arial"/>
                <w:sz w:val="20"/>
                <w:lang w:val="en-GB"/>
              </w:rPr>
              <w:t>172</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03B989CC" w14:textId="6656877A">
            <w:r w:rsidRPr="4B2B6C52">
              <w:rPr>
                <w:rFonts w:eastAsia="Arial" w:cs="Arial"/>
                <w:sz w:val="20"/>
                <w:lang w:val="en-GB"/>
              </w:rPr>
              <w:t>200</w:t>
            </w:r>
          </w:p>
        </w:tc>
      </w:tr>
      <w:tr w:rsidR="4B2B6C52" w:rsidTr="4B2B6C52" w14:paraId="57271181" w14:textId="77777777">
        <w:tc>
          <w:tcPr>
            <w:tcW w:w="1125" w:type="dxa"/>
            <w:tcBorders>
              <w:top w:val="single" w:color="auto" w:sz="8" w:space="0"/>
              <w:left w:val="single" w:color="auto" w:sz="8" w:space="0"/>
              <w:bottom w:val="single" w:color="auto" w:sz="8" w:space="0"/>
              <w:right w:val="single" w:color="auto" w:sz="8" w:space="0"/>
            </w:tcBorders>
          </w:tcPr>
          <w:p w:rsidR="4B2B6C52" w:rsidRDefault="4B2B6C52" w14:paraId="190F840F" w14:textId="3AD27C59">
            <w:r w:rsidRPr="4B2B6C52">
              <w:rPr>
                <w:rFonts w:eastAsia="Arial" w:cs="Arial"/>
                <w:sz w:val="20"/>
                <w:lang w:val="en-GB"/>
              </w:rPr>
              <w:t>D53</w:t>
            </w:r>
          </w:p>
        </w:tc>
        <w:tc>
          <w:tcPr>
            <w:tcW w:w="3405" w:type="dxa"/>
            <w:tcBorders>
              <w:top w:val="single" w:color="auto" w:sz="8" w:space="0"/>
              <w:left w:val="single" w:color="auto" w:sz="8" w:space="0"/>
              <w:bottom w:val="single" w:color="auto" w:sz="8" w:space="0"/>
              <w:right w:val="single" w:color="auto" w:sz="8" w:space="0"/>
            </w:tcBorders>
          </w:tcPr>
          <w:p w:rsidR="4B2B6C52" w:rsidRDefault="4B2B6C52" w14:paraId="26F1897C" w14:textId="49C1D878">
            <w:r w:rsidRPr="4B2B6C52">
              <w:rPr>
                <w:rFonts w:eastAsia="Arial" w:cs="Arial"/>
                <w:sz w:val="20"/>
                <w:lang w:val="en-GB"/>
              </w:rPr>
              <w:t>NaOH 0.1 M</w:t>
            </w:r>
          </w:p>
        </w:tc>
        <w:tc>
          <w:tcPr>
            <w:tcW w:w="705" w:type="dxa"/>
            <w:tcBorders>
              <w:top w:val="single" w:color="auto" w:sz="8" w:space="0"/>
              <w:left w:val="single" w:color="auto" w:sz="8" w:space="0"/>
              <w:bottom w:val="single" w:color="auto" w:sz="8" w:space="0"/>
              <w:right w:val="single" w:color="auto" w:sz="8" w:space="0"/>
            </w:tcBorders>
          </w:tcPr>
          <w:p w:rsidR="4B2B6C52" w:rsidRDefault="4B2B6C52" w14:paraId="797D714A" w14:textId="257B60EF">
            <w:r w:rsidRPr="4B2B6C52">
              <w:rPr>
                <w:rFonts w:eastAsia="Arial" w:cs="Arial"/>
                <w:sz w:val="20"/>
                <w:lang w:val="en-GB"/>
              </w:rPr>
              <w:t>340</w:t>
            </w:r>
          </w:p>
        </w:tc>
        <w:tc>
          <w:tcPr>
            <w:tcW w:w="1290" w:type="dxa"/>
            <w:tcBorders>
              <w:top w:val="single" w:color="auto" w:sz="8" w:space="0"/>
              <w:left w:val="single" w:color="auto" w:sz="8" w:space="0"/>
              <w:bottom w:val="single" w:color="auto" w:sz="8" w:space="0"/>
              <w:right w:val="single" w:color="auto" w:sz="8" w:space="0"/>
            </w:tcBorders>
          </w:tcPr>
          <w:p w:rsidR="4B2B6C52" w:rsidRDefault="4B2B6C52" w14:paraId="3010AA4F" w14:textId="23F99C25">
            <w:r w:rsidRPr="4B2B6C52">
              <w:rPr>
                <w:rFonts w:eastAsia="Arial" w:cs="Arial"/>
                <w:sz w:val="20"/>
                <w:lang w:val="en-GB"/>
              </w:rPr>
              <w:t>680</w:t>
            </w:r>
          </w:p>
        </w:tc>
        <w:tc>
          <w:tcPr>
            <w:tcW w:w="1470" w:type="dxa"/>
            <w:tcBorders>
              <w:top w:val="single" w:color="auto" w:sz="8" w:space="0"/>
              <w:left w:val="single" w:color="auto" w:sz="8" w:space="0"/>
              <w:bottom w:val="single" w:color="auto" w:sz="8" w:space="0"/>
              <w:right w:val="single" w:color="auto" w:sz="8" w:space="0"/>
            </w:tcBorders>
          </w:tcPr>
          <w:p w:rsidR="4B2B6C52" w:rsidRDefault="4B2B6C52" w14:paraId="1E33C745" w14:textId="10D4D2C4">
            <w:r w:rsidRPr="4B2B6C52">
              <w:rPr>
                <w:rFonts w:eastAsia="Arial" w:cs="Arial"/>
                <w:sz w:val="20"/>
                <w:lang w:val="en-GB"/>
              </w:rPr>
              <w:t>136</w:t>
            </w:r>
          </w:p>
        </w:tc>
        <w:tc>
          <w:tcPr>
            <w:tcW w:w="1035" w:type="dxa"/>
            <w:tcBorders>
              <w:top w:val="single" w:color="auto" w:sz="8" w:space="0"/>
              <w:left w:val="single" w:color="auto" w:sz="8" w:space="0"/>
              <w:bottom w:val="single" w:color="auto" w:sz="8" w:space="0"/>
              <w:right w:val="single" w:color="auto" w:sz="8" w:space="0"/>
            </w:tcBorders>
          </w:tcPr>
          <w:p w:rsidR="4B2B6C52" w:rsidRDefault="4B2B6C52" w14:paraId="628DAE64" w14:textId="70F73748">
            <w:r w:rsidRPr="4B2B6C52">
              <w:rPr>
                <w:rFonts w:eastAsia="Arial" w:cs="Arial"/>
                <w:sz w:val="20"/>
                <w:lang w:val="en-GB"/>
              </w:rPr>
              <w:t>200</w:t>
            </w:r>
          </w:p>
        </w:tc>
      </w:tr>
    </w:tbl>
    <w:p w:rsidR="008E7586" w:rsidP="008E7586" w:rsidRDefault="008E7586" w14:paraId="6694A310" w14:textId="7F2AAB44">
      <w:pPr>
        <w:rPr>
          <w:lang w:val="en-GB"/>
        </w:rPr>
      </w:pPr>
    </w:p>
    <w:p w:rsidR="008E7586" w:rsidP="008E7586" w:rsidRDefault="00D659BA" w14:paraId="31F3CF43" w14:textId="35D7CB96">
      <w:pPr>
        <w:pStyle w:val="berschrift2"/>
      </w:pPr>
      <w:bookmarkStart w:name="_Toc94787050" w:id="81"/>
      <w:bookmarkStart w:name="_Toc95410091" w:id="82"/>
      <w:bookmarkStart w:name="_Toc95410288" w:id="83"/>
      <w:r>
        <w:t>Plant on a page</w:t>
      </w:r>
      <w:bookmarkEnd w:id="81"/>
      <w:bookmarkEnd w:id="82"/>
      <w:bookmarkEnd w:id="83"/>
    </w:p>
    <w:p w:rsidRPr="00783D81" w:rsidR="00D659BA" w:rsidP="4B2B6C52" w:rsidRDefault="4B2B6C52" w14:paraId="456F065D" w14:textId="1A342B91">
      <w:pPr>
        <w:rPr>
          <w:lang w:val="en-US"/>
        </w:rPr>
      </w:pPr>
      <w:r w:rsidRPr="4B2B6C52">
        <w:rPr>
          <w:rFonts w:eastAsia="Arial" w:cs="Arial"/>
          <w:szCs w:val="22"/>
          <w:lang w:val="en-GB"/>
        </w:rPr>
        <w:t>Media and feed preparation has an important role in this process and especially for the upstream process that follows. The following volumes of media and feed are required for the different bioreactors during the process:</w:t>
      </w:r>
    </w:p>
    <w:p w:rsidRPr="00783D81" w:rsidR="00D659BA" w:rsidP="4B2B6C52" w:rsidRDefault="4B2B6C52" w14:paraId="46C5AB54" w14:textId="0049FD0E">
      <w:pPr>
        <w:rPr>
          <w:lang w:val="en-US"/>
        </w:rPr>
      </w:pPr>
      <w:r w:rsidRPr="4B2B6C52">
        <w:rPr>
          <w:rFonts w:eastAsia="Arial" w:cs="Arial"/>
          <w:szCs w:val="22"/>
          <w:highlight w:val="red"/>
          <w:lang w:val="en-GB"/>
        </w:rPr>
        <w:t>Table:</w:t>
      </w:r>
      <w:r w:rsidRPr="4B2B6C52">
        <w:rPr>
          <w:rFonts w:eastAsia="Arial" w:cs="Arial"/>
          <w:szCs w:val="22"/>
          <w:lang w:val="en-GB"/>
        </w:rPr>
        <w:t xml:space="preserve"> Volume data for medium and feed for the entire process</w:t>
      </w:r>
    </w:p>
    <w:tbl>
      <w:tblPr>
        <w:tblStyle w:val="Tabellenraster"/>
        <w:tblW w:w="0" w:type="auto"/>
        <w:tblLayout w:type="fixed"/>
        <w:tblLook w:val="04A0" w:firstRow="1" w:lastRow="0" w:firstColumn="1" w:lastColumn="0" w:noHBand="0" w:noVBand="1"/>
      </w:tblPr>
      <w:tblGrid>
        <w:gridCol w:w="3818"/>
        <w:gridCol w:w="2835"/>
        <w:gridCol w:w="2557"/>
      </w:tblGrid>
      <w:tr w:rsidR="4B2B6C52" w:rsidTr="0025618B" w14:paraId="14C0461D" w14:textId="77777777">
        <w:tc>
          <w:tcPr>
            <w:tcW w:w="3818" w:type="dxa"/>
            <w:tcBorders>
              <w:top w:val="single" w:color="auto" w:sz="8" w:space="0"/>
              <w:left w:val="single" w:color="auto" w:sz="8" w:space="0"/>
              <w:bottom w:val="single" w:color="auto" w:sz="8" w:space="0"/>
              <w:right w:val="single" w:color="auto" w:sz="8" w:space="0"/>
            </w:tcBorders>
          </w:tcPr>
          <w:p w:rsidR="4B2B6C52" w:rsidP="4B2B6C52" w:rsidRDefault="4B2B6C52" w14:paraId="3AE73A41" w14:textId="2A6F9DBB">
            <w:pPr>
              <w:spacing w:line="276" w:lineRule="auto"/>
            </w:pPr>
            <w:r w:rsidRPr="4B2B6C52">
              <w:rPr>
                <w:rFonts w:eastAsia="Arial" w:cs="Arial"/>
                <w:szCs w:val="22"/>
              </w:rPr>
              <w:t>Bioreactor</w:t>
            </w:r>
          </w:p>
        </w:tc>
        <w:tc>
          <w:tcPr>
            <w:tcW w:w="2835" w:type="dxa"/>
            <w:tcBorders>
              <w:top w:val="single" w:color="auto" w:sz="8" w:space="0"/>
              <w:left w:val="single" w:color="auto" w:sz="8" w:space="0"/>
              <w:bottom w:val="single" w:color="auto" w:sz="8" w:space="0"/>
              <w:right w:val="single" w:color="auto" w:sz="8" w:space="0"/>
            </w:tcBorders>
          </w:tcPr>
          <w:p w:rsidR="4B2B6C52" w:rsidP="4B2B6C52" w:rsidRDefault="4B2B6C52" w14:paraId="4FB4E075" w14:textId="158D830F">
            <w:pPr>
              <w:spacing w:line="276" w:lineRule="auto"/>
            </w:pPr>
            <w:r w:rsidRPr="4B2B6C52">
              <w:rPr>
                <w:rFonts w:eastAsia="Arial" w:cs="Arial"/>
                <w:b/>
                <w:bCs/>
                <w:szCs w:val="22"/>
              </w:rPr>
              <w:t xml:space="preserve">Media </w:t>
            </w:r>
            <w:r w:rsidRPr="4B2B6C52">
              <w:rPr>
                <w:rFonts w:eastAsia="Arial" w:cs="Arial"/>
                <w:szCs w:val="22"/>
              </w:rPr>
              <w:t>Volume/batch [L]</w:t>
            </w:r>
          </w:p>
        </w:tc>
        <w:tc>
          <w:tcPr>
            <w:tcW w:w="2557" w:type="dxa"/>
            <w:tcBorders>
              <w:top w:val="single" w:color="auto" w:sz="8" w:space="0"/>
              <w:left w:val="single" w:color="auto" w:sz="8" w:space="0"/>
              <w:bottom w:val="single" w:color="auto" w:sz="8" w:space="0"/>
              <w:right w:val="single" w:color="auto" w:sz="8" w:space="0"/>
            </w:tcBorders>
          </w:tcPr>
          <w:p w:rsidR="4B2B6C52" w:rsidP="4B2B6C52" w:rsidRDefault="4B2B6C52" w14:paraId="70F6B74A" w14:textId="3B4A6528">
            <w:pPr>
              <w:spacing w:line="276" w:lineRule="auto"/>
            </w:pPr>
            <w:r w:rsidRPr="4B2B6C52">
              <w:rPr>
                <w:rFonts w:eastAsia="Arial" w:cs="Arial"/>
                <w:b/>
                <w:bCs/>
                <w:szCs w:val="22"/>
              </w:rPr>
              <w:t xml:space="preserve">Feed </w:t>
            </w:r>
            <w:r w:rsidRPr="4B2B6C52">
              <w:rPr>
                <w:rFonts w:eastAsia="Arial" w:cs="Arial"/>
                <w:szCs w:val="22"/>
              </w:rPr>
              <w:t>Volume/batch [L]</w:t>
            </w:r>
          </w:p>
        </w:tc>
      </w:tr>
      <w:tr w:rsidR="4B2B6C52" w:rsidTr="0025618B" w14:paraId="4B2E8926" w14:textId="77777777">
        <w:tc>
          <w:tcPr>
            <w:tcW w:w="3818" w:type="dxa"/>
            <w:tcBorders>
              <w:top w:val="single" w:color="auto" w:sz="8" w:space="0"/>
              <w:left w:val="single" w:color="auto" w:sz="8" w:space="0"/>
              <w:bottom w:val="single" w:color="auto" w:sz="8" w:space="0"/>
              <w:right w:val="single" w:color="auto" w:sz="8" w:space="0"/>
            </w:tcBorders>
          </w:tcPr>
          <w:p w:rsidR="4B2B6C52" w:rsidP="4B2B6C52" w:rsidRDefault="4B2B6C52" w14:paraId="71328026" w14:textId="332B76E0">
            <w:pPr>
              <w:spacing w:line="276" w:lineRule="auto"/>
            </w:pPr>
            <w:r w:rsidRPr="4B2B6C52">
              <w:rPr>
                <w:rFonts w:eastAsia="Arial" w:cs="Arial"/>
                <w:szCs w:val="22"/>
              </w:rPr>
              <w:t>Seed Bioreactor 1</w:t>
            </w:r>
          </w:p>
        </w:tc>
        <w:tc>
          <w:tcPr>
            <w:tcW w:w="2835" w:type="dxa"/>
            <w:tcBorders>
              <w:top w:val="single" w:color="auto" w:sz="8" w:space="0"/>
              <w:left w:val="single" w:color="auto" w:sz="8" w:space="0"/>
              <w:bottom w:val="single" w:color="auto" w:sz="8" w:space="0"/>
              <w:right w:val="single" w:color="auto" w:sz="8" w:space="0"/>
            </w:tcBorders>
          </w:tcPr>
          <w:p w:rsidR="4B2B6C52" w:rsidP="4B2B6C52" w:rsidRDefault="4B2B6C52" w14:paraId="3F4D5D62" w14:textId="2350AB06">
            <w:pPr>
              <w:spacing w:line="276" w:lineRule="auto"/>
            </w:pPr>
            <w:r w:rsidRPr="4B2B6C52">
              <w:rPr>
                <w:rFonts w:eastAsia="Arial" w:cs="Arial"/>
                <w:szCs w:val="22"/>
              </w:rPr>
              <w:t>16</w:t>
            </w:r>
          </w:p>
        </w:tc>
        <w:tc>
          <w:tcPr>
            <w:tcW w:w="2557" w:type="dxa"/>
            <w:tcBorders>
              <w:top w:val="single" w:color="auto" w:sz="8" w:space="0"/>
              <w:left w:val="single" w:color="auto" w:sz="8" w:space="0"/>
              <w:bottom w:val="single" w:color="auto" w:sz="8" w:space="0"/>
              <w:right w:val="single" w:color="auto" w:sz="8" w:space="0"/>
            </w:tcBorders>
          </w:tcPr>
          <w:p w:rsidR="4B2B6C52" w:rsidP="4B2B6C52" w:rsidRDefault="4B2B6C52" w14:paraId="293A2056" w14:textId="5ACDEC61">
            <w:pPr>
              <w:spacing w:line="276" w:lineRule="auto"/>
            </w:pPr>
            <w:r w:rsidRPr="4B2B6C52">
              <w:rPr>
                <w:rFonts w:eastAsia="Arial" w:cs="Arial"/>
                <w:szCs w:val="22"/>
              </w:rPr>
              <w:t>4</w:t>
            </w:r>
          </w:p>
        </w:tc>
      </w:tr>
      <w:tr w:rsidR="4B2B6C52" w:rsidTr="0025618B" w14:paraId="0AEA13AA" w14:textId="77777777">
        <w:tc>
          <w:tcPr>
            <w:tcW w:w="3818" w:type="dxa"/>
            <w:tcBorders>
              <w:top w:val="single" w:color="auto" w:sz="8" w:space="0"/>
              <w:left w:val="single" w:color="auto" w:sz="8" w:space="0"/>
              <w:bottom w:val="single" w:color="auto" w:sz="8" w:space="0"/>
              <w:right w:val="single" w:color="auto" w:sz="8" w:space="0"/>
            </w:tcBorders>
          </w:tcPr>
          <w:p w:rsidR="4B2B6C52" w:rsidP="4B2B6C52" w:rsidRDefault="4B2B6C52" w14:paraId="6CC01F72" w14:textId="585ECAD5">
            <w:pPr>
              <w:spacing w:line="276" w:lineRule="auto"/>
            </w:pPr>
            <w:r w:rsidRPr="4B2B6C52">
              <w:rPr>
                <w:rFonts w:eastAsia="Arial" w:cs="Arial"/>
                <w:szCs w:val="22"/>
              </w:rPr>
              <w:t>Seed Bioreactor 2</w:t>
            </w:r>
          </w:p>
        </w:tc>
        <w:tc>
          <w:tcPr>
            <w:tcW w:w="2835" w:type="dxa"/>
            <w:tcBorders>
              <w:top w:val="single" w:color="auto" w:sz="8" w:space="0"/>
              <w:left w:val="single" w:color="auto" w:sz="8" w:space="0"/>
              <w:bottom w:val="single" w:color="auto" w:sz="8" w:space="0"/>
              <w:right w:val="single" w:color="auto" w:sz="8" w:space="0"/>
            </w:tcBorders>
          </w:tcPr>
          <w:p w:rsidR="4B2B6C52" w:rsidP="4B2B6C52" w:rsidRDefault="4B2B6C52" w14:paraId="6AFE6043" w14:textId="7ECF7C5B">
            <w:pPr>
              <w:spacing w:line="276" w:lineRule="auto"/>
            </w:pPr>
            <w:r w:rsidRPr="4B2B6C52">
              <w:rPr>
                <w:rFonts w:eastAsia="Arial" w:cs="Arial"/>
                <w:szCs w:val="22"/>
              </w:rPr>
              <w:t>160</w:t>
            </w:r>
          </w:p>
        </w:tc>
        <w:tc>
          <w:tcPr>
            <w:tcW w:w="2557" w:type="dxa"/>
            <w:tcBorders>
              <w:top w:val="single" w:color="auto" w:sz="8" w:space="0"/>
              <w:left w:val="single" w:color="auto" w:sz="8" w:space="0"/>
              <w:bottom w:val="single" w:color="auto" w:sz="8" w:space="0"/>
              <w:right w:val="single" w:color="auto" w:sz="8" w:space="0"/>
            </w:tcBorders>
          </w:tcPr>
          <w:p w:rsidR="4B2B6C52" w:rsidP="4B2B6C52" w:rsidRDefault="4B2B6C52" w14:paraId="411B3513" w14:textId="3E5C2756">
            <w:pPr>
              <w:spacing w:line="276" w:lineRule="auto"/>
            </w:pPr>
            <w:r w:rsidRPr="4B2B6C52">
              <w:rPr>
                <w:rFonts w:eastAsia="Arial" w:cs="Arial"/>
                <w:szCs w:val="22"/>
              </w:rPr>
              <w:t>40</w:t>
            </w:r>
          </w:p>
        </w:tc>
      </w:tr>
      <w:tr w:rsidR="4B2B6C52" w:rsidTr="0025618B" w14:paraId="1BD81CB5" w14:textId="77777777">
        <w:tc>
          <w:tcPr>
            <w:tcW w:w="3818" w:type="dxa"/>
            <w:tcBorders>
              <w:top w:val="single" w:color="auto" w:sz="8" w:space="0"/>
              <w:left w:val="single" w:color="auto" w:sz="8" w:space="0"/>
              <w:bottom w:val="single" w:color="auto" w:sz="8" w:space="0"/>
              <w:right w:val="single" w:color="auto" w:sz="8" w:space="0"/>
            </w:tcBorders>
          </w:tcPr>
          <w:p w:rsidR="4B2B6C52" w:rsidP="4B2B6C52" w:rsidRDefault="4B2B6C52" w14:paraId="736878BA" w14:textId="43CE1F07">
            <w:pPr>
              <w:spacing w:line="276" w:lineRule="auto"/>
            </w:pPr>
            <w:r w:rsidRPr="4B2B6C52">
              <w:rPr>
                <w:rFonts w:eastAsia="Arial" w:cs="Arial"/>
                <w:szCs w:val="22"/>
              </w:rPr>
              <w:t>Production Bioreactor</w:t>
            </w:r>
          </w:p>
        </w:tc>
        <w:tc>
          <w:tcPr>
            <w:tcW w:w="2835" w:type="dxa"/>
            <w:tcBorders>
              <w:top w:val="single" w:color="auto" w:sz="8" w:space="0"/>
              <w:left w:val="single" w:color="auto" w:sz="8" w:space="0"/>
              <w:bottom w:val="single" w:color="auto" w:sz="8" w:space="0"/>
              <w:right w:val="single" w:color="auto" w:sz="8" w:space="0"/>
            </w:tcBorders>
          </w:tcPr>
          <w:p w:rsidR="4B2B6C52" w:rsidP="4B2B6C52" w:rsidRDefault="4B2B6C52" w14:paraId="08296B18" w14:textId="7CD5A874">
            <w:pPr>
              <w:spacing w:line="276" w:lineRule="auto"/>
            </w:pPr>
            <w:r w:rsidRPr="4B2B6C52">
              <w:rPr>
                <w:rFonts w:eastAsia="Arial" w:cs="Arial"/>
                <w:szCs w:val="22"/>
              </w:rPr>
              <w:t>3x 1600</w:t>
            </w:r>
          </w:p>
        </w:tc>
        <w:tc>
          <w:tcPr>
            <w:tcW w:w="2557" w:type="dxa"/>
            <w:tcBorders>
              <w:top w:val="single" w:color="auto" w:sz="8" w:space="0"/>
              <w:left w:val="single" w:color="auto" w:sz="8" w:space="0"/>
              <w:bottom w:val="single" w:color="auto" w:sz="8" w:space="0"/>
              <w:right w:val="single" w:color="auto" w:sz="8" w:space="0"/>
            </w:tcBorders>
          </w:tcPr>
          <w:p w:rsidR="4B2B6C52" w:rsidP="4B2B6C52" w:rsidRDefault="4B2B6C52" w14:paraId="560569DA" w14:textId="09F1FA4A">
            <w:pPr>
              <w:spacing w:line="276" w:lineRule="auto"/>
            </w:pPr>
            <w:r w:rsidRPr="4B2B6C52">
              <w:rPr>
                <w:rFonts w:eastAsia="Arial" w:cs="Arial"/>
                <w:szCs w:val="22"/>
              </w:rPr>
              <w:t>3x 400</w:t>
            </w:r>
          </w:p>
        </w:tc>
      </w:tr>
    </w:tbl>
    <w:p w:rsidRPr="0025618B" w:rsidR="00D659BA" w:rsidP="4B2B6C52" w:rsidRDefault="4B2B6C52" w14:paraId="00B679A7" w14:textId="50D2F856">
      <w:pPr>
        <w:rPr>
          <w:lang w:val="en-US"/>
        </w:rPr>
      </w:pPr>
      <w:r w:rsidRPr="4B2B6C52">
        <w:rPr>
          <w:rFonts w:eastAsia="Arial" w:cs="Arial"/>
          <w:szCs w:val="22"/>
          <w:lang w:val="en-GB"/>
        </w:rPr>
        <w:t xml:space="preserve">The medium and feed are prepared in stirred tanks and then distributed into transportable bags, where each bioreactor in the upstream process receives the corresponding volume size. The plant on a page is showed on </w:t>
      </w:r>
      <w:r w:rsidRPr="4B2B6C52">
        <w:rPr>
          <w:rFonts w:eastAsia="Arial" w:cs="Arial"/>
          <w:szCs w:val="22"/>
          <w:highlight w:val="red"/>
          <w:lang w:val="en-GB"/>
        </w:rPr>
        <w:t>IMAGE ?.</w:t>
      </w:r>
    </w:p>
    <w:p w:rsidR="00D659BA" w:rsidP="00D659BA" w:rsidRDefault="4B2B6C52" w14:paraId="0B06E4D9" w14:textId="7FBFEB62">
      <w:r>
        <w:rPr>
          <w:noProof/>
        </w:rPr>
        <w:lastRenderedPageBreak/>
        <w:drawing>
          <wp:inline distT="0" distB="0" distL="0" distR="0" wp14:anchorId="0B3A6F3B" wp14:editId="3F2889D1">
            <wp:extent cx="3857625" cy="3171825"/>
            <wp:effectExtent l="0" t="0" r="0" b="0"/>
            <wp:docPr id="967761250" name="Picture 96776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extLst>
                        <a:ext uri="{28A0092B-C50C-407E-A947-70E740481C1C}">
                          <a14:useLocalDpi xmlns:a14="http://schemas.microsoft.com/office/drawing/2010/main" val="0"/>
                        </a:ext>
                      </a:extLst>
                    </a:blip>
                    <a:stretch>
                      <a:fillRect/>
                    </a:stretch>
                  </pic:blipFill>
                  <pic:spPr>
                    <a:xfrm>
                      <a:off x="0" y="0"/>
                      <a:ext cx="3857625" cy="3171825"/>
                    </a:xfrm>
                    <a:prstGeom prst="rect">
                      <a:avLst/>
                    </a:prstGeom>
                  </pic:spPr>
                </pic:pic>
              </a:graphicData>
            </a:graphic>
          </wp:inline>
        </w:drawing>
      </w:r>
    </w:p>
    <w:p w:rsidRPr="00783D81" w:rsidR="4B2B6C52" w:rsidP="4B2B6C52" w:rsidRDefault="4B2B6C52" w14:paraId="7FE03DCE" w14:textId="2AA9E6DC">
      <w:pPr>
        <w:rPr>
          <w:lang w:val="en-US"/>
        </w:rPr>
      </w:pPr>
      <w:r w:rsidRPr="4B2B6C52">
        <w:rPr>
          <w:rFonts w:eastAsia="Arial" w:cs="Arial"/>
          <w:szCs w:val="22"/>
          <w:highlight w:val="red"/>
          <w:lang w:val="en-GB"/>
        </w:rPr>
        <w:t>Image:</w:t>
      </w:r>
      <w:r w:rsidRPr="4B2B6C52">
        <w:rPr>
          <w:rFonts w:eastAsia="Arial" w:cs="Arial"/>
          <w:szCs w:val="22"/>
          <w:lang w:val="en-GB"/>
        </w:rPr>
        <w:t xml:space="preserve"> Plant on a page of media and feed preparation for the USP. Image created with Visio</w:t>
      </w:r>
      <w:r w:rsidRPr="4B2B6C52">
        <w:rPr>
          <w:rFonts w:eastAsia="Arial" w:cs="Arial"/>
          <w:szCs w:val="22"/>
          <w:vertAlign w:val="superscript"/>
          <w:lang w:val="en-GB"/>
        </w:rPr>
        <w:t>®</w:t>
      </w:r>
      <w:r w:rsidRPr="4B2B6C52">
        <w:rPr>
          <w:rFonts w:eastAsia="Arial" w:cs="Arial"/>
          <w:szCs w:val="22"/>
          <w:lang w:val="en-GB"/>
        </w:rPr>
        <w:t>.</w:t>
      </w:r>
    </w:p>
    <w:p w:rsidR="4B2B6C52" w:rsidP="4B2B6C52" w:rsidRDefault="4B2B6C52" w14:paraId="2BB0E12F" w14:textId="0D4C90D3">
      <w:pPr>
        <w:rPr>
          <w:rFonts w:eastAsia="Arial" w:cs="Arial"/>
          <w:szCs w:val="22"/>
          <w:lang w:val="en-GB"/>
        </w:rPr>
      </w:pPr>
      <w:r w:rsidRPr="4B2B6C52">
        <w:rPr>
          <w:rFonts w:eastAsia="Arial" w:cs="Arial"/>
          <w:szCs w:val="22"/>
          <w:lang w:val="en-GB"/>
        </w:rPr>
        <w:t xml:space="preserve">Based on the calculations for the buffer preparation, a plant on a page </w:t>
      </w:r>
      <w:r w:rsidRPr="4B2B6C52">
        <w:rPr>
          <w:rFonts w:eastAsia="Arial" w:cs="Arial"/>
          <w:szCs w:val="22"/>
          <w:highlight w:val="yellow"/>
          <w:lang w:val="en-GB"/>
        </w:rPr>
        <w:t>(IMAGE ?)</w:t>
      </w:r>
      <w:r w:rsidRPr="4B2B6C52">
        <w:rPr>
          <w:rFonts w:eastAsia="Arial" w:cs="Arial"/>
          <w:szCs w:val="22"/>
          <w:lang w:val="en-GB"/>
        </w:rPr>
        <w:t xml:space="preserve"> was designed. Each buffer concentrate is produced in a large production reactor and then stored in a tank. The transport of the buffers to the DSP takes place through the inline dilution system. Buffer D5, D13 and D18 are transported through transportable bags and all other buffers through hard pipes.</w:t>
      </w:r>
    </w:p>
    <w:p w:rsidR="00665FF1" w:rsidP="4B2B6C52" w:rsidRDefault="00665FF1" w14:paraId="4CE5C3BC" w14:textId="77777777">
      <w:pPr>
        <w:rPr>
          <w:lang w:val="en-US"/>
        </w:rPr>
        <w:sectPr w:rsidR="00665FF1" w:rsidSect="00B85C62">
          <w:pgSz w:w="11906" w:h="16838"/>
          <w:pgMar w:top="1418" w:right="1134" w:bottom="1134" w:left="1134" w:header="709" w:footer="709" w:gutter="0"/>
          <w:pgNumType w:start="1"/>
          <w:cols w:space="708"/>
          <w:titlePg/>
          <w:docGrid w:linePitch="360"/>
        </w:sectPr>
      </w:pPr>
      <w:bookmarkStart w:name="_Toc94787051" w:id="84"/>
      <w:bookmarkStart w:name="_Toc95410092" w:id="85"/>
      <w:bookmarkStart w:name="_Toc95410289" w:id="86"/>
    </w:p>
    <w:p w:rsidRPr="00783D81" w:rsidR="00440EBA" w:rsidP="4B2B6C52" w:rsidRDefault="00440EBA" w14:paraId="71486D22" w14:textId="77777777">
      <w:pPr>
        <w:rPr>
          <w:lang w:val="en-US"/>
        </w:rPr>
      </w:pPr>
    </w:p>
    <w:p w:rsidR="00665FF1" w:rsidP="4B2B6C52" w:rsidRDefault="4B2B6C52" w14:paraId="4A478482" w14:textId="77777777">
      <w:pPr>
        <w:rPr>
          <w:rFonts w:eastAsia="Arial" w:cs="Arial"/>
          <w:szCs w:val="22"/>
          <w:lang w:val="en-GB"/>
        </w:rPr>
      </w:pPr>
      <w:r>
        <w:rPr>
          <w:noProof/>
        </w:rPr>
        <w:drawing>
          <wp:inline distT="0" distB="0" distL="0" distR="0" wp14:anchorId="49296F87" wp14:editId="466F9B64">
            <wp:extent cx="8899302" cy="4579433"/>
            <wp:effectExtent l="0" t="0" r="3810" b="5715"/>
            <wp:docPr id="1250934231" name="Picture 1250934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8949703" cy="4605369"/>
                    </a:xfrm>
                    <a:prstGeom prst="rect">
                      <a:avLst/>
                    </a:prstGeom>
                  </pic:spPr>
                </pic:pic>
              </a:graphicData>
            </a:graphic>
          </wp:inline>
        </w:drawing>
      </w:r>
    </w:p>
    <w:p w:rsidR="00665FF1" w:rsidP="4B2B6C52" w:rsidRDefault="4B2B6C52" w14:paraId="3F50BE3C" w14:textId="361C0FC1">
      <w:pPr>
        <w:rPr>
          <w:rFonts w:eastAsia="Arial" w:cs="Arial"/>
          <w:szCs w:val="22"/>
          <w:vertAlign w:val="superscript"/>
          <w:lang w:val="en-GB"/>
        </w:rPr>
      </w:pPr>
      <w:r w:rsidRPr="00665FF1">
        <w:rPr>
          <w:rFonts w:eastAsia="Arial" w:cs="Arial"/>
          <w:szCs w:val="22"/>
          <w:lang w:val="en-GB"/>
        </w:rPr>
        <w:t>Image:</w:t>
      </w:r>
      <w:r w:rsidRPr="4B2B6C52">
        <w:rPr>
          <w:rFonts w:eastAsia="Arial" w:cs="Arial"/>
          <w:szCs w:val="22"/>
          <w:lang w:val="en-GB"/>
        </w:rPr>
        <w:t xml:space="preserve"> Plant on a page of buffer preparation for the DSP. Image created with Visio</w:t>
      </w:r>
      <w:r w:rsidRPr="4B2B6C52">
        <w:rPr>
          <w:rFonts w:eastAsia="Arial" w:cs="Arial"/>
          <w:szCs w:val="22"/>
          <w:vertAlign w:val="superscript"/>
          <w:lang w:val="en-GB"/>
        </w:rPr>
        <w:t>®</w:t>
      </w:r>
    </w:p>
    <w:p w:rsidRPr="00665FF1" w:rsidR="00665FF1" w:rsidP="4B2B6C52" w:rsidRDefault="00665FF1" w14:paraId="14A53C83" w14:textId="3E463C60">
      <w:pPr>
        <w:sectPr w:rsidRPr="00665FF1" w:rsidR="00665FF1" w:rsidSect="00665FF1">
          <w:pgSz w:w="16838" w:h="11906" w:orient="landscape"/>
          <w:pgMar w:top="1134" w:right="1134" w:bottom="1134" w:left="1418" w:header="709" w:footer="709" w:gutter="0"/>
          <w:pgNumType w:start="1"/>
          <w:cols w:space="708"/>
          <w:titlePg/>
          <w:docGrid w:linePitch="360"/>
        </w:sectPr>
      </w:pPr>
    </w:p>
    <w:p w:rsidR="4B2B6C52" w:rsidP="4B2B6C52" w:rsidRDefault="4B2B6C52" w14:paraId="0F0E9B4D" w14:textId="068CBD39">
      <w:pPr>
        <w:rPr>
          <w:rFonts w:eastAsia="Arial" w:cs="Arial"/>
          <w:szCs w:val="22"/>
          <w:lang w:val="en-GB"/>
        </w:rPr>
      </w:pPr>
    </w:p>
    <w:p w:rsidRPr="00D659BA" w:rsidR="00D659BA" w:rsidP="009F05C7" w:rsidRDefault="009F05C7" w14:paraId="45DA056A" w14:textId="6EAE61C5">
      <w:pPr>
        <w:pStyle w:val="berschrift2"/>
      </w:pPr>
      <w:r>
        <w:t>HakoBio room concept of med</w:t>
      </w:r>
      <w:r w:rsidR="00124C1B">
        <w:t>ia and buffer preparation</w:t>
      </w:r>
      <w:bookmarkEnd w:id="84"/>
      <w:bookmarkEnd w:id="85"/>
      <w:bookmarkEnd w:id="86"/>
    </w:p>
    <w:p w:rsidRPr="00783D81" w:rsidR="00AE32AB" w:rsidP="4B2B6C52" w:rsidRDefault="4B2B6C52" w14:paraId="181734B5" w14:textId="431F2CC8">
      <w:pPr>
        <w:spacing w:line="276" w:lineRule="auto"/>
        <w:rPr>
          <w:lang w:val="en-US"/>
        </w:rPr>
      </w:pPr>
      <w:r w:rsidRPr="4B2B6C52">
        <w:rPr>
          <w:rFonts w:eastAsia="Arial" w:cs="Arial"/>
          <w:b/>
          <w:bCs/>
          <w:szCs w:val="22"/>
          <w:lang w:val="en-GB"/>
        </w:rPr>
        <w:t>Room concept of Media &amp; feed preparation &amp; storage room</w:t>
      </w:r>
    </w:p>
    <w:p w:rsidRPr="00783D81" w:rsidR="00AE32AB" w:rsidP="4B2B6C52" w:rsidRDefault="4174A54A" w14:paraId="0C9B2547" w14:textId="502A7574">
      <w:pPr>
        <w:rPr>
          <w:lang w:val="en-US"/>
        </w:rPr>
      </w:pPr>
      <w:r w:rsidRPr="65C4FB80">
        <w:rPr>
          <w:rFonts w:eastAsia="Arial" w:cs="Arial"/>
          <w:lang w:val="en-GB"/>
        </w:rPr>
        <w:t>The room has 37 m</w:t>
      </w:r>
      <w:r w:rsidRPr="65C4FB80">
        <w:rPr>
          <w:rFonts w:eastAsia="Arial" w:cs="Arial"/>
          <w:vertAlign w:val="superscript"/>
          <w:lang w:val="en-GB"/>
        </w:rPr>
        <w:t>2</w:t>
      </w:r>
      <w:r w:rsidRPr="65C4FB80">
        <w:rPr>
          <w:rFonts w:eastAsia="Arial" w:cs="Arial"/>
          <w:lang w:val="en-GB"/>
        </w:rPr>
        <w:t xml:space="preserve"> and is placed close to the USP production, to enable easier and shorter transport of already prepared media and feed to the upstream production. All the used tanks are going to be mobile, and ready for transit of needed materials.</w:t>
      </w:r>
    </w:p>
    <w:p w:rsidRPr="0027210F" w:rsidR="00AE32AB" w:rsidP="00AE32AB" w:rsidRDefault="65C4FB80" w14:paraId="0EC2020A" w14:textId="48F556E1">
      <w:pPr>
        <w:rPr>
          <w:lang w:val="en-GB"/>
        </w:rPr>
      </w:pPr>
      <w:r>
        <w:rPr>
          <w:noProof/>
        </w:rPr>
        <w:drawing>
          <wp:inline distT="0" distB="0" distL="0" distR="0" wp14:anchorId="52DB8342" wp14:editId="47950313">
            <wp:extent cx="4572000" cy="3086100"/>
            <wp:effectExtent l="0" t="0" r="0" b="0"/>
            <wp:docPr id="703736438" name="Picture 703736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extLst>
                        <a:ext uri="{28A0092B-C50C-407E-A947-70E740481C1C}">
                          <a14:useLocalDpi xmlns:a14="http://schemas.microsoft.com/office/drawing/2010/main" val="0"/>
                        </a:ext>
                      </a:extLst>
                    </a:blip>
                    <a:stretch>
                      <a:fillRect/>
                    </a:stretch>
                  </pic:blipFill>
                  <pic:spPr>
                    <a:xfrm>
                      <a:off x="0" y="0"/>
                      <a:ext cx="4572000" cy="3086100"/>
                    </a:xfrm>
                    <a:prstGeom prst="rect">
                      <a:avLst/>
                    </a:prstGeom>
                  </pic:spPr>
                </pic:pic>
              </a:graphicData>
            </a:graphic>
          </wp:inline>
        </w:drawing>
      </w:r>
    </w:p>
    <w:p w:rsidR="65C4FB80" w:rsidP="65C4FB80" w:rsidRDefault="65C4FB80" w14:paraId="50869BB3" w14:textId="578F9528">
      <w:pPr>
        <w:spacing w:line="276" w:lineRule="auto"/>
        <w:rPr>
          <w:rFonts w:eastAsia="Arial" w:cs="Arial"/>
          <w:b/>
          <w:bCs/>
          <w:lang w:val="en-GB"/>
        </w:rPr>
      </w:pPr>
      <w:r w:rsidRPr="65C4FB80">
        <w:rPr>
          <w:rFonts w:eastAsia="Arial" w:cs="Arial"/>
          <w:lang w:val="en-GB"/>
        </w:rPr>
        <w:t>Image: Media &amp; fee preparation &amp; storage room</w:t>
      </w:r>
    </w:p>
    <w:p w:rsidRPr="00783D81" w:rsidR="4B2B6C52" w:rsidP="4B2B6C52" w:rsidRDefault="4B2B6C52" w14:paraId="4312EA15" w14:textId="5491E512">
      <w:pPr>
        <w:spacing w:line="276" w:lineRule="auto"/>
        <w:rPr>
          <w:lang w:val="en-US"/>
        </w:rPr>
      </w:pPr>
      <w:r w:rsidRPr="4B2B6C52">
        <w:rPr>
          <w:rFonts w:eastAsia="Arial" w:cs="Arial"/>
          <w:b/>
          <w:bCs/>
          <w:szCs w:val="22"/>
          <w:lang w:val="en-GB"/>
        </w:rPr>
        <w:t>Room concept of Buffer preparation &amp; storage</w:t>
      </w:r>
    </w:p>
    <w:p w:rsidRPr="00783D81" w:rsidR="4B2B6C52" w:rsidP="4B2B6C52" w:rsidRDefault="4B2B6C52" w14:paraId="221A97D5" w14:textId="37C12C33">
      <w:pPr>
        <w:spacing w:line="276" w:lineRule="auto"/>
        <w:rPr>
          <w:lang w:val="en-US"/>
        </w:rPr>
      </w:pPr>
      <w:r w:rsidRPr="4B2B6C52">
        <w:rPr>
          <w:rFonts w:eastAsia="Arial" w:cs="Arial"/>
          <w:szCs w:val="22"/>
          <w:lang w:val="en-GB"/>
        </w:rPr>
        <w:t>The buffer preparation has 192 m</w:t>
      </w:r>
      <w:r w:rsidRPr="4B2B6C52">
        <w:rPr>
          <w:rFonts w:eastAsia="Arial" w:cs="Arial"/>
          <w:szCs w:val="22"/>
          <w:vertAlign w:val="superscript"/>
          <w:lang w:val="en-GB"/>
        </w:rPr>
        <w:t>2</w:t>
      </w:r>
      <w:r w:rsidRPr="4B2B6C52">
        <w:rPr>
          <w:rFonts w:eastAsia="Arial" w:cs="Arial"/>
          <w:szCs w:val="22"/>
          <w:lang w:val="en-GB"/>
        </w:rPr>
        <w:t xml:space="preserve"> and storage room has 124 m</w:t>
      </w:r>
      <w:r w:rsidRPr="4B2B6C52">
        <w:rPr>
          <w:rFonts w:eastAsia="Arial" w:cs="Arial"/>
          <w:szCs w:val="22"/>
          <w:vertAlign w:val="superscript"/>
          <w:lang w:val="en-GB"/>
        </w:rPr>
        <w:t xml:space="preserve">2 </w:t>
      </w:r>
      <w:r w:rsidRPr="4B2B6C52">
        <w:rPr>
          <w:rFonts w:eastAsia="Arial" w:cs="Arial"/>
          <w:szCs w:val="22"/>
          <w:lang w:val="en-GB"/>
        </w:rPr>
        <w:t xml:space="preserve">and is right next to the DPS production. </w:t>
      </w:r>
    </w:p>
    <w:p w:rsidR="4B2B6C52" w:rsidP="4B2B6C52" w:rsidRDefault="4B2B6C52" w14:paraId="5B946026" w14:textId="15470713">
      <w:pPr>
        <w:spacing w:line="276" w:lineRule="auto"/>
        <w:rPr>
          <w:rFonts w:eastAsia="Arial" w:cs="Arial"/>
          <w:szCs w:val="22"/>
          <w:lang w:val="en-GB"/>
        </w:rPr>
      </w:pPr>
      <w:r w:rsidRPr="4B2B6C52">
        <w:rPr>
          <w:rFonts w:eastAsia="Arial" w:cs="Arial"/>
          <w:szCs w:val="22"/>
          <w:lang w:val="en-GB"/>
        </w:rPr>
        <w:t>The inline dilution system will be used for 18 out of 21 buffers, which made it necessary to place those two rooms close to each other so that the process of transferring buffer into downstream production does not disturb other production steps or the work organization of the whole facility. For the remaining 3 buffers system with preparation in separate tanks and delivery with the use of mobile tanks was chosen, due to difficulties with the placement of the equipment in the DSP production.</w:t>
      </w:r>
    </w:p>
    <w:p w:rsidRPr="00783D81" w:rsidR="4B2B6C52" w:rsidP="4B2B6C52" w:rsidRDefault="4174A54A" w14:paraId="3D3C936B" w14:textId="4BAE7557">
      <w:pPr>
        <w:spacing w:line="276" w:lineRule="auto"/>
        <w:rPr>
          <w:lang w:val="en-US"/>
        </w:rPr>
      </w:pPr>
      <w:r w:rsidRPr="65C4FB80">
        <w:rPr>
          <w:rFonts w:eastAsia="Arial" w:cs="Arial"/>
          <w:lang w:val="en-GB"/>
        </w:rPr>
        <w:t>Despite the current trend of working with single-use technologies, we have decided to use regular tanks for preparation and storage, due to the very small variation of the used buffers in between the products.</w:t>
      </w:r>
    </w:p>
    <w:p w:rsidR="4B2B6C52" w:rsidP="65C4FB80" w:rsidRDefault="65C4FB80" w14:paraId="374ABE70" w14:textId="605A137C">
      <w:pPr>
        <w:rPr>
          <w:lang w:val="en-GB"/>
        </w:rPr>
      </w:pPr>
      <w:r>
        <w:rPr>
          <w:noProof/>
        </w:rPr>
        <w:lastRenderedPageBreak/>
        <w:drawing>
          <wp:inline distT="0" distB="0" distL="0" distR="0" wp14:anchorId="02884185" wp14:editId="4E74A847">
            <wp:extent cx="4572000" cy="2724150"/>
            <wp:effectExtent l="0" t="0" r="0" b="0"/>
            <wp:docPr id="1682005911" name="Picture 1682005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572000" cy="2724150"/>
                    </a:xfrm>
                    <a:prstGeom prst="rect">
                      <a:avLst/>
                    </a:prstGeom>
                  </pic:spPr>
                </pic:pic>
              </a:graphicData>
            </a:graphic>
          </wp:inline>
        </w:drawing>
      </w:r>
    </w:p>
    <w:p w:rsidR="65C4FB80" w:rsidP="65C4FB80" w:rsidRDefault="65C4FB80" w14:paraId="77B65987" w14:textId="39FC396C">
      <w:pPr>
        <w:pStyle w:val="berschrift2"/>
        <w:numPr>
          <w:ilvl w:val="1"/>
          <w:numId w:val="0"/>
        </w:numPr>
        <w:rPr>
          <w:rFonts w:eastAsia="Arial" w:cs="Arial"/>
          <w:b w:val="0"/>
          <w:sz w:val="22"/>
          <w:szCs w:val="22"/>
        </w:rPr>
      </w:pPr>
      <w:r w:rsidRPr="65C4FB80">
        <w:rPr>
          <w:rFonts w:eastAsia="Arial" w:cs="Arial"/>
          <w:b w:val="0"/>
          <w:sz w:val="22"/>
          <w:szCs w:val="22"/>
        </w:rPr>
        <w:t>Image: Buffer preparation &amp; storage room</w:t>
      </w:r>
    </w:p>
    <w:p w:rsidRPr="0027210F" w:rsidR="00124C1B" w:rsidP="00124C1B" w:rsidRDefault="00124C1B" w14:paraId="65F8B035" w14:textId="17E9D7BD">
      <w:pPr>
        <w:pStyle w:val="berschrift2"/>
      </w:pPr>
      <w:bookmarkStart w:name="_Toc94787052" w:id="87"/>
      <w:bookmarkStart w:name="_Toc95410093" w:id="88"/>
      <w:bookmarkStart w:name="_Toc95410290" w:id="89"/>
      <w:r>
        <w:t xml:space="preserve">Size and function </w:t>
      </w:r>
      <w:r w:rsidR="00806F41">
        <w:t>of MP and BP systems</w:t>
      </w:r>
      <w:bookmarkEnd w:id="87"/>
      <w:bookmarkEnd w:id="88"/>
      <w:bookmarkEnd w:id="89"/>
    </w:p>
    <w:p w:rsidRPr="0027210F" w:rsidR="00AE32AB" w:rsidP="4B2B6C52" w:rsidRDefault="2E0E263B" w14:paraId="685331E1" w14:textId="5639F2C9">
      <w:pPr>
        <w:rPr>
          <w:lang w:val="en-GB"/>
        </w:rPr>
      </w:pPr>
      <w:r w:rsidRPr="4B2B6C52">
        <w:rPr>
          <w:lang w:val="en-GB"/>
        </w:rPr>
        <w:t xml:space="preserve"> </w:t>
      </w:r>
      <w:r w:rsidRPr="4B2B6C52" w:rsidR="4B2B6C52">
        <w:rPr>
          <w:rFonts w:eastAsia="Arial" w:cs="Arial"/>
          <w:szCs w:val="22"/>
          <w:lang w:val="en-GB"/>
        </w:rPr>
        <w:t>The equipment needed for media and buffer preparation and storage in mAb manufacturing is listed in this paragraph. The table shows the different sorts of materials, as well as their number and size. For the design of a biopharmaceutical facility, a review of the equipment required, and its scale is critical.</w:t>
      </w:r>
    </w:p>
    <w:p w:rsidRPr="00783D81" w:rsidR="00AE32AB" w:rsidP="4B2B6C52" w:rsidRDefault="4B2B6C52" w14:paraId="29AD2293" w14:textId="46FB09A2">
      <w:pPr>
        <w:rPr>
          <w:lang w:val="en-US"/>
        </w:rPr>
      </w:pPr>
      <w:r w:rsidRPr="4B2B6C52">
        <w:rPr>
          <w:rFonts w:eastAsia="Arial" w:cs="Arial"/>
          <w:szCs w:val="22"/>
          <w:lang w:val="en-GB"/>
        </w:rPr>
        <w:t>Table: Size and Function of Media Systems</w:t>
      </w:r>
    </w:p>
    <w:tbl>
      <w:tblPr>
        <w:tblStyle w:val="Tabellenraster"/>
        <w:tblW w:w="0" w:type="auto"/>
        <w:tblLayout w:type="fixed"/>
        <w:tblLook w:val="04A0" w:firstRow="1" w:lastRow="0" w:firstColumn="1" w:lastColumn="0" w:noHBand="0" w:noVBand="1"/>
      </w:tblPr>
      <w:tblGrid>
        <w:gridCol w:w="1845"/>
        <w:gridCol w:w="1320"/>
        <w:gridCol w:w="2040"/>
        <w:gridCol w:w="3810"/>
      </w:tblGrid>
      <w:tr w:rsidRPr="002C7FB3" w:rsidR="4B2B6C52" w:rsidTr="4B2B6C52" w14:paraId="3E199CB3" w14:textId="77777777">
        <w:trPr>
          <w:trHeight w:val="555"/>
        </w:trPr>
        <w:tc>
          <w:tcPr>
            <w:tcW w:w="9015" w:type="dxa"/>
            <w:gridSpan w:val="4"/>
            <w:tcBorders>
              <w:top w:val="single" w:color="auto" w:sz="8" w:space="0"/>
              <w:left w:val="single" w:color="auto" w:sz="8" w:space="0"/>
              <w:bottom w:val="single" w:color="auto" w:sz="8" w:space="0"/>
              <w:right w:val="single" w:color="auto" w:sz="8" w:space="0"/>
            </w:tcBorders>
          </w:tcPr>
          <w:p w:rsidRPr="00783D81" w:rsidR="4B2B6C52" w:rsidP="4B2B6C52" w:rsidRDefault="4B2B6C52" w14:paraId="38F42F64" w14:textId="6C47D380">
            <w:pPr>
              <w:rPr>
                <w:lang w:val="en-US"/>
              </w:rPr>
            </w:pPr>
            <w:r w:rsidRPr="00783D81">
              <w:rPr>
                <w:rFonts w:eastAsia="Arial" w:cs="Arial"/>
                <w:b/>
                <w:bCs/>
                <w:sz w:val="24"/>
                <w:szCs w:val="24"/>
                <w:lang w:val="en-US"/>
              </w:rPr>
              <w:t>Media and feed storage and preparation room</w:t>
            </w:r>
          </w:p>
        </w:tc>
      </w:tr>
      <w:tr w:rsidR="4B2B6C52" w:rsidTr="4B2B6C52" w14:paraId="6627E239" w14:textId="77777777">
        <w:trPr>
          <w:trHeight w:val="555"/>
        </w:trPr>
        <w:tc>
          <w:tcPr>
            <w:tcW w:w="1845" w:type="dxa"/>
            <w:tcBorders>
              <w:top w:val="single" w:color="auto" w:sz="8" w:space="0"/>
              <w:left w:val="single" w:color="auto" w:sz="8" w:space="0"/>
              <w:bottom w:val="single" w:color="auto" w:sz="8" w:space="0"/>
              <w:right w:val="single" w:color="auto" w:sz="8" w:space="0"/>
            </w:tcBorders>
          </w:tcPr>
          <w:p w:rsidR="4B2B6C52" w:rsidP="4B2B6C52" w:rsidRDefault="4B2B6C52" w14:paraId="54EE8C19" w14:textId="202B96A2">
            <w:r w:rsidRPr="4B2B6C52">
              <w:rPr>
                <w:rFonts w:eastAsia="Arial" w:cs="Arial"/>
                <w:b/>
                <w:bCs/>
                <w:szCs w:val="22"/>
              </w:rPr>
              <w:t>Equipment</w:t>
            </w:r>
          </w:p>
        </w:tc>
        <w:tc>
          <w:tcPr>
            <w:tcW w:w="1320" w:type="dxa"/>
            <w:tcBorders>
              <w:top w:val="nil"/>
              <w:left w:val="single" w:color="auto" w:sz="8" w:space="0"/>
              <w:bottom w:val="single" w:color="auto" w:sz="8" w:space="0"/>
              <w:right w:val="single" w:color="auto" w:sz="8" w:space="0"/>
            </w:tcBorders>
          </w:tcPr>
          <w:p w:rsidR="4B2B6C52" w:rsidP="4B2B6C52" w:rsidRDefault="4B2B6C52" w14:paraId="7B94CBAE" w14:textId="54101E22">
            <w:r w:rsidRPr="4B2B6C52">
              <w:rPr>
                <w:rFonts w:eastAsia="Arial" w:cs="Arial"/>
                <w:b/>
                <w:bCs/>
                <w:szCs w:val="22"/>
              </w:rPr>
              <w:t>Quantity</w:t>
            </w:r>
          </w:p>
        </w:tc>
        <w:tc>
          <w:tcPr>
            <w:tcW w:w="2040" w:type="dxa"/>
            <w:tcBorders>
              <w:top w:val="nil"/>
              <w:left w:val="single" w:color="auto" w:sz="8" w:space="0"/>
              <w:bottom w:val="single" w:color="auto" w:sz="8" w:space="0"/>
              <w:right w:val="single" w:color="auto" w:sz="8" w:space="0"/>
            </w:tcBorders>
          </w:tcPr>
          <w:p w:rsidR="4B2B6C52" w:rsidP="4B2B6C52" w:rsidRDefault="4B2B6C52" w14:paraId="5A70183E" w14:textId="56819BBD">
            <w:r w:rsidRPr="4B2B6C52">
              <w:rPr>
                <w:rFonts w:eastAsia="Arial" w:cs="Arial"/>
                <w:b/>
                <w:bCs/>
                <w:szCs w:val="22"/>
              </w:rPr>
              <w:t>Size in m</w:t>
            </w:r>
          </w:p>
        </w:tc>
        <w:tc>
          <w:tcPr>
            <w:tcW w:w="3810" w:type="dxa"/>
            <w:tcBorders>
              <w:top w:val="nil"/>
              <w:left w:val="single" w:color="auto" w:sz="8" w:space="0"/>
              <w:bottom w:val="single" w:color="auto" w:sz="8" w:space="0"/>
              <w:right w:val="single" w:color="auto" w:sz="8" w:space="0"/>
            </w:tcBorders>
          </w:tcPr>
          <w:p w:rsidR="4B2B6C52" w:rsidP="4B2B6C52" w:rsidRDefault="4B2B6C52" w14:paraId="7A193DCE" w14:textId="672E85B3">
            <w:r w:rsidRPr="4B2B6C52">
              <w:rPr>
                <w:rFonts w:eastAsia="Arial" w:cs="Arial"/>
                <w:b/>
                <w:bCs/>
                <w:szCs w:val="22"/>
              </w:rPr>
              <w:t>Photo</w:t>
            </w:r>
          </w:p>
        </w:tc>
      </w:tr>
      <w:tr w:rsidR="4B2B6C52" w:rsidTr="4B2B6C52" w14:paraId="62ADDA75" w14:textId="77777777">
        <w:trPr>
          <w:trHeight w:val="3015"/>
        </w:trPr>
        <w:tc>
          <w:tcPr>
            <w:tcW w:w="1845"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36AD3FB7" w14:textId="43846C36">
            <w:pPr>
              <w:rPr>
                <w:lang w:val="en-US"/>
              </w:rPr>
            </w:pPr>
            <w:r w:rsidRPr="00783D81">
              <w:rPr>
                <w:rFonts w:eastAsia="Arial" w:cs="Arial"/>
                <w:szCs w:val="22"/>
                <w:lang w:val="en-US"/>
              </w:rPr>
              <w:t>2000 L Jacketed Cubical Tank with Load Cell</w:t>
            </w:r>
          </w:p>
        </w:tc>
        <w:tc>
          <w:tcPr>
            <w:tcW w:w="1320" w:type="dxa"/>
            <w:tcBorders>
              <w:top w:val="single" w:color="auto" w:sz="8" w:space="0"/>
              <w:left w:val="single" w:color="auto" w:sz="8" w:space="0"/>
              <w:bottom w:val="single" w:color="auto" w:sz="8" w:space="0"/>
              <w:right w:val="single" w:color="auto" w:sz="8" w:space="0"/>
            </w:tcBorders>
          </w:tcPr>
          <w:p w:rsidR="4B2B6C52" w:rsidP="4B2B6C52" w:rsidRDefault="4B2B6C52" w14:paraId="623E7C2B" w14:textId="3FE5D906">
            <w:r w:rsidRPr="4B2B6C52">
              <w:rPr>
                <w:rFonts w:eastAsia="Arial" w:cs="Arial"/>
                <w:szCs w:val="22"/>
              </w:rPr>
              <w:t>3</w:t>
            </w:r>
          </w:p>
        </w:tc>
        <w:tc>
          <w:tcPr>
            <w:tcW w:w="2040" w:type="dxa"/>
            <w:tcBorders>
              <w:top w:val="single" w:color="auto" w:sz="8" w:space="0"/>
              <w:left w:val="single" w:color="auto" w:sz="8" w:space="0"/>
              <w:bottom w:val="single" w:color="auto" w:sz="8" w:space="0"/>
              <w:right w:val="single" w:color="auto" w:sz="8" w:space="0"/>
            </w:tcBorders>
          </w:tcPr>
          <w:p w:rsidR="4B2B6C52" w:rsidP="4B2B6C52" w:rsidRDefault="4B2B6C52" w14:paraId="0BE89FFF" w14:textId="122D1834">
            <w:r w:rsidRPr="4B2B6C52">
              <w:rPr>
                <w:rFonts w:eastAsia="Arial" w:cs="Arial"/>
                <w:szCs w:val="22"/>
              </w:rPr>
              <w:t>1.78 x 1.39 x 2.65</w:t>
            </w:r>
          </w:p>
        </w:tc>
        <w:tc>
          <w:tcPr>
            <w:tcW w:w="3810" w:type="dxa"/>
            <w:tcBorders>
              <w:top w:val="single" w:color="auto" w:sz="8" w:space="0"/>
              <w:left w:val="single" w:color="auto" w:sz="8" w:space="0"/>
              <w:bottom w:val="single" w:color="auto" w:sz="8" w:space="0"/>
              <w:right w:val="single" w:color="auto" w:sz="8" w:space="0"/>
            </w:tcBorders>
          </w:tcPr>
          <w:p w:rsidR="4B2B6C52" w:rsidP="4B2B6C52" w:rsidRDefault="4B2B6C52" w14:paraId="2CBDAE5D" w14:textId="28529692">
            <w:r>
              <w:rPr>
                <w:noProof/>
              </w:rPr>
              <w:drawing>
                <wp:inline distT="0" distB="0" distL="0" distR="0" wp14:anchorId="310DF401" wp14:editId="4F51514E">
                  <wp:extent cx="1714500" cy="1714500"/>
                  <wp:effectExtent l="0" t="0" r="0" b="0"/>
                  <wp:docPr id="448293384" name="Picture 448293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4B2B6C52" w:rsidTr="4B2B6C52" w14:paraId="03E8E40F" w14:textId="77777777">
        <w:trPr>
          <w:trHeight w:val="3045"/>
        </w:trPr>
        <w:tc>
          <w:tcPr>
            <w:tcW w:w="1845"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19515A6E" w14:textId="630EFF16">
            <w:pPr>
              <w:rPr>
                <w:lang w:val="en-US"/>
              </w:rPr>
            </w:pPr>
            <w:r w:rsidRPr="00783D81">
              <w:rPr>
                <w:rFonts w:eastAsia="Arial" w:cs="Arial"/>
                <w:szCs w:val="22"/>
                <w:lang w:val="en-US"/>
              </w:rPr>
              <w:lastRenderedPageBreak/>
              <w:t>200 L stainless steel Bioreactor with Trolley</w:t>
            </w:r>
          </w:p>
        </w:tc>
        <w:tc>
          <w:tcPr>
            <w:tcW w:w="1320" w:type="dxa"/>
            <w:tcBorders>
              <w:top w:val="single" w:color="auto" w:sz="8" w:space="0"/>
              <w:left w:val="single" w:color="auto" w:sz="8" w:space="0"/>
              <w:bottom w:val="single" w:color="auto" w:sz="8" w:space="0"/>
              <w:right w:val="single" w:color="auto" w:sz="8" w:space="0"/>
            </w:tcBorders>
          </w:tcPr>
          <w:p w:rsidR="4B2B6C52" w:rsidP="4B2B6C52" w:rsidRDefault="4B2B6C52" w14:paraId="3BEAABDD" w14:textId="4AD42C56">
            <w:r w:rsidRPr="4B2B6C52">
              <w:rPr>
                <w:rFonts w:eastAsia="Arial" w:cs="Arial"/>
                <w:szCs w:val="22"/>
              </w:rPr>
              <w:t>1</w:t>
            </w:r>
          </w:p>
        </w:tc>
        <w:tc>
          <w:tcPr>
            <w:tcW w:w="2040" w:type="dxa"/>
            <w:tcBorders>
              <w:top w:val="single" w:color="auto" w:sz="8" w:space="0"/>
              <w:left w:val="single" w:color="auto" w:sz="8" w:space="0"/>
              <w:bottom w:val="single" w:color="auto" w:sz="8" w:space="0"/>
              <w:right w:val="single" w:color="auto" w:sz="8" w:space="0"/>
            </w:tcBorders>
          </w:tcPr>
          <w:p w:rsidR="4B2B6C52" w:rsidP="4B2B6C52" w:rsidRDefault="4B2B6C52" w14:paraId="0E33DA61" w14:textId="37F4A730">
            <w:r w:rsidRPr="4B2B6C52">
              <w:rPr>
                <w:rFonts w:eastAsia="Arial" w:cs="Arial"/>
                <w:szCs w:val="22"/>
              </w:rPr>
              <w:t>0.82 x 0.65 x 1.2</w:t>
            </w:r>
          </w:p>
        </w:tc>
        <w:tc>
          <w:tcPr>
            <w:tcW w:w="3810" w:type="dxa"/>
            <w:tcBorders>
              <w:top w:val="single" w:color="auto" w:sz="8" w:space="0"/>
              <w:left w:val="single" w:color="auto" w:sz="8" w:space="0"/>
              <w:bottom w:val="single" w:color="auto" w:sz="8" w:space="0"/>
              <w:right w:val="single" w:color="auto" w:sz="8" w:space="0"/>
            </w:tcBorders>
          </w:tcPr>
          <w:p w:rsidR="4B2B6C52" w:rsidP="4B2B6C52" w:rsidRDefault="4B2B6C52" w14:paraId="1E2A3710" w14:textId="6D0E1655">
            <w:r>
              <w:rPr>
                <w:noProof/>
              </w:rPr>
              <w:drawing>
                <wp:inline distT="0" distB="0" distL="0" distR="0" wp14:anchorId="3E80FB72" wp14:editId="33DF6BD9">
                  <wp:extent cx="1714500" cy="1714500"/>
                  <wp:effectExtent l="0" t="0" r="0" b="0"/>
                  <wp:docPr id="1839104593" name="Picture 1839104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4B2B6C52" w:rsidTr="4B2B6C52" w14:paraId="0D4E92D8" w14:textId="77777777">
        <w:trPr>
          <w:trHeight w:val="1710"/>
        </w:trPr>
        <w:tc>
          <w:tcPr>
            <w:tcW w:w="1845"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7D7DC3E8" w14:textId="602C43A6">
            <w:pPr>
              <w:rPr>
                <w:rFonts w:eastAsia="Arial" w:cs="Arial"/>
                <w:szCs w:val="22"/>
                <w:lang w:val="en-US"/>
              </w:rPr>
            </w:pPr>
            <w:r w:rsidRPr="00783D81">
              <w:rPr>
                <w:rFonts w:eastAsia="Arial" w:cs="Arial"/>
                <w:szCs w:val="22"/>
                <w:lang w:val="en-US"/>
              </w:rPr>
              <w:t>2 x 20 L Biocontainers with Trolley</w:t>
            </w:r>
            <w:r w:rsidRPr="00783D81">
              <w:rPr>
                <w:lang w:val="en-US"/>
              </w:rPr>
              <w:br/>
            </w:r>
            <w:r w:rsidRPr="00783D81">
              <w:rPr>
                <w:rFonts w:eastAsia="Arial" w:cs="Arial"/>
                <w:szCs w:val="22"/>
                <w:lang w:val="en-US"/>
              </w:rPr>
              <w:t xml:space="preserve"> </w:t>
            </w:r>
            <w:r w:rsidRPr="00783D81">
              <w:rPr>
                <w:lang w:val="en-US"/>
              </w:rPr>
              <w:br/>
            </w:r>
          </w:p>
        </w:tc>
        <w:tc>
          <w:tcPr>
            <w:tcW w:w="1320" w:type="dxa"/>
            <w:tcBorders>
              <w:top w:val="single" w:color="auto" w:sz="8" w:space="0"/>
              <w:left w:val="single" w:color="auto" w:sz="8" w:space="0"/>
              <w:bottom w:val="single" w:color="auto" w:sz="8" w:space="0"/>
              <w:right w:val="single" w:color="auto" w:sz="8" w:space="0"/>
            </w:tcBorders>
          </w:tcPr>
          <w:p w:rsidR="4B2B6C52" w:rsidP="4B2B6C52" w:rsidRDefault="4B2B6C52" w14:paraId="47657760" w14:textId="722C2C3A">
            <w:r w:rsidRPr="4B2B6C52">
              <w:rPr>
                <w:rFonts w:eastAsia="Arial" w:cs="Arial"/>
                <w:szCs w:val="22"/>
              </w:rPr>
              <w:t>1</w:t>
            </w:r>
          </w:p>
        </w:tc>
        <w:tc>
          <w:tcPr>
            <w:tcW w:w="2040" w:type="dxa"/>
            <w:tcBorders>
              <w:top w:val="single" w:color="auto" w:sz="8" w:space="0"/>
              <w:left w:val="single" w:color="auto" w:sz="8" w:space="0"/>
              <w:bottom w:val="single" w:color="auto" w:sz="8" w:space="0"/>
              <w:right w:val="single" w:color="auto" w:sz="8" w:space="0"/>
            </w:tcBorders>
          </w:tcPr>
          <w:p w:rsidR="4B2B6C52" w:rsidP="4B2B6C52" w:rsidRDefault="4B2B6C52" w14:paraId="0C57FFC8" w14:textId="471D0DFA">
            <w:r w:rsidRPr="4B2B6C52">
              <w:rPr>
                <w:rFonts w:eastAsia="Arial" w:cs="Arial"/>
                <w:szCs w:val="22"/>
              </w:rPr>
              <w:t>0.71x1.05x0.98</w:t>
            </w:r>
          </w:p>
        </w:tc>
        <w:tc>
          <w:tcPr>
            <w:tcW w:w="3810" w:type="dxa"/>
            <w:tcBorders>
              <w:top w:val="single" w:color="auto" w:sz="8" w:space="0"/>
              <w:left w:val="single" w:color="auto" w:sz="8" w:space="0"/>
              <w:bottom w:val="single" w:color="auto" w:sz="8" w:space="0"/>
              <w:right w:val="single" w:color="auto" w:sz="8" w:space="0"/>
            </w:tcBorders>
          </w:tcPr>
          <w:p w:rsidR="4B2B6C52" w:rsidP="4B2B6C52" w:rsidRDefault="4B2B6C52" w14:paraId="60FC6D0D" w14:textId="731E59FD">
            <w:pPr>
              <w:jc w:val="center"/>
            </w:pPr>
            <w:r>
              <w:rPr>
                <w:noProof/>
              </w:rPr>
              <w:drawing>
                <wp:inline distT="0" distB="0" distL="0" distR="0" wp14:anchorId="7D7CA201" wp14:editId="18BC8631">
                  <wp:extent cx="809625" cy="828675"/>
                  <wp:effectExtent l="0" t="0" r="0" b="0"/>
                  <wp:docPr id="2019618071" name="Picture 2019618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extLst>
                              <a:ext uri="{28A0092B-C50C-407E-A947-70E740481C1C}">
                                <a14:useLocalDpi xmlns:a14="http://schemas.microsoft.com/office/drawing/2010/main" val="0"/>
                              </a:ext>
                            </a:extLst>
                          </a:blip>
                          <a:stretch>
                            <a:fillRect/>
                          </a:stretch>
                        </pic:blipFill>
                        <pic:spPr>
                          <a:xfrm>
                            <a:off x="0" y="0"/>
                            <a:ext cx="809625" cy="828675"/>
                          </a:xfrm>
                          <a:prstGeom prst="rect">
                            <a:avLst/>
                          </a:prstGeom>
                        </pic:spPr>
                      </pic:pic>
                    </a:graphicData>
                  </a:graphic>
                </wp:inline>
              </w:drawing>
            </w:r>
          </w:p>
        </w:tc>
      </w:tr>
      <w:tr w:rsidR="4B2B6C52" w:rsidTr="4B2B6C52" w14:paraId="38DEE06D" w14:textId="77777777">
        <w:trPr>
          <w:trHeight w:val="3210"/>
        </w:trPr>
        <w:tc>
          <w:tcPr>
            <w:tcW w:w="1845" w:type="dxa"/>
            <w:tcBorders>
              <w:top w:val="single" w:color="auto" w:sz="8" w:space="0"/>
              <w:left w:val="single" w:color="auto" w:sz="8" w:space="0"/>
              <w:bottom w:val="single" w:color="auto" w:sz="8" w:space="0"/>
              <w:right w:val="single" w:color="auto" w:sz="8" w:space="0"/>
            </w:tcBorders>
          </w:tcPr>
          <w:p w:rsidR="4B2B6C52" w:rsidP="4B2B6C52" w:rsidRDefault="4B2B6C52" w14:paraId="0A516C43" w14:textId="79978024">
            <w:r w:rsidRPr="4B2B6C52">
              <w:rPr>
                <w:rFonts w:eastAsia="Arial" w:cs="Arial"/>
                <w:szCs w:val="22"/>
              </w:rPr>
              <w:t>500 L formulation tank</w:t>
            </w:r>
          </w:p>
          <w:p w:rsidR="4B2B6C52" w:rsidP="4B2B6C52" w:rsidRDefault="4B2B6C52" w14:paraId="330CA5E6" w14:textId="56D12016">
            <w:r w:rsidRPr="4B2B6C52">
              <w:rPr>
                <w:rFonts w:eastAsia="Arial" w:cs="Arial"/>
                <w:szCs w:val="22"/>
              </w:rPr>
              <w:t xml:space="preserve"> </w:t>
            </w:r>
          </w:p>
        </w:tc>
        <w:tc>
          <w:tcPr>
            <w:tcW w:w="1320" w:type="dxa"/>
            <w:tcBorders>
              <w:top w:val="single" w:color="auto" w:sz="8" w:space="0"/>
              <w:left w:val="single" w:color="auto" w:sz="8" w:space="0"/>
              <w:bottom w:val="single" w:color="auto" w:sz="8" w:space="0"/>
              <w:right w:val="single" w:color="auto" w:sz="8" w:space="0"/>
            </w:tcBorders>
          </w:tcPr>
          <w:p w:rsidR="4B2B6C52" w:rsidP="4B2B6C52" w:rsidRDefault="4B2B6C52" w14:paraId="7B7635BB" w14:textId="77D9C494">
            <w:r w:rsidRPr="4B2B6C52">
              <w:rPr>
                <w:rFonts w:eastAsia="Arial" w:cs="Arial"/>
                <w:szCs w:val="22"/>
              </w:rPr>
              <w:t>3</w:t>
            </w:r>
          </w:p>
        </w:tc>
        <w:tc>
          <w:tcPr>
            <w:tcW w:w="2040" w:type="dxa"/>
            <w:tcBorders>
              <w:top w:val="single" w:color="auto" w:sz="8" w:space="0"/>
              <w:left w:val="single" w:color="auto" w:sz="8" w:space="0"/>
              <w:bottom w:val="single" w:color="auto" w:sz="8" w:space="0"/>
              <w:right w:val="single" w:color="auto" w:sz="8" w:space="0"/>
            </w:tcBorders>
          </w:tcPr>
          <w:p w:rsidR="4B2B6C52" w:rsidP="4B2B6C52" w:rsidRDefault="4B2B6C52" w14:paraId="17071ECF" w14:textId="3246B097">
            <w:r w:rsidRPr="4B2B6C52">
              <w:rPr>
                <w:rFonts w:eastAsia="Arial" w:cs="Arial"/>
                <w:szCs w:val="22"/>
              </w:rPr>
              <w:t>0.72 x 0.83 x 1.39</w:t>
            </w:r>
          </w:p>
        </w:tc>
        <w:tc>
          <w:tcPr>
            <w:tcW w:w="3810" w:type="dxa"/>
            <w:tcBorders>
              <w:top w:val="single" w:color="auto" w:sz="8" w:space="0"/>
              <w:left w:val="single" w:color="auto" w:sz="8" w:space="0"/>
              <w:bottom w:val="single" w:color="auto" w:sz="8" w:space="0"/>
              <w:right w:val="single" w:color="auto" w:sz="8" w:space="0"/>
            </w:tcBorders>
          </w:tcPr>
          <w:p w:rsidR="4B2B6C52" w:rsidP="4B2B6C52" w:rsidRDefault="4B2B6C52" w14:paraId="6BD2D157" w14:textId="0ED6B51E">
            <w:r>
              <w:rPr>
                <w:noProof/>
              </w:rPr>
              <w:drawing>
                <wp:inline distT="0" distB="0" distL="0" distR="0" wp14:anchorId="59434F6B" wp14:editId="29A2B306">
                  <wp:extent cx="1819275" cy="1819275"/>
                  <wp:effectExtent l="0" t="0" r="0" b="0"/>
                  <wp:docPr id="2068987413" name="Picture 2068987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1819275" cy="1819275"/>
                          </a:xfrm>
                          <a:prstGeom prst="rect">
                            <a:avLst/>
                          </a:prstGeom>
                        </pic:spPr>
                      </pic:pic>
                    </a:graphicData>
                  </a:graphic>
                </wp:inline>
              </w:drawing>
            </w:r>
          </w:p>
        </w:tc>
      </w:tr>
      <w:tr w:rsidR="4B2B6C52" w:rsidTr="4B2B6C52" w14:paraId="237EE52E" w14:textId="77777777">
        <w:trPr>
          <w:trHeight w:val="2880"/>
        </w:trPr>
        <w:tc>
          <w:tcPr>
            <w:tcW w:w="1845"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712BC9B3" w14:textId="3AEFA8A6">
            <w:pPr>
              <w:rPr>
                <w:lang w:val="en-US"/>
              </w:rPr>
            </w:pPr>
            <w:r w:rsidRPr="00783D81">
              <w:rPr>
                <w:rFonts w:eastAsia="Arial" w:cs="Arial"/>
                <w:szCs w:val="22"/>
                <w:lang w:val="en-US"/>
              </w:rPr>
              <w:t>100 L Jacketed Cubical Tank with Load Cell, Stainless Steel</w:t>
            </w:r>
          </w:p>
        </w:tc>
        <w:tc>
          <w:tcPr>
            <w:tcW w:w="1320" w:type="dxa"/>
            <w:tcBorders>
              <w:top w:val="single" w:color="auto" w:sz="8" w:space="0"/>
              <w:left w:val="single" w:color="auto" w:sz="8" w:space="0"/>
              <w:bottom w:val="single" w:color="auto" w:sz="8" w:space="0"/>
              <w:right w:val="single" w:color="auto" w:sz="8" w:space="0"/>
            </w:tcBorders>
          </w:tcPr>
          <w:p w:rsidR="4B2B6C52" w:rsidP="4B2B6C52" w:rsidRDefault="4B2B6C52" w14:paraId="010C7AC5" w14:textId="62FED782">
            <w:r w:rsidRPr="4B2B6C52">
              <w:rPr>
                <w:rFonts w:eastAsia="Arial" w:cs="Arial"/>
                <w:szCs w:val="22"/>
              </w:rPr>
              <w:t>1</w:t>
            </w:r>
          </w:p>
        </w:tc>
        <w:tc>
          <w:tcPr>
            <w:tcW w:w="2040" w:type="dxa"/>
            <w:tcBorders>
              <w:top w:val="single" w:color="auto" w:sz="8" w:space="0"/>
              <w:left w:val="single" w:color="auto" w:sz="8" w:space="0"/>
              <w:bottom w:val="single" w:color="auto" w:sz="8" w:space="0"/>
              <w:right w:val="single" w:color="auto" w:sz="8" w:space="0"/>
            </w:tcBorders>
          </w:tcPr>
          <w:p w:rsidR="4B2B6C52" w:rsidP="4B2B6C52" w:rsidRDefault="4B2B6C52" w14:paraId="417DADCE" w14:textId="570E0DD2">
            <w:r w:rsidRPr="4B2B6C52">
              <w:rPr>
                <w:rFonts w:eastAsia="Arial" w:cs="Arial"/>
                <w:szCs w:val="22"/>
              </w:rPr>
              <w:t>1 x 0.86 x 1.58</w:t>
            </w:r>
          </w:p>
        </w:tc>
        <w:tc>
          <w:tcPr>
            <w:tcW w:w="3810" w:type="dxa"/>
            <w:tcBorders>
              <w:top w:val="single" w:color="auto" w:sz="8" w:space="0"/>
              <w:left w:val="single" w:color="auto" w:sz="8" w:space="0"/>
              <w:bottom w:val="single" w:color="auto" w:sz="8" w:space="0"/>
              <w:right w:val="single" w:color="auto" w:sz="8" w:space="0"/>
            </w:tcBorders>
          </w:tcPr>
          <w:p w:rsidR="4B2B6C52" w:rsidP="4B2B6C52" w:rsidRDefault="4B2B6C52" w14:paraId="6376DAB2" w14:textId="58168F6F">
            <w:r>
              <w:rPr>
                <w:noProof/>
              </w:rPr>
              <w:drawing>
                <wp:inline distT="0" distB="0" distL="0" distR="0" wp14:anchorId="7EEB8BAD" wp14:editId="5151DD01">
                  <wp:extent cx="1447800" cy="1485900"/>
                  <wp:effectExtent l="0" t="0" r="0" b="0"/>
                  <wp:docPr id="2092999521" name="Picture 209299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extLst>
                              <a:ext uri="{28A0092B-C50C-407E-A947-70E740481C1C}">
                                <a14:useLocalDpi xmlns:a14="http://schemas.microsoft.com/office/drawing/2010/main" val="0"/>
                              </a:ext>
                            </a:extLst>
                          </a:blip>
                          <a:stretch>
                            <a:fillRect/>
                          </a:stretch>
                        </pic:blipFill>
                        <pic:spPr>
                          <a:xfrm>
                            <a:off x="0" y="0"/>
                            <a:ext cx="1447800" cy="1485900"/>
                          </a:xfrm>
                          <a:prstGeom prst="rect">
                            <a:avLst/>
                          </a:prstGeom>
                        </pic:spPr>
                      </pic:pic>
                    </a:graphicData>
                  </a:graphic>
                </wp:inline>
              </w:drawing>
            </w:r>
          </w:p>
        </w:tc>
      </w:tr>
    </w:tbl>
    <w:p w:rsidRPr="0027210F" w:rsidR="00AE32AB" w:rsidP="00AE32AB" w:rsidRDefault="4B2B6C52" w14:paraId="4E2C886E" w14:textId="48FF7C62">
      <w:pPr>
        <w:rPr>
          <w:lang w:val="en-GB"/>
        </w:rPr>
      </w:pPr>
      <w:r w:rsidRPr="4B2B6C52">
        <w:rPr>
          <w:lang w:val="en-GB"/>
        </w:rPr>
        <w:t>Table: Size and Function of Buffer Systems</w:t>
      </w:r>
    </w:p>
    <w:tbl>
      <w:tblPr>
        <w:tblStyle w:val="Tabellenraster"/>
        <w:tblW w:w="0" w:type="auto"/>
        <w:tblLayout w:type="fixed"/>
        <w:tblLook w:val="04A0" w:firstRow="1" w:lastRow="0" w:firstColumn="1" w:lastColumn="0" w:noHBand="0" w:noVBand="1"/>
      </w:tblPr>
      <w:tblGrid>
        <w:gridCol w:w="1800"/>
        <w:gridCol w:w="1365"/>
        <w:gridCol w:w="1230"/>
        <w:gridCol w:w="4665"/>
      </w:tblGrid>
      <w:tr w:rsidRPr="002C7FB3" w:rsidR="4B2B6C52" w:rsidTr="4B2B6C52" w14:paraId="08936EE7" w14:textId="77777777">
        <w:trPr>
          <w:trHeight w:val="900"/>
        </w:trPr>
        <w:tc>
          <w:tcPr>
            <w:tcW w:w="9060" w:type="dxa"/>
            <w:gridSpan w:val="4"/>
            <w:tcBorders>
              <w:top w:val="single" w:color="auto" w:sz="8" w:space="0"/>
              <w:left w:val="single" w:color="auto" w:sz="8" w:space="0"/>
              <w:bottom w:val="single" w:color="auto" w:sz="8" w:space="0"/>
              <w:right w:val="single" w:color="auto" w:sz="8" w:space="0"/>
            </w:tcBorders>
          </w:tcPr>
          <w:p w:rsidRPr="00783D81" w:rsidR="4B2B6C52" w:rsidP="4B2B6C52" w:rsidRDefault="4B2B6C52" w14:paraId="1DBCCA90" w14:textId="2826F403">
            <w:pPr>
              <w:rPr>
                <w:lang w:val="en-US"/>
              </w:rPr>
            </w:pPr>
            <w:r w:rsidRPr="00783D81">
              <w:rPr>
                <w:rFonts w:eastAsia="Arial" w:cs="Arial"/>
                <w:b/>
                <w:bCs/>
                <w:szCs w:val="22"/>
                <w:lang w:val="en-US"/>
              </w:rPr>
              <w:t>Buffer storage and preparation room</w:t>
            </w:r>
          </w:p>
        </w:tc>
      </w:tr>
      <w:tr w:rsidR="4B2B6C52" w:rsidTr="4B2B6C52" w14:paraId="71E6738B" w14:textId="77777777">
        <w:trPr>
          <w:trHeight w:val="900"/>
        </w:trPr>
        <w:tc>
          <w:tcPr>
            <w:tcW w:w="1800" w:type="dxa"/>
            <w:tcBorders>
              <w:top w:val="single" w:color="auto" w:sz="8" w:space="0"/>
              <w:left w:val="single" w:color="auto" w:sz="8" w:space="0"/>
              <w:bottom w:val="single" w:color="auto" w:sz="8" w:space="0"/>
              <w:right w:val="single" w:color="auto" w:sz="8" w:space="0"/>
            </w:tcBorders>
          </w:tcPr>
          <w:p w:rsidR="4B2B6C52" w:rsidP="4B2B6C52" w:rsidRDefault="4B2B6C52" w14:paraId="78AE1516" w14:textId="299AE45E">
            <w:r w:rsidRPr="4B2B6C52">
              <w:rPr>
                <w:rFonts w:eastAsia="Arial" w:cs="Arial"/>
                <w:b/>
                <w:bCs/>
                <w:szCs w:val="22"/>
              </w:rPr>
              <w:t>Equipment</w:t>
            </w:r>
          </w:p>
        </w:tc>
        <w:tc>
          <w:tcPr>
            <w:tcW w:w="1365" w:type="dxa"/>
            <w:tcBorders>
              <w:top w:val="nil"/>
              <w:left w:val="single" w:color="auto" w:sz="8" w:space="0"/>
              <w:bottom w:val="single" w:color="auto" w:sz="8" w:space="0"/>
              <w:right w:val="single" w:color="auto" w:sz="8" w:space="0"/>
            </w:tcBorders>
          </w:tcPr>
          <w:p w:rsidR="4B2B6C52" w:rsidP="4B2B6C52" w:rsidRDefault="4B2B6C52" w14:paraId="5EB8E62D" w14:textId="45829E17">
            <w:r w:rsidRPr="4B2B6C52">
              <w:rPr>
                <w:rFonts w:eastAsia="Arial" w:cs="Arial"/>
                <w:b/>
                <w:bCs/>
                <w:szCs w:val="22"/>
              </w:rPr>
              <w:t>Quantity</w:t>
            </w:r>
          </w:p>
        </w:tc>
        <w:tc>
          <w:tcPr>
            <w:tcW w:w="1230" w:type="dxa"/>
            <w:tcBorders>
              <w:top w:val="nil"/>
              <w:left w:val="single" w:color="auto" w:sz="8" w:space="0"/>
              <w:bottom w:val="single" w:color="auto" w:sz="8" w:space="0"/>
              <w:right w:val="single" w:color="auto" w:sz="8" w:space="0"/>
            </w:tcBorders>
          </w:tcPr>
          <w:p w:rsidR="4B2B6C52" w:rsidP="4B2B6C52" w:rsidRDefault="4B2B6C52" w14:paraId="4C70AD3C" w14:textId="6412763B">
            <w:r w:rsidRPr="4B2B6C52">
              <w:rPr>
                <w:rFonts w:eastAsia="Arial" w:cs="Arial"/>
                <w:b/>
                <w:bCs/>
                <w:szCs w:val="22"/>
              </w:rPr>
              <w:t>Size in m</w:t>
            </w:r>
          </w:p>
        </w:tc>
        <w:tc>
          <w:tcPr>
            <w:tcW w:w="4665" w:type="dxa"/>
            <w:tcBorders>
              <w:top w:val="nil"/>
              <w:left w:val="single" w:color="auto" w:sz="8" w:space="0"/>
              <w:bottom w:val="single" w:color="auto" w:sz="8" w:space="0"/>
              <w:right w:val="single" w:color="auto" w:sz="8" w:space="0"/>
            </w:tcBorders>
          </w:tcPr>
          <w:p w:rsidR="4B2B6C52" w:rsidP="4B2B6C52" w:rsidRDefault="4B2B6C52" w14:paraId="0571BC49" w14:textId="1745F156">
            <w:r w:rsidRPr="4B2B6C52">
              <w:rPr>
                <w:rFonts w:eastAsia="Arial" w:cs="Arial"/>
                <w:b/>
                <w:bCs/>
                <w:szCs w:val="22"/>
              </w:rPr>
              <w:t>Photo</w:t>
            </w:r>
          </w:p>
        </w:tc>
      </w:tr>
      <w:tr w:rsidR="4B2B6C52" w:rsidTr="4B2B6C52" w14:paraId="131117D5" w14:textId="77777777">
        <w:trPr>
          <w:trHeight w:val="2820"/>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3B59CC18" w14:textId="3AEA37BF">
            <w:pPr>
              <w:rPr>
                <w:lang w:val="en-US"/>
              </w:rPr>
            </w:pPr>
            <w:r w:rsidRPr="00783D81">
              <w:rPr>
                <w:rFonts w:eastAsia="Arial" w:cs="Arial"/>
                <w:szCs w:val="22"/>
                <w:lang w:val="en-US"/>
              </w:rPr>
              <w:lastRenderedPageBreak/>
              <w:t>3000 L Jacketed Cubital Tank with Load Cell</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5A2CCA4E" w14:textId="1F1C6358">
            <w:r w:rsidRPr="4B2B6C52">
              <w:rPr>
                <w:rFonts w:eastAsia="Arial" w:cs="Arial"/>
                <w:szCs w:val="22"/>
              </w:rPr>
              <w:t>1</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691C11D3" w14:textId="793110C6">
            <w:r w:rsidRPr="4B2B6C52">
              <w:rPr>
                <w:rFonts w:eastAsia="Arial" w:cs="Arial"/>
                <w:szCs w:val="22"/>
              </w:rPr>
              <w:t xml:space="preserve">1.64 x 1.40 x 3.56     </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3F6A8717" w14:textId="6C69ED9D">
            <w:pPr>
              <w:spacing w:line="276" w:lineRule="auto"/>
            </w:pPr>
            <w:r>
              <w:rPr>
                <w:noProof/>
              </w:rPr>
              <w:drawing>
                <wp:inline distT="0" distB="0" distL="0" distR="0" wp14:anchorId="2D4923EB" wp14:editId="28D57394">
                  <wp:extent cx="1581150" cy="1581150"/>
                  <wp:effectExtent l="0" t="0" r="0" b="0"/>
                  <wp:docPr id="1303621584" name="Picture 1303621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extLst>
                              <a:ext uri="{28A0092B-C50C-407E-A947-70E740481C1C}">
                                <a14:useLocalDpi xmlns:a14="http://schemas.microsoft.com/office/drawing/2010/main" val="0"/>
                              </a:ext>
                            </a:extLst>
                          </a:blip>
                          <a:stretch>
                            <a:fillRect/>
                          </a:stretch>
                        </pic:blipFill>
                        <pic:spPr>
                          <a:xfrm>
                            <a:off x="0" y="0"/>
                            <a:ext cx="1581150" cy="1581150"/>
                          </a:xfrm>
                          <a:prstGeom prst="rect">
                            <a:avLst/>
                          </a:prstGeom>
                        </pic:spPr>
                      </pic:pic>
                    </a:graphicData>
                  </a:graphic>
                </wp:inline>
              </w:drawing>
            </w:r>
          </w:p>
        </w:tc>
      </w:tr>
      <w:tr w:rsidR="4B2B6C52" w:rsidTr="4B2B6C52" w14:paraId="0589CBCF" w14:textId="77777777">
        <w:trPr>
          <w:trHeight w:val="2925"/>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7E26F10E" w14:textId="79C1A2BF">
            <w:pPr>
              <w:rPr>
                <w:lang w:val="en-US"/>
              </w:rPr>
            </w:pPr>
            <w:r w:rsidRPr="00783D81">
              <w:rPr>
                <w:rFonts w:eastAsia="Arial" w:cs="Arial"/>
                <w:szCs w:val="22"/>
                <w:lang w:val="en-US"/>
              </w:rPr>
              <w:t>2000 L Jacketed Cubical Tank with Load Cell</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4F4D7271" w14:textId="26E09A9A">
            <w:r w:rsidRPr="4B2B6C52">
              <w:rPr>
                <w:rFonts w:eastAsia="Arial" w:cs="Arial"/>
                <w:szCs w:val="22"/>
              </w:rPr>
              <w:t>2</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092F5AEA" w14:textId="42ACC561">
            <w:r w:rsidRPr="4B2B6C52">
              <w:rPr>
                <w:rFonts w:eastAsia="Arial" w:cs="Arial"/>
                <w:szCs w:val="22"/>
              </w:rPr>
              <w:t>1.78 x 1.39 x 2.65</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6F68435F" w14:textId="2E8C15EB">
            <w:r>
              <w:rPr>
                <w:noProof/>
              </w:rPr>
              <w:drawing>
                <wp:inline distT="0" distB="0" distL="0" distR="0" wp14:anchorId="566B797D" wp14:editId="4FF62002">
                  <wp:extent cx="1714500" cy="1714500"/>
                  <wp:effectExtent l="0" t="0" r="0" b="0"/>
                  <wp:docPr id="333032839" name="Picture 333032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4B2B6C52" w:rsidTr="4B2B6C52" w14:paraId="1EF45311" w14:textId="77777777">
        <w:trPr>
          <w:trHeight w:val="2730"/>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54A3A186" w14:textId="540C6605">
            <w:pPr>
              <w:rPr>
                <w:lang w:val="en-US"/>
              </w:rPr>
            </w:pPr>
            <w:r w:rsidRPr="00783D81">
              <w:rPr>
                <w:rFonts w:eastAsia="Arial" w:cs="Arial"/>
                <w:szCs w:val="22"/>
                <w:lang w:val="en-US"/>
              </w:rPr>
              <w:t>1500 L Jacketed Cubical Tank with Load Cell</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4F06255B" w14:textId="6DCEA81D">
            <w:r w:rsidRPr="4B2B6C52">
              <w:rPr>
                <w:rFonts w:eastAsia="Arial" w:cs="Arial"/>
                <w:szCs w:val="22"/>
              </w:rPr>
              <w:t>3</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14B51939" w14:textId="541A0E41">
            <w:r w:rsidRPr="4B2B6C52">
              <w:rPr>
                <w:rFonts w:eastAsia="Arial" w:cs="Arial"/>
                <w:szCs w:val="22"/>
              </w:rPr>
              <w:t xml:space="preserve">1.62 x 1.39 x 2.17     </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614BA586" w14:textId="075004C8">
            <w:r>
              <w:rPr>
                <w:noProof/>
              </w:rPr>
              <w:drawing>
                <wp:inline distT="0" distB="0" distL="0" distR="0" wp14:anchorId="623C039F" wp14:editId="6DDC40D8">
                  <wp:extent cx="1581150" cy="1581150"/>
                  <wp:effectExtent l="0" t="0" r="0" b="0"/>
                  <wp:docPr id="1549582057" name="Picture 154958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extLst>
                              <a:ext uri="{28A0092B-C50C-407E-A947-70E740481C1C}">
                                <a14:useLocalDpi xmlns:a14="http://schemas.microsoft.com/office/drawing/2010/main" val="0"/>
                              </a:ext>
                            </a:extLst>
                          </a:blip>
                          <a:stretch>
                            <a:fillRect/>
                          </a:stretch>
                        </pic:blipFill>
                        <pic:spPr>
                          <a:xfrm>
                            <a:off x="0" y="0"/>
                            <a:ext cx="1581150" cy="1581150"/>
                          </a:xfrm>
                          <a:prstGeom prst="rect">
                            <a:avLst/>
                          </a:prstGeom>
                        </pic:spPr>
                      </pic:pic>
                    </a:graphicData>
                  </a:graphic>
                </wp:inline>
              </w:drawing>
            </w:r>
          </w:p>
        </w:tc>
      </w:tr>
      <w:tr w:rsidR="4B2B6C52" w:rsidTr="4B2B6C52" w14:paraId="27397C79" w14:textId="77777777">
        <w:trPr>
          <w:trHeight w:val="2925"/>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1C17D746" w14:textId="4C5AFA75">
            <w:pPr>
              <w:rPr>
                <w:lang w:val="en-US"/>
              </w:rPr>
            </w:pPr>
            <w:r w:rsidRPr="00783D81">
              <w:rPr>
                <w:rFonts w:eastAsia="Arial" w:cs="Arial"/>
                <w:szCs w:val="22"/>
                <w:lang w:val="en-US"/>
              </w:rPr>
              <w:t>1000 L Jacketed Cubical Tank with Load Cell</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5CB1E508" w14:textId="35DF55DA">
            <w:r w:rsidRPr="4B2B6C52">
              <w:rPr>
                <w:rFonts w:eastAsia="Arial" w:cs="Arial"/>
                <w:szCs w:val="22"/>
              </w:rPr>
              <w:t>3</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3D13CD3E" w14:textId="4EE3DB0F">
            <w:r w:rsidRPr="4B2B6C52">
              <w:rPr>
                <w:rFonts w:eastAsia="Arial" w:cs="Arial"/>
                <w:szCs w:val="22"/>
              </w:rPr>
              <w:t xml:space="preserve">1.53 x 1.29 x 1.60     </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042FA52A" w14:textId="69A57311">
            <w:r>
              <w:rPr>
                <w:noProof/>
              </w:rPr>
              <w:drawing>
                <wp:inline distT="0" distB="0" distL="0" distR="0" wp14:anchorId="6F223C87" wp14:editId="23DC150D">
                  <wp:extent cx="1714500" cy="1714500"/>
                  <wp:effectExtent l="0" t="0" r="0" b="0"/>
                  <wp:docPr id="2079578703" name="Picture 207957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4B2B6C52" w:rsidTr="4B2B6C52" w14:paraId="71313092" w14:textId="77777777">
        <w:trPr>
          <w:trHeight w:val="3090"/>
        </w:trPr>
        <w:tc>
          <w:tcPr>
            <w:tcW w:w="1800" w:type="dxa"/>
            <w:tcBorders>
              <w:top w:val="single" w:color="auto" w:sz="8" w:space="0"/>
              <w:left w:val="single" w:color="auto" w:sz="8" w:space="0"/>
              <w:bottom w:val="single" w:color="auto" w:sz="8" w:space="0"/>
              <w:right w:val="single" w:color="auto" w:sz="8" w:space="0"/>
            </w:tcBorders>
          </w:tcPr>
          <w:p w:rsidR="4B2B6C52" w:rsidP="4B2B6C52" w:rsidRDefault="4B2B6C52" w14:paraId="43B5C4FF" w14:textId="4BBEB12C">
            <w:r w:rsidRPr="4B2B6C52">
              <w:rPr>
                <w:rFonts w:eastAsia="Arial" w:cs="Arial"/>
                <w:szCs w:val="22"/>
              </w:rPr>
              <w:lastRenderedPageBreak/>
              <w:t>500 L Formulation tank</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24C395C3" w14:textId="2296BFBD">
            <w:r w:rsidRPr="4B2B6C52">
              <w:rPr>
                <w:rFonts w:eastAsia="Arial" w:cs="Arial"/>
                <w:szCs w:val="22"/>
              </w:rPr>
              <w:t>4</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049DB963" w14:textId="5F1FF9C9">
            <w:r w:rsidRPr="4B2B6C52">
              <w:rPr>
                <w:rFonts w:eastAsia="Arial" w:cs="Arial"/>
                <w:szCs w:val="22"/>
              </w:rPr>
              <w:t xml:space="preserve">0.72 x 0.83 x 1.39     </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2AE02399" w14:textId="38284F6E">
            <w:r>
              <w:rPr>
                <w:noProof/>
              </w:rPr>
              <w:drawing>
                <wp:inline distT="0" distB="0" distL="0" distR="0" wp14:anchorId="1B481421" wp14:editId="24935FD3">
                  <wp:extent cx="1819275" cy="1819275"/>
                  <wp:effectExtent l="0" t="0" r="0" b="0"/>
                  <wp:docPr id="1623840540" name="Picture 1623840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1819275" cy="1819275"/>
                          </a:xfrm>
                          <a:prstGeom prst="rect">
                            <a:avLst/>
                          </a:prstGeom>
                        </pic:spPr>
                      </pic:pic>
                    </a:graphicData>
                  </a:graphic>
                </wp:inline>
              </w:drawing>
            </w:r>
          </w:p>
        </w:tc>
      </w:tr>
      <w:tr w:rsidR="4B2B6C52" w:rsidTr="4B2B6C52" w14:paraId="02CE57AA" w14:textId="77777777">
        <w:trPr>
          <w:trHeight w:val="2685"/>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097A10D0" w14:textId="54304605">
            <w:pPr>
              <w:rPr>
                <w:lang w:val="en-US"/>
              </w:rPr>
            </w:pPr>
            <w:r w:rsidRPr="00783D81">
              <w:rPr>
                <w:rFonts w:eastAsia="Arial" w:cs="Arial"/>
                <w:szCs w:val="22"/>
                <w:lang w:val="en-US"/>
              </w:rPr>
              <w:t>400 L Jacketed Cubical Tank with Load Cell</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734A89DC" w14:textId="34D06CEA">
            <w:r w:rsidRPr="4B2B6C52">
              <w:rPr>
                <w:rFonts w:eastAsia="Arial" w:cs="Arial"/>
                <w:szCs w:val="22"/>
              </w:rPr>
              <w:t>5</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21252AB1" w14:textId="6BEBE617">
            <w:r w:rsidRPr="4B2B6C52">
              <w:rPr>
                <w:rFonts w:eastAsia="Arial" w:cs="Arial"/>
                <w:szCs w:val="22"/>
              </w:rPr>
              <w:t xml:space="preserve">1.27 x 1.01 x 1.58     </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152F953A" w14:textId="5BA6F7FC">
            <w:r>
              <w:rPr>
                <w:noProof/>
              </w:rPr>
              <w:drawing>
                <wp:inline distT="0" distB="0" distL="0" distR="0" wp14:anchorId="0837D1EE" wp14:editId="3405F673">
                  <wp:extent cx="1571625" cy="1571625"/>
                  <wp:effectExtent l="0" t="0" r="0" b="0"/>
                  <wp:docPr id="1706261316" name="Picture 170626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extLst>
                              <a:ext uri="{28A0092B-C50C-407E-A947-70E740481C1C}">
                                <a14:useLocalDpi xmlns:a14="http://schemas.microsoft.com/office/drawing/2010/main" val="0"/>
                              </a:ext>
                            </a:extLst>
                          </a:blip>
                          <a:stretch>
                            <a:fillRect/>
                          </a:stretch>
                        </pic:blipFill>
                        <pic:spPr>
                          <a:xfrm>
                            <a:off x="0" y="0"/>
                            <a:ext cx="1571625" cy="1571625"/>
                          </a:xfrm>
                          <a:prstGeom prst="rect">
                            <a:avLst/>
                          </a:prstGeom>
                        </pic:spPr>
                      </pic:pic>
                    </a:graphicData>
                  </a:graphic>
                </wp:inline>
              </w:drawing>
            </w:r>
          </w:p>
        </w:tc>
      </w:tr>
      <w:tr w:rsidR="4B2B6C52" w:rsidTr="4B2B6C52" w14:paraId="20FF76A6" w14:textId="77777777">
        <w:trPr>
          <w:trHeight w:val="2925"/>
        </w:trPr>
        <w:tc>
          <w:tcPr>
            <w:tcW w:w="1800" w:type="dxa"/>
            <w:tcBorders>
              <w:top w:val="single" w:color="auto" w:sz="8" w:space="0"/>
              <w:left w:val="single" w:color="auto" w:sz="8" w:space="0"/>
              <w:bottom w:val="single" w:color="auto" w:sz="8" w:space="0"/>
              <w:right w:val="single" w:color="auto" w:sz="8" w:space="0"/>
            </w:tcBorders>
          </w:tcPr>
          <w:p w:rsidRPr="00783D81" w:rsidR="4B2B6C52" w:rsidP="4B2B6C52" w:rsidRDefault="4B2B6C52" w14:paraId="29D84262" w14:textId="06005410">
            <w:pPr>
              <w:rPr>
                <w:lang w:val="en-US"/>
              </w:rPr>
            </w:pPr>
            <w:r w:rsidRPr="00783D81">
              <w:rPr>
                <w:rFonts w:eastAsia="Arial" w:cs="Arial"/>
                <w:szCs w:val="22"/>
                <w:lang w:val="en-US"/>
              </w:rPr>
              <w:t>200 L stainless steel Bioreactor with Trolley</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6F060B81" w14:textId="0544C1AA">
            <w:r w:rsidRPr="4B2B6C52">
              <w:rPr>
                <w:rFonts w:eastAsia="Arial" w:cs="Arial"/>
                <w:szCs w:val="22"/>
              </w:rPr>
              <w:t>3</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6F7CF3A6" w14:textId="386F4844">
            <w:r w:rsidRPr="4B2B6C52">
              <w:rPr>
                <w:rFonts w:eastAsia="Arial" w:cs="Arial"/>
                <w:szCs w:val="22"/>
              </w:rPr>
              <w:t>0.82 x 0.65 x 1.2</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5FAB0C7D" w14:textId="09A4DCCE">
            <w:r>
              <w:rPr>
                <w:noProof/>
              </w:rPr>
              <w:drawing>
                <wp:inline distT="0" distB="0" distL="0" distR="0" wp14:anchorId="74DB7DFD" wp14:editId="664F02AE">
                  <wp:extent cx="1714500" cy="1714500"/>
                  <wp:effectExtent l="0" t="0" r="0" b="0"/>
                  <wp:docPr id="1933744548" name="Picture 1933744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4B2B6C52" w:rsidTr="4B2B6C52" w14:paraId="3E4DE139" w14:textId="77777777">
        <w:trPr>
          <w:trHeight w:val="2400"/>
        </w:trPr>
        <w:tc>
          <w:tcPr>
            <w:tcW w:w="1800" w:type="dxa"/>
            <w:tcBorders>
              <w:top w:val="single" w:color="auto" w:sz="8" w:space="0"/>
              <w:left w:val="single" w:color="auto" w:sz="8" w:space="0"/>
              <w:bottom w:val="single" w:color="auto" w:sz="8" w:space="0"/>
              <w:right w:val="single" w:color="auto" w:sz="8" w:space="0"/>
            </w:tcBorders>
          </w:tcPr>
          <w:p w:rsidR="4B2B6C52" w:rsidP="4B2B6C52" w:rsidRDefault="4B2B6C52" w14:paraId="01CF04BE" w14:textId="2E7308DF">
            <w:r w:rsidRPr="4B2B6C52">
              <w:rPr>
                <w:rFonts w:eastAsia="Arial" w:cs="Arial"/>
                <w:szCs w:val="22"/>
              </w:rPr>
              <w:t xml:space="preserve">100 L stainless steel Tank </w:t>
            </w:r>
          </w:p>
        </w:tc>
        <w:tc>
          <w:tcPr>
            <w:tcW w:w="1365" w:type="dxa"/>
            <w:tcBorders>
              <w:top w:val="single" w:color="auto" w:sz="8" w:space="0"/>
              <w:left w:val="single" w:color="auto" w:sz="8" w:space="0"/>
              <w:bottom w:val="single" w:color="auto" w:sz="8" w:space="0"/>
              <w:right w:val="single" w:color="auto" w:sz="8" w:space="0"/>
            </w:tcBorders>
          </w:tcPr>
          <w:p w:rsidR="4B2B6C52" w:rsidP="4B2B6C52" w:rsidRDefault="4B2B6C52" w14:paraId="63B8D010" w14:textId="7F207FBC">
            <w:r w:rsidRPr="4B2B6C52">
              <w:rPr>
                <w:rFonts w:eastAsia="Arial" w:cs="Arial"/>
                <w:szCs w:val="22"/>
              </w:rPr>
              <w:t>3</w:t>
            </w:r>
          </w:p>
        </w:tc>
        <w:tc>
          <w:tcPr>
            <w:tcW w:w="1230" w:type="dxa"/>
            <w:tcBorders>
              <w:top w:val="single" w:color="auto" w:sz="8" w:space="0"/>
              <w:left w:val="single" w:color="auto" w:sz="8" w:space="0"/>
              <w:bottom w:val="single" w:color="auto" w:sz="8" w:space="0"/>
              <w:right w:val="single" w:color="auto" w:sz="8" w:space="0"/>
            </w:tcBorders>
          </w:tcPr>
          <w:p w:rsidR="4B2B6C52" w:rsidP="4B2B6C52" w:rsidRDefault="4B2B6C52" w14:paraId="2A45B870" w14:textId="5704E7AB">
            <w:r w:rsidRPr="4B2B6C52">
              <w:rPr>
                <w:rFonts w:eastAsia="Arial" w:cs="Arial"/>
                <w:szCs w:val="22"/>
              </w:rPr>
              <w:t>1.00 x 0.86 x 1.58</w:t>
            </w:r>
          </w:p>
        </w:tc>
        <w:tc>
          <w:tcPr>
            <w:tcW w:w="4665" w:type="dxa"/>
            <w:tcBorders>
              <w:top w:val="single" w:color="auto" w:sz="8" w:space="0"/>
              <w:left w:val="single" w:color="auto" w:sz="8" w:space="0"/>
              <w:bottom w:val="single" w:color="auto" w:sz="8" w:space="0"/>
              <w:right w:val="single" w:color="auto" w:sz="8" w:space="0"/>
            </w:tcBorders>
          </w:tcPr>
          <w:p w:rsidR="4B2B6C52" w:rsidP="4B2B6C52" w:rsidRDefault="4B2B6C52" w14:paraId="13255A82" w14:textId="714ACCDD">
            <w:r>
              <w:rPr>
                <w:noProof/>
              </w:rPr>
              <w:drawing>
                <wp:inline distT="0" distB="0" distL="0" distR="0" wp14:anchorId="652DE011" wp14:editId="6F66B3D6">
                  <wp:extent cx="1400175" cy="1371600"/>
                  <wp:effectExtent l="0" t="0" r="0" b="0"/>
                  <wp:docPr id="1761894059" name="Picture 1761894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extLst>
                              <a:ext uri="{28A0092B-C50C-407E-A947-70E740481C1C}">
                                <a14:useLocalDpi xmlns:a14="http://schemas.microsoft.com/office/drawing/2010/main" val="0"/>
                              </a:ext>
                            </a:extLst>
                          </a:blip>
                          <a:stretch>
                            <a:fillRect/>
                          </a:stretch>
                        </pic:blipFill>
                        <pic:spPr>
                          <a:xfrm>
                            <a:off x="0" y="0"/>
                            <a:ext cx="1400175" cy="1371600"/>
                          </a:xfrm>
                          <a:prstGeom prst="rect">
                            <a:avLst/>
                          </a:prstGeom>
                        </pic:spPr>
                      </pic:pic>
                    </a:graphicData>
                  </a:graphic>
                </wp:inline>
              </w:drawing>
            </w:r>
          </w:p>
        </w:tc>
      </w:tr>
    </w:tbl>
    <w:p w:rsidRPr="00783D81" w:rsidR="4B2B6C52" w:rsidP="4B2B6C52" w:rsidRDefault="4B2B6C52" w14:paraId="6F9CD515" w14:textId="342B56EA">
      <w:pPr>
        <w:rPr>
          <w:rFonts w:eastAsia="Arial" w:cs="Arial"/>
          <w:szCs w:val="22"/>
          <w:highlight w:val="yellow"/>
          <w:lang w:val="fr-CH"/>
        </w:rPr>
      </w:pPr>
      <w:r w:rsidRPr="00E94F43">
        <w:rPr>
          <w:rFonts w:eastAsia="Arial" w:cs="Arial"/>
          <w:szCs w:val="22"/>
          <w:lang w:val="fr-CH"/>
        </w:rPr>
        <w:t xml:space="preserve"> </w:t>
      </w:r>
      <w:r w:rsidRPr="00783D81">
        <w:rPr>
          <w:rFonts w:eastAsia="Arial" w:cs="Arial"/>
          <w:szCs w:val="22"/>
          <w:highlight w:val="yellow"/>
          <w:lang w:val="fr-CH"/>
        </w:rPr>
        <w:t>Sources</w:t>
      </w:r>
      <w:r w:rsidRPr="00783D81">
        <w:rPr>
          <w:rFonts w:eastAsia="Arial" w:cs="Arial"/>
          <w:szCs w:val="22"/>
          <w:lang w:val="fr-CH"/>
        </w:rPr>
        <w:t xml:space="preserve"> </w:t>
      </w:r>
    </w:p>
    <w:p w:rsidRPr="00783D81" w:rsidR="4B2B6C52" w:rsidP="4B2B6C52" w:rsidRDefault="4B2B6C52" w14:paraId="3EDD18C4" w14:textId="3EB45216">
      <w:pPr>
        <w:ind w:left="480" w:hanging="480"/>
        <w:rPr>
          <w:lang w:val="fr-CH"/>
        </w:rPr>
      </w:pPr>
      <w:r w:rsidRPr="4B2B6C52">
        <w:rPr>
          <w:rFonts w:ascii="Calibri" w:hAnsi="Calibri" w:eastAsia="Calibri" w:cs="Calibri"/>
          <w:i/>
          <w:iCs/>
          <w:szCs w:val="22"/>
          <w:lang w:val="it-CH"/>
        </w:rPr>
        <w:t>ispe.org</w:t>
      </w:r>
      <w:r w:rsidRPr="4B2B6C52">
        <w:rPr>
          <w:rFonts w:ascii="Calibri" w:hAnsi="Calibri" w:eastAsia="Calibri" w:cs="Calibri"/>
          <w:szCs w:val="22"/>
          <w:lang w:val="it-CH"/>
        </w:rPr>
        <w:t xml:space="preserve">. (2019). </w:t>
      </w:r>
      <w:hyperlink r:id="rId99">
        <w:r w:rsidRPr="4B2B6C52">
          <w:rPr>
            <w:rStyle w:val="Hyperlink"/>
            <w:rFonts w:ascii="Calibri" w:hAnsi="Calibri" w:eastAsia="Calibri" w:cs="Calibri"/>
            <w:szCs w:val="22"/>
            <w:lang w:val="it-CH"/>
          </w:rPr>
          <w:t>https://ispe.org/pharmaceutical-engineering/may-june-2019/inline-dilution-agile-capability-downstream-manufacturing</w:t>
        </w:r>
      </w:hyperlink>
    </w:p>
    <w:p w:rsidRPr="00783D81" w:rsidR="4B2B6C52" w:rsidP="4B2B6C52" w:rsidRDefault="4B2B6C52" w14:paraId="238F60FD" w14:textId="0934C42C">
      <w:pPr>
        <w:rPr>
          <w:rFonts w:eastAsia="Arial" w:cs="Arial"/>
          <w:szCs w:val="22"/>
          <w:lang w:val="fr-CH"/>
        </w:rPr>
      </w:pPr>
    </w:p>
    <w:p w:rsidRPr="0027210F" w:rsidR="002F0A32" w:rsidP="001347B2" w:rsidRDefault="002F0A32" w14:paraId="1154E67E" w14:textId="450BFFA2">
      <w:pPr>
        <w:pStyle w:val="berschrift1"/>
        <w:rPr>
          <w:lang w:val="en-GB"/>
        </w:rPr>
      </w:pPr>
      <w:bookmarkStart w:name="_Toc94787053" w:id="90"/>
      <w:bookmarkStart w:name="_Toc95410094" w:id="91"/>
      <w:bookmarkStart w:name="_Toc95410291" w:id="92"/>
      <w:r w:rsidRPr="0027210F">
        <w:rPr>
          <w:lang w:val="en-GB"/>
        </w:rPr>
        <w:lastRenderedPageBreak/>
        <w:t>Quality Control</w:t>
      </w:r>
      <w:bookmarkEnd w:id="90"/>
      <w:bookmarkEnd w:id="91"/>
      <w:bookmarkEnd w:id="92"/>
    </w:p>
    <w:p w:rsidRPr="0027210F" w:rsidR="00316410" w:rsidP="001347B2" w:rsidRDefault="00220D6D" w14:paraId="778A5BA4" w14:textId="1F19B00E">
      <w:pPr>
        <w:rPr>
          <w:lang w:val="en-GB"/>
        </w:rPr>
      </w:pPr>
      <w:r>
        <w:rPr>
          <w:lang w:val="en-GB"/>
        </w:rPr>
        <w:t xml:space="preserve">A </w:t>
      </w:r>
      <w:r w:rsidR="0041746A">
        <w:rPr>
          <w:lang w:val="en-GB"/>
        </w:rPr>
        <w:t>rock-solid</w:t>
      </w:r>
      <w:r>
        <w:rPr>
          <w:lang w:val="en-GB"/>
        </w:rPr>
        <w:t xml:space="preserve"> qualit</w:t>
      </w:r>
      <w:r w:rsidR="00194221">
        <w:rPr>
          <w:lang w:val="en-GB"/>
        </w:rPr>
        <w:t xml:space="preserve">y </w:t>
      </w:r>
      <w:r w:rsidR="00FC3463">
        <w:rPr>
          <w:lang w:val="en-GB"/>
        </w:rPr>
        <w:t>control (</w:t>
      </w:r>
      <w:r w:rsidR="005955A2">
        <w:rPr>
          <w:lang w:val="en-GB"/>
        </w:rPr>
        <w:t>QC)</w:t>
      </w:r>
      <w:r w:rsidR="00194221">
        <w:rPr>
          <w:lang w:val="en-GB"/>
        </w:rPr>
        <w:t xml:space="preserve"> is needed </w:t>
      </w:r>
      <w:r w:rsidR="0041746A">
        <w:rPr>
          <w:lang w:val="en-GB"/>
        </w:rPr>
        <w:t>to produce</w:t>
      </w:r>
      <w:r w:rsidR="00194221">
        <w:rPr>
          <w:lang w:val="en-GB"/>
        </w:rPr>
        <w:t xml:space="preserve"> four different </w:t>
      </w:r>
      <w:r w:rsidR="005955A2">
        <w:rPr>
          <w:lang w:val="en-GB"/>
        </w:rPr>
        <w:t xml:space="preserve">mAb products. </w:t>
      </w:r>
      <w:r w:rsidR="00271755">
        <w:rPr>
          <w:lang w:val="en-GB"/>
        </w:rPr>
        <w:t>The QC will perform qu</w:t>
      </w:r>
      <w:r w:rsidR="00AB1C88">
        <w:rPr>
          <w:lang w:val="en-GB"/>
        </w:rPr>
        <w:t xml:space="preserve">ality analysis of many different parameters, which </w:t>
      </w:r>
      <w:r w:rsidR="0086789E">
        <w:rPr>
          <w:lang w:val="en-GB"/>
        </w:rPr>
        <w:t xml:space="preserve">are essential to the </w:t>
      </w:r>
      <w:r w:rsidR="00BF7D58">
        <w:rPr>
          <w:lang w:val="en-GB"/>
        </w:rPr>
        <w:t>end quality</w:t>
      </w:r>
      <w:r w:rsidR="0086789E">
        <w:rPr>
          <w:lang w:val="en-GB"/>
        </w:rPr>
        <w:t xml:space="preserve"> </w:t>
      </w:r>
      <w:r w:rsidR="00BF7D58">
        <w:rPr>
          <w:lang w:val="en-GB"/>
        </w:rPr>
        <w:t xml:space="preserve">of a product. Analysis will be performed </w:t>
      </w:r>
      <w:r w:rsidR="00054AB3">
        <w:rPr>
          <w:lang w:val="en-GB"/>
        </w:rPr>
        <w:t xml:space="preserve">on the </w:t>
      </w:r>
      <w:r w:rsidR="00144159">
        <w:rPr>
          <w:lang w:val="en-GB"/>
        </w:rPr>
        <w:t xml:space="preserve">raw materials, </w:t>
      </w:r>
      <w:r w:rsidR="0019149B">
        <w:rPr>
          <w:lang w:val="en-GB"/>
        </w:rPr>
        <w:t xml:space="preserve">intermediate products which will be obtained </w:t>
      </w:r>
      <w:r w:rsidR="001669A0">
        <w:rPr>
          <w:lang w:val="en-GB"/>
        </w:rPr>
        <w:t xml:space="preserve">during each step during the process and the </w:t>
      </w:r>
      <w:r w:rsidR="0041746A">
        <w:rPr>
          <w:lang w:val="en-GB"/>
        </w:rPr>
        <w:t>end product</w:t>
      </w:r>
      <w:r w:rsidR="001669A0">
        <w:rPr>
          <w:lang w:val="en-GB"/>
        </w:rPr>
        <w:t xml:space="preserve"> </w:t>
      </w:r>
      <w:r w:rsidR="00F57185">
        <w:rPr>
          <w:lang w:val="en-GB"/>
        </w:rPr>
        <w:t>itself.</w:t>
      </w:r>
      <w:r w:rsidR="00936B10">
        <w:rPr>
          <w:lang w:val="en-GB"/>
        </w:rPr>
        <w:t xml:space="preserve"> To fulfil </w:t>
      </w:r>
      <w:r w:rsidR="0041746A">
        <w:rPr>
          <w:lang w:val="en-GB"/>
        </w:rPr>
        <w:t>these tasks</w:t>
      </w:r>
      <w:r w:rsidR="00936B10">
        <w:rPr>
          <w:lang w:val="en-GB"/>
        </w:rPr>
        <w:t xml:space="preserve"> a laboratory was </w:t>
      </w:r>
      <w:r w:rsidR="007D34C0">
        <w:rPr>
          <w:lang w:val="en-GB"/>
        </w:rPr>
        <w:t xml:space="preserve">designed with equipment’s such as a </w:t>
      </w:r>
      <w:r w:rsidR="00F64D7C">
        <w:rPr>
          <w:lang w:val="en-GB"/>
        </w:rPr>
        <w:t xml:space="preserve">XXX </w:t>
      </w:r>
      <w:r w:rsidR="000B1B32">
        <w:rPr>
          <w:lang w:val="en-GB"/>
        </w:rPr>
        <w:t xml:space="preserve">A </w:t>
      </w:r>
      <w:r w:rsidR="00316410">
        <w:rPr>
          <w:lang w:val="en-GB"/>
        </w:rPr>
        <w:t xml:space="preserve">total of </w:t>
      </w:r>
      <w:r w:rsidR="000B1B32">
        <w:rPr>
          <w:lang w:val="en-GB"/>
        </w:rPr>
        <w:t xml:space="preserve">16 FTEs will be working in this lab, </w:t>
      </w:r>
      <w:r w:rsidR="00B33606">
        <w:rPr>
          <w:lang w:val="en-GB"/>
        </w:rPr>
        <w:t>5 for the QA and 11 for the QC.</w:t>
      </w:r>
    </w:p>
    <w:p w:rsidRPr="0027210F" w:rsidR="001347B2" w:rsidP="00806F41" w:rsidRDefault="00806F41" w14:paraId="4723344C" w14:textId="19893BF3">
      <w:pPr>
        <w:pStyle w:val="berschrift2"/>
      </w:pPr>
      <w:bookmarkStart w:name="_Toc94787054" w:id="93"/>
      <w:bookmarkStart w:name="_Toc95410095" w:id="94"/>
      <w:bookmarkStart w:name="_Toc95410292" w:id="95"/>
      <w:r>
        <w:t>Size and functions of QC systems</w:t>
      </w:r>
      <w:bookmarkEnd w:id="93"/>
      <w:bookmarkEnd w:id="94"/>
      <w:bookmarkEnd w:id="95"/>
      <w:r>
        <w:t xml:space="preserve"> </w:t>
      </w:r>
    </w:p>
    <w:p w:rsidRPr="002C7FB3" w:rsidR="00F64D7C" w:rsidP="00F64D7C" w:rsidRDefault="00F64D7C" w14:paraId="5616DCD0" w14:textId="5809F552">
      <w:pPr>
        <w:pStyle w:val="Beschriftung"/>
        <w:keepNext/>
        <w:rPr>
          <w:lang w:val="en-US"/>
        </w:rPr>
      </w:pPr>
      <w:r w:rsidRPr="002C7FB3">
        <w:rPr>
          <w:lang w:val="en-US"/>
        </w:rPr>
        <w:t xml:space="preserve">Table </w:t>
      </w:r>
      <w:r>
        <w:fldChar w:fldCharType="begin"/>
      </w:r>
      <w:r w:rsidRPr="002C7FB3">
        <w:rPr>
          <w:lang w:val="en-US"/>
        </w:rPr>
        <w:instrText>SEQ Table \* ARABIC</w:instrText>
      </w:r>
      <w:r>
        <w:fldChar w:fldCharType="separate"/>
      </w:r>
      <w:r w:rsidRPr="002C7FB3">
        <w:rPr>
          <w:noProof/>
          <w:lang w:val="en-US"/>
        </w:rPr>
        <w:t>11</w:t>
      </w:r>
      <w:r>
        <w:fldChar w:fldCharType="end"/>
      </w:r>
      <w:r w:rsidRPr="002C7FB3">
        <w:rPr>
          <w:lang w:val="en-US"/>
        </w:rPr>
        <w:t xml:space="preserve"> : Size and Function of Buffer Systems</w:t>
      </w:r>
    </w:p>
    <w:tbl>
      <w:tblPr>
        <w:tblStyle w:val="Tabellenraster"/>
        <w:tblW w:w="0" w:type="auto"/>
        <w:tblLayout w:type="fixed"/>
        <w:tblLook w:val="04A0" w:firstRow="1" w:lastRow="0" w:firstColumn="1" w:lastColumn="0" w:noHBand="0" w:noVBand="1"/>
      </w:tblPr>
      <w:tblGrid>
        <w:gridCol w:w="1845"/>
        <w:gridCol w:w="1320"/>
        <w:gridCol w:w="2040"/>
        <w:gridCol w:w="3810"/>
      </w:tblGrid>
      <w:tr w:rsidRPr="00783D81" w:rsidR="0041746A" w:rsidTr="00281CC3" w14:paraId="1B5B2BB1" w14:textId="77777777">
        <w:trPr>
          <w:trHeight w:val="555"/>
        </w:trPr>
        <w:tc>
          <w:tcPr>
            <w:tcW w:w="9015" w:type="dxa"/>
            <w:gridSpan w:val="4"/>
            <w:tcBorders>
              <w:top w:val="single" w:color="auto" w:sz="8" w:space="0"/>
              <w:left w:val="single" w:color="auto" w:sz="8" w:space="0"/>
              <w:bottom w:val="single" w:color="auto" w:sz="8" w:space="0"/>
              <w:right w:val="single" w:color="auto" w:sz="8" w:space="0"/>
            </w:tcBorders>
          </w:tcPr>
          <w:p w:rsidRPr="00783D81" w:rsidR="0041746A" w:rsidP="00281CC3" w:rsidRDefault="0041746A" w14:paraId="0EFD02A5" w14:textId="3E0AA8CD">
            <w:pPr>
              <w:rPr>
                <w:lang w:val="en-US"/>
              </w:rPr>
            </w:pPr>
            <w:r w:rsidRPr="0041746A">
              <w:rPr>
                <w:rFonts w:eastAsia="Arial" w:cs="Arial"/>
                <w:b/>
                <w:bCs/>
                <w:sz w:val="24"/>
                <w:szCs w:val="24"/>
                <w:lang w:val="en-US"/>
              </w:rPr>
              <w:t>Quality Control</w:t>
            </w:r>
            <w:r>
              <w:rPr>
                <w:rFonts w:eastAsia="Arial" w:cs="Arial"/>
                <w:b/>
                <w:bCs/>
                <w:sz w:val="24"/>
                <w:szCs w:val="24"/>
                <w:lang w:val="en-US"/>
              </w:rPr>
              <w:t xml:space="preserve"> Sytems</w:t>
            </w:r>
          </w:p>
        </w:tc>
      </w:tr>
      <w:tr w:rsidR="0041746A" w:rsidTr="00281CC3" w14:paraId="3630ECBB" w14:textId="77777777">
        <w:trPr>
          <w:trHeight w:val="555"/>
        </w:trPr>
        <w:tc>
          <w:tcPr>
            <w:tcW w:w="1845" w:type="dxa"/>
            <w:tcBorders>
              <w:top w:val="single" w:color="auto" w:sz="8" w:space="0"/>
              <w:left w:val="single" w:color="auto" w:sz="8" w:space="0"/>
              <w:bottom w:val="single" w:color="auto" w:sz="8" w:space="0"/>
              <w:right w:val="single" w:color="auto" w:sz="8" w:space="0"/>
            </w:tcBorders>
          </w:tcPr>
          <w:p w:rsidR="0041746A" w:rsidP="00281CC3" w:rsidRDefault="0041746A" w14:paraId="13A7DE2D" w14:textId="77777777">
            <w:r w:rsidRPr="4B2B6C52">
              <w:rPr>
                <w:rFonts w:eastAsia="Arial" w:cs="Arial"/>
                <w:b/>
                <w:bCs/>
                <w:szCs w:val="22"/>
              </w:rPr>
              <w:t>Equipment</w:t>
            </w:r>
          </w:p>
        </w:tc>
        <w:tc>
          <w:tcPr>
            <w:tcW w:w="1320" w:type="dxa"/>
            <w:tcBorders>
              <w:top w:val="nil"/>
              <w:left w:val="single" w:color="auto" w:sz="8" w:space="0"/>
              <w:bottom w:val="single" w:color="auto" w:sz="8" w:space="0"/>
              <w:right w:val="single" w:color="auto" w:sz="8" w:space="0"/>
            </w:tcBorders>
          </w:tcPr>
          <w:p w:rsidR="0041746A" w:rsidP="00281CC3" w:rsidRDefault="0041746A" w14:paraId="2A0312A8" w14:textId="77777777">
            <w:r w:rsidRPr="4B2B6C52">
              <w:rPr>
                <w:rFonts w:eastAsia="Arial" w:cs="Arial"/>
                <w:b/>
                <w:bCs/>
                <w:szCs w:val="22"/>
              </w:rPr>
              <w:t>Quantity</w:t>
            </w:r>
          </w:p>
        </w:tc>
        <w:tc>
          <w:tcPr>
            <w:tcW w:w="2040" w:type="dxa"/>
            <w:tcBorders>
              <w:top w:val="nil"/>
              <w:left w:val="single" w:color="auto" w:sz="8" w:space="0"/>
              <w:bottom w:val="single" w:color="auto" w:sz="8" w:space="0"/>
              <w:right w:val="single" w:color="auto" w:sz="8" w:space="0"/>
            </w:tcBorders>
          </w:tcPr>
          <w:p w:rsidR="0041746A" w:rsidP="00281CC3" w:rsidRDefault="0041746A" w14:paraId="52EF743F" w14:textId="77777777">
            <w:r w:rsidRPr="4B2B6C52">
              <w:rPr>
                <w:rFonts w:eastAsia="Arial" w:cs="Arial"/>
                <w:b/>
                <w:bCs/>
                <w:szCs w:val="22"/>
              </w:rPr>
              <w:t>Size in m</w:t>
            </w:r>
          </w:p>
        </w:tc>
        <w:tc>
          <w:tcPr>
            <w:tcW w:w="3810" w:type="dxa"/>
            <w:tcBorders>
              <w:top w:val="nil"/>
              <w:left w:val="single" w:color="auto" w:sz="8" w:space="0"/>
              <w:bottom w:val="single" w:color="auto" w:sz="8" w:space="0"/>
              <w:right w:val="single" w:color="auto" w:sz="8" w:space="0"/>
            </w:tcBorders>
          </w:tcPr>
          <w:p w:rsidR="0041746A" w:rsidP="00281CC3" w:rsidRDefault="0041746A" w14:paraId="474B7E16" w14:textId="77777777">
            <w:r w:rsidRPr="4B2B6C52">
              <w:rPr>
                <w:rFonts w:eastAsia="Arial" w:cs="Arial"/>
                <w:b/>
                <w:bCs/>
                <w:szCs w:val="22"/>
              </w:rPr>
              <w:t>Photo</w:t>
            </w:r>
          </w:p>
        </w:tc>
      </w:tr>
      <w:tr w:rsidR="0041746A" w:rsidTr="00281CC3" w14:paraId="3A67D813" w14:textId="77777777">
        <w:trPr>
          <w:trHeight w:val="3015"/>
        </w:trPr>
        <w:tc>
          <w:tcPr>
            <w:tcW w:w="1845" w:type="dxa"/>
            <w:tcBorders>
              <w:top w:val="single" w:color="auto" w:sz="8" w:space="0"/>
              <w:left w:val="single" w:color="auto" w:sz="8" w:space="0"/>
              <w:bottom w:val="single" w:color="auto" w:sz="8" w:space="0"/>
              <w:right w:val="single" w:color="auto" w:sz="8" w:space="0"/>
            </w:tcBorders>
          </w:tcPr>
          <w:p w:rsidRPr="00783D81" w:rsidR="0041746A" w:rsidP="00281CC3" w:rsidRDefault="0041746A" w14:paraId="0DF69A81" w14:textId="77777777">
            <w:pPr>
              <w:rPr>
                <w:lang w:val="en-US"/>
              </w:rPr>
            </w:pPr>
            <w:r w:rsidRPr="00783D81">
              <w:rPr>
                <w:rFonts w:eastAsia="Arial" w:cs="Arial"/>
                <w:szCs w:val="22"/>
                <w:lang w:val="en-US"/>
              </w:rPr>
              <w:t>2000 L Jacketed Cubical Tank with Load Cell</w:t>
            </w:r>
          </w:p>
        </w:tc>
        <w:tc>
          <w:tcPr>
            <w:tcW w:w="1320" w:type="dxa"/>
            <w:tcBorders>
              <w:top w:val="single" w:color="auto" w:sz="8" w:space="0"/>
              <w:left w:val="single" w:color="auto" w:sz="8" w:space="0"/>
              <w:bottom w:val="single" w:color="auto" w:sz="8" w:space="0"/>
              <w:right w:val="single" w:color="auto" w:sz="8" w:space="0"/>
            </w:tcBorders>
          </w:tcPr>
          <w:p w:rsidR="0041746A" w:rsidP="00281CC3" w:rsidRDefault="0041746A" w14:paraId="4891EECD" w14:textId="77777777">
            <w:r w:rsidRPr="4B2B6C52">
              <w:rPr>
                <w:rFonts w:eastAsia="Arial" w:cs="Arial"/>
                <w:szCs w:val="22"/>
              </w:rPr>
              <w:t>3</w:t>
            </w:r>
          </w:p>
        </w:tc>
        <w:tc>
          <w:tcPr>
            <w:tcW w:w="2040" w:type="dxa"/>
            <w:tcBorders>
              <w:top w:val="single" w:color="auto" w:sz="8" w:space="0"/>
              <w:left w:val="single" w:color="auto" w:sz="8" w:space="0"/>
              <w:bottom w:val="single" w:color="auto" w:sz="8" w:space="0"/>
              <w:right w:val="single" w:color="auto" w:sz="8" w:space="0"/>
            </w:tcBorders>
          </w:tcPr>
          <w:p w:rsidR="0041746A" w:rsidP="00281CC3" w:rsidRDefault="0041746A" w14:paraId="21830132" w14:textId="77777777">
            <w:r w:rsidRPr="4B2B6C52">
              <w:rPr>
                <w:rFonts w:eastAsia="Arial" w:cs="Arial"/>
                <w:szCs w:val="22"/>
              </w:rPr>
              <w:t>1.78 x 1.39 x 2.65</w:t>
            </w:r>
          </w:p>
        </w:tc>
        <w:tc>
          <w:tcPr>
            <w:tcW w:w="3810" w:type="dxa"/>
            <w:tcBorders>
              <w:top w:val="single" w:color="auto" w:sz="8" w:space="0"/>
              <w:left w:val="single" w:color="auto" w:sz="8" w:space="0"/>
              <w:bottom w:val="single" w:color="auto" w:sz="8" w:space="0"/>
              <w:right w:val="single" w:color="auto" w:sz="8" w:space="0"/>
            </w:tcBorders>
          </w:tcPr>
          <w:p w:rsidR="0041746A" w:rsidP="00281CC3" w:rsidRDefault="0041746A" w14:paraId="39D1A305" w14:textId="77777777">
            <w:r>
              <w:rPr>
                <w:noProof/>
              </w:rPr>
              <w:drawing>
                <wp:inline distT="0" distB="0" distL="0" distR="0" wp14:anchorId="3CD921E6" wp14:editId="70F65BF4">
                  <wp:extent cx="1714500" cy="1714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tc>
      </w:tr>
      <w:tr w:rsidR="0041746A" w:rsidTr="00281CC3" w14:paraId="7F8D8D6F" w14:textId="77777777">
        <w:trPr>
          <w:trHeight w:val="3015"/>
        </w:trPr>
        <w:tc>
          <w:tcPr>
            <w:tcW w:w="1845" w:type="dxa"/>
            <w:tcBorders>
              <w:top w:val="single" w:color="auto" w:sz="8" w:space="0"/>
              <w:left w:val="single" w:color="auto" w:sz="8" w:space="0"/>
              <w:bottom w:val="single" w:color="auto" w:sz="8" w:space="0"/>
              <w:right w:val="single" w:color="auto" w:sz="8" w:space="0"/>
            </w:tcBorders>
          </w:tcPr>
          <w:p w:rsidRPr="00783D81" w:rsidR="0041746A" w:rsidP="00281CC3" w:rsidRDefault="0041746A" w14:paraId="72789024" w14:textId="77777777">
            <w:pPr>
              <w:rPr>
                <w:rFonts w:eastAsia="Arial" w:cs="Arial"/>
                <w:szCs w:val="22"/>
                <w:lang w:val="en-US"/>
              </w:rPr>
            </w:pPr>
          </w:p>
        </w:tc>
        <w:tc>
          <w:tcPr>
            <w:tcW w:w="1320" w:type="dxa"/>
            <w:tcBorders>
              <w:top w:val="single" w:color="auto" w:sz="8" w:space="0"/>
              <w:left w:val="single" w:color="auto" w:sz="8" w:space="0"/>
              <w:bottom w:val="single" w:color="auto" w:sz="8" w:space="0"/>
              <w:right w:val="single" w:color="auto" w:sz="8" w:space="0"/>
            </w:tcBorders>
          </w:tcPr>
          <w:p w:rsidRPr="4B2B6C52" w:rsidR="0041746A" w:rsidP="00281CC3" w:rsidRDefault="0041746A" w14:paraId="163EB210" w14:textId="77777777">
            <w:pPr>
              <w:rPr>
                <w:rFonts w:eastAsia="Arial" w:cs="Arial"/>
                <w:szCs w:val="22"/>
              </w:rPr>
            </w:pPr>
          </w:p>
        </w:tc>
        <w:tc>
          <w:tcPr>
            <w:tcW w:w="2040" w:type="dxa"/>
            <w:tcBorders>
              <w:top w:val="single" w:color="auto" w:sz="8" w:space="0"/>
              <w:left w:val="single" w:color="auto" w:sz="8" w:space="0"/>
              <w:bottom w:val="single" w:color="auto" w:sz="8" w:space="0"/>
              <w:right w:val="single" w:color="auto" w:sz="8" w:space="0"/>
            </w:tcBorders>
          </w:tcPr>
          <w:p w:rsidRPr="4B2B6C52" w:rsidR="0041746A" w:rsidP="00281CC3" w:rsidRDefault="0041746A" w14:paraId="7E41C263" w14:textId="77777777">
            <w:pPr>
              <w:rPr>
                <w:rFonts w:eastAsia="Arial" w:cs="Arial"/>
                <w:szCs w:val="22"/>
              </w:rPr>
            </w:pPr>
          </w:p>
        </w:tc>
        <w:tc>
          <w:tcPr>
            <w:tcW w:w="3810" w:type="dxa"/>
            <w:tcBorders>
              <w:top w:val="single" w:color="auto" w:sz="8" w:space="0"/>
              <w:left w:val="single" w:color="auto" w:sz="8" w:space="0"/>
              <w:bottom w:val="single" w:color="auto" w:sz="8" w:space="0"/>
              <w:right w:val="single" w:color="auto" w:sz="8" w:space="0"/>
            </w:tcBorders>
          </w:tcPr>
          <w:p w:rsidR="0041746A" w:rsidP="00281CC3" w:rsidRDefault="0041746A" w14:paraId="3BCB411B" w14:textId="77777777">
            <w:pPr>
              <w:rPr>
                <w:noProof/>
              </w:rPr>
            </w:pPr>
          </w:p>
        </w:tc>
      </w:tr>
      <w:tr w:rsidR="0041746A" w:rsidTr="00281CC3" w14:paraId="00887D83" w14:textId="77777777">
        <w:trPr>
          <w:trHeight w:val="3015"/>
        </w:trPr>
        <w:tc>
          <w:tcPr>
            <w:tcW w:w="1845" w:type="dxa"/>
            <w:tcBorders>
              <w:top w:val="single" w:color="auto" w:sz="8" w:space="0"/>
              <w:left w:val="single" w:color="auto" w:sz="8" w:space="0"/>
              <w:bottom w:val="single" w:color="auto" w:sz="8" w:space="0"/>
              <w:right w:val="single" w:color="auto" w:sz="8" w:space="0"/>
            </w:tcBorders>
          </w:tcPr>
          <w:p w:rsidRPr="00783D81" w:rsidR="0041746A" w:rsidP="00281CC3" w:rsidRDefault="0041746A" w14:paraId="7477D95A" w14:textId="77777777">
            <w:pPr>
              <w:rPr>
                <w:rFonts w:eastAsia="Arial" w:cs="Arial"/>
                <w:szCs w:val="22"/>
                <w:lang w:val="en-US"/>
              </w:rPr>
            </w:pPr>
          </w:p>
        </w:tc>
        <w:tc>
          <w:tcPr>
            <w:tcW w:w="1320" w:type="dxa"/>
            <w:tcBorders>
              <w:top w:val="single" w:color="auto" w:sz="8" w:space="0"/>
              <w:left w:val="single" w:color="auto" w:sz="8" w:space="0"/>
              <w:bottom w:val="single" w:color="auto" w:sz="8" w:space="0"/>
              <w:right w:val="single" w:color="auto" w:sz="8" w:space="0"/>
            </w:tcBorders>
          </w:tcPr>
          <w:p w:rsidRPr="4B2B6C52" w:rsidR="0041746A" w:rsidP="00281CC3" w:rsidRDefault="0041746A" w14:paraId="34DA3F9E" w14:textId="77777777">
            <w:pPr>
              <w:rPr>
                <w:rFonts w:eastAsia="Arial" w:cs="Arial"/>
                <w:szCs w:val="22"/>
              </w:rPr>
            </w:pPr>
          </w:p>
        </w:tc>
        <w:tc>
          <w:tcPr>
            <w:tcW w:w="2040" w:type="dxa"/>
            <w:tcBorders>
              <w:top w:val="single" w:color="auto" w:sz="8" w:space="0"/>
              <w:left w:val="single" w:color="auto" w:sz="8" w:space="0"/>
              <w:bottom w:val="single" w:color="auto" w:sz="8" w:space="0"/>
              <w:right w:val="single" w:color="auto" w:sz="8" w:space="0"/>
            </w:tcBorders>
          </w:tcPr>
          <w:p w:rsidRPr="4B2B6C52" w:rsidR="0041746A" w:rsidP="00281CC3" w:rsidRDefault="0041746A" w14:paraId="33C755DC" w14:textId="77777777">
            <w:pPr>
              <w:rPr>
                <w:rFonts w:eastAsia="Arial" w:cs="Arial"/>
                <w:szCs w:val="22"/>
              </w:rPr>
            </w:pPr>
          </w:p>
        </w:tc>
        <w:tc>
          <w:tcPr>
            <w:tcW w:w="3810" w:type="dxa"/>
            <w:tcBorders>
              <w:top w:val="single" w:color="auto" w:sz="8" w:space="0"/>
              <w:left w:val="single" w:color="auto" w:sz="8" w:space="0"/>
              <w:bottom w:val="single" w:color="auto" w:sz="8" w:space="0"/>
              <w:right w:val="single" w:color="auto" w:sz="8" w:space="0"/>
            </w:tcBorders>
          </w:tcPr>
          <w:p w:rsidR="0041746A" w:rsidP="00281CC3" w:rsidRDefault="0041746A" w14:paraId="01359B03" w14:textId="77777777">
            <w:pPr>
              <w:rPr>
                <w:noProof/>
              </w:rPr>
            </w:pPr>
          </w:p>
        </w:tc>
      </w:tr>
    </w:tbl>
    <w:p w:rsidRPr="0027210F" w:rsidR="002F0A32" w:rsidP="001347B2" w:rsidRDefault="002F0A32" w14:paraId="1E75C4D7" w14:textId="3E3791E0">
      <w:pPr>
        <w:pStyle w:val="berschrift1"/>
        <w:rPr>
          <w:lang w:val="en-GB"/>
        </w:rPr>
      </w:pPr>
      <w:bookmarkStart w:name="_Toc94787055" w:id="96"/>
      <w:bookmarkStart w:name="_Toc95410096" w:id="97"/>
      <w:bookmarkStart w:name="_Toc95410293" w:id="98"/>
      <w:r w:rsidRPr="0027210F">
        <w:rPr>
          <w:lang w:val="en-GB"/>
        </w:rPr>
        <w:lastRenderedPageBreak/>
        <w:t>Clean facility util</w:t>
      </w:r>
      <w:r w:rsidRPr="0027210F" w:rsidR="00B22FDF">
        <w:rPr>
          <w:lang w:val="en-GB"/>
        </w:rPr>
        <w:t>ities</w:t>
      </w:r>
      <w:bookmarkEnd w:id="96"/>
      <w:bookmarkEnd w:id="97"/>
      <w:bookmarkEnd w:id="98"/>
    </w:p>
    <w:p w:rsidRPr="0027210F" w:rsidR="00B22FDF" w:rsidP="00A216EE" w:rsidRDefault="00B22FDF" w14:paraId="74E407CD" w14:textId="6B0C43F9">
      <w:pPr>
        <w:rPr>
          <w:lang w:val="en-GB"/>
        </w:rPr>
      </w:pPr>
    </w:p>
    <w:p w:rsidR="00B22FDF" w:rsidP="00806F41" w:rsidRDefault="00806F41" w14:paraId="2CAB5DF3" w14:textId="0C90F50E">
      <w:pPr>
        <w:pStyle w:val="berschrift2"/>
      </w:pPr>
      <w:bookmarkStart w:name="_Toc94787056" w:id="99"/>
      <w:bookmarkStart w:name="_Toc95410097" w:id="100"/>
      <w:bookmarkStart w:name="_Toc95410294" w:id="101"/>
      <w:r>
        <w:t>List of necessary clean facility utilities</w:t>
      </w:r>
      <w:bookmarkEnd w:id="99"/>
      <w:bookmarkEnd w:id="100"/>
      <w:bookmarkEnd w:id="101"/>
    </w:p>
    <w:p w:rsidR="007E31CF" w:rsidP="007E31CF" w:rsidRDefault="007E31CF" w14:paraId="14BF4415" w14:textId="77777777">
      <w:pPr>
        <w:rPr>
          <w:lang w:val="en-GB"/>
        </w:rPr>
      </w:pPr>
    </w:p>
    <w:p w:rsidR="007E31CF" w:rsidP="00973C74" w:rsidRDefault="00902278" w14:paraId="728F14A4" w14:textId="6AB08AB5">
      <w:pPr>
        <w:pStyle w:val="berschrift2"/>
      </w:pPr>
      <w:bookmarkStart w:name="_Toc94787057" w:id="102"/>
      <w:bookmarkStart w:name="_Toc95410098" w:id="103"/>
      <w:bookmarkStart w:name="_Toc95410295" w:id="104"/>
      <w:r>
        <w:t xml:space="preserve">General </w:t>
      </w:r>
      <w:r w:rsidR="009733ED">
        <w:t>fac</w:t>
      </w:r>
      <w:r w:rsidR="005976BA">
        <w:t xml:space="preserve">ility </w:t>
      </w:r>
      <w:r w:rsidR="003B005C">
        <w:t>utilitie</w:t>
      </w:r>
      <w:r w:rsidR="00973C74">
        <w:t>s</w:t>
      </w:r>
      <w:bookmarkEnd w:id="102"/>
      <w:bookmarkEnd w:id="103"/>
      <w:bookmarkEnd w:id="104"/>
    </w:p>
    <w:p w:rsidR="00973C74" w:rsidP="00973C74" w:rsidRDefault="00973C74" w14:paraId="0BB98868" w14:textId="77777777">
      <w:pPr>
        <w:rPr>
          <w:lang w:val="en-GB"/>
        </w:rPr>
      </w:pPr>
    </w:p>
    <w:p w:rsidR="00973C74" w:rsidP="00973C74" w:rsidRDefault="00973C74" w14:paraId="6E45B0A9" w14:textId="6924F694">
      <w:pPr>
        <w:pStyle w:val="berschrift2"/>
      </w:pPr>
      <w:bookmarkStart w:name="_Toc94787058" w:id="105"/>
      <w:bookmarkStart w:name="_Toc95410099" w:id="106"/>
      <w:bookmarkStart w:name="_Toc95410296" w:id="107"/>
      <w:r>
        <w:t>HVAC</w:t>
      </w:r>
      <w:bookmarkEnd w:id="105"/>
      <w:bookmarkEnd w:id="106"/>
      <w:bookmarkEnd w:id="107"/>
    </w:p>
    <w:p w:rsidR="00973C74" w:rsidP="00973C74" w:rsidRDefault="00973C74" w14:paraId="549769C7" w14:textId="77777777">
      <w:pPr>
        <w:rPr>
          <w:lang w:val="en-GB"/>
        </w:rPr>
      </w:pPr>
    </w:p>
    <w:p w:rsidR="00973C74" w:rsidP="00973C74" w:rsidRDefault="00973C74" w14:paraId="02F0AE00" w14:textId="0788228A">
      <w:pPr>
        <w:pStyle w:val="berschrift2"/>
      </w:pPr>
      <w:bookmarkStart w:name="_Toc94787059" w:id="108"/>
      <w:bookmarkStart w:name="_Toc95410100" w:id="109"/>
      <w:bookmarkStart w:name="_Toc95410297" w:id="110"/>
      <w:r>
        <w:t>Clean</w:t>
      </w:r>
      <w:r w:rsidR="001C7A4A">
        <w:t xml:space="preserve"> utilit</w:t>
      </w:r>
      <w:r w:rsidR="00F52532">
        <w:t>ies</w:t>
      </w:r>
      <w:bookmarkEnd w:id="108"/>
      <w:bookmarkEnd w:id="109"/>
      <w:bookmarkEnd w:id="110"/>
    </w:p>
    <w:p w:rsidR="00F52532" w:rsidP="00F52532" w:rsidRDefault="00F52532" w14:paraId="72F00794" w14:textId="77777777">
      <w:pPr>
        <w:rPr>
          <w:lang w:val="en-GB"/>
        </w:rPr>
      </w:pPr>
    </w:p>
    <w:p w:rsidR="00F52532" w:rsidP="00F52532" w:rsidRDefault="00F52532" w14:paraId="54862E9E" w14:textId="46997EA0">
      <w:pPr>
        <w:pStyle w:val="berschrift2"/>
      </w:pPr>
      <w:bookmarkStart w:name="_Toc94787060" w:id="111"/>
      <w:bookmarkStart w:name="_Toc95410101" w:id="112"/>
      <w:bookmarkStart w:name="_Toc95410298" w:id="113"/>
      <w:r>
        <w:t xml:space="preserve">WFI and </w:t>
      </w:r>
      <w:r w:rsidR="00CE2A7F">
        <w:t xml:space="preserve">clean </w:t>
      </w:r>
      <w:r>
        <w:t>steam</w:t>
      </w:r>
      <w:bookmarkEnd w:id="111"/>
      <w:bookmarkEnd w:id="112"/>
      <w:bookmarkEnd w:id="113"/>
      <w:r>
        <w:t xml:space="preserve"> </w:t>
      </w:r>
    </w:p>
    <w:p w:rsidR="00EF1952" w:rsidP="00EF1952" w:rsidRDefault="00EF1952" w14:paraId="0A2B5A2C" w14:textId="77777777">
      <w:pPr>
        <w:rPr>
          <w:lang w:val="en-GB"/>
        </w:rPr>
      </w:pPr>
    </w:p>
    <w:p w:rsidR="00EF1952" w:rsidP="00EF1952" w:rsidRDefault="00EF1952" w14:paraId="1D8940B8" w14:textId="3F5EFE56">
      <w:pPr>
        <w:pStyle w:val="berschrift2"/>
      </w:pPr>
      <w:bookmarkStart w:name="_Toc94787061" w:id="114"/>
      <w:bookmarkStart w:name="_Toc95410102" w:id="115"/>
      <w:bookmarkStart w:name="_Toc95410299" w:id="116"/>
      <w:r>
        <w:t>Technical utilities</w:t>
      </w:r>
      <w:bookmarkEnd w:id="114"/>
      <w:bookmarkEnd w:id="115"/>
      <w:bookmarkEnd w:id="116"/>
    </w:p>
    <w:p w:rsidR="00EF1952" w:rsidP="00EF1952" w:rsidRDefault="00EF1952" w14:paraId="03513D45" w14:textId="77777777">
      <w:pPr>
        <w:rPr>
          <w:lang w:val="en-GB"/>
        </w:rPr>
      </w:pPr>
    </w:p>
    <w:p w:rsidR="00EF1952" w:rsidP="00EF1952" w:rsidRDefault="00EF1952" w14:paraId="21F7F289" w14:textId="451DDD59">
      <w:pPr>
        <w:pStyle w:val="berschrift2"/>
      </w:pPr>
      <w:bookmarkStart w:name="_Toc94787062" w:id="117"/>
      <w:bookmarkStart w:name="_Toc95410103" w:id="118"/>
      <w:bookmarkStart w:name="_Toc95410300" w:id="119"/>
      <w:r>
        <w:t>Waste</w:t>
      </w:r>
      <w:bookmarkEnd w:id="117"/>
      <w:bookmarkEnd w:id="118"/>
      <w:bookmarkEnd w:id="119"/>
    </w:p>
    <w:p w:rsidR="00D5306E" w:rsidP="00D5306E" w:rsidRDefault="00D5306E" w14:paraId="0C153EE8" w14:textId="77777777">
      <w:pPr>
        <w:rPr>
          <w:lang w:val="en-GB"/>
        </w:rPr>
      </w:pPr>
    </w:p>
    <w:p w:rsidRPr="00D5306E" w:rsidR="00D5306E" w:rsidP="00D5306E" w:rsidRDefault="00D5306E" w14:paraId="2717E9ED" w14:textId="77777777">
      <w:pPr>
        <w:rPr>
          <w:lang w:val="en-GB"/>
        </w:rPr>
      </w:pPr>
    </w:p>
    <w:p w:rsidRPr="00990654" w:rsidR="00990654" w:rsidP="00D5306E" w:rsidRDefault="00990654" w14:paraId="625C67D7" w14:textId="693D1AFD">
      <w:pPr>
        <w:pStyle w:val="berschrift2"/>
        <w:numPr>
          <w:ilvl w:val="0"/>
          <w:numId w:val="0"/>
        </w:numPr>
        <w:ind w:left="578" w:hanging="578"/>
      </w:pPr>
    </w:p>
    <w:p w:rsidRPr="0027210F" w:rsidR="00B22FDF" w:rsidP="0056665F" w:rsidRDefault="00B22FDF" w14:paraId="5E0A0F89" w14:textId="77777777">
      <w:pPr>
        <w:rPr>
          <w:lang w:val="en-GB"/>
        </w:rPr>
      </w:pPr>
    </w:p>
    <w:p w:rsidRPr="0027210F" w:rsidR="00B22FDF" w:rsidP="0056665F" w:rsidRDefault="00B22FDF" w14:paraId="60B41E8C" w14:textId="77777777">
      <w:pPr>
        <w:rPr>
          <w:lang w:val="en-GB"/>
        </w:rPr>
      </w:pPr>
    </w:p>
    <w:p w:rsidRPr="0027210F" w:rsidR="00A90E8D" w:rsidP="0056665F" w:rsidRDefault="00A90E8D" w14:paraId="664D189A" w14:textId="4302E265">
      <w:pPr>
        <w:rPr>
          <w:lang w:val="en-GB"/>
        </w:rPr>
      </w:pPr>
      <w:r w:rsidRPr="0027210F">
        <w:rPr>
          <w:lang w:val="en-GB"/>
        </w:rPr>
        <w:br w:type="page"/>
      </w:r>
    </w:p>
    <w:p w:rsidRPr="0027210F" w:rsidR="00762A41" w:rsidP="004A364F" w:rsidRDefault="001347B2" w14:paraId="08FEE903" w14:textId="6FB13D17">
      <w:pPr>
        <w:pStyle w:val="berschrift1"/>
        <w:rPr>
          <w:lang w:val="en-GB"/>
        </w:rPr>
      </w:pPr>
      <w:bookmarkStart w:name="_Toc94787065" w:id="120"/>
      <w:bookmarkStart w:name="_Toc95410104" w:id="121"/>
      <w:bookmarkStart w:name="_Toc95410301" w:id="122"/>
      <w:r w:rsidRPr="0027210F">
        <w:rPr>
          <w:lang w:val="en-GB"/>
        </w:rPr>
        <w:lastRenderedPageBreak/>
        <w:t>References</w:t>
      </w:r>
      <w:bookmarkEnd w:id="120"/>
      <w:bookmarkEnd w:id="121"/>
      <w:bookmarkEnd w:id="122"/>
    </w:p>
    <w:p w:rsidRPr="0027210F" w:rsidR="00C31ACD" w:rsidP="00C31ACD" w:rsidRDefault="00C31ACD" w14:paraId="77A7D2F4" w14:textId="097B3ADF">
      <w:pPr>
        <w:rPr>
          <w:lang w:val="en-GB"/>
        </w:rPr>
      </w:pPr>
    </w:p>
    <w:p w:rsidRPr="0027210F" w:rsidR="001347B2" w:rsidP="00C31ACD" w:rsidRDefault="001347B2" w14:paraId="578E294B" w14:textId="6A3746E6">
      <w:pPr>
        <w:rPr>
          <w:lang w:val="en-GB"/>
        </w:rPr>
      </w:pPr>
    </w:p>
    <w:p w:rsidRPr="0027210F" w:rsidR="00263C33" w:rsidP="00C31ACD" w:rsidRDefault="00263C33" w14:paraId="65A7D0DA" w14:textId="157509C4">
      <w:pPr>
        <w:rPr>
          <w:lang w:val="en-GB"/>
        </w:rPr>
      </w:pPr>
    </w:p>
    <w:p w:rsidRPr="0027210F" w:rsidR="00263C33" w:rsidP="00C31ACD" w:rsidRDefault="00263C33" w14:paraId="46045DAC" w14:textId="6CB00457">
      <w:pPr>
        <w:rPr>
          <w:lang w:val="en-GB"/>
        </w:rPr>
      </w:pPr>
    </w:p>
    <w:p w:rsidRPr="0027210F" w:rsidR="008C0028" w:rsidP="00C31ACD" w:rsidRDefault="008C0028" w14:paraId="37A36BE7" w14:textId="38E7A39F">
      <w:pPr>
        <w:rPr>
          <w:lang w:val="en-GB"/>
        </w:rPr>
      </w:pPr>
    </w:p>
    <w:p w:rsidRPr="0027210F" w:rsidR="008C0028" w:rsidP="00AE4305" w:rsidRDefault="008C0028" w14:paraId="297CEB7F" w14:textId="347DFAA3">
      <w:pPr>
        <w:pStyle w:val="KapiteldienichtimInhaltverzeichnisgehren"/>
        <w:rPr>
          <w:lang w:val="en-GB"/>
        </w:rPr>
      </w:pPr>
      <w:bookmarkStart w:name="_Toc95410105" w:id="123"/>
      <w:bookmarkStart w:name="_Toc95410302" w:id="124"/>
      <w:r w:rsidRPr="0027210F">
        <w:rPr>
          <w:lang w:val="en-GB"/>
        </w:rPr>
        <w:lastRenderedPageBreak/>
        <w:t>List of Images</w:t>
      </w:r>
      <w:bookmarkEnd w:id="123"/>
      <w:bookmarkEnd w:id="124"/>
    </w:p>
    <w:p w:rsidRPr="004D7BF7" w:rsidR="008C0028" w:rsidP="00C31ACD" w:rsidRDefault="001A3C5D" w14:paraId="60052172" w14:textId="08C61FC2">
      <w:r w:rsidRPr="0027210F">
        <w:rPr>
          <w:lang w:val="en-GB"/>
        </w:rPr>
        <w:fldChar w:fldCharType="begin"/>
      </w:r>
      <w:r w:rsidRPr="004D7BF7">
        <w:instrText>TOC \h \z \c "Figure"</w:instrText>
      </w:r>
      <w:r w:rsidRPr="0027210F">
        <w:rPr>
          <w:lang w:val="en-GB"/>
        </w:rPr>
        <w:fldChar w:fldCharType="separate"/>
      </w:r>
      <w:r w:rsidRPr="004D7BF7" w:rsidR="000D180B">
        <w:rPr>
          <w:b/>
          <w:bCs/>
          <w:noProof/>
        </w:rPr>
        <w:t>Es konnten keine Einträge für ein Abbildungsverzeichnis gefunden werden.</w:t>
      </w:r>
      <w:r w:rsidRPr="0027210F">
        <w:rPr>
          <w:lang w:val="en-GB"/>
        </w:rPr>
        <w:fldChar w:fldCharType="end"/>
      </w:r>
    </w:p>
    <w:p w:rsidRPr="004D7BF7" w:rsidR="008C0028" w:rsidP="00C31ACD" w:rsidRDefault="008C0028" w14:paraId="2C9CCFB8" w14:textId="4D001E51"/>
    <w:p w:rsidRPr="004D7BF7" w:rsidR="00AE4305" w:rsidP="00C31ACD" w:rsidRDefault="00AE4305" w14:paraId="1897F7A6" w14:textId="7DD3DFDB"/>
    <w:p w:rsidRPr="004D7BF7" w:rsidR="00AE4305" w:rsidP="00C31ACD" w:rsidRDefault="00AE4305" w14:paraId="443FD6A2" w14:textId="77777777"/>
    <w:p w:rsidRPr="004D7BF7" w:rsidR="00263C33" w:rsidP="00AE4305" w:rsidRDefault="00AE4305" w14:paraId="3AC2C185" w14:textId="00D9A7D7">
      <w:pPr>
        <w:pStyle w:val="KapiteldienichtimInhaltverzeichnisgehren"/>
      </w:pPr>
      <w:bookmarkStart w:name="_Toc95410106" w:id="125"/>
      <w:bookmarkStart w:name="_Toc95410303" w:id="126"/>
      <w:r w:rsidRPr="004D7BF7">
        <w:lastRenderedPageBreak/>
        <w:t>List of tables</w:t>
      </w:r>
      <w:bookmarkEnd w:id="125"/>
      <w:bookmarkEnd w:id="126"/>
    </w:p>
    <w:p w:rsidRPr="004D7BF7" w:rsidR="00AE4305" w:rsidP="00C31ACD" w:rsidRDefault="001A3C5D" w14:paraId="1E6D2BC1" w14:textId="21AD10BE">
      <w:r w:rsidRPr="0027210F">
        <w:rPr>
          <w:lang w:val="en-GB"/>
        </w:rPr>
        <w:fldChar w:fldCharType="begin"/>
      </w:r>
      <w:r w:rsidRPr="004D7BF7">
        <w:instrText>TOC \h \z \c "Table"</w:instrText>
      </w:r>
      <w:r w:rsidRPr="0027210F">
        <w:rPr>
          <w:lang w:val="en-GB"/>
        </w:rPr>
        <w:fldChar w:fldCharType="separate"/>
      </w:r>
      <w:r w:rsidRPr="004D7BF7" w:rsidR="000D180B">
        <w:rPr>
          <w:b/>
          <w:bCs/>
          <w:noProof/>
        </w:rPr>
        <w:t>Es konnten keine Einträge für ein Abbildungsverzeichnis gefunden werden.</w:t>
      </w:r>
      <w:r w:rsidRPr="0027210F">
        <w:rPr>
          <w:lang w:val="en-GB"/>
        </w:rPr>
        <w:fldChar w:fldCharType="end"/>
      </w:r>
    </w:p>
    <w:p w:rsidRPr="004D7BF7" w:rsidR="00AE4305" w:rsidP="00C31ACD" w:rsidRDefault="00AE4305" w14:paraId="75B179B5" w14:textId="77777777"/>
    <w:p w:rsidRPr="004D7BF7" w:rsidR="001347B2" w:rsidP="00C31ACD" w:rsidRDefault="001347B2" w14:paraId="5ABB6C53" w14:textId="77777777"/>
    <w:p w:rsidRPr="004D7BF7" w:rsidR="00C5637B" w:rsidP="00C31ACD" w:rsidRDefault="00C5637B" w14:paraId="70CA9D8F" w14:textId="77777777">
      <w:pPr>
        <w:sectPr w:rsidRPr="004D7BF7" w:rsidR="00C5637B" w:rsidSect="00B85C62">
          <w:pgSz w:w="11906" w:h="16838"/>
          <w:pgMar w:top="1418" w:right="1134" w:bottom="1134" w:left="1134" w:header="709" w:footer="709" w:gutter="0"/>
          <w:pgNumType w:start="1"/>
          <w:cols w:space="708"/>
          <w:titlePg/>
          <w:docGrid w:linePitch="360"/>
        </w:sectPr>
      </w:pPr>
    </w:p>
    <w:p w:rsidRPr="0027210F" w:rsidR="0013337F" w:rsidP="00E56271" w:rsidRDefault="0013337F" w14:paraId="21636998" w14:textId="1297BAC9">
      <w:pPr>
        <w:pStyle w:val="berschrift1"/>
        <w:numPr>
          <w:ilvl w:val="0"/>
          <w:numId w:val="0"/>
        </w:numPr>
        <w:rPr>
          <w:lang w:val="en-GB"/>
        </w:rPr>
      </w:pPr>
      <w:bookmarkStart w:name="_Toc94787066" w:id="127"/>
      <w:bookmarkStart w:name="_Toc95410107" w:id="128"/>
      <w:bookmarkStart w:name="_Toc95410304" w:id="129"/>
      <w:r w:rsidRPr="0027210F">
        <w:rPr>
          <w:lang w:val="en-GB"/>
        </w:rPr>
        <w:lastRenderedPageBreak/>
        <w:t>A</w:t>
      </w:r>
      <w:r w:rsidRPr="0027210F" w:rsidR="00F87D0E">
        <w:rPr>
          <w:lang w:val="en-GB"/>
        </w:rPr>
        <w:t>ppendix</w:t>
      </w:r>
      <w:bookmarkEnd w:id="127"/>
      <w:bookmarkEnd w:id="128"/>
      <w:bookmarkEnd w:id="129"/>
    </w:p>
    <w:p w:rsidRPr="00783D81" w:rsidR="00F87D0E" w:rsidP="4B2B6C52" w:rsidRDefault="4B2B6C52" w14:paraId="061E9747" w14:textId="56C927F8">
      <w:pPr>
        <w:rPr>
          <w:lang w:val="en-US"/>
        </w:rPr>
      </w:pPr>
      <w:r w:rsidRPr="4B2B6C52">
        <w:rPr>
          <w:rFonts w:eastAsia="Arial" w:cs="Arial"/>
          <w:szCs w:val="22"/>
          <w:lang w:val="en-GB"/>
        </w:rPr>
        <w:t>Table:  Calculations of the required volumes of the different buffers per batch.</w:t>
      </w:r>
    </w:p>
    <w:tbl>
      <w:tblPr>
        <w:tblStyle w:val="Tabellenraster"/>
        <w:tblW w:w="0" w:type="auto"/>
        <w:tblLayout w:type="fixed"/>
        <w:tblLook w:val="04A0" w:firstRow="1" w:lastRow="0" w:firstColumn="1" w:lastColumn="0" w:noHBand="0" w:noVBand="1"/>
      </w:tblPr>
      <w:tblGrid>
        <w:gridCol w:w="1275"/>
        <w:gridCol w:w="2415"/>
        <w:gridCol w:w="1275"/>
        <w:gridCol w:w="1410"/>
        <w:gridCol w:w="1425"/>
        <w:gridCol w:w="1410"/>
      </w:tblGrid>
      <w:tr w:rsidRPr="002C7FB3" w:rsidR="4B2B6C52" w:rsidTr="4B2B6C52" w14:paraId="4767CAE4"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6DFF5866" w14:textId="5D52B8BC">
            <w:r w:rsidRPr="4B2B6C52">
              <w:rPr>
                <w:rFonts w:eastAsia="Arial" w:cs="Arial"/>
                <w:b/>
                <w:bCs/>
                <w:szCs w:val="22"/>
                <w:lang w:val="en-GB"/>
              </w:rPr>
              <w:t>Number</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89BE730" w14:textId="7BAF3970">
            <w:r w:rsidRPr="4B2B6C52">
              <w:rPr>
                <w:rFonts w:eastAsia="Arial" w:cs="Arial"/>
                <w:b/>
                <w:bCs/>
                <w:szCs w:val="22"/>
                <w:lang w:val="en-GB"/>
              </w:rPr>
              <w:t>Buffer</w:t>
            </w:r>
          </w:p>
        </w:tc>
        <w:tc>
          <w:tcPr>
            <w:tcW w:w="1275" w:type="dxa"/>
            <w:tcBorders>
              <w:top w:val="single" w:color="auto" w:sz="8" w:space="0"/>
              <w:left w:val="single" w:color="auto" w:sz="8" w:space="0"/>
              <w:bottom w:val="single" w:color="auto" w:sz="8" w:space="0"/>
              <w:right w:val="single" w:color="auto" w:sz="8" w:space="0"/>
            </w:tcBorders>
          </w:tcPr>
          <w:p w:rsidRPr="00783D81" w:rsidR="4B2B6C52" w:rsidRDefault="4B2B6C52" w14:paraId="1BC38CB8" w14:textId="33CB9830">
            <w:pPr>
              <w:rPr>
                <w:lang w:val="en-US"/>
              </w:rPr>
            </w:pPr>
            <w:r w:rsidRPr="4B2B6C52">
              <w:rPr>
                <w:rFonts w:eastAsia="Arial" w:cs="Arial"/>
                <w:b/>
                <w:bCs/>
                <w:szCs w:val="22"/>
                <w:lang w:val="en-GB"/>
              </w:rPr>
              <w:t>Product A</w:t>
            </w:r>
          </w:p>
          <w:p w:rsidRPr="00783D81" w:rsidR="4B2B6C52" w:rsidRDefault="4B2B6C52" w14:paraId="3E994E75" w14:textId="14B41E76">
            <w:pPr>
              <w:rPr>
                <w:lang w:val="en-US"/>
              </w:rPr>
            </w:pPr>
            <w:r w:rsidRPr="4B2B6C52">
              <w:rPr>
                <w:rFonts w:eastAsia="Arial" w:cs="Arial"/>
                <w:szCs w:val="22"/>
                <w:lang w:val="en-GB"/>
              </w:rPr>
              <w:t>Volume/batch [L]</w:t>
            </w:r>
          </w:p>
        </w:tc>
        <w:tc>
          <w:tcPr>
            <w:tcW w:w="1410" w:type="dxa"/>
            <w:tcBorders>
              <w:top w:val="single" w:color="auto" w:sz="8" w:space="0"/>
              <w:left w:val="single" w:color="auto" w:sz="8" w:space="0"/>
              <w:bottom w:val="single" w:color="auto" w:sz="8" w:space="0"/>
              <w:right w:val="single" w:color="auto" w:sz="8" w:space="0"/>
            </w:tcBorders>
          </w:tcPr>
          <w:p w:rsidRPr="00783D81" w:rsidR="4B2B6C52" w:rsidRDefault="4B2B6C52" w14:paraId="74851E3E" w14:textId="30B3C12F">
            <w:pPr>
              <w:rPr>
                <w:lang w:val="en-US"/>
              </w:rPr>
            </w:pPr>
            <w:r w:rsidRPr="4B2B6C52">
              <w:rPr>
                <w:rFonts w:eastAsia="Arial" w:cs="Arial"/>
                <w:b/>
                <w:bCs/>
                <w:szCs w:val="22"/>
                <w:lang w:val="en-GB"/>
              </w:rPr>
              <w:t>Product B</w:t>
            </w:r>
          </w:p>
          <w:p w:rsidRPr="00783D81" w:rsidR="4B2B6C52" w:rsidRDefault="4B2B6C52" w14:paraId="6CD60F15" w14:textId="659CAD43">
            <w:pPr>
              <w:rPr>
                <w:lang w:val="en-US"/>
              </w:rPr>
            </w:pPr>
            <w:r w:rsidRPr="4B2B6C52">
              <w:rPr>
                <w:rFonts w:eastAsia="Arial" w:cs="Arial"/>
                <w:szCs w:val="22"/>
                <w:lang w:val="en-GB"/>
              </w:rPr>
              <w:t>Volume/batch [L]</w:t>
            </w:r>
          </w:p>
        </w:tc>
        <w:tc>
          <w:tcPr>
            <w:tcW w:w="1425" w:type="dxa"/>
            <w:tcBorders>
              <w:top w:val="single" w:color="auto" w:sz="8" w:space="0"/>
              <w:left w:val="single" w:color="auto" w:sz="8" w:space="0"/>
              <w:bottom w:val="single" w:color="auto" w:sz="8" w:space="0"/>
              <w:right w:val="single" w:color="auto" w:sz="8" w:space="0"/>
            </w:tcBorders>
          </w:tcPr>
          <w:p w:rsidRPr="00783D81" w:rsidR="4B2B6C52" w:rsidRDefault="4B2B6C52" w14:paraId="74F211A0" w14:textId="01A3D959">
            <w:pPr>
              <w:rPr>
                <w:lang w:val="en-US"/>
              </w:rPr>
            </w:pPr>
            <w:r w:rsidRPr="4B2B6C52">
              <w:rPr>
                <w:rFonts w:eastAsia="Arial" w:cs="Arial"/>
                <w:b/>
                <w:bCs/>
                <w:szCs w:val="22"/>
                <w:lang w:val="en-GB"/>
              </w:rPr>
              <w:t>Product C</w:t>
            </w:r>
          </w:p>
          <w:p w:rsidRPr="00783D81" w:rsidR="4B2B6C52" w:rsidRDefault="4B2B6C52" w14:paraId="64D689FB" w14:textId="013C3BE0">
            <w:pPr>
              <w:rPr>
                <w:lang w:val="en-US"/>
              </w:rPr>
            </w:pPr>
            <w:r w:rsidRPr="4B2B6C52">
              <w:rPr>
                <w:rFonts w:eastAsia="Arial" w:cs="Arial"/>
                <w:szCs w:val="22"/>
                <w:lang w:val="en-GB"/>
              </w:rPr>
              <w:t>Volume/batch [L]</w:t>
            </w:r>
          </w:p>
        </w:tc>
        <w:tc>
          <w:tcPr>
            <w:tcW w:w="1410" w:type="dxa"/>
            <w:tcBorders>
              <w:top w:val="single" w:color="auto" w:sz="8" w:space="0"/>
              <w:left w:val="single" w:color="auto" w:sz="8" w:space="0"/>
              <w:bottom w:val="single" w:color="auto" w:sz="8" w:space="0"/>
              <w:right w:val="single" w:color="auto" w:sz="8" w:space="0"/>
            </w:tcBorders>
          </w:tcPr>
          <w:p w:rsidRPr="00783D81" w:rsidR="4B2B6C52" w:rsidRDefault="4B2B6C52" w14:paraId="45BCD150" w14:textId="63F317C4">
            <w:pPr>
              <w:rPr>
                <w:lang w:val="en-US"/>
              </w:rPr>
            </w:pPr>
            <w:r w:rsidRPr="4B2B6C52">
              <w:rPr>
                <w:rFonts w:eastAsia="Arial" w:cs="Arial"/>
                <w:b/>
                <w:bCs/>
                <w:szCs w:val="22"/>
                <w:lang w:val="en-GB"/>
              </w:rPr>
              <w:t>Product D</w:t>
            </w:r>
          </w:p>
          <w:p w:rsidRPr="00783D81" w:rsidR="4B2B6C52" w:rsidRDefault="4B2B6C52" w14:paraId="3DAC805B" w14:textId="36F2F211">
            <w:pPr>
              <w:rPr>
                <w:lang w:val="en-US"/>
              </w:rPr>
            </w:pPr>
            <w:r w:rsidRPr="4B2B6C52">
              <w:rPr>
                <w:rFonts w:eastAsia="Arial" w:cs="Arial"/>
                <w:szCs w:val="22"/>
                <w:lang w:val="en-GB"/>
              </w:rPr>
              <w:t>Volume/batch [L]</w:t>
            </w:r>
          </w:p>
        </w:tc>
      </w:tr>
      <w:tr w:rsidR="4B2B6C52" w:rsidTr="4B2B6C52" w14:paraId="1F68541E"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7A0E7DDC" w14:textId="62CB683F">
            <w:r w:rsidRPr="4B2B6C52">
              <w:rPr>
                <w:rFonts w:eastAsia="Arial" w:cs="Arial"/>
                <w:szCs w:val="22"/>
                <w:lang w:val="en-GB"/>
              </w:rPr>
              <w:t>D1</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58746117" w14:textId="0E75085E">
            <w:r w:rsidRPr="4B2B6C52">
              <w:rPr>
                <w:rFonts w:eastAsia="Arial" w:cs="Arial"/>
                <w:sz w:val="20"/>
                <w:lang w:val="en-GB"/>
              </w:rPr>
              <w:t>Wash 1 Buffer Chroma 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32C0436" w14:textId="092DA505">
            <w:r w:rsidRPr="4B2B6C52">
              <w:rPr>
                <w:rFonts w:ascii="Calibri" w:hAnsi="Calibri" w:eastAsia="Calibri" w:cs="Calibri"/>
                <w:color w:val="000000" w:themeColor="text1"/>
                <w:szCs w:val="22"/>
              </w:rPr>
              <w:t>677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62A6730D" w14:textId="10A2BCD9">
            <w:r w:rsidRPr="4B2B6C52">
              <w:rPr>
                <w:rFonts w:ascii="Calibri" w:hAnsi="Calibri" w:eastAsia="Calibri" w:cs="Calibri"/>
                <w:color w:val="000000" w:themeColor="text1"/>
                <w:szCs w:val="22"/>
              </w:rPr>
              <w:t>6776</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3F2FD2F6" w14:textId="0C3FAA5F">
            <w:r w:rsidRPr="4B2B6C52">
              <w:rPr>
                <w:rFonts w:ascii="Calibri" w:hAnsi="Calibri" w:eastAsia="Calibri" w:cs="Calibri"/>
                <w:color w:val="000000" w:themeColor="text1"/>
                <w:szCs w:val="22"/>
              </w:rPr>
              <w:t>677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20C00F02" w14:textId="0B54B278">
            <w:r w:rsidRPr="4B2B6C52">
              <w:rPr>
                <w:rFonts w:ascii="Calibri" w:hAnsi="Calibri" w:eastAsia="Calibri" w:cs="Calibri"/>
                <w:color w:val="000000" w:themeColor="text1"/>
                <w:szCs w:val="22"/>
              </w:rPr>
              <w:t>6776</w:t>
            </w:r>
          </w:p>
        </w:tc>
      </w:tr>
      <w:tr w:rsidR="4B2B6C52" w:rsidTr="4B2B6C52" w14:paraId="79274342"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5ACDEC9E" w14:textId="363A2140">
            <w:r w:rsidRPr="4B2B6C52">
              <w:rPr>
                <w:rFonts w:eastAsia="Arial" w:cs="Arial"/>
                <w:szCs w:val="22"/>
                <w:lang w:val="en-GB"/>
              </w:rPr>
              <w:t>D2</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0B5B51FB" w14:textId="75BDC1A8">
            <w:r w:rsidRPr="4B2B6C52">
              <w:rPr>
                <w:rFonts w:eastAsia="Arial" w:cs="Arial"/>
                <w:sz w:val="20"/>
                <w:lang w:val="en-GB"/>
              </w:rPr>
              <w:t>Wash 2 Buffer Chroma 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7B08CBD3" w14:textId="04353C1E">
            <w:r w:rsidRPr="4B2B6C52">
              <w:rPr>
                <w:rFonts w:ascii="Calibri" w:hAnsi="Calibri" w:eastAsia="Calibri" w:cs="Calibri"/>
                <w:color w:val="000000" w:themeColor="text1"/>
                <w:szCs w:val="22"/>
              </w:rPr>
              <w:t>308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498BA7BD" w14:textId="5D5BF1C9">
            <w:r w:rsidRPr="4B2B6C52">
              <w:rPr>
                <w:rFonts w:ascii="Calibri" w:hAnsi="Calibri" w:eastAsia="Calibri" w:cs="Calibri"/>
                <w:color w:val="000000" w:themeColor="text1"/>
                <w:szCs w:val="22"/>
              </w:rPr>
              <w:t>3080</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34DF15A7" w14:textId="37EF6C9F">
            <w:r w:rsidRPr="4B2B6C52">
              <w:rPr>
                <w:rFonts w:ascii="Calibri" w:hAnsi="Calibri" w:eastAsia="Calibri" w:cs="Calibri"/>
                <w:color w:val="000000" w:themeColor="text1"/>
                <w:szCs w:val="22"/>
              </w:rPr>
              <w:t>308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A405D16" w14:textId="0DAB14DE">
            <w:r w:rsidRPr="4B2B6C52">
              <w:rPr>
                <w:rFonts w:ascii="Calibri" w:hAnsi="Calibri" w:eastAsia="Calibri" w:cs="Calibri"/>
                <w:color w:val="000000" w:themeColor="text1"/>
                <w:szCs w:val="22"/>
              </w:rPr>
              <w:t>3080</w:t>
            </w:r>
          </w:p>
        </w:tc>
      </w:tr>
      <w:tr w:rsidR="4B2B6C52" w:rsidTr="4B2B6C52" w14:paraId="1FF4B5F4"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04CC136B" w14:textId="1B30A01E">
            <w:r w:rsidRPr="4B2B6C52">
              <w:rPr>
                <w:rFonts w:eastAsia="Arial" w:cs="Arial"/>
                <w:szCs w:val="22"/>
                <w:lang w:val="en-GB"/>
              </w:rPr>
              <w:t>D3</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425D0A80" w14:textId="43126C5A">
            <w:r w:rsidRPr="4B2B6C52">
              <w:rPr>
                <w:rFonts w:eastAsia="Arial" w:cs="Arial"/>
                <w:sz w:val="20"/>
                <w:lang w:val="en-GB"/>
              </w:rPr>
              <w:t>Wash 3 Buffer Chroma 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18690BE5" w14:textId="7132EBF6">
            <w:r w:rsidRPr="4B2B6C52">
              <w:rPr>
                <w:rFonts w:ascii="Calibri" w:hAnsi="Calibri" w:eastAsia="Calibri" w:cs="Calibri"/>
                <w:color w:val="000000" w:themeColor="text1"/>
                <w:szCs w:val="22"/>
              </w:rPr>
              <w:t>308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C0351B2" w14:textId="19C4DE5D">
            <w:r w:rsidRPr="4B2B6C52">
              <w:rPr>
                <w:rFonts w:ascii="Calibri" w:hAnsi="Calibri" w:eastAsia="Calibri" w:cs="Calibri"/>
                <w:color w:val="000000" w:themeColor="text1"/>
                <w:szCs w:val="22"/>
              </w:rPr>
              <w:t>3080</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4EB367F5" w14:textId="49038F37">
            <w:r w:rsidRPr="4B2B6C52">
              <w:rPr>
                <w:rFonts w:ascii="Calibri" w:hAnsi="Calibri" w:eastAsia="Calibri" w:cs="Calibri"/>
                <w:color w:val="000000" w:themeColor="text1"/>
                <w:szCs w:val="22"/>
              </w:rPr>
              <w:t>308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57DD8F5D" w14:textId="6500BD3C">
            <w:r w:rsidRPr="4B2B6C52">
              <w:rPr>
                <w:rFonts w:ascii="Calibri" w:hAnsi="Calibri" w:eastAsia="Calibri" w:cs="Calibri"/>
                <w:color w:val="000000" w:themeColor="text1"/>
                <w:szCs w:val="22"/>
              </w:rPr>
              <w:t>3080</w:t>
            </w:r>
          </w:p>
        </w:tc>
      </w:tr>
      <w:tr w:rsidR="4B2B6C52" w:rsidTr="4B2B6C52" w14:paraId="26368482"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68D052D1" w14:textId="1A62167A">
            <w:r w:rsidRPr="4B2B6C52">
              <w:rPr>
                <w:rFonts w:eastAsia="Arial" w:cs="Arial"/>
                <w:szCs w:val="22"/>
                <w:lang w:val="en-GB"/>
              </w:rPr>
              <w:t>D4</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5F72DF30" w14:textId="647D6716">
            <w:r w:rsidRPr="4B2B6C52">
              <w:rPr>
                <w:rFonts w:eastAsia="Arial" w:cs="Arial"/>
                <w:sz w:val="20"/>
                <w:lang w:val="en-GB"/>
              </w:rPr>
              <w:t>Elution Buffer Chroma 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65AE78C8" w14:textId="4D36ED0E">
            <w:r w:rsidRPr="4B2B6C52">
              <w:rPr>
                <w:rFonts w:ascii="Calibri" w:hAnsi="Calibri" w:eastAsia="Calibri" w:cs="Calibri"/>
                <w:color w:val="000000" w:themeColor="text1"/>
                <w:szCs w:val="22"/>
              </w:rPr>
              <w:t>4312</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445EE97" w14:textId="5AA31C09">
            <w:r w:rsidRPr="4B2B6C52">
              <w:rPr>
                <w:rFonts w:ascii="Calibri" w:hAnsi="Calibri" w:eastAsia="Calibri" w:cs="Calibri"/>
                <w:color w:val="000000" w:themeColor="text1"/>
                <w:szCs w:val="22"/>
              </w:rPr>
              <w:t>4312</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6A97EB32" w14:textId="6AE691EB">
            <w:r w:rsidRPr="4B2B6C52">
              <w:rPr>
                <w:rFonts w:ascii="Calibri" w:hAnsi="Calibri" w:eastAsia="Calibri" w:cs="Calibri"/>
                <w:color w:val="000000" w:themeColor="text1"/>
                <w:szCs w:val="22"/>
              </w:rPr>
              <w:t>4312</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5AE5AA2" w14:textId="12F65149">
            <w:r w:rsidRPr="4B2B6C52">
              <w:rPr>
                <w:rFonts w:ascii="Calibri" w:hAnsi="Calibri" w:eastAsia="Calibri" w:cs="Calibri"/>
                <w:color w:val="000000" w:themeColor="text1"/>
                <w:szCs w:val="22"/>
              </w:rPr>
              <w:t>4312</w:t>
            </w:r>
          </w:p>
        </w:tc>
      </w:tr>
      <w:tr w:rsidR="4B2B6C52" w:rsidTr="4B2B6C52" w14:paraId="1DD5AB48"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7C6F97A0" w14:textId="7BF4F197">
            <w:r w:rsidRPr="4B2B6C52">
              <w:rPr>
                <w:rFonts w:eastAsia="Arial" w:cs="Arial"/>
                <w:szCs w:val="22"/>
                <w:lang w:val="en-GB"/>
              </w:rPr>
              <w:t>D5</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42A7D271" w14:textId="795ADAD0">
            <w:r w:rsidRPr="4B2B6C52">
              <w:rPr>
                <w:rFonts w:eastAsia="Arial" w:cs="Arial"/>
                <w:sz w:val="20"/>
                <w:lang w:val="en-GB"/>
              </w:rPr>
              <w:t>NaOH 1M</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0EBC769C" w14:textId="14E26279">
            <w:r w:rsidRPr="4B2B6C52">
              <w:rPr>
                <w:rFonts w:ascii="Calibri" w:hAnsi="Calibri" w:eastAsia="Calibri" w:cs="Calibri"/>
                <w:color w:val="000000" w:themeColor="text1"/>
                <w:szCs w:val="22"/>
              </w:rPr>
              <w:t>96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34EA1FDC" w14:textId="1CE6B448">
            <w:r w:rsidRPr="4B2B6C52">
              <w:rPr>
                <w:rFonts w:ascii="Calibri" w:hAnsi="Calibri" w:eastAsia="Calibri" w:cs="Calibri"/>
                <w:color w:val="000000" w:themeColor="text1"/>
                <w:szCs w:val="22"/>
              </w:rPr>
              <w:t>960</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42727864" w14:textId="698A374D">
            <w:r w:rsidRPr="4B2B6C52">
              <w:rPr>
                <w:rFonts w:ascii="Calibri" w:hAnsi="Calibri" w:eastAsia="Calibri" w:cs="Calibri"/>
                <w:color w:val="000000" w:themeColor="text1"/>
                <w:szCs w:val="22"/>
              </w:rPr>
              <w:t>96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36F35382" w14:textId="07CF82BC">
            <w:r w:rsidRPr="4B2B6C52">
              <w:rPr>
                <w:rFonts w:ascii="Calibri" w:hAnsi="Calibri" w:eastAsia="Calibri" w:cs="Calibri"/>
                <w:color w:val="000000" w:themeColor="text1"/>
                <w:szCs w:val="22"/>
              </w:rPr>
              <w:t>960</w:t>
            </w:r>
          </w:p>
        </w:tc>
      </w:tr>
      <w:tr w:rsidR="4B2B6C52" w:rsidTr="4B2B6C52" w14:paraId="37A74F19"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05237379" w14:textId="142110E0">
            <w:r w:rsidRPr="4B2B6C52">
              <w:rPr>
                <w:rFonts w:eastAsia="Arial" w:cs="Arial"/>
                <w:szCs w:val="22"/>
                <w:lang w:val="en-GB"/>
              </w:rPr>
              <w:t>D6</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BCD39CE" w14:textId="0CD80FE5">
            <w:r w:rsidRPr="4B2B6C52">
              <w:rPr>
                <w:rFonts w:eastAsia="Arial" w:cs="Arial"/>
                <w:sz w:val="20"/>
                <w:lang w:val="en-GB"/>
              </w:rPr>
              <w:t>Regeneration Buffer Chroma I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DE0B165" w14:textId="0E3B6631">
            <w:r w:rsidRPr="4B2B6C52">
              <w:rPr>
                <w:rFonts w:ascii="Calibri" w:hAnsi="Calibri" w:eastAsia="Calibri" w:cs="Calibri"/>
                <w:color w:val="000000" w:themeColor="text1"/>
                <w:szCs w:val="22"/>
              </w:rPr>
              <w:t>230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683D6828" w14:textId="67B64CC1">
            <w:r w:rsidRPr="4B2B6C52">
              <w:rPr>
                <w:rFonts w:ascii="Calibri" w:hAnsi="Calibri" w:eastAsia="Calibri" w:cs="Calibri"/>
                <w:color w:val="000000" w:themeColor="text1"/>
                <w:szCs w:val="22"/>
              </w:rPr>
              <w:t>2304</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22CFFD97" w14:textId="4BE9713F">
            <w:r w:rsidRPr="4B2B6C52">
              <w:rPr>
                <w:rFonts w:ascii="Calibri" w:hAnsi="Calibri" w:eastAsia="Calibri" w:cs="Calibri"/>
                <w:color w:val="000000" w:themeColor="text1"/>
                <w:szCs w:val="22"/>
              </w:rPr>
              <w:t>230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3A0C3F61" w14:textId="634AE4ED">
            <w:r w:rsidRPr="4B2B6C52">
              <w:rPr>
                <w:rFonts w:ascii="Calibri" w:hAnsi="Calibri" w:eastAsia="Calibri" w:cs="Calibri"/>
                <w:color w:val="000000" w:themeColor="text1"/>
                <w:szCs w:val="22"/>
              </w:rPr>
              <w:t>2304</w:t>
            </w:r>
          </w:p>
        </w:tc>
      </w:tr>
      <w:tr w:rsidR="4B2B6C52" w:rsidTr="4B2B6C52" w14:paraId="15F79A7F"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3136B91E" w14:textId="76AFB977">
            <w:r w:rsidRPr="4B2B6C52">
              <w:rPr>
                <w:rFonts w:eastAsia="Arial" w:cs="Arial"/>
                <w:szCs w:val="22"/>
                <w:lang w:val="en-GB"/>
              </w:rPr>
              <w:t>D7</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1665CDDE" w14:textId="41F48A14">
            <w:r w:rsidRPr="4B2B6C52">
              <w:rPr>
                <w:rFonts w:eastAsia="Arial" w:cs="Arial"/>
                <w:sz w:val="20"/>
                <w:lang w:val="en-GB"/>
              </w:rPr>
              <w:t>Equilibration Buffer Chroma I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6E7967D6" w14:textId="43B0692F">
            <w:r w:rsidRPr="4B2B6C52">
              <w:rPr>
                <w:rFonts w:ascii="Calibri" w:hAnsi="Calibri" w:eastAsia="Calibri" w:cs="Calibri"/>
                <w:color w:val="000000" w:themeColor="text1"/>
                <w:szCs w:val="22"/>
              </w:rPr>
              <w:t>300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5803329" w14:textId="27FE80D8">
            <w:r w:rsidRPr="4B2B6C52">
              <w:rPr>
                <w:rFonts w:ascii="Calibri" w:hAnsi="Calibri" w:eastAsia="Calibri" w:cs="Calibri"/>
                <w:color w:val="000000" w:themeColor="text1"/>
                <w:szCs w:val="22"/>
              </w:rPr>
              <w:t>3006</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7F8EA5EE" w14:textId="58F22798">
            <w:r w:rsidRPr="4B2B6C52">
              <w:rPr>
                <w:rFonts w:ascii="Calibri" w:hAnsi="Calibri" w:eastAsia="Calibri" w:cs="Calibri"/>
                <w:color w:val="000000" w:themeColor="text1"/>
                <w:szCs w:val="22"/>
              </w:rPr>
              <w:t>300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5166546E" w14:textId="3F95F5C7">
            <w:r w:rsidRPr="4B2B6C52">
              <w:rPr>
                <w:rFonts w:ascii="Calibri" w:hAnsi="Calibri" w:eastAsia="Calibri" w:cs="Calibri"/>
                <w:color w:val="000000" w:themeColor="text1"/>
                <w:szCs w:val="22"/>
              </w:rPr>
              <w:t>3006</w:t>
            </w:r>
          </w:p>
        </w:tc>
      </w:tr>
      <w:tr w:rsidR="4B2B6C52" w:rsidTr="4B2B6C52" w14:paraId="6D0DD39E"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2DDDD7EB" w14:textId="73EB485D">
            <w:r w:rsidRPr="4B2B6C52">
              <w:rPr>
                <w:rFonts w:eastAsia="Arial" w:cs="Arial"/>
                <w:szCs w:val="22"/>
                <w:lang w:val="en-GB"/>
              </w:rPr>
              <w:t>D8</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236B09AD" w14:textId="2E7C656D">
            <w:r w:rsidRPr="4B2B6C52">
              <w:rPr>
                <w:rFonts w:eastAsia="Arial" w:cs="Arial"/>
                <w:sz w:val="20"/>
                <w:lang w:val="en-GB"/>
              </w:rPr>
              <w:t>Pre-/ Sanitization Buffer ChromaI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48123AB5" w14:textId="5C63F49A">
            <w:r w:rsidRPr="4B2B6C52">
              <w:rPr>
                <w:rFonts w:ascii="Calibri" w:hAnsi="Calibri" w:eastAsia="Calibri" w:cs="Calibri"/>
                <w:color w:val="000000" w:themeColor="text1"/>
                <w:szCs w:val="22"/>
              </w:rPr>
              <w:t>181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FF662C2" w14:textId="26B12517">
            <w:r w:rsidRPr="4B2B6C52">
              <w:rPr>
                <w:rFonts w:ascii="Calibri" w:hAnsi="Calibri" w:eastAsia="Calibri" w:cs="Calibri"/>
                <w:color w:val="000000" w:themeColor="text1"/>
                <w:szCs w:val="22"/>
              </w:rPr>
              <w:t>1816</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4FF4BC36" w14:textId="203059F5">
            <w:r w:rsidRPr="4B2B6C52">
              <w:rPr>
                <w:rFonts w:ascii="Calibri" w:hAnsi="Calibri" w:eastAsia="Calibri" w:cs="Calibri"/>
                <w:color w:val="000000" w:themeColor="text1"/>
                <w:szCs w:val="22"/>
              </w:rPr>
              <w:t>181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CC4CAD9" w14:textId="2F5DED2A">
            <w:r w:rsidRPr="4B2B6C52">
              <w:rPr>
                <w:rFonts w:ascii="Calibri" w:hAnsi="Calibri" w:eastAsia="Calibri" w:cs="Calibri"/>
                <w:color w:val="000000" w:themeColor="text1"/>
                <w:szCs w:val="22"/>
              </w:rPr>
              <w:t>1816</w:t>
            </w:r>
          </w:p>
        </w:tc>
      </w:tr>
      <w:tr w:rsidR="4B2B6C52" w:rsidTr="4B2B6C52" w14:paraId="1C5172CA"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3830530E" w14:textId="0D3A23E1">
            <w:r w:rsidRPr="4B2B6C52">
              <w:rPr>
                <w:rFonts w:eastAsia="Arial" w:cs="Arial"/>
                <w:szCs w:val="22"/>
                <w:lang w:val="en-GB"/>
              </w:rPr>
              <w:t>D9</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43E94119" w14:textId="1CB6FD1A">
            <w:r w:rsidRPr="4B2B6C52">
              <w:rPr>
                <w:rFonts w:eastAsia="Arial" w:cs="Arial"/>
                <w:sz w:val="20"/>
                <w:lang w:val="en-GB"/>
              </w:rPr>
              <w:t>Wash Buffer 2 Chroma 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7415F0AB" w14:textId="3086CDEA">
            <w:r w:rsidRPr="4B2B6C52">
              <w:rPr>
                <w:rFonts w:ascii="Calibri" w:hAnsi="Calibri" w:eastAsia="Calibri" w:cs="Calibri"/>
                <w:color w:val="000000" w:themeColor="text1"/>
                <w:szCs w:val="22"/>
              </w:rPr>
              <w:t>1135</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40BB6942" w14:textId="75A1E35C">
            <w:r w:rsidRPr="4B2B6C52">
              <w:rPr>
                <w:rFonts w:ascii="Calibri" w:hAnsi="Calibri" w:eastAsia="Calibri" w:cs="Calibri"/>
                <w:color w:val="000000" w:themeColor="text1"/>
                <w:szCs w:val="22"/>
              </w:rPr>
              <w:t>1135</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2D2D7470" w14:textId="5381F60C">
            <w:r w:rsidRPr="4B2B6C52">
              <w:rPr>
                <w:rFonts w:ascii="Calibri" w:hAnsi="Calibri" w:eastAsia="Calibri" w:cs="Calibri"/>
                <w:color w:val="000000" w:themeColor="text1"/>
                <w:szCs w:val="22"/>
              </w:rPr>
              <w:t>1135</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57684A04" w14:textId="4D43932D">
            <w:r w:rsidRPr="4B2B6C52">
              <w:rPr>
                <w:rFonts w:ascii="Calibri" w:hAnsi="Calibri" w:eastAsia="Calibri" w:cs="Calibri"/>
                <w:color w:val="000000" w:themeColor="text1"/>
                <w:szCs w:val="22"/>
              </w:rPr>
              <w:t>1135</w:t>
            </w:r>
          </w:p>
        </w:tc>
      </w:tr>
      <w:tr w:rsidR="4B2B6C52" w:rsidTr="4B2B6C52" w14:paraId="395FB890"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53D93E9E" w14:textId="228675E2">
            <w:r w:rsidRPr="4B2B6C52">
              <w:rPr>
                <w:rFonts w:eastAsia="Arial" w:cs="Arial"/>
                <w:szCs w:val="22"/>
                <w:lang w:val="en-GB"/>
              </w:rPr>
              <w:t>D10</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751C76AF" w14:textId="7100BA28">
            <w:r w:rsidRPr="4B2B6C52">
              <w:rPr>
                <w:rFonts w:eastAsia="Arial" w:cs="Arial"/>
                <w:sz w:val="20"/>
                <w:lang w:val="en-GB"/>
              </w:rPr>
              <w:t>Elution Buffer Chroma 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491A72B9" w14:textId="189EDCBC">
            <w:r w:rsidRPr="4B2B6C52">
              <w:rPr>
                <w:rFonts w:ascii="Calibri" w:hAnsi="Calibri" w:eastAsia="Calibri" w:cs="Calibri"/>
                <w:color w:val="000000" w:themeColor="text1"/>
                <w:szCs w:val="22"/>
              </w:rPr>
              <w:t>1589</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69F33B17" w14:textId="68E23D9C">
            <w:r w:rsidRPr="4B2B6C52">
              <w:rPr>
                <w:rFonts w:ascii="Calibri" w:hAnsi="Calibri" w:eastAsia="Calibri" w:cs="Calibri"/>
                <w:color w:val="000000" w:themeColor="text1"/>
                <w:szCs w:val="22"/>
              </w:rPr>
              <w:t>1589</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10638BAF" w14:textId="765E8704">
            <w:r w:rsidRPr="4B2B6C52">
              <w:rPr>
                <w:rFonts w:ascii="Calibri" w:hAnsi="Calibri" w:eastAsia="Calibri" w:cs="Calibri"/>
                <w:color w:val="000000" w:themeColor="text1"/>
                <w:szCs w:val="22"/>
              </w:rPr>
              <w:t>1589</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2E597205" w14:textId="034EFC81">
            <w:r w:rsidRPr="4B2B6C52">
              <w:rPr>
                <w:rFonts w:ascii="Calibri" w:hAnsi="Calibri" w:eastAsia="Calibri" w:cs="Calibri"/>
                <w:color w:val="000000" w:themeColor="text1"/>
                <w:szCs w:val="22"/>
              </w:rPr>
              <w:t>1589</w:t>
            </w:r>
          </w:p>
        </w:tc>
      </w:tr>
      <w:tr w:rsidR="4B2B6C52" w:rsidTr="4B2B6C52" w14:paraId="5954DDF9"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0B983A73" w14:textId="07A0B72B">
            <w:r w:rsidRPr="4B2B6C52">
              <w:rPr>
                <w:rFonts w:eastAsia="Arial" w:cs="Arial"/>
                <w:szCs w:val="22"/>
                <w:lang w:val="en-GB"/>
              </w:rPr>
              <w:t>D11</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760FDE23" w14:textId="25F22CC8">
            <w:r w:rsidRPr="4B2B6C52">
              <w:rPr>
                <w:rFonts w:eastAsia="Arial" w:cs="Arial"/>
                <w:sz w:val="20"/>
                <w:lang w:val="en-GB"/>
              </w:rPr>
              <w:t>Strip Buffer Chroma 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0DB52EAC" w14:textId="002A6DCE">
            <w:r w:rsidRPr="4B2B6C52">
              <w:rPr>
                <w:rFonts w:ascii="Calibri" w:hAnsi="Calibri" w:eastAsia="Calibri" w:cs="Calibri"/>
                <w:color w:val="000000" w:themeColor="text1"/>
                <w:szCs w:val="22"/>
              </w:rPr>
              <w:t>68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A153F24" w14:textId="1CDF175F">
            <w:r w:rsidRPr="4B2B6C52">
              <w:rPr>
                <w:rFonts w:ascii="Calibri" w:hAnsi="Calibri" w:eastAsia="Calibri" w:cs="Calibri"/>
                <w:color w:val="000000" w:themeColor="text1"/>
                <w:szCs w:val="22"/>
              </w:rPr>
              <w:t>681</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6FDB8B5A" w14:textId="78BE1C5C">
            <w:r w:rsidRPr="4B2B6C52">
              <w:rPr>
                <w:rFonts w:ascii="Calibri" w:hAnsi="Calibri" w:eastAsia="Calibri" w:cs="Calibri"/>
                <w:color w:val="000000" w:themeColor="text1"/>
                <w:szCs w:val="22"/>
              </w:rPr>
              <w:t>68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EC9813C" w14:textId="6EA58E16">
            <w:r w:rsidRPr="4B2B6C52">
              <w:rPr>
                <w:rFonts w:ascii="Calibri" w:hAnsi="Calibri" w:eastAsia="Calibri" w:cs="Calibri"/>
                <w:color w:val="000000" w:themeColor="text1"/>
                <w:szCs w:val="22"/>
              </w:rPr>
              <w:t>681</w:t>
            </w:r>
          </w:p>
        </w:tc>
      </w:tr>
      <w:tr w:rsidR="4B2B6C52" w:rsidTr="4B2B6C52" w14:paraId="48A83451"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18F68035" w14:textId="55C7C1EC">
            <w:r w:rsidRPr="4B2B6C52">
              <w:rPr>
                <w:rFonts w:eastAsia="Arial" w:cs="Arial"/>
                <w:szCs w:val="22"/>
                <w:lang w:val="en-GB"/>
              </w:rPr>
              <w:t>D12</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727D02E4" w14:textId="383EEC99">
            <w:r w:rsidRPr="4B2B6C52">
              <w:rPr>
                <w:rFonts w:eastAsia="Arial" w:cs="Arial"/>
                <w:sz w:val="20"/>
                <w:lang w:val="en-GB"/>
              </w:rPr>
              <w:t>Equilibration Buffer Chroma III</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03F6FE01" w14:textId="4A015D76">
            <w:r w:rsidRPr="4B2B6C52">
              <w:rPr>
                <w:rFonts w:ascii="Calibri" w:hAnsi="Calibri" w:eastAsia="Calibri" w:cs="Calibri"/>
                <w:color w:val="000000" w:themeColor="text1"/>
                <w:szCs w:val="22"/>
              </w:rPr>
              <w:t>833</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53D1DD10" w14:textId="23913D00">
            <w:r w:rsidRPr="4B2B6C52">
              <w:rPr>
                <w:rFonts w:ascii="Calibri" w:hAnsi="Calibri" w:eastAsia="Calibri" w:cs="Calibri"/>
                <w:color w:val="000000" w:themeColor="text1"/>
                <w:szCs w:val="22"/>
              </w:rPr>
              <w:t>833</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42035704" w14:textId="62DD1DD1">
            <w:r w:rsidRPr="4B2B6C52">
              <w:rPr>
                <w:rFonts w:ascii="Calibri" w:hAnsi="Calibri" w:eastAsia="Calibri" w:cs="Calibri"/>
                <w:color w:val="000000" w:themeColor="text1"/>
                <w:szCs w:val="22"/>
              </w:rPr>
              <w:t>833</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16F6129" w14:textId="2C05E3BD">
            <w:r w:rsidRPr="4B2B6C52">
              <w:rPr>
                <w:rFonts w:ascii="Calibri" w:hAnsi="Calibri" w:eastAsia="Calibri" w:cs="Calibri"/>
                <w:color w:val="000000" w:themeColor="text1"/>
                <w:szCs w:val="22"/>
              </w:rPr>
              <w:t>833</w:t>
            </w:r>
          </w:p>
        </w:tc>
      </w:tr>
      <w:tr w:rsidR="4B2B6C52" w:rsidTr="4B2B6C52" w14:paraId="425A32A7"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5900BE5F" w14:textId="086C0E3D">
            <w:r w:rsidRPr="4B2B6C52">
              <w:rPr>
                <w:rFonts w:eastAsia="Arial" w:cs="Arial"/>
                <w:szCs w:val="22"/>
                <w:lang w:val="en-GB"/>
              </w:rPr>
              <w:t>D13</w:t>
            </w:r>
          </w:p>
        </w:tc>
        <w:tc>
          <w:tcPr>
            <w:tcW w:w="2415" w:type="dxa"/>
            <w:tcBorders>
              <w:top w:val="single" w:color="auto" w:sz="8" w:space="0"/>
              <w:left w:val="single" w:color="auto" w:sz="8" w:space="0"/>
              <w:bottom w:val="single" w:color="auto" w:sz="8" w:space="0"/>
              <w:right w:val="single" w:color="auto" w:sz="8" w:space="0"/>
            </w:tcBorders>
          </w:tcPr>
          <w:p w:rsidRPr="00FC3463" w:rsidR="4B2B6C52" w:rsidRDefault="4B2B6C52" w14:paraId="224C6D45" w14:textId="33C89393">
            <w:pPr>
              <w:rPr>
                <w:lang w:val="en-US"/>
              </w:rPr>
            </w:pPr>
            <w:r w:rsidRPr="4B2B6C52">
              <w:rPr>
                <w:rFonts w:eastAsia="Arial" w:cs="Arial"/>
                <w:sz w:val="20"/>
                <w:lang w:val="en-GB"/>
              </w:rPr>
              <w:t>Equilibration / Flush Buffer Nano Filtration</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F6AC7D8" w14:textId="761F23F0">
            <w:r w:rsidRPr="4B2B6C52">
              <w:rPr>
                <w:rFonts w:ascii="Calibri" w:hAnsi="Calibri" w:eastAsia="Calibri" w:cs="Calibri"/>
                <w:color w:val="000000" w:themeColor="text1"/>
                <w:szCs w:val="22"/>
              </w:rPr>
              <w:t>25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7AF337D3" w14:textId="3284A915">
            <w:r w:rsidRPr="4B2B6C52">
              <w:rPr>
                <w:rFonts w:ascii="Calibri" w:hAnsi="Calibri" w:eastAsia="Calibri" w:cs="Calibri"/>
                <w:color w:val="000000" w:themeColor="text1"/>
                <w:szCs w:val="22"/>
              </w:rPr>
              <w:t>251</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575ED6E5" w14:textId="70AFF5FF">
            <w:r w:rsidRPr="4B2B6C52">
              <w:rPr>
                <w:rFonts w:ascii="Calibri" w:hAnsi="Calibri" w:eastAsia="Calibri" w:cs="Calibri"/>
                <w:color w:val="000000" w:themeColor="text1"/>
                <w:szCs w:val="22"/>
              </w:rPr>
              <w:t>25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57C95B2" w14:textId="237F2467">
            <w:r w:rsidRPr="4B2B6C52">
              <w:rPr>
                <w:rFonts w:ascii="Calibri" w:hAnsi="Calibri" w:eastAsia="Calibri" w:cs="Calibri"/>
                <w:color w:val="000000" w:themeColor="text1"/>
                <w:szCs w:val="22"/>
              </w:rPr>
              <w:t>251</w:t>
            </w:r>
          </w:p>
        </w:tc>
      </w:tr>
      <w:tr w:rsidR="4B2B6C52" w:rsidTr="4B2B6C52" w14:paraId="78BB70E4"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24CBDD28" w14:textId="491EA5FB">
            <w:r w:rsidRPr="4B2B6C52">
              <w:rPr>
                <w:rFonts w:eastAsia="Arial" w:cs="Arial"/>
                <w:szCs w:val="22"/>
                <w:lang w:val="en-GB"/>
              </w:rPr>
              <w:t>D14</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49F321BE" w14:textId="468CB8AF">
            <w:r w:rsidRPr="4B2B6C52">
              <w:rPr>
                <w:rFonts w:eastAsia="Arial" w:cs="Arial"/>
                <w:sz w:val="20"/>
                <w:lang w:val="en-GB"/>
              </w:rPr>
              <w:t>Diafiltration Buffer UF/DF2</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497CC711" w14:textId="1DFF3988">
            <w:r w:rsidRPr="4B2B6C52">
              <w:rPr>
                <w:rFonts w:ascii="Calibri" w:hAnsi="Calibri" w:eastAsia="Calibri" w:cs="Calibri"/>
                <w:color w:val="000000" w:themeColor="text1"/>
                <w:szCs w:val="22"/>
              </w:rPr>
              <w:t>4099</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73FFA385" w14:textId="418D46FE">
            <w:r w:rsidRPr="4B2B6C52">
              <w:rPr>
                <w:rFonts w:ascii="Calibri" w:hAnsi="Calibri" w:eastAsia="Calibri" w:cs="Calibri"/>
                <w:color w:val="000000" w:themeColor="text1"/>
                <w:szCs w:val="22"/>
              </w:rPr>
              <w:t>4099</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1CE5462D" w14:textId="431783CC">
            <w:r w:rsidRPr="4B2B6C52">
              <w:rPr>
                <w:rFonts w:ascii="Calibri" w:hAnsi="Calibri" w:eastAsia="Calibri" w:cs="Calibri"/>
                <w:color w:val="000000" w:themeColor="text1"/>
                <w:szCs w:val="22"/>
              </w:rPr>
              <w:t>4099</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4F3B662E" w14:textId="4C897E8D">
            <w:r w:rsidRPr="4B2B6C52">
              <w:rPr>
                <w:rFonts w:ascii="Calibri" w:hAnsi="Calibri" w:eastAsia="Calibri" w:cs="Calibri"/>
                <w:color w:val="000000" w:themeColor="text1"/>
                <w:szCs w:val="22"/>
              </w:rPr>
              <w:t>4099</w:t>
            </w:r>
          </w:p>
        </w:tc>
      </w:tr>
      <w:tr w:rsidR="4B2B6C52" w:rsidTr="4B2B6C52" w14:paraId="45339B00"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578E5A9D" w14:textId="2EF28A40">
            <w:r w:rsidRPr="4B2B6C52">
              <w:rPr>
                <w:rFonts w:eastAsia="Arial" w:cs="Arial"/>
                <w:szCs w:val="22"/>
                <w:lang w:val="en-GB"/>
              </w:rPr>
              <w:t>D15</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8FAC08E" w14:textId="2D9FB736">
            <w:r w:rsidRPr="4B2B6C52">
              <w:rPr>
                <w:rFonts w:eastAsia="Arial" w:cs="Arial"/>
                <w:sz w:val="20"/>
                <w:lang w:val="en-GB"/>
              </w:rPr>
              <w:t>Acid Buffer Viral Inactivation</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E1BB62C" w14:textId="67593A62">
            <w:r w:rsidRPr="4B2B6C52">
              <w:rPr>
                <w:rFonts w:ascii="Calibri" w:hAnsi="Calibri" w:eastAsia="Calibri" w:cs="Calibri"/>
                <w:color w:val="000000" w:themeColor="text1"/>
                <w:szCs w:val="22"/>
              </w:rPr>
              <w:t>15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4647A012" w14:textId="1FD65F82">
            <w:r w:rsidRPr="4B2B6C52">
              <w:rPr>
                <w:rFonts w:ascii="Calibri" w:hAnsi="Calibri" w:eastAsia="Calibri" w:cs="Calibri"/>
                <w:color w:val="000000" w:themeColor="text1"/>
                <w:szCs w:val="22"/>
              </w:rPr>
              <w:t>154</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2312F389" w14:textId="01A33369">
            <w:r w:rsidRPr="4B2B6C52">
              <w:rPr>
                <w:rFonts w:ascii="Calibri" w:hAnsi="Calibri" w:eastAsia="Calibri" w:cs="Calibri"/>
                <w:color w:val="000000" w:themeColor="text1"/>
                <w:szCs w:val="22"/>
              </w:rPr>
              <w:t>15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5B8B55EC" w14:textId="57905B55">
            <w:r w:rsidRPr="4B2B6C52">
              <w:rPr>
                <w:rFonts w:ascii="Calibri" w:hAnsi="Calibri" w:eastAsia="Calibri" w:cs="Calibri"/>
                <w:color w:val="000000" w:themeColor="text1"/>
                <w:szCs w:val="22"/>
              </w:rPr>
              <w:t>154</w:t>
            </w:r>
          </w:p>
        </w:tc>
      </w:tr>
      <w:tr w:rsidR="4B2B6C52" w:rsidTr="4B2B6C52" w14:paraId="61B562B8"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7E100C2E" w14:textId="47597571">
            <w:r w:rsidRPr="4B2B6C52">
              <w:rPr>
                <w:rFonts w:eastAsia="Arial" w:cs="Arial"/>
                <w:szCs w:val="22"/>
                <w:lang w:val="en-GB"/>
              </w:rPr>
              <w:lastRenderedPageBreak/>
              <w:t>D16</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E9104B3" w14:textId="3D43460B">
            <w:r w:rsidRPr="4B2B6C52">
              <w:rPr>
                <w:rFonts w:eastAsia="Arial" w:cs="Arial"/>
                <w:sz w:val="20"/>
                <w:lang w:val="en-GB"/>
              </w:rPr>
              <w:t>Base Buffer Viral Inactivation</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8238C5A" w14:textId="29BEF65D">
            <w:r w:rsidRPr="4B2B6C52">
              <w:rPr>
                <w:rFonts w:ascii="Calibri" w:hAnsi="Calibri" w:eastAsia="Calibri" w:cs="Calibri"/>
                <w:color w:val="000000" w:themeColor="text1"/>
                <w:szCs w:val="22"/>
              </w:rPr>
              <w:t>16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10C7C7B7" w14:textId="7693A11B">
            <w:r w:rsidRPr="4B2B6C52">
              <w:rPr>
                <w:rFonts w:ascii="Calibri" w:hAnsi="Calibri" w:eastAsia="Calibri" w:cs="Calibri"/>
                <w:color w:val="000000" w:themeColor="text1"/>
                <w:szCs w:val="22"/>
              </w:rPr>
              <w:t>161</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5000629D" w14:textId="5F674DD9">
            <w:r w:rsidRPr="4B2B6C52">
              <w:rPr>
                <w:rFonts w:ascii="Calibri" w:hAnsi="Calibri" w:eastAsia="Calibri" w:cs="Calibri"/>
                <w:color w:val="000000" w:themeColor="text1"/>
                <w:szCs w:val="22"/>
              </w:rPr>
              <w:t>16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7162C102" w14:textId="1454CF62">
            <w:r w:rsidRPr="4B2B6C52">
              <w:rPr>
                <w:rFonts w:ascii="Calibri" w:hAnsi="Calibri" w:eastAsia="Calibri" w:cs="Calibri"/>
                <w:color w:val="000000" w:themeColor="text1"/>
                <w:szCs w:val="22"/>
              </w:rPr>
              <w:t>161</w:t>
            </w:r>
          </w:p>
        </w:tc>
      </w:tr>
      <w:tr w:rsidR="4B2B6C52" w:rsidTr="4B2B6C52" w14:paraId="4BFCB2DF"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35315280" w14:textId="142BA2F1">
            <w:r w:rsidRPr="4B2B6C52">
              <w:rPr>
                <w:rFonts w:eastAsia="Arial" w:cs="Arial"/>
                <w:szCs w:val="22"/>
                <w:lang w:val="en-GB"/>
              </w:rPr>
              <w:t>D17</w:t>
            </w:r>
          </w:p>
        </w:tc>
        <w:tc>
          <w:tcPr>
            <w:tcW w:w="2415" w:type="dxa"/>
            <w:tcBorders>
              <w:top w:val="single" w:color="auto" w:sz="8" w:space="0"/>
              <w:left w:val="single" w:color="auto" w:sz="8" w:space="0"/>
              <w:bottom w:val="single" w:color="auto" w:sz="8" w:space="0"/>
              <w:right w:val="single" w:color="auto" w:sz="8" w:space="0"/>
            </w:tcBorders>
          </w:tcPr>
          <w:p w:rsidRPr="00783D81" w:rsidR="4B2B6C52" w:rsidRDefault="4B2B6C52" w14:paraId="59A60AEA" w14:textId="73A38F1F">
            <w:pPr>
              <w:rPr>
                <w:lang w:val="en-US"/>
              </w:rPr>
            </w:pPr>
            <w:r w:rsidRPr="4B2B6C52">
              <w:rPr>
                <w:rFonts w:eastAsia="Arial" w:cs="Arial"/>
                <w:sz w:val="20"/>
                <w:lang w:val="en-GB"/>
              </w:rPr>
              <w:t>Chroma I Storage Buffer 20% EtOH</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0919C5E7" w14:textId="33E875CE">
            <w:r w:rsidRPr="4B2B6C52">
              <w:rPr>
                <w:rFonts w:ascii="Calibri" w:hAnsi="Calibri" w:eastAsia="Calibri" w:cs="Calibri"/>
                <w:color w:val="000000" w:themeColor="text1"/>
                <w:szCs w:val="22"/>
              </w:rPr>
              <w:t>92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334FD64E" w14:textId="184EDCFF">
            <w:r w:rsidRPr="4B2B6C52">
              <w:rPr>
                <w:rFonts w:ascii="Calibri" w:hAnsi="Calibri" w:eastAsia="Calibri" w:cs="Calibri"/>
                <w:color w:val="000000" w:themeColor="text1"/>
                <w:szCs w:val="22"/>
              </w:rPr>
              <w:t>924</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22172566" w14:textId="7E24CE00">
            <w:r w:rsidRPr="4B2B6C52">
              <w:rPr>
                <w:rFonts w:ascii="Calibri" w:hAnsi="Calibri" w:eastAsia="Calibri" w:cs="Calibri"/>
                <w:color w:val="000000" w:themeColor="text1"/>
                <w:szCs w:val="22"/>
              </w:rPr>
              <w:t>924</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4F591877" w14:textId="0218AE6C">
            <w:r w:rsidRPr="4B2B6C52">
              <w:rPr>
                <w:rFonts w:ascii="Calibri" w:hAnsi="Calibri" w:eastAsia="Calibri" w:cs="Calibri"/>
                <w:color w:val="000000" w:themeColor="text1"/>
                <w:szCs w:val="22"/>
              </w:rPr>
              <w:t>924</w:t>
            </w:r>
          </w:p>
        </w:tc>
      </w:tr>
      <w:tr w:rsidR="4B2B6C52" w:rsidTr="4B2B6C52" w14:paraId="6788E99B"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495F3B4B" w14:textId="03CA85A3">
            <w:r w:rsidRPr="4B2B6C52">
              <w:rPr>
                <w:rFonts w:eastAsia="Arial" w:cs="Arial"/>
                <w:szCs w:val="22"/>
                <w:lang w:val="en-GB"/>
              </w:rPr>
              <w:t>D18</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44D83605" w14:textId="6AADA1CA">
            <w:r w:rsidRPr="4B2B6C52">
              <w:rPr>
                <w:rFonts w:eastAsia="Arial" w:cs="Arial"/>
                <w:sz w:val="20"/>
                <w:lang w:val="en-GB"/>
              </w:rPr>
              <w:t>pH Adjustment Buffer</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5F01DA3E" w14:textId="0B05BFCC">
            <w:r w:rsidRPr="4B2B6C52">
              <w:rPr>
                <w:rFonts w:ascii="Calibri" w:hAnsi="Calibri" w:eastAsia="Calibri" w:cs="Calibri"/>
                <w:color w:val="000000" w:themeColor="text1"/>
                <w:szCs w:val="22"/>
              </w:rPr>
              <w:t>22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72942F77" w14:textId="025E8259">
            <w:r w:rsidRPr="4B2B6C52">
              <w:rPr>
                <w:rFonts w:ascii="Calibri" w:hAnsi="Calibri" w:eastAsia="Calibri" w:cs="Calibri"/>
                <w:color w:val="000000" w:themeColor="text1"/>
                <w:szCs w:val="22"/>
              </w:rPr>
              <w:t>226</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54D3F607" w14:textId="2E57C45C">
            <w:r w:rsidRPr="4B2B6C52">
              <w:rPr>
                <w:rFonts w:ascii="Calibri" w:hAnsi="Calibri" w:eastAsia="Calibri" w:cs="Calibri"/>
                <w:color w:val="000000" w:themeColor="text1"/>
                <w:szCs w:val="22"/>
              </w:rPr>
              <w:t>226</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396556A1" w14:textId="0C98EC98">
            <w:r w:rsidRPr="4B2B6C52">
              <w:rPr>
                <w:rFonts w:ascii="Calibri" w:hAnsi="Calibri" w:eastAsia="Calibri" w:cs="Calibri"/>
                <w:color w:val="000000" w:themeColor="text1"/>
                <w:szCs w:val="22"/>
              </w:rPr>
              <w:t>226</w:t>
            </w:r>
          </w:p>
        </w:tc>
      </w:tr>
      <w:tr w:rsidR="4B2B6C52" w:rsidTr="4B2B6C52" w14:paraId="54487DF0"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72777F4E" w14:textId="3031CF47">
            <w:r w:rsidRPr="4B2B6C52">
              <w:rPr>
                <w:rFonts w:eastAsia="Arial" w:cs="Arial"/>
                <w:szCs w:val="22"/>
                <w:lang w:val="en-GB"/>
              </w:rPr>
              <w:t>D50</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F49FC72" w14:textId="07BD3D70">
            <w:r w:rsidRPr="4B2B6C52">
              <w:rPr>
                <w:rFonts w:eastAsia="Arial" w:cs="Arial"/>
                <w:sz w:val="20"/>
                <w:lang w:val="en-GB"/>
              </w:rPr>
              <w:t>NaOH 0.01 M Storage Buffer</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3D28518B" w14:textId="0419C031">
            <w:r w:rsidRPr="4B2B6C52">
              <w:rPr>
                <w:rFonts w:ascii="Calibri" w:hAnsi="Calibri" w:eastAsia="Calibri" w:cs="Calibri"/>
                <w:color w:val="000000" w:themeColor="text1"/>
                <w:szCs w:val="22"/>
              </w:rPr>
              <w:t>852</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6AC58C23" w14:textId="1D18CAA6">
            <w:r w:rsidRPr="4B2B6C52">
              <w:rPr>
                <w:rFonts w:ascii="Calibri" w:hAnsi="Calibri" w:eastAsia="Calibri" w:cs="Calibri"/>
                <w:color w:val="000000" w:themeColor="text1"/>
                <w:szCs w:val="22"/>
              </w:rPr>
              <w:t>852</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2855750B" w14:textId="606B741A">
            <w:r w:rsidRPr="4B2B6C52">
              <w:rPr>
                <w:rFonts w:ascii="Calibri" w:hAnsi="Calibri" w:eastAsia="Calibri" w:cs="Calibri"/>
                <w:color w:val="000000" w:themeColor="text1"/>
                <w:szCs w:val="22"/>
              </w:rPr>
              <w:t>852</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295E1336" w14:textId="72615C1E">
            <w:r w:rsidRPr="4B2B6C52">
              <w:rPr>
                <w:rFonts w:ascii="Calibri" w:hAnsi="Calibri" w:eastAsia="Calibri" w:cs="Calibri"/>
                <w:color w:val="000000" w:themeColor="text1"/>
                <w:szCs w:val="22"/>
              </w:rPr>
              <w:t>852</w:t>
            </w:r>
          </w:p>
        </w:tc>
      </w:tr>
      <w:tr w:rsidR="4B2B6C52" w:rsidTr="4B2B6C52" w14:paraId="58A059D7"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5D255766" w14:textId="00795316">
            <w:r w:rsidRPr="4B2B6C52">
              <w:rPr>
                <w:rFonts w:eastAsia="Arial" w:cs="Arial"/>
                <w:szCs w:val="22"/>
                <w:lang w:val="en-GB"/>
              </w:rPr>
              <w:t>D51</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3242D9D0" w14:textId="66E6653B">
            <w:r w:rsidRPr="4B2B6C52">
              <w:rPr>
                <w:rFonts w:eastAsia="Arial" w:cs="Arial"/>
                <w:sz w:val="20"/>
                <w:lang w:val="en-GB"/>
              </w:rPr>
              <w:t>NaOH 0.5 M</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2A4DCD98" w14:textId="1C36E8AA">
            <w:r w:rsidRPr="4B2B6C52">
              <w:rPr>
                <w:rFonts w:ascii="Calibri" w:hAnsi="Calibri" w:eastAsia="Calibri" w:cs="Calibri"/>
                <w:color w:val="000000" w:themeColor="text1"/>
                <w:szCs w:val="22"/>
              </w:rPr>
              <w:t>43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23243DA7" w14:textId="0D7A3BD4">
            <w:r w:rsidRPr="4B2B6C52">
              <w:rPr>
                <w:rFonts w:ascii="Calibri" w:hAnsi="Calibri" w:eastAsia="Calibri" w:cs="Calibri"/>
                <w:color w:val="000000" w:themeColor="text1"/>
                <w:szCs w:val="22"/>
              </w:rPr>
              <w:t>431</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765203F2" w14:textId="7897F9D6">
            <w:r w:rsidRPr="4B2B6C52">
              <w:rPr>
                <w:rFonts w:ascii="Calibri" w:hAnsi="Calibri" w:eastAsia="Calibri" w:cs="Calibri"/>
                <w:color w:val="000000" w:themeColor="text1"/>
                <w:szCs w:val="22"/>
              </w:rPr>
              <w:t>431</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60044286" w14:textId="1023D984">
            <w:r w:rsidRPr="4B2B6C52">
              <w:rPr>
                <w:rFonts w:ascii="Calibri" w:hAnsi="Calibri" w:eastAsia="Calibri" w:cs="Calibri"/>
                <w:color w:val="000000" w:themeColor="text1"/>
                <w:szCs w:val="22"/>
              </w:rPr>
              <w:t>431</w:t>
            </w:r>
          </w:p>
        </w:tc>
      </w:tr>
      <w:tr w:rsidR="4B2B6C52" w:rsidTr="4B2B6C52" w14:paraId="4C895C81" w14:textId="77777777">
        <w:tc>
          <w:tcPr>
            <w:tcW w:w="1275" w:type="dxa"/>
            <w:tcBorders>
              <w:top w:val="single" w:color="auto" w:sz="8" w:space="0"/>
              <w:left w:val="single" w:color="auto" w:sz="8" w:space="0"/>
              <w:bottom w:val="single" w:color="auto" w:sz="8" w:space="0"/>
              <w:right w:val="single" w:color="auto" w:sz="8" w:space="0"/>
            </w:tcBorders>
          </w:tcPr>
          <w:p w:rsidR="4B2B6C52" w:rsidRDefault="4B2B6C52" w14:paraId="02C44633" w14:textId="2F4AF572">
            <w:r w:rsidRPr="4B2B6C52">
              <w:rPr>
                <w:rFonts w:eastAsia="Arial" w:cs="Arial"/>
                <w:szCs w:val="22"/>
                <w:lang w:val="en-GB"/>
              </w:rPr>
              <w:t>D53</w:t>
            </w:r>
          </w:p>
        </w:tc>
        <w:tc>
          <w:tcPr>
            <w:tcW w:w="2415" w:type="dxa"/>
            <w:tcBorders>
              <w:top w:val="single" w:color="auto" w:sz="8" w:space="0"/>
              <w:left w:val="single" w:color="auto" w:sz="8" w:space="0"/>
              <w:bottom w:val="single" w:color="auto" w:sz="8" w:space="0"/>
              <w:right w:val="single" w:color="auto" w:sz="8" w:space="0"/>
            </w:tcBorders>
          </w:tcPr>
          <w:p w:rsidR="4B2B6C52" w:rsidRDefault="4B2B6C52" w14:paraId="71DA9AAC" w14:textId="66A31B80">
            <w:r w:rsidRPr="4B2B6C52">
              <w:rPr>
                <w:rFonts w:eastAsia="Arial" w:cs="Arial"/>
                <w:sz w:val="20"/>
                <w:lang w:val="en-GB"/>
              </w:rPr>
              <w:t>NaOH 0.1 M</w:t>
            </w:r>
          </w:p>
        </w:tc>
        <w:tc>
          <w:tcPr>
            <w:tcW w:w="1275" w:type="dxa"/>
            <w:tcBorders>
              <w:top w:val="single" w:color="auto" w:sz="8" w:space="0"/>
              <w:left w:val="single" w:color="auto" w:sz="8" w:space="0"/>
              <w:bottom w:val="single" w:color="auto" w:sz="8" w:space="0"/>
              <w:right w:val="single" w:color="auto" w:sz="8" w:space="0"/>
            </w:tcBorders>
            <w:vAlign w:val="bottom"/>
          </w:tcPr>
          <w:p w:rsidR="4B2B6C52" w:rsidRDefault="4B2B6C52" w14:paraId="596145B0" w14:textId="2BBB6DE5">
            <w:r w:rsidRPr="4B2B6C52">
              <w:rPr>
                <w:rFonts w:ascii="Calibri" w:hAnsi="Calibri" w:eastAsia="Calibri" w:cs="Calibri"/>
                <w:color w:val="000000" w:themeColor="text1"/>
                <w:szCs w:val="22"/>
              </w:rPr>
              <w:t>34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0733C1C3" w14:textId="75736E94">
            <w:r w:rsidRPr="4B2B6C52">
              <w:rPr>
                <w:rFonts w:ascii="Calibri" w:hAnsi="Calibri" w:eastAsia="Calibri" w:cs="Calibri"/>
                <w:color w:val="000000" w:themeColor="text1"/>
                <w:szCs w:val="22"/>
              </w:rPr>
              <w:t>340</w:t>
            </w:r>
          </w:p>
        </w:tc>
        <w:tc>
          <w:tcPr>
            <w:tcW w:w="1425" w:type="dxa"/>
            <w:tcBorders>
              <w:top w:val="single" w:color="auto" w:sz="8" w:space="0"/>
              <w:left w:val="single" w:color="auto" w:sz="8" w:space="0"/>
              <w:bottom w:val="single" w:color="auto" w:sz="8" w:space="0"/>
              <w:right w:val="single" w:color="auto" w:sz="8" w:space="0"/>
            </w:tcBorders>
            <w:vAlign w:val="bottom"/>
          </w:tcPr>
          <w:p w:rsidR="4B2B6C52" w:rsidRDefault="4B2B6C52" w14:paraId="12059C64" w14:textId="12F2AFDE">
            <w:r w:rsidRPr="4B2B6C52">
              <w:rPr>
                <w:rFonts w:ascii="Calibri" w:hAnsi="Calibri" w:eastAsia="Calibri" w:cs="Calibri"/>
                <w:color w:val="000000" w:themeColor="text1"/>
                <w:szCs w:val="22"/>
              </w:rPr>
              <w:t>340</w:t>
            </w:r>
          </w:p>
        </w:tc>
        <w:tc>
          <w:tcPr>
            <w:tcW w:w="1410" w:type="dxa"/>
            <w:tcBorders>
              <w:top w:val="single" w:color="auto" w:sz="8" w:space="0"/>
              <w:left w:val="single" w:color="auto" w:sz="8" w:space="0"/>
              <w:bottom w:val="single" w:color="auto" w:sz="8" w:space="0"/>
              <w:right w:val="single" w:color="auto" w:sz="8" w:space="0"/>
            </w:tcBorders>
            <w:vAlign w:val="bottom"/>
          </w:tcPr>
          <w:p w:rsidR="4B2B6C52" w:rsidRDefault="4B2B6C52" w14:paraId="215C1D37" w14:textId="3976FE0F">
            <w:r w:rsidRPr="4B2B6C52">
              <w:rPr>
                <w:rFonts w:ascii="Calibri" w:hAnsi="Calibri" w:eastAsia="Calibri" w:cs="Calibri"/>
                <w:color w:val="000000" w:themeColor="text1"/>
                <w:szCs w:val="22"/>
              </w:rPr>
              <w:t>340</w:t>
            </w:r>
          </w:p>
        </w:tc>
      </w:tr>
    </w:tbl>
    <w:p w:rsidRPr="0027210F" w:rsidR="00F87D0E" w:rsidP="00F87D0E" w:rsidRDefault="00F87D0E" w14:paraId="61E57427" w14:textId="5B08C93C">
      <w:pPr>
        <w:rPr>
          <w:lang w:val="en-GB"/>
        </w:rPr>
      </w:pPr>
    </w:p>
    <w:p w:rsidRPr="0027210F" w:rsidR="00F87D0E" w:rsidP="00F87D0E" w:rsidRDefault="00F87D0E" w14:paraId="02CCE902" w14:textId="603F2EEE">
      <w:pPr>
        <w:rPr>
          <w:lang w:val="en-GB"/>
        </w:rPr>
      </w:pPr>
    </w:p>
    <w:p w:rsidRPr="0027210F" w:rsidR="00AE32AB" w:rsidP="00F87D0E" w:rsidRDefault="00AE32AB" w14:paraId="72F850ED" w14:textId="4F5B592E">
      <w:pPr>
        <w:rPr>
          <w:lang w:val="en-GB"/>
        </w:rPr>
      </w:pPr>
    </w:p>
    <w:p w:rsidRPr="0027210F" w:rsidR="00AE32AB" w:rsidP="00F87D0E" w:rsidRDefault="00AE32AB" w14:paraId="770AA87C" w14:textId="346BE754">
      <w:pPr>
        <w:rPr>
          <w:lang w:val="en-GB"/>
        </w:rPr>
      </w:pPr>
    </w:p>
    <w:p w:rsidRPr="0027210F" w:rsidR="00AE32AB" w:rsidP="00F87D0E" w:rsidRDefault="00AE32AB" w14:paraId="1D5870A7" w14:textId="77777777">
      <w:pPr>
        <w:rPr>
          <w:lang w:val="en-GB"/>
        </w:rPr>
        <w:sectPr w:rsidRPr="0027210F" w:rsidR="00AE32AB" w:rsidSect="00AE32AB">
          <w:headerReference w:type="first" r:id="rId100"/>
          <w:footerReference w:type="first" r:id="rId101"/>
          <w:pgSz w:w="11906" w:h="16838"/>
          <w:pgMar w:top="1418" w:right="1134" w:bottom="1134" w:left="1134" w:header="709" w:footer="709" w:gutter="0"/>
          <w:pgNumType w:fmt="upperRoman" w:start="1"/>
          <w:cols w:space="708"/>
          <w:titlePg/>
          <w:docGrid w:linePitch="360"/>
        </w:sectPr>
      </w:pPr>
    </w:p>
    <w:p w:rsidRPr="0027210F" w:rsidR="00AE32AB" w:rsidP="00F87D0E" w:rsidRDefault="00AE32AB" w14:paraId="2A9648A0" w14:textId="0E820215">
      <w:pPr>
        <w:rPr>
          <w:lang w:val="en-GB"/>
        </w:rPr>
      </w:pPr>
    </w:p>
    <w:p w:rsidRPr="0027210F" w:rsidR="00AE32AB" w:rsidP="00F87D0E" w:rsidRDefault="00AE32AB" w14:paraId="2C96A730" w14:textId="3E38F8B8">
      <w:pPr>
        <w:rPr>
          <w:lang w:val="en-GB"/>
        </w:rPr>
      </w:pPr>
    </w:p>
    <w:p w:rsidRPr="0027210F" w:rsidR="00AE32AB" w:rsidP="00F87D0E" w:rsidRDefault="00AE32AB" w14:paraId="2AAA6D3B" w14:textId="77777777">
      <w:pPr>
        <w:rPr>
          <w:lang w:val="en-GB"/>
        </w:rPr>
      </w:pPr>
    </w:p>
    <w:p w:rsidRPr="0027210F" w:rsidR="00F87D0E" w:rsidP="00F87D0E" w:rsidRDefault="00F87D0E" w14:paraId="4184ADE7" w14:textId="77777777">
      <w:pPr>
        <w:rPr>
          <w:lang w:val="en-GB"/>
        </w:rPr>
      </w:pPr>
    </w:p>
    <w:sectPr w:rsidRPr="0027210F" w:rsidR="00F87D0E" w:rsidSect="00AE32AB">
      <w:headerReference w:type="first" r:id="rId102"/>
      <w:footerReference w:type="first" r:id="rId103"/>
      <w:pgSz w:w="16838" w:h="11906" w:orient="landscape"/>
      <w:pgMar w:top="1134" w:right="1418" w:bottom="1134" w:left="1134" w:header="709" w:footer="709" w:gutter="0"/>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73853" w:rsidP="005D2115" w:rsidRDefault="00F73853" w14:paraId="4F3F5CAC" w14:textId="77777777">
      <w:pPr>
        <w:spacing w:before="0" w:line="240" w:lineRule="auto"/>
      </w:pPr>
      <w:r>
        <w:separator/>
      </w:r>
    </w:p>
  </w:endnote>
  <w:endnote w:type="continuationSeparator" w:id="0">
    <w:p w:rsidR="00F73853" w:rsidP="005D2115" w:rsidRDefault="00F73853" w14:paraId="5A2A5FB1" w14:textId="77777777">
      <w:pPr>
        <w:spacing w:before="0" w:line="240" w:lineRule="auto"/>
      </w:pPr>
      <w:r>
        <w:continuationSeparator/>
      </w:r>
    </w:p>
  </w:endnote>
  <w:endnote w:type="continuationNotice" w:id="1">
    <w:p w:rsidR="00F73853" w:rsidRDefault="00F73853" w14:paraId="44CB5077"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C3320" w:rsidP="009D228A" w:rsidRDefault="005C3320" w14:paraId="67861455" w14:textId="5F6D35AC">
    <w:pPr>
      <w:pStyle w:val="Fuzeile"/>
      <w:tabs>
        <w:tab w:val="clear" w:pos="9072"/>
        <w:tab w:val="right" w:pos="1417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C3320" w:rsidP="00C251F4" w:rsidRDefault="005C3320" w14:paraId="235E3814" w14:textId="5FFB1B24">
    <w:pPr>
      <w:pStyle w:val="Fuzeile"/>
      <w:tabs>
        <w:tab w:val="clear" w:pos="9072"/>
        <w:tab w:val="right" w:pos="949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D228A" w:rsidP="009D228A" w:rsidRDefault="009D228A" w14:paraId="50EC96E4" w14:textId="216073F7">
    <w:pPr>
      <w:pStyle w:val="Fuzeile"/>
      <w:pBdr>
        <w:top w:val="single" w:color="auto" w:sz="4" w:space="1"/>
      </w:pBdr>
      <w:tabs>
        <w:tab w:val="clear" w:pos="9072"/>
        <w:tab w:val="right" w:pos="14175"/>
      </w:tabs>
    </w:pPr>
    <w:r>
      <w:t>Group 3</w:t>
    </w:r>
    <w:r>
      <w:tab/>
    </w:r>
    <w:r>
      <w:tab/>
    </w:r>
    <w:r>
      <w:fldChar w:fldCharType="begin"/>
    </w:r>
    <w:r>
      <w:instrText>PAGE   \* MERGEFORMAT</w:instrText>
    </w:r>
    <w:r>
      <w:fldChar w:fldCharType="separate"/>
    </w:r>
    <w:r>
      <w:t>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05F4D" w:rsidP="00105F4D" w:rsidRDefault="009D228A" w14:paraId="1488D21E" w14:textId="34CDCCDA">
    <w:pPr>
      <w:pStyle w:val="Fuzeile"/>
      <w:pBdr>
        <w:top w:val="single" w:color="auto" w:sz="4" w:space="1"/>
      </w:pBdr>
      <w:tabs>
        <w:tab w:val="clear" w:pos="9072"/>
        <w:tab w:val="right" w:pos="14175"/>
      </w:tabs>
    </w:pPr>
    <w:r>
      <w:t>Group 3</w:t>
    </w:r>
    <w:r w:rsidR="00105F4D">
      <w:tab/>
    </w:r>
    <w:r w:rsidR="00105F4D">
      <w:tab/>
    </w:r>
    <w:r w:rsidR="00B85C62">
      <w:fldChar w:fldCharType="begin"/>
    </w:r>
    <w:r w:rsidR="00B85C62">
      <w:instrText>PAGE   \* MERGEFORMAT</w:instrText>
    </w:r>
    <w:r w:rsidR="00B85C62">
      <w:fldChar w:fldCharType="separate"/>
    </w:r>
    <w:r w:rsidR="00B85C62">
      <w:rPr>
        <w:lang w:val="de-DE"/>
      </w:rPr>
      <w:t>1</w:t>
    </w:r>
    <w:r w:rsidR="00B85C62">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34A" w:rsidP="001665D1" w:rsidRDefault="009D228A" w14:paraId="6CFDFEC2" w14:textId="04BED05A">
    <w:pPr>
      <w:pStyle w:val="Fuzeile"/>
      <w:pBdr>
        <w:top w:val="single" w:color="auto" w:sz="4" w:space="1"/>
      </w:pBdr>
      <w:tabs>
        <w:tab w:val="clear" w:pos="9072"/>
        <w:tab w:val="right" w:pos="9498"/>
      </w:tabs>
    </w:pPr>
    <w:r>
      <w:t>Gr</w:t>
    </w:r>
    <w:r w:rsidR="001E6EF6">
      <w:t>oup</w:t>
    </w:r>
    <w:r>
      <w:t xml:space="preserve"> 3</w:t>
    </w:r>
    <w:r w:rsidR="00AE134A">
      <w:tab/>
    </w:r>
    <w:r w:rsidR="00AE134A">
      <w:tab/>
    </w:r>
    <w:r w:rsidR="00AE134A">
      <w:fldChar w:fldCharType="begin"/>
    </w:r>
    <w:r w:rsidR="00AE134A">
      <w:instrText>PAGE   \* MERGEFORMAT</w:instrText>
    </w:r>
    <w:r w:rsidR="00AE134A">
      <w:fldChar w:fldCharType="separate"/>
    </w:r>
    <w:r w:rsidR="00AE134A">
      <w:rPr>
        <w:lang w:val="de-DE"/>
      </w:rPr>
      <w:t>1</w:t>
    </w:r>
    <w:r w:rsidR="00AE134A">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32AB" w:rsidP="00AE32AB" w:rsidRDefault="001E6EF6" w14:paraId="1339B397" w14:textId="5BF183F7">
    <w:pPr>
      <w:pStyle w:val="Fuzeile"/>
      <w:pBdr>
        <w:top w:val="single" w:color="auto" w:sz="4" w:space="1"/>
      </w:pBdr>
      <w:tabs>
        <w:tab w:val="clear" w:pos="9072"/>
        <w:tab w:val="right" w:pos="14175"/>
      </w:tabs>
    </w:pPr>
    <w:r>
      <w:t>Group</w:t>
    </w:r>
    <w:r w:rsidR="009D228A">
      <w:t xml:space="preserve"> 3</w:t>
    </w:r>
    <w:r w:rsidR="00AE32AB">
      <w:tab/>
    </w:r>
    <w:r w:rsidR="00AE32AB">
      <w:tab/>
    </w:r>
    <w:r w:rsidR="00AE32AB">
      <w:fldChar w:fldCharType="begin"/>
    </w:r>
    <w:r w:rsidR="00AE32AB">
      <w:instrText>PAGE   \* MERGEFORMAT</w:instrText>
    </w:r>
    <w:r w:rsidR="00AE32AB">
      <w:fldChar w:fldCharType="separate"/>
    </w:r>
    <w:r w:rsidR="00AE32AB">
      <w:rPr>
        <w:lang w:val="de-DE"/>
      </w:rPr>
      <w:t>1</w:t>
    </w:r>
    <w:r w:rsidR="00AE32A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73853" w:rsidP="005D2115" w:rsidRDefault="00F73853" w14:paraId="7AECD0B4" w14:textId="77777777">
      <w:pPr>
        <w:spacing w:before="0" w:line="240" w:lineRule="auto"/>
      </w:pPr>
      <w:r>
        <w:separator/>
      </w:r>
    </w:p>
  </w:footnote>
  <w:footnote w:type="continuationSeparator" w:id="0">
    <w:p w:rsidR="00F73853" w:rsidP="005D2115" w:rsidRDefault="00F73853" w14:paraId="6E3B9F46" w14:textId="77777777">
      <w:pPr>
        <w:spacing w:before="0" w:line="240" w:lineRule="auto"/>
      </w:pPr>
      <w:r>
        <w:continuationSeparator/>
      </w:r>
    </w:p>
  </w:footnote>
  <w:footnote w:type="continuationNotice" w:id="1">
    <w:p w:rsidR="00F73853" w:rsidRDefault="00F73853" w14:paraId="2131FB64" w14:textId="777777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C3320" w:rsidP="00F87D0E" w:rsidRDefault="005C3320" w14:paraId="22137227" w14:textId="54BBF859">
    <w:pPr>
      <w:pStyle w:val="Kopfzeile"/>
      <w:tabs>
        <w:tab w:val="clear" w:pos="4536"/>
        <w:tab w:val="clear" w:pos="9072"/>
        <w:tab w:val="center" w:pos="9638"/>
        <w:tab w:val="right" w:pos="14286"/>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7D0E" w:rsidP="00263C33" w:rsidRDefault="00F87D0E" w14:paraId="5A4E7BD3" w14:textId="3622101C">
    <w:pPr>
      <w:pStyle w:val="Kopfzeile"/>
      <w:pBdr>
        <w:bottom w:val="single" w:color="auto" w:sz="4" w:space="1"/>
      </w:pBdr>
      <w:tabs>
        <w:tab w:val="clear" w:pos="4536"/>
        <w:tab w:val="clear" w:pos="9072"/>
        <w:tab w:val="center" w:pos="9638"/>
        <w:tab w:val="right" w:pos="14286"/>
      </w:tabs>
    </w:pPr>
    <w:r>
      <w:t>BP3</w:t>
    </w:r>
    <w:r>
      <w:tab/>
    </w:r>
    <w:r>
      <w:fldChar w:fldCharType="begin"/>
    </w:r>
    <w:r>
      <w:instrText>STYLEREF  "Überschrift 1"  \* MERGEFORMAT</w:instrText>
    </w:r>
    <w:r>
      <w:fldChar w:fldCharType="separate"/>
    </w:r>
    <w:r w:rsidR="00372CBB">
      <w:rPr>
        <w:noProof/>
      </w:rPr>
      <w:t>Appendix</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05F4D" w:rsidP="00F068E6" w:rsidRDefault="00E85524" w14:paraId="75E743E8" w14:textId="0D3D2F70">
    <w:pPr>
      <w:pStyle w:val="Kopfzeile"/>
      <w:pBdr>
        <w:bottom w:val="single" w:color="auto" w:sz="4" w:space="1"/>
      </w:pBdr>
      <w:tabs>
        <w:tab w:val="clear" w:pos="4536"/>
        <w:tab w:val="clear" w:pos="9072"/>
        <w:tab w:val="center" w:pos="12616"/>
        <w:tab w:val="right" w:pos="14286"/>
      </w:tabs>
    </w:pPr>
    <w:r>
      <w:t>BP3</w:t>
    </w:r>
    <w:r w:rsidR="00105F4D">
      <w:tab/>
    </w:r>
    <w:r>
      <w:fldChar w:fldCharType="begin"/>
    </w:r>
    <w:r>
      <w:instrText>STYLEREF  "Überschrift 1"  \* MERGEFORMAT</w:instrText>
    </w:r>
    <w:r>
      <w:fldChar w:fldCharType="separate"/>
    </w:r>
    <w:r w:rsidR="00372CBB">
      <w:rPr>
        <w:noProof/>
      </w:rPr>
      <w:t>Media and Buffer preparation</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517C8F" w:rsidR="00AE134A" w:rsidP="001347B2" w:rsidRDefault="001347B2" w14:paraId="22B3A219" w14:textId="7462832D">
    <w:pPr>
      <w:pStyle w:val="Kopfzeile"/>
      <w:pBdr>
        <w:bottom w:val="single" w:color="auto" w:sz="4" w:space="1"/>
      </w:pBdr>
      <w:tabs>
        <w:tab w:val="clear" w:pos="4536"/>
        <w:tab w:val="clear" w:pos="9072"/>
        <w:tab w:val="center" w:pos="9638"/>
        <w:tab w:val="right" w:pos="14286"/>
      </w:tabs>
      <w:rPr>
        <w:lang w:val="en-US"/>
      </w:rPr>
    </w:pPr>
    <w:r w:rsidRPr="00517C8F">
      <w:rPr>
        <w:lang w:val="en-US"/>
      </w:rPr>
      <w:t>BP3</w:t>
    </w:r>
    <w:r w:rsidRPr="00517C8F">
      <w:rPr>
        <w:lang w:val="en-US"/>
      </w:rPr>
      <w:tab/>
    </w:r>
    <w:r w:rsidR="00A00EAA">
      <w:fldChar w:fldCharType="begin"/>
    </w:r>
    <w:r w:rsidRPr="00517C8F" w:rsidR="00A00EAA">
      <w:rPr>
        <w:lang w:val="en-US"/>
      </w:rPr>
      <w:instrText>STYLEREF  "Überschrift 1"  \* MERGEFORMAT</w:instrText>
    </w:r>
    <w:r w:rsidR="00A00EAA">
      <w:fldChar w:fldCharType="separate"/>
    </w:r>
    <w:r w:rsidRPr="00372CBB" w:rsidR="00372CBB">
      <w:rPr>
        <w:b/>
        <w:noProof/>
        <w:lang w:val="en-US"/>
      </w:rPr>
      <w:t>Appendix</w:t>
    </w:r>
    <w:r w:rsidR="00A00EAA">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517C8F" w:rsidR="00AE32AB" w:rsidP="00AE32AB" w:rsidRDefault="00AE32AB" w14:paraId="25DA38B4" w14:textId="0CA3FE24">
    <w:pPr>
      <w:pStyle w:val="Kopfzeile"/>
      <w:pBdr>
        <w:bottom w:val="single" w:color="auto" w:sz="4" w:space="1"/>
      </w:pBdr>
      <w:tabs>
        <w:tab w:val="clear" w:pos="4536"/>
        <w:tab w:val="clear" w:pos="9072"/>
        <w:tab w:val="center" w:pos="14286"/>
      </w:tabs>
      <w:rPr>
        <w:lang w:val="en-US"/>
      </w:rPr>
    </w:pPr>
    <w:r w:rsidRPr="00517C8F">
      <w:rPr>
        <w:lang w:val="en-US"/>
      </w:rPr>
      <w:t>BP3</w:t>
    </w:r>
    <w:r w:rsidRPr="00517C8F">
      <w:rPr>
        <w:lang w:val="en-US"/>
      </w:rPr>
      <w:tab/>
    </w:r>
    <w:r w:rsidR="00A00EAA">
      <w:fldChar w:fldCharType="begin"/>
    </w:r>
    <w:r w:rsidRPr="00517C8F" w:rsidR="00A00EAA">
      <w:rPr>
        <w:lang w:val="en-US"/>
      </w:rPr>
      <w:instrText>STYLEREF  "Überschrift 1"  \* MERGEFORMAT</w:instrText>
    </w:r>
    <w:r w:rsidR="00A00EAA">
      <w:fldChar w:fldCharType="separate"/>
    </w:r>
    <w:r w:rsidRPr="00372CBB" w:rsidR="00372CBB">
      <w:rPr>
        <w:b/>
        <w:noProof/>
        <w:lang w:val="en-US"/>
      </w:rPr>
      <w:t>Appendix</w:t>
    </w:r>
    <w:r w:rsidR="00A00EAA">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2F9C"/>
    <w:multiLevelType w:val="hybridMultilevel"/>
    <w:tmpl w:val="5F5A769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A4E7648"/>
    <w:multiLevelType w:val="hybridMultilevel"/>
    <w:tmpl w:val="E7C0304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 w15:restartNumberingAfterBreak="0">
    <w:nsid w:val="0CA254BD"/>
    <w:multiLevelType w:val="hybridMultilevel"/>
    <w:tmpl w:val="2FA6630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F4D2EFD"/>
    <w:multiLevelType w:val="hybridMultilevel"/>
    <w:tmpl w:val="A170DA7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4" w15:restartNumberingAfterBreak="0">
    <w:nsid w:val="168E7C7C"/>
    <w:multiLevelType w:val="hybridMultilevel"/>
    <w:tmpl w:val="0DF49C6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5" w15:restartNumberingAfterBreak="0">
    <w:nsid w:val="192D0C16"/>
    <w:multiLevelType w:val="hybridMultilevel"/>
    <w:tmpl w:val="DC88CB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1A86411F"/>
    <w:multiLevelType w:val="multilevel"/>
    <w:tmpl w:val="939427DE"/>
    <w:lvl w:ilvl="0">
      <w:start w:val="1"/>
      <w:numFmt w:val="decimal"/>
      <w:pStyle w:val="berschrift1"/>
      <w:lvlText w:val="%1"/>
      <w:lvlJc w:val="left"/>
      <w:pPr>
        <w:ind w:left="432" w:hanging="432"/>
      </w:pPr>
      <w:rPr>
        <w:rFonts w:hint="default"/>
        <w:color w:val="auto"/>
      </w:rPr>
    </w:lvl>
    <w:lvl w:ilvl="1">
      <w:start w:val="1"/>
      <w:numFmt w:val="decimal"/>
      <w:pStyle w:val="berschrift2"/>
      <w:lvlText w:val="%1.%2"/>
      <w:lvlJc w:val="left"/>
      <w:pPr>
        <w:ind w:left="576" w:hanging="576"/>
      </w:pPr>
      <w:rPr>
        <w:i w:val="0"/>
      </w:rPr>
    </w:lvl>
    <w:lvl w:ilvl="2">
      <w:start w:val="1"/>
      <w:numFmt w:val="decimal"/>
      <w:pStyle w:val="berschrift3"/>
      <w:lvlText w:val="%1.%2.%3"/>
      <w:lvlJc w:val="left"/>
      <w:pPr>
        <w:ind w:left="720" w:hanging="720"/>
      </w:pPr>
      <w:rPr>
        <w:b/>
        <w:bCs w:val="0"/>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1D9F18A8"/>
    <w:multiLevelType w:val="hybridMultilevel"/>
    <w:tmpl w:val="11A8AEB4"/>
    <w:lvl w:ilvl="0" w:tplc="DEFE587C">
      <w:numFmt w:val="bullet"/>
      <w:lvlText w:val=""/>
      <w:lvlJc w:val="left"/>
      <w:pPr>
        <w:ind w:left="720" w:hanging="360"/>
      </w:pPr>
      <w:rPr>
        <w:rFonts w:hint="default" w:ascii="Wingdings" w:hAnsi="Wingdings" w:eastAsia="Times New Roman" w:cstheme="minorHAnsi"/>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8" w15:restartNumberingAfterBreak="0">
    <w:nsid w:val="206B6340"/>
    <w:multiLevelType w:val="hybridMultilevel"/>
    <w:tmpl w:val="C108F1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2DB58C6"/>
    <w:multiLevelType w:val="hybridMultilevel"/>
    <w:tmpl w:val="F190A4D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0" w15:restartNumberingAfterBreak="0">
    <w:nsid w:val="28BD01EB"/>
    <w:multiLevelType w:val="hybridMultilevel"/>
    <w:tmpl w:val="6E705BF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1" w15:restartNumberingAfterBreak="0">
    <w:nsid w:val="2CA578D2"/>
    <w:multiLevelType w:val="hybridMultilevel"/>
    <w:tmpl w:val="C696F2C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2" w15:restartNumberingAfterBreak="0">
    <w:nsid w:val="306E263D"/>
    <w:multiLevelType w:val="hybridMultilevel"/>
    <w:tmpl w:val="C204B0A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30863F30"/>
    <w:multiLevelType w:val="hybridMultilevel"/>
    <w:tmpl w:val="37ECEC0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4" w15:restartNumberingAfterBreak="0">
    <w:nsid w:val="326F1069"/>
    <w:multiLevelType w:val="hybridMultilevel"/>
    <w:tmpl w:val="DDAA4D5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5" w15:restartNumberingAfterBreak="0">
    <w:nsid w:val="362E3851"/>
    <w:multiLevelType w:val="hybridMultilevel"/>
    <w:tmpl w:val="5AF4966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36675537"/>
    <w:multiLevelType w:val="hybridMultilevel"/>
    <w:tmpl w:val="422C0CB6"/>
    <w:lvl w:ilvl="0" w:tplc="08070001">
      <w:start w:val="1"/>
      <w:numFmt w:val="bullet"/>
      <w:lvlText w:val=""/>
      <w:lvlJc w:val="left"/>
      <w:pPr>
        <w:ind w:left="720" w:hanging="360"/>
      </w:pPr>
      <w:rPr>
        <w:rFonts w:hint="default" w:ascii="Symbol" w:hAnsi="Symbol"/>
      </w:rPr>
    </w:lvl>
    <w:lvl w:ilvl="1" w:tplc="E77C162A">
      <w:numFmt w:val="bullet"/>
      <w:lvlText w:val=""/>
      <w:lvlJc w:val="left"/>
      <w:pPr>
        <w:ind w:left="1440" w:hanging="360"/>
      </w:pPr>
      <w:rPr>
        <w:rFonts w:hint="default" w:ascii="Wingdings" w:hAnsi="Wingdings" w:eastAsia="Times New Roman" w:cstheme="minorHAnsi"/>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7" w15:restartNumberingAfterBreak="0">
    <w:nsid w:val="37CB1681"/>
    <w:multiLevelType w:val="hybridMultilevel"/>
    <w:tmpl w:val="168E871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8" w15:restartNumberingAfterBreak="0">
    <w:nsid w:val="3B740538"/>
    <w:multiLevelType w:val="hybridMultilevel"/>
    <w:tmpl w:val="EB4C7D8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9" w15:restartNumberingAfterBreak="0">
    <w:nsid w:val="42073727"/>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424C23CD"/>
    <w:multiLevelType w:val="hybridMultilevel"/>
    <w:tmpl w:val="465EE920"/>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1" w15:restartNumberingAfterBreak="0">
    <w:nsid w:val="42F57350"/>
    <w:multiLevelType w:val="hybridMultilevel"/>
    <w:tmpl w:val="1CE26512"/>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2" w15:restartNumberingAfterBreak="0">
    <w:nsid w:val="434312E3"/>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466B40EB"/>
    <w:multiLevelType w:val="hybridMultilevel"/>
    <w:tmpl w:val="56DA7C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48B50AA3"/>
    <w:multiLevelType w:val="hybridMultilevel"/>
    <w:tmpl w:val="56DA7C1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4B233303"/>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57FB0AB1"/>
    <w:multiLevelType w:val="hybridMultilevel"/>
    <w:tmpl w:val="A78ADF4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7" w15:restartNumberingAfterBreak="0">
    <w:nsid w:val="58946F26"/>
    <w:multiLevelType w:val="hybridMultilevel"/>
    <w:tmpl w:val="327C4D3A"/>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8" w15:restartNumberingAfterBreak="0">
    <w:nsid w:val="5F5637E1"/>
    <w:multiLevelType w:val="hybridMultilevel"/>
    <w:tmpl w:val="C0E80104"/>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9" w15:restartNumberingAfterBreak="0">
    <w:nsid w:val="60446A97"/>
    <w:multiLevelType w:val="hybridMultilevel"/>
    <w:tmpl w:val="4058DC8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0" w15:restartNumberingAfterBreak="0">
    <w:nsid w:val="64600BC0"/>
    <w:multiLevelType w:val="hybridMultilevel"/>
    <w:tmpl w:val="0FB85A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6BE617D1"/>
    <w:multiLevelType w:val="hybridMultilevel"/>
    <w:tmpl w:val="0548058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2" w15:restartNumberingAfterBreak="0">
    <w:nsid w:val="6C6C3426"/>
    <w:multiLevelType w:val="hybridMultilevel"/>
    <w:tmpl w:val="B66AA954"/>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3" w15:restartNumberingAfterBreak="0">
    <w:nsid w:val="72A04731"/>
    <w:multiLevelType w:val="hybridMultilevel"/>
    <w:tmpl w:val="F2E8693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4" w15:restartNumberingAfterBreak="0">
    <w:nsid w:val="75FA5548"/>
    <w:multiLevelType w:val="hybridMultilevel"/>
    <w:tmpl w:val="CA709FCE"/>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5" w15:restartNumberingAfterBreak="0">
    <w:nsid w:val="78F642AB"/>
    <w:multiLevelType w:val="hybridMultilevel"/>
    <w:tmpl w:val="9932BAD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6" w15:restartNumberingAfterBreak="0">
    <w:nsid w:val="79980840"/>
    <w:multiLevelType w:val="hybridMultilevel"/>
    <w:tmpl w:val="60CA942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7" w15:restartNumberingAfterBreak="0">
    <w:nsid w:val="7C8973CA"/>
    <w:multiLevelType w:val="hybridMultilevel"/>
    <w:tmpl w:val="F6A49AA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8" w15:restartNumberingAfterBreak="0">
    <w:nsid w:val="7EB1165A"/>
    <w:multiLevelType w:val="hybridMultilevel"/>
    <w:tmpl w:val="6D62AB3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9" w15:restartNumberingAfterBreak="0">
    <w:nsid w:val="7F0120CD"/>
    <w:multiLevelType w:val="hybridMultilevel"/>
    <w:tmpl w:val="73DAFCF8"/>
    <w:lvl w:ilvl="0" w:tplc="0807000F">
      <w:start w:val="1"/>
      <w:numFmt w:val="decimal"/>
      <w:lvlText w:val="%1."/>
      <w:lvlJc w:val="left"/>
      <w:pPr>
        <w:ind w:left="720" w:hanging="360"/>
      </w:pPr>
    </w:lvl>
    <w:lvl w:ilvl="1" w:tplc="1AC44FA2">
      <w:start w:val="1"/>
      <w:numFmt w:val="decimal"/>
      <w:lvlText w:val="%2)"/>
      <w:lvlJc w:val="left"/>
      <w:pPr>
        <w:ind w:left="1440" w:hanging="360"/>
      </w:pPr>
      <w:rPr>
        <w:rFonts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6"/>
  </w:num>
  <w:num w:numId="2">
    <w:abstractNumId w:val="15"/>
  </w:num>
  <w:num w:numId="3">
    <w:abstractNumId w:val="23"/>
  </w:num>
  <w:num w:numId="4">
    <w:abstractNumId w:val="30"/>
  </w:num>
  <w:num w:numId="5">
    <w:abstractNumId w:val="24"/>
  </w:num>
  <w:num w:numId="6">
    <w:abstractNumId w:val="12"/>
  </w:num>
  <w:num w:numId="7">
    <w:abstractNumId w:val="25"/>
  </w:num>
  <w:num w:numId="8">
    <w:abstractNumId w:val="19"/>
  </w:num>
  <w:num w:numId="9">
    <w:abstractNumId w:val="22"/>
  </w:num>
  <w:num w:numId="10">
    <w:abstractNumId w:val="2"/>
  </w:num>
  <w:num w:numId="11">
    <w:abstractNumId w:val="39"/>
  </w:num>
  <w:num w:numId="12">
    <w:abstractNumId w:val="5"/>
  </w:num>
  <w:num w:numId="13">
    <w:abstractNumId w:val="8"/>
  </w:num>
  <w:num w:numId="14">
    <w:abstractNumId w:val="35"/>
  </w:num>
  <w:num w:numId="15">
    <w:abstractNumId w:val="36"/>
  </w:num>
  <w:num w:numId="16">
    <w:abstractNumId w:val="0"/>
  </w:num>
  <w:num w:numId="17">
    <w:abstractNumId w:val="14"/>
  </w:num>
  <w:num w:numId="18">
    <w:abstractNumId w:val="33"/>
  </w:num>
  <w:num w:numId="19">
    <w:abstractNumId w:val="4"/>
  </w:num>
  <w:num w:numId="20">
    <w:abstractNumId w:val="38"/>
  </w:num>
  <w:num w:numId="21">
    <w:abstractNumId w:val="17"/>
  </w:num>
  <w:num w:numId="22">
    <w:abstractNumId w:val="31"/>
  </w:num>
  <w:num w:numId="23">
    <w:abstractNumId w:val="26"/>
  </w:num>
  <w:num w:numId="24">
    <w:abstractNumId w:val="1"/>
  </w:num>
  <w:num w:numId="25">
    <w:abstractNumId w:val="3"/>
  </w:num>
  <w:num w:numId="26">
    <w:abstractNumId w:val="13"/>
  </w:num>
  <w:num w:numId="27">
    <w:abstractNumId w:val="16"/>
  </w:num>
  <w:num w:numId="28">
    <w:abstractNumId w:val="32"/>
  </w:num>
  <w:num w:numId="29">
    <w:abstractNumId w:val="34"/>
  </w:num>
  <w:num w:numId="30">
    <w:abstractNumId w:val="29"/>
  </w:num>
  <w:num w:numId="31">
    <w:abstractNumId w:val="10"/>
  </w:num>
  <w:num w:numId="32">
    <w:abstractNumId w:val="18"/>
  </w:num>
  <w:num w:numId="33">
    <w:abstractNumId w:val="37"/>
  </w:num>
  <w:num w:numId="34">
    <w:abstractNumId w:val="27"/>
  </w:num>
  <w:num w:numId="35">
    <w:abstractNumId w:val="11"/>
  </w:num>
  <w:num w:numId="36">
    <w:abstractNumId w:val="21"/>
  </w:num>
  <w:num w:numId="37">
    <w:abstractNumId w:val="20"/>
  </w:num>
  <w:num w:numId="38">
    <w:abstractNumId w:val="7"/>
  </w:num>
  <w:num w:numId="39">
    <w:abstractNumId w:val="28"/>
  </w:num>
  <w:num w:numId="40">
    <w:abstractNumId w:val="9"/>
  </w:num>
  <w:numIdMacAtCleanup w:val="32"/>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7"/>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56B"/>
    <w:rsid w:val="00000002"/>
    <w:rsid w:val="0000004D"/>
    <w:rsid w:val="0000005E"/>
    <w:rsid w:val="00000109"/>
    <w:rsid w:val="00000155"/>
    <w:rsid w:val="000001EE"/>
    <w:rsid w:val="0000045C"/>
    <w:rsid w:val="000005A0"/>
    <w:rsid w:val="000005EA"/>
    <w:rsid w:val="00000730"/>
    <w:rsid w:val="0000082B"/>
    <w:rsid w:val="000008E5"/>
    <w:rsid w:val="0000090C"/>
    <w:rsid w:val="000009AC"/>
    <w:rsid w:val="00000A51"/>
    <w:rsid w:val="00000A65"/>
    <w:rsid w:val="00000CFE"/>
    <w:rsid w:val="00000DCB"/>
    <w:rsid w:val="00000DF9"/>
    <w:rsid w:val="00000E57"/>
    <w:rsid w:val="00000EE0"/>
    <w:rsid w:val="00000F4B"/>
    <w:rsid w:val="00000FD8"/>
    <w:rsid w:val="00000FE0"/>
    <w:rsid w:val="000010A6"/>
    <w:rsid w:val="0000135A"/>
    <w:rsid w:val="000013B6"/>
    <w:rsid w:val="0000152B"/>
    <w:rsid w:val="00001592"/>
    <w:rsid w:val="000017D3"/>
    <w:rsid w:val="000017E6"/>
    <w:rsid w:val="00001A1E"/>
    <w:rsid w:val="00001B4D"/>
    <w:rsid w:val="00001B9B"/>
    <w:rsid w:val="00001BC0"/>
    <w:rsid w:val="00002133"/>
    <w:rsid w:val="00002164"/>
    <w:rsid w:val="00002209"/>
    <w:rsid w:val="00002232"/>
    <w:rsid w:val="00002295"/>
    <w:rsid w:val="000022E0"/>
    <w:rsid w:val="000024D9"/>
    <w:rsid w:val="0000264A"/>
    <w:rsid w:val="00002868"/>
    <w:rsid w:val="00002C5C"/>
    <w:rsid w:val="00002D97"/>
    <w:rsid w:val="00002F28"/>
    <w:rsid w:val="00003316"/>
    <w:rsid w:val="0000339D"/>
    <w:rsid w:val="0000355C"/>
    <w:rsid w:val="00003775"/>
    <w:rsid w:val="000038B2"/>
    <w:rsid w:val="00003902"/>
    <w:rsid w:val="00003A3E"/>
    <w:rsid w:val="00003A69"/>
    <w:rsid w:val="00003BF4"/>
    <w:rsid w:val="00003D86"/>
    <w:rsid w:val="00003E7F"/>
    <w:rsid w:val="00003F3A"/>
    <w:rsid w:val="00004054"/>
    <w:rsid w:val="000040CB"/>
    <w:rsid w:val="00004101"/>
    <w:rsid w:val="00004278"/>
    <w:rsid w:val="000042CF"/>
    <w:rsid w:val="000043DF"/>
    <w:rsid w:val="00004433"/>
    <w:rsid w:val="000044E2"/>
    <w:rsid w:val="00004631"/>
    <w:rsid w:val="00004879"/>
    <w:rsid w:val="000048E0"/>
    <w:rsid w:val="00004900"/>
    <w:rsid w:val="00004A28"/>
    <w:rsid w:val="00004CDC"/>
    <w:rsid w:val="00004DE6"/>
    <w:rsid w:val="000050A4"/>
    <w:rsid w:val="000051AB"/>
    <w:rsid w:val="0000524F"/>
    <w:rsid w:val="000052D6"/>
    <w:rsid w:val="0000534F"/>
    <w:rsid w:val="00005815"/>
    <w:rsid w:val="0000595D"/>
    <w:rsid w:val="00005969"/>
    <w:rsid w:val="00005C5F"/>
    <w:rsid w:val="00005CCE"/>
    <w:rsid w:val="00005E4F"/>
    <w:rsid w:val="000060CE"/>
    <w:rsid w:val="00006138"/>
    <w:rsid w:val="00006250"/>
    <w:rsid w:val="00006299"/>
    <w:rsid w:val="0000642C"/>
    <w:rsid w:val="000064A9"/>
    <w:rsid w:val="00006667"/>
    <w:rsid w:val="00006686"/>
    <w:rsid w:val="000066BE"/>
    <w:rsid w:val="0000675A"/>
    <w:rsid w:val="00006819"/>
    <w:rsid w:val="00006830"/>
    <w:rsid w:val="00006856"/>
    <w:rsid w:val="000068E4"/>
    <w:rsid w:val="0000691B"/>
    <w:rsid w:val="00006A49"/>
    <w:rsid w:val="00006E0A"/>
    <w:rsid w:val="00006E72"/>
    <w:rsid w:val="00006EA2"/>
    <w:rsid w:val="00006FA8"/>
    <w:rsid w:val="00007007"/>
    <w:rsid w:val="00007188"/>
    <w:rsid w:val="000073E1"/>
    <w:rsid w:val="0000752B"/>
    <w:rsid w:val="00007532"/>
    <w:rsid w:val="00007975"/>
    <w:rsid w:val="000079C1"/>
    <w:rsid w:val="000079E6"/>
    <w:rsid w:val="00007A1C"/>
    <w:rsid w:val="00007A4B"/>
    <w:rsid w:val="00007B73"/>
    <w:rsid w:val="00007D05"/>
    <w:rsid w:val="00007D17"/>
    <w:rsid w:val="00007D83"/>
    <w:rsid w:val="00007DA3"/>
    <w:rsid w:val="00010018"/>
    <w:rsid w:val="0001011C"/>
    <w:rsid w:val="0001034F"/>
    <w:rsid w:val="000103D7"/>
    <w:rsid w:val="00010611"/>
    <w:rsid w:val="000106BB"/>
    <w:rsid w:val="0001073F"/>
    <w:rsid w:val="0001094B"/>
    <w:rsid w:val="00010A3E"/>
    <w:rsid w:val="00010BDE"/>
    <w:rsid w:val="00010DD9"/>
    <w:rsid w:val="00010E6E"/>
    <w:rsid w:val="00010FEC"/>
    <w:rsid w:val="0001103D"/>
    <w:rsid w:val="000110E3"/>
    <w:rsid w:val="000110EE"/>
    <w:rsid w:val="00011140"/>
    <w:rsid w:val="00011203"/>
    <w:rsid w:val="0001123A"/>
    <w:rsid w:val="000112A0"/>
    <w:rsid w:val="00011477"/>
    <w:rsid w:val="00011576"/>
    <w:rsid w:val="000116C5"/>
    <w:rsid w:val="00011819"/>
    <w:rsid w:val="0001188E"/>
    <w:rsid w:val="0001194E"/>
    <w:rsid w:val="00011AE6"/>
    <w:rsid w:val="00011C6B"/>
    <w:rsid w:val="00011C75"/>
    <w:rsid w:val="00011CF4"/>
    <w:rsid w:val="00011D02"/>
    <w:rsid w:val="00011D18"/>
    <w:rsid w:val="00011F60"/>
    <w:rsid w:val="000120E5"/>
    <w:rsid w:val="00012217"/>
    <w:rsid w:val="00012343"/>
    <w:rsid w:val="000124D2"/>
    <w:rsid w:val="000124F8"/>
    <w:rsid w:val="000124FB"/>
    <w:rsid w:val="00012561"/>
    <w:rsid w:val="00012567"/>
    <w:rsid w:val="00012653"/>
    <w:rsid w:val="0001287F"/>
    <w:rsid w:val="000129D4"/>
    <w:rsid w:val="00012A3A"/>
    <w:rsid w:val="00012BC3"/>
    <w:rsid w:val="00012C65"/>
    <w:rsid w:val="00012FE8"/>
    <w:rsid w:val="0001303D"/>
    <w:rsid w:val="000132F9"/>
    <w:rsid w:val="0001333F"/>
    <w:rsid w:val="000134D4"/>
    <w:rsid w:val="00013601"/>
    <w:rsid w:val="000136C3"/>
    <w:rsid w:val="00013861"/>
    <w:rsid w:val="00013881"/>
    <w:rsid w:val="00013B50"/>
    <w:rsid w:val="00013BAE"/>
    <w:rsid w:val="00013ED6"/>
    <w:rsid w:val="00013FBA"/>
    <w:rsid w:val="00014039"/>
    <w:rsid w:val="00014178"/>
    <w:rsid w:val="000142A5"/>
    <w:rsid w:val="00014308"/>
    <w:rsid w:val="00014335"/>
    <w:rsid w:val="00014456"/>
    <w:rsid w:val="0001454A"/>
    <w:rsid w:val="000147A2"/>
    <w:rsid w:val="000147AA"/>
    <w:rsid w:val="0001486C"/>
    <w:rsid w:val="000149FA"/>
    <w:rsid w:val="00014A33"/>
    <w:rsid w:val="00014A78"/>
    <w:rsid w:val="00014B63"/>
    <w:rsid w:val="00014C73"/>
    <w:rsid w:val="00014C87"/>
    <w:rsid w:val="00014F15"/>
    <w:rsid w:val="00014F73"/>
    <w:rsid w:val="00014F89"/>
    <w:rsid w:val="00015066"/>
    <w:rsid w:val="0001507C"/>
    <w:rsid w:val="00015205"/>
    <w:rsid w:val="0001522E"/>
    <w:rsid w:val="0001535B"/>
    <w:rsid w:val="000154F0"/>
    <w:rsid w:val="00015577"/>
    <w:rsid w:val="00015829"/>
    <w:rsid w:val="00015971"/>
    <w:rsid w:val="00015B32"/>
    <w:rsid w:val="00015BD1"/>
    <w:rsid w:val="00015C7B"/>
    <w:rsid w:val="00015CF6"/>
    <w:rsid w:val="00015DC6"/>
    <w:rsid w:val="00015DFE"/>
    <w:rsid w:val="000160A8"/>
    <w:rsid w:val="0001622F"/>
    <w:rsid w:val="00016283"/>
    <w:rsid w:val="000163F3"/>
    <w:rsid w:val="00016550"/>
    <w:rsid w:val="00016588"/>
    <w:rsid w:val="000166BB"/>
    <w:rsid w:val="000166D8"/>
    <w:rsid w:val="0001671A"/>
    <w:rsid w:val="0001672E"/>
    <w:rsid w:val="00016A38"/>
    <w:rsid w:val="00016B70"/>
    <w:rsid w:val="00016C45"/>
    <w:rsid w:val="00016E04"/>
    <w:rsid w:val="00016E45"/>
    <w:rsid w:val="00016E4D"/>
    <w:rsid w:val="00016EC4"/>
    <w:rsid w:val="00016EE9"/>
    <w:rsid w:val="00016F92"/>
    <w:rsid w:val="0001707C"/>
    <w:rsid w:val="00017158"/>
    <w:rsid w:val="0001728C"/>
    <w:rsid w:val="00017342"/>
    <w:rsid w:val="000173F7"/>
    <w:rsid w:val="00017625"/>
    <w:rsid w:val="0001769B"/>
    <w:rsid w:val="00017775"/>
    <w:rsid w:val="0001778B"/>
    <w:rsid w:val="000177D0"/>
    <w:rsid w:val="000178B2"/>
    <w:rsid w:val="00017A0E"/>
    <w:rsid w:val="00017A31"/>
    <w:rsid w:val="00017C1D"/>
    <w:rsid w:val="00017CDB"/>
    <w:rsid w:val="00017E18"/>
    <w:rsid w:val="000200C8"/>
    <w:rsid w:val="000203C9"/>
    <w:rsid w:val="00020471"/>
    <w:rsid w:val="0002048D"/>
    <w:rsid w:val="00020660"/>
    <w:rsid w:val="00020852"/>
    <w:rsid w:val="00020953"/>
    <w:rsid w:val="00020A6B"/>
    <w:rsid w:val="00020B71"/>
    <w:rsid w:val="00020BA5"/>
    <w:rsid w:val="00020CC8"/>
    <w:rsid w:val="00020E2C"/>
    <w:rsid w:val="00020F7D"/>
    <w:rsid w:val="00020FDF"/>
    <w:rsid w:val="00021247"/>
    <w:rsid w:val="000212A7"/>
    <w:rsid w:val="0002148E"/>
    <w:rsid w:val="00021575"/>
    <w:rsid w:val="00021582"/>
    <w:rsid w:val="000215D2"/>
    <w:rsid w:val="000215F9"/>
    <w:rsid w:val="000216BB"/>
    <w:rsid w:val="00021AFA"/>
    <w:rsid w:val="00021B30"/>
    <w:rsid w:val="00021B66"/>
    <w:rsid w:val="00021CA4"/>
    <w:rsid w:val="00021FD6"/>
    <w:rsid w:val="0002207E"/>
    <w:rsid w:val="000220D9"/>
    <w:rsid w:val="000222A1"/>
    <w:rsid w:val="000222D9"/>
    <w:rsid w:val="000223FA"/>
    <w:rsid w:val="00022425"/>
    <w:rsid w:val="0002258C"/>
    <w:rsid w:val="000226E3"/>
    <w:rsid w:val="00022913"/>
    <w:rsid w:val="0002299C"/>
    <w:rsid w:val="00022A8D"/>
    <w:rsid w:val="00022C47"/>
    <w:rsid w:val="00022C67"/>
    <w:rsid w:val="00022CBF"/>
    <w:rsid w:val="00022CFE"/>
    <w:rsid w:val="00022DB1"/>
    <w:rsid w:val="00022FDC"/>
    <w:rsid w:val="00022FF4"/>
    <w:rsid w:val="000230E2"/>
    <w:rsid w:val="0002321C"/>
    <w:rsid w:val="00023291"/>
    <w:rsid w:val="000232E9"/>
    <w:rsid w:val="0002330B"/>
    <w:rsid w:val="0002332B"/>
    <w:rsid w:val="00023450"/>
    <w:rsid w:val="000235AF"/>
    <w:rsid w:val="000235C4"/>
    <w:rsid w:val="00023621"/>
    <w:rsid w:val="000236C2"/>
    <w:rsid w:val="00023913"/>
    <w:rsid w:val="0002394E"/>
    <w:rsid w:val="000239FD"/>
    <w:rsid w:val="00023AEB"/>
    <w:rsid w:val="00023B21"/>
    <w:rsid w:val="00023BAF"/>
    <w:rsid w:val="00023BBE"/>
    <w:rsid w:val="00023C32"/>
    <w:rsid w:val="00023C3C"/>
    <w:rsid w:val="00023C99"/>
    <w:rsid w:val="00023EB4"/>
    <w:rsid w:val="0002405A"/>
    <w:rsid w:val="000240F1"/>
    <w:rsid w:val="0002427C"/>
    <w:rsid w:val="00024438"/>
    <w:rsid w:val="000244C9"/>
    <w:rsid w:val="00024535"/>
    <w:rsid w:val="00024599"/>
    <w:rsid w:val="000246B5"/>
    <w:rsid w:val="000246E5"/>
    <w:rsid w:val="0002479E"/>
    <w:rsid w:val="00024864"/>
    <w:rsid w:val="000249A9"/>
    <w:rsid w:val="00024A9F"/>
    <w:rsid w:val="00024B4F"/>
    <w:rsid w:val="00024B89"/>
    <w:rsid w:val="00024C37"/>
    <w:rsid w:val="00024C54"/>
    <w:rsid w:val="000252B8"/>
    <w:rsid w:val="00025349"/>
    <w:rsid w:val="00025424"/>
    <w:rsid w:val="00025453"/>
    <w:rsid w:val="00025482"/>
    <w:rsid w:val="000259B0"/>
    <w:rsid w:val="000259CE"/>
    <w:rsid w:val="00025A4E"/>
    <w:rsid w:val="00025ACA"/>
    <w:rsid w:val="00025CBD"/>
    <w:rsid w:val="00025CEC"/>
    <w:rsid w:val="00025DA5"/>
    <w:rsid w:val="00025DFA"/>
    <w:rsid w:val="00025E9A"/>
    <w:rsid w:val="00025EFE"/>
    <w:rsid w:val="00025F2E"/>
    <w:rsid w:val="0002635D"/>
    <w:rsid w:val="000263A2"/>
    <w:rsid w:val="000264EC"/>
    <w:rsid w:val="0002654C"/>
    <w:rsid w:val="000265D5"/>
    <w:rsid w:val="0002664E"/>
    <w:rsid w:val="0002670F"/>
    <w:rsid w:val="0002673A"/>
    <w:rsid w:val="00026874"/>
    <w:rsid w:val="00026879"/>
    <w:rsid w:val="00026994"/>
    <w:rsid w:val="000269D7"/>
    <w:rsid w:val="000269DC"/>
    <w:rsid w:val="000269F0"/>
    <w:rsid w:val="00026A6B"/>
    <w:rsid w:val="00026AC9"/>
    <w:rsid w:val="00026BD8"/>
    <w:rsid w:val="00026BFE"/>
    <w:rsid w:val="00027055"/>
    <w:rsid w:val="000271BB"/>
    <w:rsid w:val="00027215"/>
    <w:rsid w:val="00027310"/>
    <w:rsid w:val="000274FF"/>
    <w:rsid w:val="00027539"/>
    <w:rsid w:val="00027674"/>
    <w:rsid w:val="000276E6"/>
    <w:rsid w:val="0002779B"/>
    <w:rsid w:val="000277D7"/>
    <w:rsid w:val="00027903"/>
    <w:rsid w:val="00027BCA"/>
    <w:rsid w:val="00027C2F"/>
    <w:rsid w:val="00027C91"/>
    <w:rsid w:val="00027D7D"/>
    <w:rsid w:val="00027D90"/>
    <w:rsid w:val="00027EF0"/>
    <w:rsid w:val="00030023"/>
    <w:rsid w:val="000301FA"/>
    <w:rsid w:val="0003027A"/>
    <w:rsid w:val="000304D4"/>
    <w:rsid w:val="000307B0"/>
    <w:rsid w:val="00030800"/>
    <w:rsid w:val="000308A1"/>
    <w:rsid w:val="000308B3"/>
    <w:rsid w:val="000308B5"/>
    <w:rsid w:val="00030932"/>
    <w:rsid w:val="00030951"/>
    <w:rsid w:val="00030998"/>
    <w:rsid w:val="000309CA"/>
    <w:rsid w:val="00030A84"/>
    <w:rsid w:val="00030BFA"/>
    <w:rsid w:val="00030EA9"/>
    <w:rsid w:val="00030F27"/>
    <w:rsid w:val="00030FBA"/>
    <w:rsid w:val="0003106B"/>
    <w:rsid w:val="000310B7"/>
    <w:rsid w:val="0003112F"/>
    <w:rsid w:val="00031137"/>
    <w:rsid w:val="00031158"/>
    <w:rsid w:val="00031364"/>
    <w:rsid w:val="000313C8"/>
    <w:rsid w:val="00031422"/>
    <w:rsid w:val="00031446"/>
    <w:rsid w:val="000314E8"/>
    <w:rsid w:val="0003166F"/>
    <w:rsid w:val="00031733"/>
    <w:rsid w:val="000318C3"/>
    <w:rsid w:val="00031AEA"/>
    <w:rsid w:val="00031D20"/>
    <w:rsid w:val="00031D29"/>
    <w:rsid w:val="00031D30"/>
    <w:rsid w:val="00031D76"/>
    <w:rsid w:val="00031DAD"/>
    <w:rsid w:val="00031E46"/>
    <w:rsid w:val="00031F87"/>
    <w:rsid w:val="00032345"/>
    <w:rsid w:val="00032761"/>
    <w:rsid w:val="00032781"/>
    <w:rsid w:val="000327BD"/>
    <w:rsid w:val="000327D6"/>
    <w:rsid w:val="00032A21"/>
    <w:rsid w:val="00032F76"/>
    <w:rsid w:val="000330C9"/>
    <w:rsid w:val="000332E2"/>
    <w:rsid w:val="000334D1"/>
    <w:rsid w:val="0003352E"/>
    <w:rsid w:val="000335B1"/>
    <w:rsid w:val="000335E2"/>
    <w:rsid w:val="00033632"/>
    <w:rsid w:val="00033638"/>
    <w:rsid w:val="0003387F"/>
    <w:rsid w:val="0003391A"/>
    <w:rsid w:val="00033955"/>
    <w:rsid w:val="0003399D"/>
    <w:rsid w:val="00033A66"/>
    <w:rsid w:val="00033A75"/>
    <w:rsid w:val="00033B53"/>
    <w:rsid w:val="00033B71"/>
    <w:rsid w:val="00033D41"/>
    <w:rsid w:val="00033DD4"/>
    <w:rsid w:val="00033E00"/>
    <w:rsid w:val="00033EF0"/>
    <w:rsid w:val="00033F7D"/>
    <w:rsid w:val="00033F94"/>
    <w:rsid w:val="0003414A"/>
    <w:rsid w:val="00034218"/>
    <w:rsid w:val="00034460"/>
    <w:rsid w:val="00034671"/>
    <w:rsid w:val="0003469C"/>
    <w:rsid w:val="00034704"/>
    <w:rsid w:val="000347A9"/>
    <w:rsid w:val="000348B6"/>
    <w:rsid w:val="00034BBB"/>
    <w:rsid w:val="00034CDB"/>
    <w:rsid w:val="00034D4E"/>
    <w:rsid w:val="00034E49"/>
    <w:rsid w:val="00034EE8"/>
    <w:rsid w:val="0003513C"/>
    <w:rsid w:val="0003553F"/>
    <w:rsid w:val="0003573B"/>
    <w:rsid w:val="000358E5"/>
    <w:rsid w:val="00035A33"/>
    <w:rsid w:val="00035BE1"/>
    <w:rsid w:val="00035CFA"/>
    <w:rsid w:val="00035DCF"/>
    <w:rsid w:val="00035F7B"/>
    <w:rsid w:val="00036132"/>
    <w:rsid w:val="000361D6"/>
    <w:rsid w:val="0003621F"/>
    <w:rsid w:val="00036398"/>
    <w:rsid w:val="000363F2"/>
    <w:rsid w:val="00036438"/>
    <w:rsid w:val="00036441"/>
    <w:rsid w:val="00036628"/>
    <w:rsid w:val="000367C6"/>
    <w:rsid w:val="00036860"/>
    <w:rsid w:val="00036A76"/>
    <w:rsid w:val="00036B5B"/>
    <w:rsid w:val="00036B7B"/>
    <w:rsid w:val="00036B97"/>
    <w:rsid w:val="00036C57"/>
    <w:rsid w:val="00036D1D"/>
    <w:rsid w:val="00036DEF"/>
    <w:rsid w:val="00036E6D"/>
    <w:rsid w:val="00036EBE"/>
    <w:rsid w:val="0003700A"/>
    <w:rsid w:val="00037122"/>
    <w:rsid w:val="0003712F"/>
    <w:rsid w:val="00037133"/>
    <w:rsid w:val="000371B3"/>
    <w:rsid w:val="00037200"/>
    <w:rsid w:val="0003729B"/>
    <w:rsid w:val="000375BD"/>
    <w:rsid w:val="000375EE"/>
    <w:rsid w:val="000375F0"/>
    <w:rsid w:val="000376F1"/>
    <w:rsid w:val="00037734"/>
    <w:rsid w:val="00037740"/>
    <w:rsid w:val="000378A3"/>
    <w:rsid w:val="000378F6"/>
    <w:rsid w:val="00037900"/>
    <w:rsid w:val="00037A36"/>
    <w:rsid w:val="00037A55"/>
    <w:rsid w:val="00037A7F"/>
    <w:rsid w:val="00037AA4"/>
    <w:rsid w:val="00037BEE"/>
    <w:rsid w:val="00037C54"/>
    <w:rsid w:val="00037C8F"/>
    <w:rsid w:val="00037D68"/>
    <w:rsid w:val="00037DFA"/>
    <w:rsid w:val="00037E1E"/>
    <w:rsid w:val="00037E47"/>
    <w:rsid w:val="00037F47"/>
    <w:rsid w:val="00037FF2"/>
    <w:rsid w:val="00040067"/>
    <w:rsid w:val="000400B0"/>
    <w:rsid w:val="0004013D"/>
    <w:rsid w:val="0004029F"/>
    <w:rsid w:val="000402B6"/>
    <w:rsid w:val="000402C9"/>
    <w:rsid w:val="000402F1"/>
    <w:rsid w:val="000402F7"/>
    <w:rsid w:val="0004035A"/>
    <w:rsid w:val="0004050B"/>
    <w:rsid w:val="0004053C"/>
    <w:rsid w:val="000405B6"/>
    <w:rsid w:val="0004097E"/>
    <w:rsid w:val="00040A2B"/>
    <w:rsid w:val="00040A55"/>
    <w:rsid w:val="00040AE0"/>
    <w:rsid w:val="00040C8E"/>
    <w:rsid w:val="00040CF1"/>
    <w:rsid w:val="00041061"/>
    <w:rsid w:val="000411A0"/>
    <w:rsid w:val="0004126F"/>
    <w:rsid w:val="00041439"/>
    <w:rsid w:val="000414A4"/>
    <w:rsid w:val="000415A6"/>
    <w:rsid w:val="000415C7"/>
    <w:rsid w:val="000418C3"/>
    <w:rsid w:val="00041AD3"/>
    <w:rsid w:val="00041AE1"/>
    <w:rsid w:val="00041AE8"/>
    <w:rsid w:val="00041C5E"/>
    <w:rsid w:val="00041C9A"/>
    <w:rsid w:val="00041D1E"/>
    <w:rsid w:val="000420CC"/>
    <w:rsid w:val="00042168"/>
    <w:rsid w:val="000421C8"/>
    <w:rsid w:val="00042284"/>
    <w:rsid w:val="000422CD"/>
    <w:rsid w:val="00042481"/>
    <w:rsid w:val="0004248D"/>
    <w:rsid w:val="00042532"/>
    <w:rsid w:val="00042595"/>
    <w:rsid w:val="0004262C"/>
    <w:rsid w:val="000428EC"/>
    <w:rsid w:val="00042A53"/>
    <w:rsid w:val="00042AE0"/>
    <w:rsid w:val="00042BC2"/>
    <w:rsid w:val="00042CAE"/>
    <w:rsid w:val="00042D4A"/>
    <w:rsid w:val="00042D77"/>
    <w:rsid w:val="00042D8D"/>
    <w:rsid w:val="00042E3D"/>
    <w:rsid w:val="00042ED4"/>
    <w:rsid w:val="00042F3E"/>
    <w:rsid w:val="00042F96"/>
    <w:rsid w:val="000431BE"/>
    <w:rsid w:val="00043462"/>
    <w:rsid w:val="0004349C"/>
    <w:rsid w:val="000434E6"/>
    <w:rsid w:val="000435F8"/>
    <w:rsid w:val="000435FB"/>
    <w:rsid w:val="00043694"/>
    <w:rsid w:val="000436E8"/>
    <w:rsid w:val="00043734"/>
    <w:rsid w:val="00043876"/>
    <w:rsid w:val="000439BC"/>
    <w:rsid w:val="00043ABC"/>
    <w:rsid w:val="00043B15"/>
    <w:rsid w:val="00043C02"/>
    <w:rsid w:val="00043C18"/>
    <w:rsid w:val="00043CC4"/>
    <w:rsid w:val="00043EC5"/>
    <w:rsid w:val="000442DE"/>
    <w:rsid w:val="000443B7"/>
    <w:rsid w:val="00044585"/>
    <w:rsid w:val="000445B3"/>
    <w:rsid w:val="00044682"/>
    <w:rsid w:val="000448C7"/>
    <w:rsid w:val="000449CF"/>
    <w:rsid w:val="000449F5"/>
    <w:rsid w:val="00044ACA"/>
    <w:rsid w:val="00044C17"/>
    <w:rsid w:val="00044C2F"/>
    <w:rsid w:val="00044EB2"/>
    <w:rsid w:val="00044ED1"/>
    <w:rsid w:val="00044FB6"/>
    <w:rsid w:val="00045047"/>
    <w:rsid w:val="00045188"/>
    <w:rsid w:val="000451E2"/>
    <w:rsid w:val="00045222"/>
    <w:rsid w:val="0004532E"/>
    <w:rsid w:val="000454C1"/>
    <w:rsid w:val="000455AC"/>
    <w:rsid w:val="000456EB"/>
    <w:rsid w:val="0004577E"/>
    <w:rsid w:val="000458A4"/>
    <w:rsid w:val="000458E6"/>
    <w:rsid w:val="00045944"/>
    <w:rsid w:val="00045B42"/>
    <w:rsid w:val="00045BDE"/>
    <w:rsid w:val="00045BF4"/>
    <w:rsid w:val="00045C63"/>
    <w:rsid w:val="00045E69"/>
    <w:rsid w:val="00046009"/>
    <w:rsid w:val="00046176"/>
    <w:rsid w:val="00046379"/>
    <w:rsid w:val="000463F9"/>
    <w:rsid w:val="0004640B"/>
    <w:rsid w:val="000466B4"/>
    <w:rsid w:val="00046734"/>
    <w:rsid w:val="000467F5"/>
    <w:rsid w:val="00046904"/>
    <w:rsid w:val="0004691C"/>
    <w:rsid w:val="00046940"/>
    <w:rsid w:val="00046B69"/>
    <w:rsid w:val="00046C29"/>
    <w:rsid w:val="00046C4F"/>
    <w:rsid w:val="00046DE0"/>
    <w:rsid w:val="00046EC4"/>
    <w:rsid w:val="0004710D"/>
    <w:rsid w:val="00047338"/>
    <w:rsid w:val="000473EC"/>
    <w:rsid w:val="000474C4"/>
    <w:rsid w:val="000475F1"/>
    <w:rsid w:val="00047783"/>
    <w:rsid w:val="000479C3"/>
    <w:rsid w:val="00047A0E"/>
    <w:rsid w:val="00047B3E"/>
    <w:rsid w:val="00047D4F"/>
    <w:rsid w:val="00047E0D"/>
    <w:rsid w:val="00047F9B"/>
    <w:rsid w:val="0005005B"/>
    <w:rsid w:val="000501BC"/>
    <w:rsid w:val="00050365"/>
    <w:rsid w:val="000503B7"/>
    <w:rsid w:val="00050439"/>
    <w:rsid w:val="000504C2"/>
    <w:rsid w:val="00050692"/>
    <w:rsid w:val="000509E5"/>
    <w:rsid w:val="00050A65"/>
    <w:rsid w:val="00050B4A"/>
    <w:rsid w:val="00050E11"/>
    <w:rsid w:val="0005101F"/>
    <w:rsid w:val="0005103F"/>
    <w:rsid w:val="0005125F"/>
    <w:rsid w:val="000513BB"/>
    <w:rsid w:val="000513D7"/>
    <w:rsid w:val="000513F2"/>
    <w:rsid w:val="00051589"/>
    <w:rsid w:val="00051596"/>
    <w:rsid w:val="000516BB"/>
    <w:rsid w:val="000517A7"/>
    <w:rsid w:val="00051934"/>
    <w:rsid w:val="00051A06"/>
    <w:rsid w:val="00051B40"/>
    <w:rsid w:val="00051C7C"/>
    <w:rsid w:val="00051CE3"/>
    <w:rsid w:val="00051D34"/>
    <w:rsid w:val="00051DA1"/>
    <w:rsid w:val="00051E47"/>
    <w:rsid w:val="00051FFC"/>
    <w:rsid w:val="00052059"/>
    <w:rsid w:val="00052072"/>
    <w:rsid w:val="00052115"/>
    <w:rsid w:val="00052457"/>
    <w:rsid w:val="000524F1"/>
    <w:rsid w:val="000525AA"/>
    <w:rsid w:val="00052607"/>
    <w:rsid w:val="000526ED"/>
    <w:rsid w:val="00052960"/>
    <w:rsid w:val="00052BFD"/>
    <w:rsid w:val="00052D5D"/>
    <w:rsid w:val="00052D7F"/>
    <w:rsid w:val="00052E1D"/>
    <w:rsid w:val="00052E38"/>
    <w:rsid w:val="000531AD"/>
    <w:rsid w:val="000533C9"/>
    <w:rsid w:val="0005349C"/>
    <w:rsid w:val="000536D6"/>
    <w:rsid w:val="0005370A"/>
    <w:rsid w:val="00053763"/>
    <w:rsid w:val="00053A11"/>
    <w:rsid w:val="00053B5C"/>
    <w:rsid w:val="00053B9B"/>
    <w:rsid w:val="00053C12"/>
    <w:rsid w:val="00053C7D"/>
    <w:rsid w:val="00053D6C"/>
    <w:rsid w:val="00053DB3"/>
    <w:rsid w:val="00053ECB"/>
    <w:rsid w:val="000540B8"/>
    <w:rsid w:val="00054402"/>
    <w:rsid w:val="000544CB"/>
    <w:rsid w:val="00054669"/>
    <w:rsid w:val="000546B8"/>
    <w:rsid w:val="00054720"/>
    <w:rsid w:val="00054813"/>
    <w:rsid w:val="00054873"/>
    <w:rsid w:val="000548A4"/>
    <w:rsid w:val="00054A5F"/>
    <w:rsid w:val="00054AB3"/>
    <w:rsid w:val="00054B02"/>
    <w:rsid w:val="00054B7C"/>
    <w:rsid w:val="00054CE9"/>
    <w:rsid w:val="00054CFB"/>
    <w:rsid w:val="00054EDE"/>
    <w:rsid w:val="0005510B"/>
    <w:rsid w:val="00055281"/>
    <w:rsid w:val="00055315"/>
    <w:rsid w:val="000553E4"/>
    <w:rsid w:val="000556E2"/>
    <w:rsid w:val="00055877"/>
    <w:rsid w:val="0005597F"/>
    <w:rsid w:val="00055BC4"/>
    <w:rsid w:val="00055BF9"/>
    <w:rsid w:val="00055C60"/>
    <w:rsid w:val="00055D49"/>
    <w:rsid w:val="00055DB0"/>
    <w:rsid w:val="00055EB1"/>
    <w:rsid w:val="00055EB4"/>
    <w:rsid w:val="00055EC7"/>
    <w:rsid w:val="00055F83"/>
    <w:rsid w:val="00055FF2"/>
    <w:rsid w:val="00056018"/>
    <w:rsid w:val="0005604E"/>
    <w:rsid w:val="00056362"/>
    <w:rsid w:val="00056401"/>
    <w:rsid w:val="0005642A"/>
    <w:rsid w:val="00056632"/>
    <w:rsid w:val="00056741"/>
    <w:rsid w:val="000567BA"/>
    <w:rsid w:val="00056843"/>
    <w:rsid w:val="00056844"/>
    <w:rsid w:val="0005689A"/>
    <w:rsid w:val="00056A30"/>
    <w:rsid w:val="00056A5F"/>
    <w:rsid w:val="00056AA3"/>
    <w:rsid w:val="00056AE2"/>
    <w:rsid w:val="00056B12"/>
    <w:rsid w:val="00056BCF"/>
    <w:rsid w:val="00056CCC"/>
    <w:rsid w:val="00056D32"/>
    <w:rsid w:val="00057028"/>
    <w:rsid w:val="000570F0"/>
    <w:rsid w:val="0005713F"/>
    <w:rsid w:val="00057166"/>
    <w:rsid w:val="00057193"/>
    <w:rsid w:val="000571CA"/>
    <w:rsid w:val="000571D2"/>
    <w:rsid w:val="000572A3"/>
    <w:rsid w:val="0005732C"/>
    <w:rsid w:val="0005735F"/>
    <w:rsid w:val="000575BE"/>
    <w:rsid w:val="000577FA"/>
    <w:rsid w:val="00057809"/>
    <w:rsid w:val="000579BD"/>
    <w:rsid w:val="000579F0"/>
    <w:rsid w:val="00057AE9"/>
    <w:rsid w:val="00057B60"/>
    <w:rsid w:val="00057C72"/>
    <w:rsid w:val="00057E82"/>
    <w:rsid w:val="00057F12"/>
    <w:rsid w:val="0006012C"/>
    <w:rsid w:val="00060207"/>
    <w:rsid w:val="0006030C"/>
    <w:rsid w:val="00060368"/>
    <w:rsid w:val="000603DC"/>
    <w:rsid w:val="000603E9"/>
    <w:rsid w:val="00060631"/>
    <w:rsid w:val="00060875"/>
    <w:rsid w:val="00060995"/>
    <w:rsid w:val="00060C5D"/>
    <w:rsid w:val="00060D83"/>
    <w:rsid w:val="00060E44"/>
    <w:rsid w:val="00060EA3"/>
    <w:rsid w:val="00060FBA"/>
    <w:rsid w:val="00060FD8"/>
    <w:rsid w:val="00061083"/>
    <w:rsid w:val="00061096"/>
    <w:rsid w:val="0006116A"/>
    <w:rsid w:val="00061301"/>
    <w:rsid w:val="000617C5"/>
    <w:rsid w:val="000617E9"/>
    <w:rsid w:val="00061923"/>
    <w:rsid w:val="00061AEB"/>
    <w:rsid w:val="00061B02"/>
    <w:rsid w:val="00061BA8"/>
    <w:rsid w:val="00061BD0"/>
    <w:rsid w:val="00061C01"/>
    <w:rsid w:val="00061CB0"/>
    <w:rsid w:val="00061CC5"/>
    <w:rsid w:val="00061CFE"/>
    <w:rsid w:val="00061E10"/>
    <w:rsid w:val="00061EBB"/>
    <w:rsid w:val="00061F82"/>
    <w:rsid w:val="00061FD2"/>
    <w:rsid w:val="000620DC"/>
    <w:rsid w:val="00062152"/>
    <w:rsid w:val="000621AD"/>
    <w:rsid w:val="000621D6"/>
    <w:rsid w:val="0006233E"/>
    <w:rsid w:val="00062395"/>
    <w:rsid w:val="0006255E"/>
    <w:rsid w:val="000626AB"/>
    <w:rsid w:val="000626E6"/>
    <w:rsid w:val="000626EF"/>
    <w:rsid w:val="0006286B"/>
    <w:rsid w:val="00062C78"/>
    <w:rsid w:val="00062D1F"/>
    <w:rsid w:val="00062DBF"/>
    <w:rsid w:val="00062E0E"/>
    <w:rsid w:val="00062E2E"/>
    <w:rsid w:val="00062FD0"/>
    <w:rsid w:val="000631F4"/>
    <w:rsid w:val="00063245"/>
    <w:rsid w:val="00063401"/>
    <w:rsid w:val="00063432"/>
    <w:rsid w:val="0006349A"/>
    <w:rsid w:val="000634AA"/>
    <w:rsid w:val="00063553"/>
    <w:rsid w:val="00063765"/>
    <w:rsid w:val="0006396C"/>
    <w:rsid w:val="00063977"/>
    <w:rsid w:val="00063A68"/>
    <w:rsid w:val="00063A98"/>
    <w:rsid w:val="00063CAE"/>
    <w:rsid w:val="00063DA4"/>
    <w:rsid w:val="00063F6D"/>
    <w:rsid w:val="000640CE"/>
    <w:rsid w:val="000641E0"/>
    <w:rsid w:val="00064287"/>
    <w:rsid w:val="00064318"/>
    <w:rsid w:val="0006431C"/>
    <w:rsid w:val="000643C0"/>
    <w:rsid w:val="00064560"/>
    <w:rsid w:val="0006470A"/>
    <w:rsid w:val="00064767"/>
    <w:rsid w:val="00064771"/>
    <w:rsid w:val="0006477E"/>
    <w:rsid w:val="0006482B"/>
    <w:rsid w:val="00064939"/>
    <w:rsid w:val="000649D2"/>
    <w:rsid w:val="00064A5A"/>
    <w:rsid w:val="00064D5B"/>
    <w:rsid w:val="00064D87"/>
    <w:rsid w:val="0006502F"/>
    <w:rsid w:val="00065032"/>
    <w:rsid w:val="00065050"/>
    <w:rsid w:val="00065089"/>
    <w:rsid w:val="00065145"/>
    <w:rsid w:val="000651A9"/>
    <w:rsid w:val="000651FF"/>
    <w:rsid w:val="00065203"/>
    <w:rsid w:val="000652AD"/>
    <w:rsid w:val="0006542F"/>
    <w:rsid w:val="00065525"/>
    <w:rsid w:val="000655AA"/>
    <w:rsid w:val="00065781"/>
    <w:rsid w:val="0006586E"/>
    <w:rsid w:val="000658C3"/>
    <w:rsid w:val="00065A0A"/>
    <w:rsid w:val="00065AA9"/>
    <w:rsid w:val="00065C21"/>
    <w:rsid w:val="00065D80"/>
    <w:rsid w:val="00065E22"/>
    <w:rsid w:val="00065E7F"/>
    <w:rsid w:val="00065E92"/>
    <w:rsid w:val="00065E9D"/>
    <w:rsid w:val="00065F0F"/>
    <w:rsid w:val="00065F32"/>
    <w:rsid w:val="00065F65"/>
    <w:rsid w:val="00065FC8"/>
    <w:rsid w:val="0006604F"/>
    <w:rsid w:val="000661AD"/>
    <w:rsid w:val="000661C4"/>
    <w:rsid w:val="0006624C"/>
    <w:rsid w:val="000663BD"/>
    <w:rsid w:val="00066A33"/>
    <w:rsid w:val="00066C02"/>
    <w:rsid w:val="00066CE7"/>
    <w:rsid w:val="00066DA1"/>
    <w:rsid w:val="00066E1D"/>
    <w:rsid w:val="00066E38"/>
    <w:rsid w:val="00066E92"/>
    <w:rsid w:val="00066EB5"/>
    <w:rsid w:val="00067095"/>
    <w:rsid w:val="000672AA"/>
    <w:rsid w:val="00067420"/>
    <w:rsid w:val="0006746E"/>
    <w:rsid w:val="00067530"/>
    <w:rsid w:val="000675C2"/>
    <w:rsid w:val="000675C7"/>
    <w:rsid w:val="000676E4"/>
    <w:rsid w:val="00067860"/>
    <w:rsid w:val="00067905"/>
    <w:rsid w:val="00067A53"/>
    <w:rsid w:val="00067A6A"/>
    <w:rsid w:val="00067ACE"/>
    <w:rsid w:val="00067C2B"/>
    <w:rsid w:val="00067CBB"/>
    <w:rsid w:val="00067CD4"/>
    <w:rsid w:val="00067DE2"/>
    <w:rsid w:val="00067E3B"/>
    <w:rsid w:val="00067E5F"/>
    <w:rsid w:val="00067FEA"/>
    <w:rsid w:val="00070026"/>
    <w:rsid w:val="0007004C"/>
    <w:rsid w:val="00070060"/>
    <w:rsid w:val="00070241"/>
    <w:rsid w:val="0007025C"/>
    <w:rsid w:val="00070470"/>
    <w:rsid w:val="00070496"/>
    <w:rsid w:val="0007054F"/>
    <w:rsid w:val="00070750"/>
    <w:rsid w:val="00070821"/>
    <w:rsid w:val="000709A3"/>
    <w:rsid w:val="00070A8A"/>
    <w:rsid w:val="00070AB6"/>
    <w:rsid w:val="00070B4D"/>
    <w:rsid w:val="00070BFE"/>
    <w:rsid w:val="00070E06"/>
    <w:rsid w:val="00070F60"/>
    <w:rsid w:val="00070F8F"/>
    <w:rsid w:val="00070F9D"/>
    <w:rsid w:val="00070FE9"/>
    <w:rsid w:val="0007109D"/>
    <w:rsid w:val="00071116"/>
    <w:rsid w:val="000711F1"/>
    <w:rsid w:val="000712A2"/>
    <w:rsid w:val="00071326"/>
    <w:rsid w:val="0007132F"/>
    <w:rsid w:val="000713F0"/>
    <w:rsid w:val="00071431"/>
    <w:rsid w:val="00071472"/>
    <w:rsid w:val="000717D6"/>
    <w:rsid w:val="0007180E"/>
    <w:rsid w:val="000718AA"/>
    <w:rsid w:val="000719EF"/>
    <w:rsid w:val="00071A8C"/>
    <w:rsid w:val="00071CD4"/>
    <w:rsid w:val="00071CDB"/>
    <w:rsid w:val="00071D39"/>
    <w:rsid w:val="00071DAB"/>
    <w:rsid w:val="00071F04"/>
    <w:rsid w:val="00071F2C"/>
    <w:rsid w:val="00072018"/>
    <w:rsid w:val="000720EC"/>
    <w:rsid w:val="000721D8"/>
    <w:rsid w:val="000724A9"/>
    <w:rsid w:val="000724DE"/>
    <w:rsid w:val="0007254D"/>
    <w:rsid w:val="000726BC"/>
    <w:rsid w:val="0007281F"/>
    <w:rsid w:val="00072862"/>
    <w:rsid w:val="000728AC"/>
    <w:rsid w:val="00072903"/>
    <w:rsid w:val="00072971"/>
    <w:rsid w:val="000729D1"/>
    <w:rsid w:val="00072A20"/>
    <w:rsid w:val="00072AEF"/>
    <w:rsid w:val="00072F79"/>
    <w:rsid w:val="00072F7C"/>
    <w:rsid w:val="00072FA5"/>
    <w:rsid w:val="000730A0"/>
    <w:rsid w:val="00073519"/>
    <w:rsid w:val="0007365B"/>
    <w:rsid w:val="000736A6"/>
    <w:rsid w:val="0007372E"/>
    <w:rsid w:val="00073856"/>
    <w:rsid w:val="0007387B"/>
    <w:rsid w:val="000738BC"/>
    <w:rsid w:val="00073BA6"/>
    <w:rsid w:val="00073BAC"/>
    <w:rsid w:val="00073C5A"/>
    <w:rsid w:val="00073C9C"/>
    <w:rsid w:val="0007433F"/>
    <w:rsid w:val="00074686"/>
    <w:rsid w:val="000746AD"/>
    <w:rsid w:val="000746C8"/>
    <w:rsid w:val="00074789"/>
    <w:rsid w:val="000747D6"/>
    <w:rsid w:val="00074996"/>
    <w:rsid w:val="00074AEA"/>
    <w:rsid w:val="00074BBF"/>
    <w:rsid w:val="00074DE1"/>
    <w:rsid w:val="00074FEA"/>
    <w:rsid w:val="00074FEE"/>
    <w:rsid w:val="00075029"/>
    <w:rsid w:val="000750AE"/>
    <w:rsid w:val="000750EE"/>
    <w:rsid w:val="00075107"/>
    <w:rsid w:val="00075220"/>
    <w:rsid w:val="000752B7"/>
    <w:rsid w:val="000753C4"/>
    <w:rsid w:val="00075636"/>
    <w:rsid w:val="00075676"/>
    <w:rsid w:val="00075725"/>
    <w:rsid w:val="000757DA"/>
    <w:rsid w:val="0007580D"/>
    <w:rsid w:val="000759BC"/>
    <w:rsid w:val="000759F8"/>
    <w:rsid w:val="00075A55"/>
    <w:rsid w:val="00075A69"/>
    <w:rsid w:val="00075CF8"/>
    <w:rsid w:val="00075E15"/>
    <w:rsid w:val="00075E54"/>
    <w:rsid w:val="00075E70"/>
    <w:rsid w:val="00075ECF"/>
    <w:rsid w:val="00075F54"/>
    <w:rsid w:val="000762E7"/>
    <w:rsid w:val="000763DD"/>
    <w:rsid w:val="0007640D"/>
    <w:rsid w:val="000764D9"/>
    <w:rsid w:val="000764E3"/>
    <w:rsid w:val="00076501"/>
    <w:rsid w:val="0007652C"/>
    <w:rsid w:val="000765B1"/>
    <w:rsid w:val="00076615"/>
    <w:rsid w:val="0007663E"/>
    <w:rsid w:val="00076845"/>
    <w:rsid w:val="00076847"/>
    <w:rsid w:val="00076965"/>
    <w:rsid w:val="00076B6C"/>
    <w:rsid w:val="00076CB8"/>
    <w:rsid w:val="00076E0C"/>
    <w:rsid w:val="00076E14"/>
    <w:rsid w:val="00076EE6"/>
    <w:rsid w:val="00076F07"/>
    <w:rsid w:val="00076F53"/>
    <w:rsid w:val="00076F75"/>
    <w:rsid w:val="000772AF"/>
    <w:rsid w:val="000772B1"/>
    <w:rsid w:val="000774BE"/>
    <w:rsid w:val="0007767B"/>
    <w:rsid w:val="00077834"/>
    <w:rsid w:val="000778B9"/>
    <w:rsid w:val="000778E5"/>
    <w:rsid w:val="00077967"/>
    <w:rsid w:val="00077AC3"/>
    <w:rsid w:val="00077CA3"/>
    <w:rsid w:val="00077E65"/>
    <w:rsid w:val="00077ECB"/>
    <w:rsid w:val="00077FA1"/>
    <w:rsid w:val="0008023C"/>
    <w:rsid w:val="0008032A"/>
    <w:rsid w:val="00080594"/>
    <w:rsid w:val="0008082B"/>
    <w:rsid w:val="00080839"/>
    <w:rsid w:val="000808E9"/>
    <w:rsid w:val="00080936"/>
    <w:rsid w:val="0008094D"/>
    <w:rsid w:val="00080A16"/>
    <w:rsid w:val="00080AF9"/>
    <w:rsid w:val="00080C0F"/>
    <w:rsid w:val="00080C20"/>
    <w:rsid w:val="00080D6D"/>
    <w:rsid w:val="00080F2B"/>
    <w:rsid w:val="00081100"/>
    <w:rsid w:val="00081613"/>
    <w:rsid w:val="00081657"/>
    <w:rsid w:val="00081751"/>
    <w:rsid w:val="00081992"/>
    <w:rsid w:val="000819F6"/>
    <w:rsid w:val="00081B93"/>
    <w:rsid w:val="00081BCB"/>
    <w:rsid w:val="00081C5F"/>
    <w:rsid w:val="00081CF4"/>
    <w:rsid w:val="00081FC3"/>
    <w:rsid w:val="000820C0"/>
    <w:rsid w:val="000820D5"/>
    <w:rsid w:val="00082125"/>
    <w:rsid w:val="000821D5"/>
    <w:rsid w:val="0008222D"/>
    <w:rsid w:val="00082410"/>
    <w:rsid w:val="00082459"/>
    <w:rsid w:val="00082624"/>
    <w:rsid w:val="00082946"/>
    <w:rsid w:val="0008294E"/>
    <w:rsid w:val="000829B2"/>
    <w:rsid w:val="00082AB0"/>
    <w:rsid w:val="00082AD5"/>
    <w:rsid w:val="00082E0F"/>
    <w:rsid w:val="00083112"/>
    <w:rsid w:val="0008318D"/>
    <w:rsid w:val="000831E0"/>
    <w:rsid w:val="00083350"/>
    <w:rsid w:val="00083379"/>
    <w:rsid w:val="000833C1"/>
    <w:rsid w:val="00083504"/>
    <w:rsid w:val="00083513"/>
    <w:rsid w:val="000838FF"/>
    <w:rsid w:val="00083981"/>
    <w:rsid w:val="000839A2"/>
    <w:rsid w:val="00083A40"/>
    <w:rsid w:val="00083BD4"/>
    <w:rsid w:val="00083C25"/>
    <w:rsid w:val="00083C3A"/>
    <w:rsid w:val="00083D0A"/>
    <w:rsid w:val="00083E3D"/>
    <w:rsid w:val="000846CF"/>
    <w:rsid w:val="00084702"/>
    <w:rsid w:val="00084810"/>
    <w:rsid w:val="00084827"/>
    <w:rsid w:val="0008487E"/>
    <w:rsid w:val="000849EA"/>
    <w:rsid w:val="00084A76"/>
    <w:rsid w:val="00084AD4"/>
    <w:rsid w:val="00084B60"/>
    <w:rsid w:val="00084B88"/>
    <w:rsid w:val="00084CFC"/>
    <w:rsid w:val="00084D5D"/>
    <w:rsid w:val="00084D62"/>
    <w:rsid w:val="00084E27"/>
    <w:rsid w:val="00085086"/>
    <w:rsid w:val="0008517C"/>
    <w:rsid w:val="00085370"/>
    <w:rsid w:val="00085378"/>
    <w:rsid w:val="000853B0"/>
    <w:rsid w:val="00085427"/>
    <w:rsid w:val="0008544B"/>
    <w:rsid w:val="0008545F"/>
    <w:rsid w:val="00085543"/>
    <w:rsid w:val="00085561"/>
    <w:rsid w:val="00085569"/>
    <w:rsid w:val="00085602"/>
    <w:rsid w:val="0008569D"/>
    <w:rsid w:val="00085742"/>
    <w:rsid w:val="00085761"/>
    <w:rsid w:val="00085763"/>
    <w:rsid w:val="0008589E"/>
    <w:rsid w:val="000858A9"/>
    <w:rsid w:val="0008591E"/>
    <w:rsid w:val="000859C6"/>
    <w:rsid w:val="00085A48"/>
    <w:rsid w:val="00085B9F"/>
    <w:rsid w:val="00085E7F"/>
    <w:rsid w:val="00085E85"/>
    <w:rsid w:val="00085F01"/>
    <w:rsid w:val="00085F47"/>
    <w:rsid w:val="000860A3"/>
    <w:rsid w:val="000860F1"/>
    <w:rsid w:val="0008618C"/>
    <w:rsid w:val="00086190"/>
    <w:rsid w:val="00086281"/>
    <w:rsid w:val="000862FB"/>
    <w:rsid w:val="0008634C"/>
    <w:rsid w:val="000863FE"/>
    <w:rsid w:val="000864D9"/>
    <w:rsid w:val="000864E3"/>
    <w:rsid w:val="00086880"/>
    <w:rsid w:val="000868D0"/>
    <w:rsid w:val="000868FB"/>
    <w:rsid w:val="00086A26"/>
    <w:rsid w:val="00086AE2"/>
    <w:rsid w:val="00086C6E"/>
    <w:rsid w:val="00086CC4"/>
    <w:rsid w:val="00086CCC"/>
    <w:rsid w:val="00086D72"/>
    <w:rsid w:val="00086DA2"/>
    <w:rsid w:val="00086EB0"/>
    <w:rsid w:val="00086F7C"/>
    <w:rsid w:val="00086F90"/>
    <w:rsid w:val="00086FCA"/>
    <w:rsid w:val="00087118"/>
    <w:rsid w:val="00087178"/>
    <w:rsid w:val="00087309"/>
    <w:rsid w:val="000875F2"/>
    <w:rsid w:val="00087656"/>
    <w:rsid w:val="000876E2"/>
    <w:rsid w:val="000877B9"/>
    <w:rsid w:val="00087896"/>
    <w:rsid w:val="00087939"/>
    <w:rsid w:val="000879A3"/>
    <w:rsid w:val="00087BCD"/>
    <w:rsid w:val="00087C40"/>
    <w:rsid w:val="00087CA5"/>
    <w:rsid w:val="00087CB0"/>
    <w:rsid w:val="00087CC9"/>
    <w:rsid w:val="00087D42"/>
    <w:rsid w:val="00087DCB"/>
    <w:rsid w:val="00087DD1"/>
    <w:rsid w:val="00087FA6"/>
    <w:rsid w:val="00087FDD"/>
    <w:rsid w:val="00090053"/>
    <w:rsid w:val="00090192"/>
    <w:rsid w:val="00090225"/>
    <w:rsid w:val="0009026E"/>
    <w:rsid w:val="0009058B"/>
    <w:rsid w:val="000905D6"/>
    <w:rsid w:val="0009075B"/>
    <w:rsid w:val="00090833"/>
    <w:rsid w:val="0009090B"/>
    <w:rsid w:val="00090939"/>
    <w:rsid w:val="00090A61"/>
    <w:rsid w:val="00090A68"/>
    <w:rsid w:val="00090AC0"/>
    <w:rsid w:val="00090ADE"/>
    <w:rsid w:val="00090C9A"/>
    <w:rsid w:val="00090D19"/>
    <w:rsid w:val="00090D1A"/>
    <w:rsid w:val="00090DAC"/>
    <w:rsid w:val="00090DF0"/>
    <w:rsid w:val="00090FD3"/>
    <w:rsid w:val="00090FEA"/>
    <w:rsid w:val="00091107"/>
    <w:rsid w:val="00091116"/>
    <w:rsid w:val="00091120"/>
    <w:rsid w:val="0009120D"/>
    <w:rsid w:val="00091403"/>
    <w:rsid w:val="00091448"/>
    <w:rsid w:val="00091542"/>
    <w:rsid w:val="0009155E"/>
    <w:rsid w:val="00091864"/>
    <w:rsid w:val="00091917"/>
    <w:rsid w:val="00091928"/>
    <w:rsid w:val="00091962"/>
    <w:rsid w:val="000919DA"/>
    <w:rsid w:val="00091A27"/>
    <w:rsid w:val="00091B22"/>
    <w:rsid w:val="00091C84"/>
    <w:rsid w:val="00091F2D"/>
    <w:rsid w:val="00091F78"/>
    <w:rsid w:val="00091F98"/>
    <w:rsid w:val="000921E2"/>
    <w:rsid w:val="00092300"/>
    <w:rsid w:val="000923EE"/>
    <w:rsid w:val="000925DE"/>
    <w:rsid w:val="0009274E"/>
    <w:rsid w:val="00092964"/>
    <w:rsid w:val="000929D3"/>
    <w:rsid w:val="00092A0B"/>
    <w:rsid w:val="00092E21"/>
    <w:rsid w:val="00092E95"/>
    <w:rsid w:val="00093020"/>
    <w:rsid w:val="0009316E"/>
    <w:rsid w:val="00093361"/>
    <w:rsid w:val="00093493"/>
    <w:rsid w:val="000934D9"/>
    <w:rsid w:val="00093836"/>
    <w:rsid w:val="00093891"/>
    <w:rsid w:val="000938F7"/>
    <w:rsid w:val="00093968"/>
    <w:rsid w:val="00093D37"/>
    <w:rsid w:val="00093ECF"/>
    <w:rsid w:val="00094111"/>
    <w:rsid w:val="00094331"/>
    <w:rsid w:val="0009438D"/>
    <w:rsid w:val="000944EA"/>
    <w:rsid w:val="000946EC"/>
    <w:rsid w:val="000946F6"/>
    <w:rsid w:val="000949C4"/>
    <w:rsid w:val="00094AF8"/>
    <w:rsid w:val="00094C93"/>
    <w:rsid w:val="00094D0F"/>
    <w:rsid w:val="00094E98"/>
    <w:rsid w:val="00094F2A"/>
    <w:rsid w:val="00094F8E"/>
    <w:rsid w:val="00095009"/>
    <w:rsid w:val="0009513B"/>
    <w:rsid w:val="0009523B"/>
    <w:rsid w:val="00095252"/>
    <w:rsid w:val="0009528D"/>
    <w:rsid w:val="0009532A"/>
    <w:rsid w:val="0009543B"/>
    <w:rsid w:val="000954FA"/>
    <w:rsid w:val="00095601"/>
    <w:rsid w:val="00095659"/>
    <w:rsid w:val="0009566A"/>
    <w:rsid w:val="000956AC"/>
    <w:rsid w:val="00095784"/>
    <w:rsid w:val="00095789"/>
    <w:rsid w:val="000957EB"/>
    <w:rsid w:val="000957FF"/>
    <w:rsid w:val="00095B40"/>
    <w:rsid w:val="00095B8B"/>
    <w:rsid w:val="00095C74"/>
    <w:rsid w:val="00095C7E"/>
    <w:rsid w:val="00095EC9"/>
    <w:rsid w:val="00095F2C"/>
    <w:rsid w:val="00095F3F"/>
    <w:rsid w:val="00096263"/>
    <w:rsid w:val="00096276"/>
    <w:rsid w:val="00096378"/>
    <w:rsid w:val="000963E4"/>
    <w:rsid w:val="000964E6"/>
    <w:rsid w:val="00096779"/>
    <w:rsid w:val="0009680E"/>
    <w:rsid w:val="000969BD"/>
    <w:rsid w:val="00096B4A"/>
    <w:rsid w:val="00096D11"/>
    <w:rsid w:val="00096D9E"/>
    <w:rsid w:val="00096DFE"/>
    <w:rsid w:val="00096F9E"/>
    <w:rsid w:val="0009718A"/>
    <w:rsid w:val="000971B5"/>
    <w:rsid w:val="000973C2"/>
    <w:rsid w:val="0009742E"/>
    <w:rsid w:val="00097456"/>
    <w:rsid w:val="00097488"/>
    <w:rsid w:val="00097500"/>
    <w:rsid w:val="00097813"/>
    <w:rsid w:val="000978CA"/>
    <w:rsid w:val="000978E4"/>
    <w:rsid w:val="000978FF"/>
    <w:rsid w:val="00097A71"/>
    <w:rsid w:val="00097B1F"/>
    <w:rsid w:val="00097B7F"/>
    <w:rsid w:val="00097EC4"/>
    <w:rsid w:val="000A0066"/>
    <w:rsid w:val="000A0268"/>
    <w:rsid w:val="000A0351"/>
    <w:rsid w:val="000A037F"/>
    <w:rsid w:val="000A03DA"/>
    <w:rsid w:val="000A03DE"/>
    <w:rsid w:val="000A0505"/>
    <w:rsid w:val="000A06E8"/>
    <w:rsid w:val="000A075C"/>
    <w:rsid w:val="000A07BB"/>
    <w:rsid w:val="000A0823"/>
    <w:rsid w:val="000A097D"/>
    <w:rsid w:val="000A09C0"/>
    <w:rsid w:val="000A09C5"/>
    <w:rsid w:val="000A0A43"/>
    <w:rsid w:val="000A0B18"/>
    <w:rsid w:val="000A0ED8"/>
    <w:rsid w:val="000A0EE7"/>
    <w:rsid w:val="000A109B"/>
    <w:rsid w:val="000A1347"/>
    <w:rsid w:val="000A1406"/>
    <w:rsid w:val="000A147B"/>
    <w:rsid w:val="000A1548"/>
    <w:rsid w:val="000A166E"/>
    <w:rsid w:val="000A1697"/>
    <w:rsid w:val="000A16B9"/>
    <w:rsid w:val="000A178D"/>
    <w:rsid w:val="000A1917"/>
    <w:rsid w:val="000A1CC1"/>
    <w:rsid w:val="000A1DC1"/>
    <w:rsid w:val="000A1EC9"/>
    <w:rsid w:val="000A1FCA"/>
    <w:rsid w:val="000A201C"/>
    <w:rsid w:val="000A20BA"/>
    <w:rsid w:val="000A20E3"/>
    <w:rsid w:val="000A223C"/>
    <w:rsid w:val="000A22A8"/>
    <w:rsid w:val="000A24E8"/>
    <w:rsid w:val="000A2522"/>
    <w:rsid w:val="000A26C8"/>
    <w:rsid w:val="000A2712"/>
    <w:rsid w:val="000A27C6"/>
    <w:rsid w:val="000A28F8"/>
    <w:rsid w:val="000A29B4"/>
    <w:rsid w:val="000A2C10"/>
    <w:rsid w:val="000A2C2F"/>
    <w:rsid w:val="000A2CE2"/>
    <w:rsid w:val="000A2F99"/>
    <w:rsid w:val="000A30F8"/>
    <w:rsid w:val="000A3386"/>
    <w:rsid w:val="000A343D"/>
    <w:rsid w:val="000A34D4"/>
    <w:rsid w:val="000A3660"/>
    <w:rsid w:val="000A3783"/>
    <w:rsid w:val="000A389C"/>
    <w:rsid w:val="000A3A52"/>
    <w:rsid w:val="000A3BFC"/>
    <w:rsid w:val="000A3C10"/>
    <w:rsid w:val="000A3EEF"/>
    <w:rsid w:val="000A4054"/>
    <w:rsid w:val="000A4084"/>
    <w:rsid w:val="000A420A"/>
    <w:rsid w:val="000A4284"/>
    <w:rsid w:val="000A4443"/>
    <w:rsid w:val="000A46B9"/>
    <w:rsid w:val="000A46D1"/>
    <w:rsid w:val="000A47A7"/>
    <w:rsid w:val="000A4B14"/>
    <w:rsid w:val="000A4E0D"/>
    <w:rsid w:val="000A4ED8"/>
    <w:rsid w:val="000A4F8C"/>
    <w:rsid w:val="000A50D4"/>
    <w:rsid w:val="000A5242"/>
    <w:rsid w:val="000A5280"/>
    <w:rsid w:val="000A52E9"/>
    <w:rsid w:val="000A530F"/>
    <w:rsid w:val="000A5496"/>
    <w:rsid w:val="000A54A7"/>
    <w:rsid w:val="000A562E"/>
    <w:rsid w:val="000A57AC"/>
    <w:rsid w:val="000A585E"/>
    <w:rsid w:val="000A5886"/>
    <w:rsid w:val="000A5902"/>
    <w:rsid w:val="000A5909"/>
    <w:rsid w:val="000A5A8C"/>
    <w:rsid w:val="000A5A96"/>
    <w:rsid w:val="000A5AC9"/>
    <w:rsid w:val="000A5AF9"/>
    <w:rsid w:val="000A5C99"/>
    <w:rsid w:val="000A5D85"/>
    <w:rsid w:val="000A5DD9"/>
    <w:rsid w:val="000A5E8A"/>
    <w:rsid w:val="000A5F78"/>
    <w:rsid w:val="000A60A6"/>
    <w:rsid w:val="000A60B9"/>
    <w:rsid w:val="000A627B"/>
    <w:rsid w:val="000A63BE"/>
    <w:rsid w:val="000A6441"/>
    <w:rsid w:val="000A6500"/>
    <w:rsid w:val="000A6504"/>
    <w:rsid w:val="000A65E1"/>
    <w:rsid w:val="000A6865"/>
    <w:rsid w:val="000A6921"/>
    <w:rsid w:val="000A6AED"/>
    <w:rsid w:val="000A6AF0"/>
    <w:rsid w:val="000A6C64"/>
    <w:rsid w:val="000A6C78"/>
    <w:rsid w:val="000A6CB3"/>
    <w:rsid w:val="000A6D2C"/>
    <w:rsid w:val="000A6D57"/>
    <w:rsid w:val="000A6DAC"/>
    <w:rsid w:val="000A6E84"/>
    <w:rsid w:val="000A6E90"/>
    <w:rsid w:val="000A7160"/>
    <w:rsid w:val="000A73CC"/>
    <w:rsid w:val="000A746C"/>
    <w:rsid w:val="000A75D9"/>
    <w:rsid w:val="000A763E"/>
    <w:rsid w:val="000A7699"/>
    <w:rsid w:val="000A7897"/>
    <w:rsid w:val="000A789F"/>
    <w:rsid w:val="000A7903"/>
    <w:rsid w:val="000A7986"/>
    <w:rsid w:val="000A7B71"/>
    <w:rsid w:val="000A7D4A"/>
    <w:rsid w:val="000B001E"/>
    <w:rsid w:val="000B03D8"/>
    <w:rsid w:val="000B0413"/>
    <w:rsid w:val="000B06CF"/>
    <w:rsid w:val="000B07BA"/>
    <w:rsid w:val="000B07DD"/>
    <w:rsid w:val="000B0847"/>
    <w:rsid w:val="000B088B"/>
    <w:rsid w:val="000B0928"/>
    <w:rsid w:val="000B0A07"/>
    <w:rsid w:val="000B0AC8"/>
    <w:rsid w:val="000B0B27"/>
    <w:rsid w:val="000B0C2C"/>
    <w:rsid w:val="000B0E34"/>
    <w:rsid w:val="000B0EA5"/>
    <w:rsid w:val="000B1021"/>
    <w:rsid w:val="000B10D2"/>
    <w:rsid w:val="000B11F7"/>
    <w:rsid w:val="000B1281"/>
    <w:rsid w:val="000B13C2"/>
    <w:rsid w:val="000B142F"/>
    <w:rsid w:val="000B1538"/>
    <w:rsid w:val="000B166F"/>
    <w:rsid w:val="000B16A0"/>
    <w:rsid w:val="000B16DF"/>
    <w:rsid w:val="000B17B3"/>
    <w:rsid w:val="000B1869"/>
    <w:rsid w:val="000B1A54"/>
    <w:rsid w:val="000B1A78"/>
    <w:rsid w:val="000B1AEC"/>
    <w:rsid w:val="000B1B32"/>
    <w:rsid w:val="000B1C14"/>
    <w:rsid w:val="000B1C83"/>
    <w:rsid w:val="000B1EB7"/>
    <w:rsid w:val="000B1ED4"/>
    <w:rsid w:val="000B2092"/>
    <w:rsid w:val="000B20DC"/>
    <w:rsid w:val="000B20F9"/>
    <w:rsid w:val="000B2144"/>
    <w:rsid w:val="000B21A9"/>
    <w:rsid w:val="000B227B"/>
    <w:rsid w:val="000B2287"/>
    <w:rsid w:val="000B229F"/>
    <w:rsid w:val="000B2507"/>
    <w:rsid w:val="000B2691"/>
    <w:rsid w:val="000B2827"/>
    <w:rsid w:val="000B2A33"/>
    <w:rsid w:val="000B2B4D"/>
    <w:rsid w:val="000B2B85"/>
    <w:rsid w:val="000B2BEB"/>
    <w:rsid w:val="000B2D93"/>
    <w:rsid w:val="000B2E49"/>
    <w:rsid w:val="000B2E65"/>
    <w:rsid w:val="000B305C"/>
    <w:rsid w:val="000B3266"/>
    <w:rsid w:val="000B3285"/>
    <w:rsid w:val="000B3390"/>
    <w:rsid w:val="000B345E"/>
    <w:rsid w:val="000B35ED"/>
    <w:rsid w:val="000B3732"/>
    <w:rsid w:val="000B384A"/>
    <w:rsid w:val="000B38FD"/>
    <w:rsid w:val="000B39C6"/>
    <w:rsid w:val="000B39D3"/>
    <w:rsid w:val="000B3A85"/>
    <w:rsid w:val="000B3AB9"/>
    <w:rsid w:val="000B3C4A"/>
    <w:rsid w:val="000B3F7E"/>
    <w:rsid w:val="000B41B0"/>
    <w:rsid w:val="000B4227"/>
    <w:rsid w:val="000B4247"/>
    <w:rsid w:val="000B4359"/>
    <w:rsid w:val="000B4443"/>
    <w:rsid w:val="000B44F2"/>
    <w:rsid w:val="000B45F1"/>
    <w:rsid w:val="000B46B6"/>
    <w:rsid w:val="000B4782"/>
    <w:rsid w:val="000B49CF"/>
    <w:rsid w:val="000B4A13"/>
    <w:rsid w:val="000B4A78"/>
    <w:rsid w:val="000B4C4B"/>
    <w:rsid w:val="000B4C71"/>
    <w:rsid w:val="000B4DE6"/>
    <w:rsid w:val="000B4EF1"/>
    <w:rsid w:val="000B4FC4"/>
    <w:rsid w:val="000B4FF4"/>
    <w:rsid w:val="000B50D7"/>
    <w:rsid w:val="000B5122"/>
    <w:rsid w:val="000B51FE"/>
    <w:rsid w:val="000B529F"/>
    <w:rsid w:val="000B5471"/>
    <w:rsid w:val="000B54E1"/>
    <w:rsid w:val="000B5561"/>
    <w:rsid w:val="000B5635"/>
    <w:rsid w:val="000B57DB"/>
    <w:rsid w:val="000B5860"/>
    <w:rsid w:val="000B59D0"/>
    <w:rsid w:val="000B5AA5"/>
    <w:rsid w:val="000B5AF4"/>
    <w:rsid w:val="000B5CD8"/>
    <w:rsid w:val="000B5CE1"/>
    <w:rsid w:val="000B5F6A"/>
    <w:rsid w:val="000B5FE7"/>
    <w:rsid w:val="000B6099"/>
    <w:rsid w:val="000B621B"/>
    <w:rsid w:val="000B63BA"/>
    <w:rsid w:val="000B648A"/>
    <w:rsid w:val="000B65E5"/>
    <w:rsid w:val="000B66B1"/>
    <w:rsid w:val="000B6770"/>
    <w:rsid w:val="000B6923"/>
    <w:rsid w:val="000B6AD6"/>
    <w:rsid w:val="000B6B93"/>
    <w:rsid w:val="000B6BAC"/>
    <w:rsid w:val="000B6D85"/>
    <w:rsid w:val="000B6DF2"/>
    <w:rsid w:val="000B6E0D"/>
    <w:rsid w:val="000B6EDD"/>
    <w:rsid w:val="000B6FB5"/>
    <w:rsid w:val="000B6FB9"/>
    <w:rsid w:val="000B705C"/>
    <w:rsid w:val="000B7078"/>
    <w:rsid w:val="000B70EF"/>
    <w:rsid w:val="000B7115"/>
    <w:rsid w:val="000B7198"/>
    <w:rsid w:val="000B74C6"/>
    <w:rsid w:val="000B7B3F"/>
    <w:rsid w:val="000B7B61"/>
    <w:rsid w:val="000B7B9A"/>
    <w:rsid w:val="000B7E62"/>
    <w:rsid w:val="000C01D9"/>
    <w:rsid w:val="000C0472"/>
    <w:rsid w:val="000C04D9"/>
    <w:rsid w:val="000C04F8"/>
    <w:rsid w:val="000C073D"/>
    <w:rsid w:val="000C0777"/>
    <w:rsid w:val="000C082B"/>
    <w:rsid w:val="000C08A9"/>
    <w:rsid w:val="000C08C4"/>
    <w:rsid w:val="000C0A01"/>
    <w:rsid w:val="000C0A12"/>
    <w:rsid w:val="000C0A6C"/>
    <w:rsid w:val="000C0AAC"/>
    <w:rsid w:val="000C0B5A"/>
    <w:rsid w:val="000C0B5F"/>
    <w:rsid w:val="000C0D33"/>
    <w:rsid w:val="000C0F4D"/>
    <w:rsid w:val="000C113C"/>
    <w:rsid w:val="000C12AC"/>
    <w:rsid w:val="000C1462"/>
    <w:rsid w:val="000C14E3"/>
    <w:rsid w:val="000C15C4"/>
    <w:rsid w:val="000C173F"/>
    <w:rsid w:val="000C1845"/>
    <w:rsid w:val="000C1953"/>
    <w:rsid w:val="000C1B7B"/>
    <w:rsid w:val="000C1B9B"/>
    <w:rsid w:val="000C1BB1"/>
    <w:rsid w:val="000C1CC3"/>
    <w:rsid w:val="000C1D37"/>
    <w:rsid w:val="000C1D63"/>
    <w:rsid w:val="000C1EB2"/>
    <w:rsid w:val="000C1FBD"/>
    <w:rsid w:val="000C1FDB"/>
    <w:rsid w:val="000C2020"/>
    <w:rsid w:val="000C2200"/>
    <w:rsid w:val="000C22BC"/>
    <w:rsid w:val="000C22FD"/>
    <w:rsid w:val="000C2385"/>
    <w:rsid w:val="000C26A4"/>
    <w:rsid w:val="000C26AB"/>
    <w:rsid w:val="000C2853"/>
    <w:rsid w:val="000C2A81"/>
    <w:rsid w:val="000C2AB2"/>
    <w:rsid w:val="000C2AD1"/>
    <w:rsid w:val="000C2C6F"/>
    <w:rsid w:val="000C2D12"/>
    <w:rsid w:val="000C2D5D"/>
    <w:rsid w:val="000C2D96"/>
    <w:rsid w:val="000C2E06"/>
    <w:rsid w:val="000C2E1A"/>
    <w:rsid w:val="000C2E64"/>
    <w:rsid w:val="000C2F30"/>
    <w:rsid w:val="000C2F51"/>
    <w:rsid w:val="000C2F5D"/>
    <w:rsid w:val="000C30F9"/>
    <w:rsid w:val="000C311D"/>
    <w:rsid w:val="000C31FC"/>
    <w:rsid w:val="000C33D3"/>
    <w:rsid w:val="000C33FA"/>
    <w:rsid w:val="000C347F"/>
    <w:rsid w:val="000C34BE"/>
    <w:rsid w:val="000C368C"/>
    <w:rsid w:val="000C37EB"/>
    <w:rsid w:val="000C385B"/>
    <w:rsid w:val="000C3925"/>
    <w:rsid w:val="000C3941"/>
    <w:rsid w:val="000C3990"/>
    <w:rsid w:val="000C3A54"/>
    <w:rsid w:val="000C3C09"/>
    <w:rsid w:val="000C3D08"/>
    <w:rsid w:val="000C3D54"/>
    <w:rsid w:val="000C3E5A"/>
    <w:rsid w:val="000C3F38"/>
    <w:rsid w:val="000C3FE8"/>
    <w:rsid w:val="000C40F4"/>
    <w:rsid w:val="000C4192"/>
    <w:rsid w:val="000C4194"/>
    <w:rsid w:val="000C41AC"/>
    <w:rsid w:val="000C4239"/>
    <w:rsid w:val="000C4522"/>
    <w:rsid w:val="000C45B5"/>
    <w:rsid w:val="000C45C5"/>
    <w:rsid w:val="000C46C2"/>
    <w:rsid w:val="000C4738"/>
    <w:rsid w:val="000C4789"/>
    <w:rsid w:val="000C48BC"/>
    <w:rsid w:val="000C48DF"/>
    <w:rsid w:val="000C49AE"/>
    <w:rsid w:val="000C4A26"/>
    <w:rsid w:val="000C4A72"/>
    <w:rsid w:val="000C4A8C"/>
    <w:rsid w:val="000C4BED"/>
    <w:rsid w:val="000C4D19"/>
    <w:rsid w:val="000C4D8A"/>
    <w:rsid w:val="000C4E1C"/>
    <w:rsid w:val="000C4E32"/>
    <w:rsid w:val="000C4ED2"/>
    <w:rsid w:val="000C503F"/>
    <w:rsid w:val="000C506B"/>
    <w:rsid w:val="000C5218"/>
    <w:rsid w:val="000C5241"/>
    <w:rsid w:val="000C5368"/>
    <w:rsid w:val="000C53F5"/>
    <w:rsid w:val="000C5518"/>
    <w:rsid w:val="000C57C4"/>
    <w:rsid w:val="000C5805"/>
    <w:rsid w:val="000C59C5"/>
    <w:rsid w:val="000C5B93"/>
    <w:rsid w:val="000C5BD0"/>
    <w:rsid w:val="000C5D86"/>
    <w:rsid w:val="000C5EF3"/>
    <w:rsid w:val="000C5F95"/>
    <w:rsid w:val="000C6076"/>
    <w:rsid w:val="000C60D3"/>
    <w:rsid w:val="000C6120"/>
    <w:rsid w:val="000C619E"/>
    <w:rsid w:val="000C62A0"/>
    <w:rsid w:val="000C6301"/>
    <w:rsid w:val="000C6344"/>
    <w:rsid w:val="000C64A4"/>
    <w:rsid w:val="000C64B7"/>
    <w:rsid w:val="000C64FB"/>
    <w:rsid w:val="000C65F2"/>
    <w:rsid w:val="000C660B"/>
    <w:rsid w:val="000C66A1"/>
    <w:rsid w:val="000C69D1"/>
    <w:rsid w:val="000C6BB7"/>
    <w:rsid w:val="000C6C1D"/>
    <w:rsid w:val="000C6D2F"/>
    <w:rsid w:val="000C6D34"/>
    <w:rsid w:val="000C6D41"/>
    <w:rsid w:val="000C6E7A"/>
    <w:rsid w:val="000C6ECC"/>
    <w:rsid w:val="000C6FDD"/>
    <w:rsid w:val="000C709D"/>
    <w:rsid w:val="000C70DF"/>
    <w:rsid w:val="000C7253"/>
    <w:rsid w:val="000C73A4"/>
    <w:rsid w:val="000C75B5"/>
    <w:rsid w:val="000C78D0"/>
    <w:rsid w:val="000C7972"/>
    <w:rsid w:val="000C79AF"/>
    <w:rsid w:val="000C7A97"/>
    <w:rsid w:val="000C7CF0"/>
    <w:rsid w:val="000D0071"/>
    <w:rsid w:val="000D00B4"/>
    <w:rsid w:val="000D025C"/>
    <w:rsid w:val="000D0393"/>
    <w:rsid w:val="000D0397"/>
    <w:rsid w:val="000D03E4"/>
    <w:rsid w:val="000D051D"/>
    <w:rsid w:val="000D0578"/>
    <w:rsid w:val="000D05A7"/>
    <w:rsid w:val="000D05B8"/>
    <w:rsid w:val="000D0749"/>
    <w:rsid w:val="000D0826"/>
    <w:rsid w:val="000D08E2"/>
    <w:rsid w:val="000D0996"/>
    <w:rsid w:val="000D0A09"/>
    <w:rsid w:val="000D0AD6"/>
    <w:rsid w:val="000D0B1F"/>
    <w:rsid w:val="000D0B2C"/>
    <w:rsid w:val="000D0B89"/>
    <w:rsid w:val="000D0D82"/>
    <w:rsid w:val="000D0DF6"/>
    <w:rsid w:val="000D0E2E"/>
    <w:rsid w:val="000D0FE5"/>
    <w:rsid w:val="000D100E"/>
    <w:rsid w:val="000D13FC"/>
    <w:rsid w:val="000D1713"/>
    <w:rsid w:val="000D172A"/>
    <w:rsid w:val="000D1795"/>
    <w:rsid w:val="000D17CB"/>
    <w:rsid w:val="000D180B"/>
    <w:rsid w:val="000D189B"/>
    <w:rsid w:val="000D18DA"/>
    <w:rsid w:val="000D1966"/>
    <w:rsid w:val="000D197D"/>
    <w:rsid w:val="000D1B75"/>
    <w:rsid w:val="000D1CAF"/>
    <w:rsid w:val="000D1CB8"/>
    <w:rsid w:val="000D1D1D"/>
    <w:rsid w:val="000D1D7A"/>
    <w:rsid w:val="000D1E16"/>
    <w:rsid w:val="000D1E69"/>
    <w:rsid w:val="000D1F7D"/>
    <w:rsid w:val="000D1FCD"/>
    <w:rsid w:val="000D2002"/>
    <w:rsid w:val="000D217F"/>
    <w:rsid w:val="000D231C"/>
    <w:rsid w:val="000D2335"/>
    <w:rsid w:val="000D236B"/>
    <w:rsid w:val="000D2679"/>
    <w:rsid w:val="000D2780"/>
    <w:rsid w:val="000D2991"/>
    <w:rsid w:val="000D2A1B"/>
    <w:rsid w:val="000D2D26"/>
    <w:rsid w:val="000D2DA7"/>
    <w:rsid w:val="000D2DD5"/>
    <w:rsid w:val="000D2DD9"/>
    <w:rsid w:val="000D3088"/>
    <w:rsid w:val="000D3122"/>
    <w:rsid w:val="000D31EB"/>
    <w:rsid w:val="000D3325"/>
    <w:rsid w:val="000D33DF"/>
    <w:rsid w:val="000D34A3"/>
    <w:rsid w:val="000D35B4"/>
    <w:rsid w:val="000D35BE"/>
    <w:rsid w:val="000D369F"/>
    <w:rsid w:val="000D36CC"/>
    <w:rsid w:val="000D3788"/>
    <w:rsid w:val="000D3910"/>
    <w:rsid w:val="000D39A0"/>
    <w:rsid w:val="000D39A6"/>
    <w:rsid w:val="000D39D1"/>
    <w:rsid w:val="000D39DB"/>
    <w:rsid w:val="000D3A40"/>
    <w:rsid w:val="000D3AD6"/>
    <w:rsid w:val="000D3CBB"/>
    <w:rsid w:val="000D3FE3"/>
    <w:rsid w:val="000D441D"/>
    <w:rsid w:val="000D4436"/>
    <w:rsid w:val="000D453B"/>
    <w:rsid w:val="000D46A9"/>
    <w:rsid w:val="000D46C1"/>
    <w:rsid w:val="000D4759"/>
    <w:rsid w:val="000D4769"/>
    <w:rsid w:val="000D47DB"/>
    <w:rsid w:val="000D486D"/>
    <w:rsid w:val="000D4887"/>
    <w:rsid w:val="000D4AC1"/>
    <w:rsid w:val="000D4BA9"/>
    <w:rsid w:val="000D4C09"/>
    <w:rsid w:val="000D4C53"/>
    <w:rsid w:val="000D4CAC"/>
    <w:rsid w:val="000D4DC6"/>
    <w:rsid w:val="000D4EAD"/>
    <w:rsid w:val="000D50B9"/>
    <w:rsid w:val="000D50EA"/>
    <w:rsid w:val="000D51CD"/>
    <w:rsid w:val="000D5298"/>
    <w:rsid w:val="000D53F0"/>
    <w:rsid w:val="000D5519"/>
    <w:rsid w:val="000D5560"/>
    <w:rsid w:val="000D55B3"/>
    <w:rsid w:val="000D5649"/>
    <w:rsid w:val="000D57AD"/>
    <w:rsid w:val="000D57B4"/>
    <w:rsid w:val="000D57D3"/>
    <w:rsid w:val="000D581D"/>
    <w:rsid w:val="000D58A7"/>
    <w:rsid w:val="000D5924"/>
    <w:rsid w:val="000D5937"/>
    <w:rsid w:val="000D5A8F"/>
    <w:rsid w:val="000D5AB1"/>
    <w:rsid w:val="000D5B09"/>
    <w:rsid w:val="000D5BE9"/>
    <w:rsid w:val="000D5D8C"/>
    <w:rsid w:val="000D5FDC"/>
    <w:rsid w:val="000D5FFA"/>
    <w:rsid w:val="000D6092"/>
    <w:rsid w:val="000D6190"/>
    <w:rsid w:val="000D637A"/>
    <w:rsid w:val="000D6405"/>
    <w:rsid w:val="000D658E"/>
    <w:rsid w:val="000D664B"/>
    <w:rsid w:val="000D665C"/>
    <w:rsid w:val="000D66F4"/>
    <w:rsid w:val="000D66FA"/>
    <w:rsid w:val="000D6713"/>
    <w:rsid w:val="000D67AF"/>
    <w:rsid w:val="000D681A"/>
    <w:rsid w:val="000D6915"/>
    <w:rsid w:val="000D6955"/>
    <w:rsid w:val="000D698D"/>
    <w:rsid w:val="000D6B78"/>
    <w:rsid w:val="000D6BF7"/>
    <w:rsid w:val="000D6D8A"/>
    <w:rsid w:val="000D6D99"/>
    <w:rsid w:val="000D6DA6"/>
    <w:rsid w:val="000D6E2E"/>
    <w:rsid w:val="000D6E65"/>
    <w:rsid w:val="000D6EC4"/>
    <w:rsid w:val="000D71E0"/>
    <w:rsid w:val="000D72F0"/>
    <w:rsid w:val="000D74E1"/>
    <w:rsid w:val="000D7508"/>
    <w:rsid w:val="000D77B1"/>
    <w:rsid w:val="000D783C"/>
    <w:rsid w:val="000D78AB"/>
    <w:rsid w:val="000D7932"/>
    <w:rsid w:val="000D7947"/>
    <w:rsid w:val="000D79F7"/>
    <w:rsid w:val="000D7A97"/>
    <w:rsid w:val="000D7B94"/>
    <w:rsid w:val="000D7D2E"/>
    <w:rsid w:val="000D7D6A"/>
    <w:rsid w:val="000D7D8A"/>
    <w:rsid w:val="000D7F7A"/>
    <w:rsid w:val="000D7F8C"/>
    <w:rsid w:val="000E0288"/>
    <w:rsid w:val="000E02E8"/>
    <w:rsid w:val="000E0345"/>
    <w:rsid w:val="000E03CC"/>
    <w:rsid w:val="000E0408"/>
    <w:rsid w:val="000E0453"/>
    <w:rsid w:val="000E05BB"/>
    <w:rsid w:val="000E063E"/>
    <w:rsid w:val="000E09CC"/>
    <w:rsid w:val="000E0B35"/>
    <w:rsid w:val="000E0BC9"/>
    <w:rsid w:val="000E0EDA"/>
    <w:rsid w:val="000E1021"/>
    <w:rsid w:val="000E13F8"/>
    <w:rsid w:val="000E1427"/>
    <w:rsid w:val="000E1543"/>
    <w:rsid w:val="000E1729"/>
    <w:rsid w:val="000E18E5"/>
    <w:rsid w:val="000E1971"/>
    <w:rsid w:val="000E197E"/>
    <w:rsid w:val="000E1982"/>
    <w:rsid w:val="000E1A5B"/>
    <w:rsid w:val="000E1C8B"/>
    <w:rsid w:val="000E1CC0"/>
    <w:rsid w:val="000E1D29"/>
    <w:rsid w:val="000E1D55"/>
    <w:rsid w:val="000E2061"/>
    <w:rsid w:val="000E21C3"/>
    <w:rsid w:val="000E2237"/>
    <w:rsid w:val="000E23DE"/>
    <w:rsid w:val="000E2424"/>
    <w:rsid w:val="000E2597"/>
    <w:rsid w:val="000E26ED"/>
    <w:rsid w:val="000E27F3"/>
    <w:rsid w:val="000E28CF"/>
    <w:rsid w:val="000E28F9"/>
    <w:rsid w:val="000E291B"/>
    <w:rsid w:val="000E29CF"/>
    <w:rsid w:val="000E29DC"/>
    <w:rsid w:val="000E2CDD"/>
    <w:rsid w:val="000E2EB0"/>
    <w:rsid w:val="000E2EFD"/>
    <w:rsid w:val="000E31A2"/>
    <w:rsid w:val="000E3383"/>
    <w:rsid w:val="000E348E"/>
    <w:rsid w:val="000E3666"/>
    <w:rsid w:val="000E37DE"/>
    <w:rsid w:val="000E38A2"/>
    <w:rsid w:val="000E3AC9"/>
    <w:rsid w:val="000E3AE0"/>
    <w:rsid w:val="000E3C52"/>
    <w:rsid w:val="000E3C7A"/>
    <w:rsid w:val="000E3CC1"/>
    <w:rsid w:val="000E3CEC"/>
    <w:rsid w:val="000E3D77"/>
    <w:rsid w:val="000E3D89"/>
    <w:rsid w:val="000E3DBD"/>
    <w:rsid w:val="000E3EB1"/>
    <w:rsid w:val="000E3F9E"/>
    <w:rsid w:val="000E418D"/>
    <w:rsid w:val="000E41EC"/>
    <w:rsid w:val="000E4454"/>
    <w:rsid w:val="000E445E"/>
    <w:rsid w:val="000E44AD"/>
    <w:rsid w:val="000E4914"/>
    <w:rsid w:val="000E4A2F"/>
    <w:rsid w:val="000E4ADD"/>
    <w:rsid w:val="000E4BC6"/>
    <w:rsid w:val="000E4BD3"/>
    <w:rsid w:val="000E4BDA"/>
    <w:rsid w:val="000E4CC4"/>
    <w:rsid w:val="000E4DE1"/>
    <w:rsid w:val="000E4DEB"/>
    <w:rsid w:val="000E4E8B"/>
    <w:rsid w:val="000E502A"/>
    <w:rsid w:val="000E51AF"/>
    <w:rsid w:val="000E529A"/>
    <w:rsid w:val="000E55D3"/>
    <w:rsid w:val="000E56CB"/>
    <w:rsid w:val="000E56E0"/>
    <w:rsid w:val="000E56E9"/>
    <w:rsid w:val="000E573D"/>
    <w:rsid w:val="000E57B8"/>
    <w:rsid w:val="000E5968"/>
    <w:rsid w:val="000E5C2A"/>
    <w:rsid w:val="000E5C5C"/>
    <w:rsid w:val="000E5D1D"/>
    <w:rsid w:val="000E5FFD"/>
    <w:rsid w:val="000E6015"/>
    <w:rsid w:val="000E6042"/>
    <w:rsid w:val="000E6135"/>
    <w:rsid w:val="000E6180"/>
    <w:rsid w:val="000E6218"/>
    <w:rsid w:val="000E62DE"/>
    <w:rsid w:val="000E63FB"/>
    <w:rsid w:val="000E654F"/>
    <w:rsid w:val="000E65B4"/>
    <w:rsid w:val="000E65C4"/>
    <w:rsid w:val="000E663A"/>
    <w:rsid w:val="000E6707"/>
    <w:rsid w:val="000E6795"/>
    <w:rsid w:val="000E67B7"/>
    <w:rsid w:val="000E6810"/>
    <w:rsid w:val="000E6846"/>
    <w:rsid w:val="000E691D"/>
    <w:rsid w:val="000E6AA8"/>
    <w:rsid w:val="000E6B21"/>
    <w:rsid w:val="000E6D23"/>
    <w:rsid w:val="000E6DA2"/>
    <w:rsid w:val="000E713C"/>
    <w:rsid w:val="000E72DF"/>
    <w:rsid w:val="000E7383"/>
    <w:rsid w:val="000E73F4"/>
    <w:rsid w:val="000E74A7"/>
    <w:rsid w:val="000E7789"/>
    <w:rsid w:val="000E77C9"/>
    <w:rsid w:val="000E788D"/>
    <w:rsid w:val="000E78E9"/>
    <w:rsid w:val="000E7B13"/>
    <w:rsid w:val="000E7BDA"/>
    <w:rsid w:val="000E7C1F"/>
    <w:rsid w:val="000E7C20"/>
    <w:rsid w:val="000E7CD5"/>
    <w:rsid w:val="000E7D06"/>
    <w:rsid w:val="000E7D7F"/>
    <w:rsid w:val="000E7DA5"/>
    <w:rsid w:val="000E7F83"/>
    <w:rsid w:val="000E7FA6"/>
    <w:rsid w:val="000F040E"/>
    <w:rsid w:val="000F0505"/>
    <w:rsid w:val="000F05D8"/>
    <w:rsid w:val="000F0665"/>
    <w:rsid w:val="000F071F"/>
    <w:rsid w:val="000F075D"/>
    <w:rsid w:val="000F0761"/>
    <w:rsid w:val="000F07DC"/>
    <w:rsid w:val="000F07E3"/>
    <w:rsid w:val="000F08BE"/>
    <w:rsid w:val="000F09FB"/>
    <w:rsid w:val="000F0BB8"/>
    <w:rsid w:val="000F0BFA"/>
    <w:rsid w:val="000F0EFA"/>
    <w:rsid w:val="000F0F2D"/>
    <w:rsid w:val="000F0F3D"/>
    <w:rsid w:val="000F104D"/>
    <w:rsid w:val="000F10A2"/>
    <w:rsid w:val="000F11DF"/>
    <w:rsid w:val="000F123D"/>
    <w:rsid w:val="000F123E"/>
    <w:rsid w:val="000F12EB"/>
    <w:rsid w:val="000F1423"/>
    <w:rsid w:val="000F1424"/>
    <w:rsid w:val="000F1436"/>
    <w:rsid w:val="000F1437"/>
    <w:rsid w:val="000F14FC"/>
    <w:rsid w:val="000F1610"/>
    <w:rsid w:val="000F1862"/>
    <w:rsid w:val="000F1906"/>
    <w:rsid w:val="000F190C"/>
    <w:rsid w:val="000F192F"/>
    <w:rsid w:val="000F195B"/>
    <w:rsid w:val="000F1A1D"/>
    <w:rsid w:val="000F1AF4"/>
    <w:rsid w:val="000F1C76"/>
    <w:rsid w:val="000F1D83"/>
    <w:rsid w:val="000F1E4D"/>
    <w:rsid w:val="000F1E89"/>
    <w:rsid w:val="000F1EC6"/>
    <w:rsid w:val="000F22D7"/>
    <w:rsid w:val="000F22DA"/>
    <w:rsid w:val="000F22E5"/>
    <w:rsid w:val="000F2392"/>
    <w:rsid w:val="000F23C6"/>
    <w:rsid w:val="000F23D9"/>
    <w:rsid w:val="000F2436"/>
    <w:rsid w:val="000F24F8"/>
    <w:rsid w:val="000F2552"/>
    <w:rsid w:val="000F2579"/>
    <w:rsid w:val="000F2715"/>
    <w:rsid w:val="000F28C5"/>
    <w:rsid w:val="000F2975"/>
    <w:rsid w:val="000F2A82"/>
    <w:rsid w:val="000F2B3F"/>
    <w:rsid w:val="000F2B66"/>
    <w:rsid w:val="000F2C3A"/>
    <w:rsid w:val="000F2C65"/>
    <w:rsid w:val="000F2C6B"/>
    <w:rsid w:val="000F2C76"/>
    <w:rsid w:val="000F2C80"/>
    <w:rsid w:val="000F2DDB"/>
    <w:rsid w:val="000F2EA9"/>
    <w:rsid w:val="000F2F2B"/>
    <w:rsid w:val="000F305C"/>
    <w:rsid w:val="000F306D"/>
    <w:rsid w:val="000F382E"/>
    <w:rsid w:val="000F3C21"/>
    <w:rsid w:val="000F3FF9"/>
    <w:rsid w:val="000F40F2"/>
    <w:rsid w:val="000F41FD"/>
    <w:rsid w:val="000F42DF"/>
    <w:rsid w:val="000F43E5"/>
    <w:rsid w:val="000F4475"/>
    <w:rsid w:val="000F44B9"/>
    <w:rsid w:val="000F44E8"/>
    <w:rsid w:val="000F45DA"/>
    <w:rsid w:val="000F48E5"/>
    <w:rsid w:val="000F4943"/>
    <w:rsid w:val="000F49C6"/>
    <w:rsid w:val="000F4ACE"/>
    <w:rsid w:val="000F4B1F"/>
    <w:rsid w:val="000F4B69"/>
    <w:rsid w:val="000F4CF4"/>
    <w:rsid w:val="000F5009"/>
    <w:rsid w:val="000F50A9"/>
    <w:rsid w:val="000F50EF"/>
    <w:rsid w:val="000F5169"/>
    <w:rsid w:val="000F51A2"/>
    <w:rsid w:val="000F5274"/>
    <w:rsid w:val="000F53C7"/>
    <w:rsid w:val="000F54D4"/>
    <w:rsid w:val="000F5536"/>
    <w:rsid w:val="000F5598"/>
    <w:rsid w:val="000F5644"/>
    <w:rsid w:val="000F5650"/>
    <w:rsid w:val="000F5752"/>
    <w:rsid w:val="000F575C"/>
    <w:rsid w:val="000F5777"/>
    <w:rsid w:val="000F5937"/>
    <w:rsid w:val="000F594A"/>
    <w:rsid w:val="000F59BE"/>
    <w:rsid w:val="000F5A03"/>
    <w:rsid w:val="000F5CC1"/>
    <w:rsid w:val="000F5CD0"/>
    <w:rsid w:val="000F5D9F"/>
    <w:rsid w:val="000F5F0A"/>
    <w:rsid w:val="000F60A1"/>
    <w:rsid w:val="000F613A"/>
    <w:rsid w:val="000F6263"/>
    <w:rsid w:val="000F6373"/>
    <w:rsid w:val="000F6517"/>
    <w:rsid w:val="000F669C"/>
    <w:rsid w:val="000F671D"/>
    <w:rsid w:val="000F6860"/>
    <w:rsid w:val="000F68BF"/>
    <w:rsid w:val="000F6961"/>
    <w:rsid w:val="000F69A6"/>
    <w:rsid w:val="000F6A1B"/>
    <w:rsid w:val="000F6A32"/>
    <w:rsid w:val="000F6A96"/>
    <w:rsid w:val="000F6C2F"/>
    <w:rsid w:val="000F6C69"/>
    <w:rsid w:val="000F6C91"/>
    <w:rsid w:val="000F6CE6"/>
    <w:rsid w:val="000F6DB4"/>
    <w:rsid w:val="000F6E64"/>
    <w:rsid w:val="000F71CB"/>
    <w:rsid w:val="000F74A9"/>
    <w:rsid w:val="000F755F"/>
    <w:rsid w:val="000F75A1"/>
    <w:rsid w:val="000F79A8"/>
    <w:rsid w:val="000F7B33"/>
    <w:rsid w:val="000F7B6F"/>
    <w:rsid w:val="000F7CAA"/>
    <w:rsid w:val="000F7E70"/>
    <w:rsid w:val="000F7E88"/>
    <w:rsid w:val="000F7F66"/>
    <w:rsid w:val="000F7F86"/>
    <w:rsid w:val="000F7FD5"/>
    <w:rsid w:val="0010000E"/>
    <w:rsid w:val="00100397"/>
    <w:rsid w:val="0010042B"/>
    <w:rsid w:val="0010047E"/>
    <w:rsid w:val="00100679"/>
    <w:rsid w:val="00100776"/>
    <w:rsid w:val="001008B3"/>
    <w:rsid w:val="00100928"/>
    <w:rsid w:val="0010092D"/>
    <w:rsid w:val="0010098E"/>
    <w:rsid w:val="00100A2B"/>
    <w:rsid w:val="00100AB6"/>
    <w:rsid w:val="00100B26"/>
    <w:rsid w:val="00100D4E"/>
    <w:rsid w:val="00100D73"/>
    <w:rsid w:val="00100D77"/>
    <w:rsid w:val="00100DF3"/>
    <w:rsid w:val="00100E69"/>
    <w:rsid w:val="0010106C"/>
    <w:rsid w:val="0010109C"/>
    <w:rsid w:val="001010AB"/>
    <w:rsid w:val="0010120F"/>
    <w:rsid w:val="0010144C"/>
    <w:rsid w:val="001014C2"/>
    <w:rsid w:val="001016F9"/>
    <w:rsid w:val="001017BF"/>
    <w:rsid w:val="00101859"/>
    <w:rsid w:val="00101AA0"/>
    <w:rsid w:val="00101AF1"/>
    <w:rsid w:val="00101AFC"/>
    <w:rsid w:val="00101B27"/>
    <w:rsid w:val="00101C48"/>
    <w:rsid w:val="00101E67"/>
    <w:rsid w:val="001022C0"/>
    <w:rsid w:val="00102489"/>
    <w:rsid w:val="001024DF"/>
    <w:rsid w:val="00102507"/>
    <w:rsid w:val="001025F2"/>
    <w:rsid w:val="00102602"/>
    <w:rsid w:val="0010260D"/>
    <w:rsid w:val="0010299A"/>
    <w:rsid w:val="00102A6B"/>
    <w:rsid w:val="00102C1F"/>
    <w:rsid w:val="00102C89"/>
    <w:rsid w:val="00102CF1"/>
    <w:rsid w:val="00102D08"/>
    <w:rsid w:val="00103058"/>
    <w:rsid w:val="00103089"/>
    <w:rsid w:val="001030EC"/>
    <w:rsid w:val="001032DD"/>
    <w:rsid w:val="00103600"/>
    <w:rsid w:val="0010368F"/>
    <w:rsid w:val="001037ED"/>
    <w:rsid w:val="001039C5"/>
    <w:rsid w:val="00103A02"/>
    <w:rsid w:val="00103ACF"/>
    <w:rsid w:val="00103B18"/>
    <w:rsid w:val="00103BFD"/>
    <w:rsid w:val="00103D07"/>
    <w:rsid w:val="00103D2D"/>
    <w:rsid w:val="00103EA9"/>
    <w:rsid w:val="00103EAA"/>
    <w:rsid w:val="00103EAC"/>
    <w:rsid w:val="00103F3F"/>
    <w:rsid w:val="00103FB2"/>
    <w:rsid w:val="00103FCB"/>
    <w:rsid w:val="00104018"/>
    <w:rsid w:val="0010411F"/>
    <w:rsid w:val="0010421B"/>
    <w:rsid w:val="00104236"/>
    <w:rsid w:val="00104588"/>
    <w:rsid w:val="001045CF"/>
    <w:rsid w:val="001045E8"/>
    <w:rsid w:val="001045FA"/>
    <w:rsid w:val="00104784"/>
    <w:rsid w:val="0010478A"/>
    <w:rsid w:val="00104995"/>
    <w:rsid w:val="001049DB"/>
    <w:rsid w:val="00104ACF"/>
    <w:rsid w:val="00104B3F"/>
    <w:rsid w:val="00104CD2"/>
    <w:rsid w:val="00104DDA"/>
    <w:rsid w:val="00104FC3"/>
    <w:rsid w:val="00105063"/>
    <w:rsid w:val="00105289"/>
    <w:rsid w:val="00105334"/>
    <w:rsid w:val="00105356"/>
    <w:rsid w:val="001053B7"/>
    <w:rsid w:val="0010558C"/>
    <w:rsid w:val="00105629"/>
    <w:rsid w:val="0010567A"/>
    <w:rsid w:val="001057A1"/>
    <w:rsid w:val="00105818"/>
    <w:rsid w:val="001058DF"/>
    <w:rsid w:val="001058FF"/>
    <w:rsid w:val="001059CF"/>
    <w:rsid w:val="00105ADE"/>
    <w:rsid w:val="00105C1F"/>
    <w:rsid w:val="00105C29"/>
    <w:rsid w:val="00105E3C"/>
    <w:rsid w:val="00105E5C"/>
    <w:rsid w:val="00105E6D"/>
    <w:rsid w:val="00105F4B"/>
    <w:rsid w:val="00105F4D"/>
    <w:rsid w:val="00105F6C"/>
    <w:rsid w:val="0010609E"/>
    <w:rsid w:val="001060F7"/>
    <w:rsid w:val="001061CF"/>
    <w:rsid w:val="001067AC"/>
    <w:rsid w:val="00106899"/>
    <w:rsid w:val="00106942"/>
    <w:rsid w:val="00106A97"/>
    <w:rsid w:val="00106C3E"/>
    <w:rsid w:val="00106D00"/>
    <w:rsid w:val="00106E49"/>
    <w:rsid w:val="00106E98"/>
    <w:rsid w:val="00106F14"/>
    <w:rsid w:val="00106F95"/>
    <w:rsid w:val="00106FE1"/>
    <w:rsid w:val="001072A3"/>
    <w:rsid w:val="001073C7"/>
    <w:rsid w:val="00107655"/>
    <w:rsid w:val="001076FC"/>
    <w:rsid w:val="0010775F"/>
    <w:rsid w:val="001077A1"/>
    <w:rsid w:val="00107815"/>
    <w:rsid w:val="0010784D"/>
    <w:rsid w:val="0010787C"/>
    <w:rsid w:val="0010789D"/>
    <w:rsid w:val="001079B0"/>
    <w:rsid w:val="001079D4"/>
    <w:rsid w:val="00107B9B"/>
    <w:rsid w:val="00107C50"/>
    <w:rsid w:val="00107CF9"/>
    <w:rsid w:val="00107E71"/>
    <w:rsid w:val="001100A8"/>
    <w:rsid w:val="0011036E"/>
    <w:rsid w:val="00110507"/>
    <w:rsid w:val="0011053B"/>
    <w:rsid w:val="0011056A"/>
    <w:rsid w:val="00110618"/>
    <w:rsid w:val="001106B8"/>
    <w:rsid w:val="001107BC"/>
    <w:rsid w:val="001109FC"/>
    <w:rsid w:val="00110A9D"/>
    <w:rsid w:val="00110CDC"/>
    <w:rsid w:val="00110DA2"/>
    <w:rsid w:val="00110E49"/>
    <w:rsid w:val="00110E81"/>
    <w:rsid w:val="00110FE7"/>
    <w:rsid w:val="001110AE"/>
    <w:rsid w:val="001111A9"/>
    <w:rsid w:val="001111B3"/>
    <w:rsid w:val="0011132E"/>
    <w:rsid w:val="00111371"/>
    <w:rsid w:val="00111402"/>
    <w:rsid w:val="00111493"/>
    <w:rsid w:val="00111721"/>
    <w:rsid w:val="00111762"/>
    <w:rsid w:val="001117E7"/>
    <w:rsid w:val="001118B9"/>
    <w:rsid w:val="001118EB"/>
    <w:rsid w:val="00111996"/>
    <w:rsid w:val="001119B1"/>
    <w:rsid w:val="00111B1A"/>
    <w:rsid w:val="00111EA3"/>
    <w:rsid w:val="00111F79"/>
    <w:rsid w:val="0011206A"/>
    <w:rsid w:val="001120DE"/>
    <w:rsid w:val="0011212A"/>
    <w:rsid w:val="00112360"/>
    <w:rsid w:val="001124CA"/>
    <w:rsid w:val="0011261D"/>
    <w:rsid w:val="0011267A"/>
    <w:rsid w:val="0011277F"/>
    <w:rsid w:val="001127E2"/>
    <w:rsid w:val="001127F1"/>
    <w:rsid w:val="00112C0A"/>
    <w:rsid w:val="00112D2A"/>
    <w:rsid w:val="00112D36"/>
    <w:rsid w:val="00112DC1"/>
    <w:rsid w:val="00112DD5"/>
    <w:rsid w:val="00112EA2"/>
    <w:rsid w:val="00112F27"/>
    <w:rsid w:val="00112F63"/>
    <w:rsid w:val="00113440"/>
    <w:rsid w:val="0011349A"/>
    <w:rsid w:val="00113569"/>
    <w:rsid w:val="00113790"/>
    <w:rsid w:val="0011385F"/>
    <w:rsid w:val="00113980"/>
    <w:rsid w:val="00113C04"/>
    <w:rsid w:val="00113E67"/>
    <w:rsid w:val="00114143"/>
    <w:rsid w:val="00114214"/>
    <w:rsid w:val="00114454"/>
    <w:rsid w:val="00114510"/>
    <w:rsid w:val="00114515"/>
    <w:rsid w:val="00114570"/>
    <w:rsid w:val="001147C2"/>
    <w:rsid w:val="00114855"/>
    <w:rsid w:val="0011486D"/>
    <w:rsid w:val="00114899"/>
    <w:rsid w:val="00114B46"/>
    <w:rsid w:val="00114C0D"/>
    <w:rsid w:val="00114CCD"/>
    <w:rsid w:val="00114E1B"/>
    <w:rsid w:val="00114EE7"/>
    <w:rsid w:val="0011502A"/>
    <w:rsid w:val="00115093"/>
    <w:rsid w:val="001150A3"/>
    <w:rsid w:val="001151D2"/>
    <w:rsid w:val="001152AD"/>
    <w:rsid w:val="001152E3"/>
    <w:rsid w:val="0011546A"/>
    <w:rsid w:val="00115486"/>
    <w:rsid w:val="00115508"/>
    <w:rsid w:val="00115584"/>
    <w:rsid w:val="00115746"/>
    <w:rsid w:val="0011583C"/>
    <w:rsid w:val="001158EE"/>
    <w:rsid w:val="001158EF"/>
    <w:rsid w:val="00115ACA"/>
    <w:rsid w:val="00115C3D"/>
    <w:rsid w:val="00115C94"/>
    <w:rsid w:val="00115F22"/>
    <w:rsid w:val="00115FB0"/>
    <w:rsid w:val="001161F7"/>
    <w:rsid w:val="001165EF"/>
    <w:rsid w:val="0011669C"/>
    <w:rsid w:val="00116852"/>
    <w:rsid w:val="00116868"/>
    <w:rsid w:val="00116948"/>
    <w:rsid w:val="0011698A"/>
    <w:rsid w:val="001169B5"/>
    <w:rsid w:val="00116A61"/>
    <w:rsid w:val="00116AF2"/>
    <w:rsid w:val="00116B8C"/>
    <w:rsid w:val="00116D17"/>
    <w:rsid w:val="00116E13"/>
    <w:rsid w:val="00116EC4"/>
    <w:rsid w:val="00116F96"/>
    <w:rsid w:val="00117189"/>
    <w:rsid w:val="00117270"/>
    <w:rsid w:val="00117464"/>
    <w:rsid w:val="0011763B"/>
    <w:rsid w:val="001176CF"/>
    <w:rsid w:val="00117723"/>
    <w:rsid w:val="0011782B"/>
    <w:rsid w:val="001178F1"/>
    <w:rsid w:val="001179D0"/>
    <w:rsid w:val="00117A1C"/>
    <w:rsid w:val="00117A41"/>
    <w:rsid w:val="00117C3E"/>
    <w:rsid w:val="00117CBE"/>
    <w:rsid w:val="00117CFF"/>
    <w:rsid w:val="00117E02"/>
    <w:rsid w:val="00117E9E"/>
    <w:rsid w:val="00117F27"/>
    <w:rsid w:val="0012014F"/>
    <w:rsid w:val="00120234"/>
    <w:rsid w:val="00120261"/>
    <w:rsid w:val="00120298"/>
    <w:rsid w:val="00120356"/>
    <w:rsid w:val="001204B2"/>
    <w:rsid w:val="00120521"/>
    <w:rsid w:val="0012055C"/>
    <w:rsid w:val="001205A9"/>
    <w:rsid w:val="00120658"/>
    <w:rsid w:val="001207D3"/>
    <w:rsid w:val="001207FF"/>
    <w:rsid w:val="00120857"/>
    <w:rsid w:val="001208BE"/>
    <w:rsid w:val="00120A82"/>
    <w:rsid w:val="00120CF2"/>
    <w:rsid w:val="00120E4C"/>
    <w:rsid w:val="00120E58"/>
    <w:rsid w:val="00120F8F"/>
    <w:rsid w:val="00121022"/>
    <w:rsid w:val="0012114C"/>
    <w:rsid w:val="00121192"/>
    <w:rsid w:val="00121249"/>
    <w:rsid w:val="001212CF"/>
    <w:rsid w:val="00121339"/>
    <w:rsid w:val="00121434"/>
    <w:rsid w:val="001218F6"/>
    <w:rsid w:val="0012198E"/>
    <w:rsid w:val="00121A0C"/>
    <w:rsid w:val="00121B7F"/>
    <w:rsid w:val="00121BAB"/>
    <w:rsid w:val="00121C9F"/>
    <w:rsid w:val="00121D18"/>
    <w:rsid w:val="00121F21"/>
    <w:rsid w:val="00121FEE"/>
    <w:rsid w:val="001222B7"/>
    <w:rsid w:val="00122353"/>
    <w:rsid w:val="001223AC"/>
    <w:rsid w:val="0012253C"/>
    <w:rsid w:val="00122562"/>
    <w:rsid w:val="001225C4"/>
    <w:rsid w:val="001227D6"/>
    <w:rsid w:val="00122802"/>
    <w:rsid w:val="00122991"/>
    <w:rsid w:val="00122A26"/>
    <w:rsid w:val="00122B23"/>
    <w:rsid w:val="00122BD0"/>
    <w:rsid w:val="00122C90"/>
    <w:rsid w:val="00122F3E"/>
    <w:rsid w:val="001230AA"/>
    <w:rsid w:val="0012310F"/>
    <w:rsid w:val="00123225"/>
    <w:rsid w:val="0012326F"/>
    <w:rsid w:val="001232B4"/>
    <w:rsid w:val="001233AF"/>
    <w:rsid w:val="00123416"/>
    <w:rsid w:val="00123541"/>
    <w:rsid w:val="001235E5"/>
    <w:rsid w:val="001235F5"/>
    <w:rsid w:val="00123611"/>
    <w:rsid w:val="00123838"/>
    <w:rsid w:val="00123845"/>
    <w:rsid w:val="0012388C"/>
    <w:rsid w:val="0012396F"/>
    <w:rsid w:val="00123A65"/>
    <w:rsid w:val="00123A7A"/>
    <w:rsid w:val="00123C86"/>
    <w:rsid w:val="00123C93"/>
    <w:rsid w:val="00123E4E"/>
    <w:rsid w:val="00124041"/>
    <w:rsid w:val="0012407F"/>
    <w:rsid w:val="001240C2"/>
    <w:rsid w:val="00124289"/>
    <w:rsid w:val="001242E7"/>
    <w:rsid w:val="00124300"/>
    <w:rsid w:val="00124423"/>
    <w:rsid w:val="001248FA"/>
    <w:rsid w:val="0012496F"/>
    <w:rsid w:val="00124984"/>
    <w:rsid w:val="001249C9"/>
    <w:rsid w:val="00124AF9"/>
    <w:rsid w:val="00124C1B"/>
    <w:rsid w:val="00124D1F"/>
    <w:rsid w:val="00124D5F"/>
    <w:rsid w:val="00124D9B"/>
    <w:rsid w:val="00124EEA"/>
    <w:rsid w:val="00124F1D"/>
    <w:rsid w:val="00124FBA"/>
    <w:rsid w:val="00124FF2"/>
    <w:rsid w:val="00125124"/>
    <w:rsid w:val="001253E8"/>
    <w:rsid w:val="0012548D"/>
    <w:rsid w:val="0012548E"/>
    <w:rsid w:val="0012550B"/>
    <w:rsid w:val="0012565C"/>
    <w:rsid w:val="0012573C"/>
    <w:rsid w:val="00125875"/>
    <w:rsid w:val="001259C0"/>
    <w:rsid w:val="00125A0C"/>
    <w:rsid w:val="00125A25"/>
    <w:rsid w:val="00125CDA"/>
    <w:rsid w:val="00125D14"/>
    <w:rsid w:val="00125D37"/>
    <w:rsid w:val="00125EFB"/>
    <w:rsid w:val="00125FF1"/>
    <w:rsid w:val="0012601B"/>
    <w:rsid w:val="001261A0"/>
    <w:rsid w:val="00126492"/>
    <w:rsid w:val="00126550"/>
    <w:rsid w:val="001268F3"/>
    <w:rsid w:val="001269F6"/>
    <w:rsid w:val="00126B5E"/>
    <w:rsid w:val="00126D91"/>
    <w:rsid w:val="00126DAD"/>
    <w:rsid w:val="00126F7B"/>
    <w:rsid w:val="00126FA7"/>
    <w:rsid w:val="0012723B"/>
    <w:rsid w:val="00127362"/>
    <w:rsid w:val="0012737E"/>
    <w:rsid w:val="001274A4"/>
    <w:rsid w:val="0012776D"/>
    <w:rsid w:val="00127786"/>
    <w:rsid w:val="001278D0"/>
    <w:rsid w:val="0012797B"/>
    <w:rsid w:val="0012798B"/>
    <w:rsid w:val="00127990"/>
    <w:rsid w:val="00127AA3"/>
    <w:rsid w:val="00127AB4"/>
    <w:rsid w:val="00127AD3"/>
    <w:rsid w:val="00127B0D"/>
    <w:rsid w:val="00127B3A"/>
    <w:rsid w:val="00127BEF"/>
    <w:rsid w:val="00127E9B"/>
    <w:rsid w:val="00127EBB"/>
    <w:rsid w:val="00127F02"/>
    <w:rsid w:val="00127FAA"/>
    <w:rsid w:val="001302E3"/>
    <w:rsid w:val="0013035D"/>
    <w:rsid w:val="001303C6"/>
    <w:rsid w:val="0013055F"/>
    <w:rsid w:val="0013087B"/>
    <w:rsid w:val="001308F3"/>
    <w:rsid w:val="00130A25"/>
    <w:rsid w:val="00130B3B"/>
    <w:rsid w:val="00130FBD"/>
    <w:rsid w:val="0013105D"/>
    <w:rsid w:val="001312B6"/>
    <w:rsid w:val="00131A24"/>
    <w:rsid w:val="00131AED"/>
    <w:rsid w:val="00131C4A"/>
    <w:rsid w:val="00131D35"/>
    <w:rsid w:val="00131E52"/>
    <w:rsid w:val="00131E7E"/>
    <w:rsid w:val="00131EBA"/>
    <w:rsid w:val="00131F01"/>
    <w:rsid w:val="00131F7E"/>
    <w:rsid w:val="00131FA4"/>
    <w:rsid w:val="001322E2"/>
    <w:rsid w:val="00132441"/>
    <w:rsid w:val="00132465"/>
    <w:rsid w:val="001325FA"/>
    <w:rsid w:val="001326F4"/>
    <w:rsid w:val="00132931"/>
    <w:rsid w:val="00132B73"/>
    <w:rsid w:val="00132C45"/>
    <w:rsid w:val="00132C7F"/>
    <w:rsid w:val="00132D45"/>
    <w:rsid w:val="00132E6D"/>
    <w:rsid w:val="00133091"/>
    <w:rsid w:val="00133306"/>
    <w:rsid w:val="0013337F"/>
    <w:rsid w:val="00133411"/>
    <w:rsid w:val="0013348F"/>
    <w:rsid w:val="001334DF"/>
    <w:rsid w:val="001335AA"/>
    <w:rsid w:val="0013393F"/>
    <w:rsid w:val="00133AFF"/>
    <w:rsid w:val="00133BE1"/>
    <w:rsid w:val="00133C59"/>
    <w:rsid w:val="00133F5B"/>
    <w:rsid w:val="00133F6D"/>
    <w:rsid w:val="001341A4"/>
    <w:rsid w:val="001341DB"/>
    <w:rsid w:val="00134205"/>
    <w:rsid w:val="00134223"/>
    <w:rsid w:val="0013442F"/>
    <w:rsid w:val="00134714"/>
    <w:rsid w:val="001347B2"/>
    <w:rsid w:val="001347C8"/>
    <w:rsid w:val="001348B4"/>
    <w:rsid w:val="001348F6"/>
    <w:rsid w:val="00134962"/>
    <w:rsid w:val="00134A77"/>
    <w:rsid w:val="00134AE4"/>
    <w:rsid w:val="00134B7C"/>
    <w:rsid w:val="00134C2C"/>
    <w:rsid w:val="00134C8A"/>
    <w:rsid w:val="00134CC7"/>
    <w:rsid w:val="00134E26"/>
    <w:rsid w:val="0013516D"/>
    <w:rsid w:val="001351E2"/>
    <w:rsid w:val="001352B7"/>
    <w:rsid w:val="00135351"/>
    <w:rsid w:val="001354D8"/>
    <w:rsid w:val="00135555"/>
    <w:rsid w:val="0013565A"/>
    <w:rsid w:val="00135726"/>
    <w:rsid w:val="00135737"/>
    <w:rsid w:val="00135816"/>
    <w:rsid w:val="0013584A"/>
    <w:rsid w:val="0013597E"/>
    <w:rsid w:val="001359DA"/>
    <w:rsid w:val="00135B48"/>
    <w:rsid w:val="00135DD4"/>
    <w:rsid w:val="00135E6A"/>
    <w:rsid w:val="00135E70"/>
    <w:rsid w:val="00135F49"/>
    <w:rsid w:val="0013609D"/>
    <w:rsid w:val="001360AA"/>
    <w:rsid w:val="0013632A"/>
    <w:rsid w:val="001363FD"/>
    <w:rsid w:val="00136684"/>
    <w:rsid w:val="001366BC"/>
    <w:rsid w:val="00136769"/>
    <w:rsid w:val="001368A4"/>
    <w:rsid w:val="001369D3"/>
    <w:rsid w:val="00136A63"/>
    <w:rsid w:val="00136A65"/>
    <w:rsid w:val="00136BD9"/>
    <w:rsid w:val="00136C6F"/>
    <w:rsid w:val="00136E10"/>
    <w:rsid w:val="00136E2C"/>
    <w:rsid w:val="00136F26"/>
    <w:rsid w:val="001370E4"/>
    <w:rsid w:val="00137254"/>
    <w:rsid w:val="0013730B"/>
    <w:rsid w:val="0013749B"/>
    <w:rsid w:val="001374CC"/>
    <w:rsid w:val="0013756F"/>
    <w:rsid w:val="001376B4"/>
    <w:rsid w:val="00137829"/>
    <w:rsid w:val="00137835"/>
    <w:rsid w:val="00137844"/>
    <w:rsid w:val="001378A2"/>
    <w:rsid w:val="001379B1"/>
    <w:rsid w:val="00137CF4"/>
    <w:rsid w:val="00137D11"/>
    <w:rsid w:val="00137E50"/>
    <w:rsid w:val="00140085"/>
    <w:rsid w:val="001400C4"/>
    <w:rsid w:val="00140284"/>
    <w:rsid w:val="001402C5"/>
    <w:rsid w:val="001404C9"/>
    <w:rsid w:val="00140528"/>
    <w:rsid w:val="001405DE"/>
    <w:rsid w:val="001406B8"/>
    <w:rsid w:val="0014077B"/>
    <w:rsid w:val="001407F1"/>
    <w:rsid w:val="0014088E"/>
    <w:rsid w:val="00140915"/>
    <w:rsid w:val="00140B37"/>
    <w:rsid w:val="00140B57"/>
    <w:rsid w:val="00140BC5"/>
    <w:rsid w:val="00140BEE"/>
    <w:rsid w:val="00140D07"/>
    <w:rsid w:val="00140E69"/>
    <w:rsid w:val="00140E97"/>
    <w:rsid w:val="00140EC0"/>
    <w:rsid w:val="00140EE8"/>
    <w:rsid w:val="0014112E"/>
    <w:rsid w:val="00141160"/>
    <w:rsid w:val="0014122A"/>
    <w:rsid w:val="001412AC"/>
    <w:rsid w:val="001413B9"/>
    <w:rsid w:val="001413F4"/>
    <w:rsid w:val="00141777"/>
    <w:rsid w:val="00141780"/>
    <w:rsid w:val="00141858"/>
    <w:rsid w:val="00141C5E"/>
    <w:rsid w:val="00141C79"/>
    <w:rsid w:val="00141ED8"/>
    <w:rsid w:val="0014210B"/>
    <w:rsid w:val="00142135"/>
    <w:rsid w:val="00142137"/>
    <w:rsid w:val="00142195"/>
    <w:rsid w:val="001421F0"/>
    <w:rsid w:val="0014221A"/>
    <w:rsid w:val="0014225E"/>
    <w:rsid w:val="001422F0"/>
    <w:rsid w:val="0014259F"/>
    <w:rsid w:val="00142656"/>
    <w:rsid w:val="00142687"/>
    <w:rsid w:val="00142738"/>
    <w:rsid w:val="00142767"/>
    <w:rsid w:val="00142883"/>
    <w:rsid w:val="001428D1"/>
    <w:rsid w:val="00142A88"/>
    <w:rsid w:val="00142AC9"/>
    <w:rsid w:val="00142BB4"/>
    <w:rsid w:val="00142C7A"/>
    <w:rsid w:val="00142CBB"/>
    <w:rsid w:val="00142FA0"/>
    <w:rsid w:val="00142FA1"/>
    <w:rsid w:val="001430D0"/>
    <w:rsid w:val="001430F6"/>
    <w:rsid w:val="0014317D"/>
    <w:rsid w:val="00143276"/>
    <w:rsid w:val="001432A2"/>
    <w:rsid w:val="001434C9"/>
    <w:rsid w:val="0014351C"/>
    <w:rsid w:val="001435E8"/>
    <w:rsid w:val="001436E1"/>
    <w:rsid w:val="00143756"/>
    <w:rsid w:val="00143822"/>
    <w:rsid w:val="001438ED"/>
    <w:rsid w:val="00143CDD"/>
    <w:rsid w:val="00143DFD"/>
    <w:rsid w:val="00143ECD"/>
    <w:rsid w:val="00143F6B"/>
    <w:rsid w:val="00143F7E"/>
    <w:rsid w:val="00144159"/>
    <w:rsid w:val="00144277"/>
    <w:rsid w:val="001442C4"/>
    <w:rsid w:val="001444F1"/>
    <w:rsid w:val="00144565"/>
    <w:rsid w:val="0014463E"/>
    <w:rsid w:val="00144647"/>
    <w:rsid w:val="0014464B"/>
    <w:rsid w:val="00144A2B"/>
    <w:rsid w:val="00144EEE"/>
    <w:rsid w:val="001450AF"/>
    <w:rsid w:val="0014532E"/>
    <w:rsid w:val="0014533E"/>
    <w:rsid w:val="00145446"/>
    <w:rsid w:val="00145488"/>
    <w:rsid w:val="001454BC"/>
    <w:rsid w:val="0014563D"/>
    <w:rsid w:val="00145845"/>
    <w:rsid w:val="001459FE"/>
    <w:rsid w:val="00145A3D"/>
    <w:rsid w:val="00145C8E"/>
    <w:rsid w:val="00145E7E"/>
    <w:rsid w:val="00145F41"/>
    <w:rsid w:val="00146129"/>
    <w:rsid w:val="00146237"/>
    <w:rsid w:val="00146306"/>
    <w:rsid w:val="00146334"/>
    <w:rsid w:val="001463A5"/>
    <w:rsid w:val="0014654E"/>
    <w:rsid w:val="001465C5"/>
    <w:rsid w:val="00146734"/>
    <w:rsid w:val="001467D8"/>
    <w:rsid w:val="00146891"/>
    <w:rsid w:val="00146BE3"/>
    <w:rsid w:val="00146C20"/>
    <w:rsid w:val="00146C51"/>
    <w:rsid w:val="00146D7B"/>
    <w:rsid w:val="00146DC1"/>
    <w:rsid w:val="00146E0E"/>
    <w:rsid w:val="00146E34"/>
    <w:rsid w:val="00146E7E"/>
    <w:rsid w:val="00146EA5"/>
    <w:rsid w:val="00146F10"/>
    <w:rsid w:val="00146FBF"/>
    <w:rsid w:val="001470BC"/>
    <w:rsid w:val="001470DC"/>
    <w:rsid w:val="001471B7"/>
    <w:rsid w:val="0014725F"/>
    <w:rsid w:val="001472E8"/>
    <w:rsid w:val="001473F3"/>
    <w:rsid w:val="00147491"/>
    <w:rsid w:val="0014755B"/>
    <w:rsid w:val="001475DF"/>
    <w:rsid w:val="00147678"/>
    <w:rsid w:val="00147941"/>
    <w:rsid w:val="00147BD3"/>
    <w:rsid w:val="00147C4F"/>
    <w:rsid w:val="00147C6F"/>
    <w:rsid w:val="00147CC0"/>
    <w:rsid w:val="00147D62"/>
    <w:rsid w:val="00147FA0"/>
    <w:rsid w:val="00147FB5"/>
    <w:rsid w:val="0015017C"/>
    <w:rsid w:val="00150248"/>
    <w:rsid w:val="00150465"/>
    <w:rsid w:val="00150590"/>
    <w:rsid w:val="001506FB"/>
    <w:rsid w:val="0015071E"/>
    <w:rsid w:val="0015076E"/>
    <w:rsid w:val="00150975"/>
    <w:rsid w:val="00150A83"/>
    <w:rsid w:val="00150AB5"/>
    <w:rsid w:val="00150B17"/>
    <w:rsid w:val="00150CFD"/>
    <w:rsid w:val="00150D51"/>
    <w:rsid w:val="00150D81"/>
    <w:rsid w:val="00150DFD"/>
    <w:rsid w:val="00150E13"/>
    <w:rsid w:val="00150F2D"/>
    <w:rsid w:val="00151090"/>
    <w:rsid w:val="00151147"/>
    <w:rsid w:val="001511D7"/>
    <w:rsid w:val="00151297"/>
    <w:rsid w:val="0015155E"/>
    <w:rsid w:val="00151689"/>
    <w:rsid w:val="0015171A"/>
    <w:rsid w:val="0015172E"/>
    <w:rsid w:val="0015184F"/>
    <w:rsid w:val="0015185C"/>
    <w:rsid w:val="001518B5"/>
    <w:rsid w:val="00151B54"/>
    <w:rsid w:val="00151CD4"/>
    <w:rsid w:val="00151EFF"/>
    <w:rsid w:val="001520EF"/>
    <w:rsid w:val="001521F8"/>
    <w:rsid w:val="00152335"/>
    <w:rsid w:val="00152385"/>
    <w:rsid w:val="001523F2"/>
    <w:rsid w:val="00152505"/>
    <w:rsid w:val="00152553"/>
    <w:rsid w:val="00152666"/>
    <w:rsid w:val="00152703"/>
    <w:rsid w:val="001527A3"/>
    <w:rsid w:val="001527B5"/>
    <w:rsid w:val="00152881"/>
    <w:rsid w:val="00152930"/>
    <w:rsid w:val="0015293D"/>
    <w:rsid w:val="0015295C"/>
    <w:rsid w:val="00152A0D"/>
    <w:rsid w:val="00152A4B"/>
    <w:rsid w:val="00152A5C"/>
    <w:rsid w:val="00152A69"/>
    <w:rsid w:val="00152BEF"/>
    <w:rsid w:val="00152C08"/>
    <w:rsid w:val="00152D81"/>
    <w:rsid w:val="00152F5A"/>
    <w:rsid w:val="00153112"/>
    <w:rsid w:val="00153133"/>
    <w:rsid w:val="001532DB"/>
    <w:rsid w:val="001532ED"/>
    <w:rsid w:val="0015332D"/>
    <w:rsid w:val="001533D8"/>
    <w:rsid w:val="001534EA"/>
    <w:rsid w:val="00153515"/>
    <w:rsid w:val="001535D8"/>
    <w:rsid w:val="001536F8"/>
    <w:rsid w:val="001538B1"/>
    <w:rsid w:val="001538B9"/>
    <w:rsid w:val="00153B7D"/>
    <w:rsid w:val="00153C1A"/>
    <w:rsid w:val="00153CF3"/>
    <w:rsid w:val="00153DBD"/>
    <w:rsid w:val="00153DC9"/>
    <w:rsid w:val="00153E4F"/>
    <w:rsid w:val="00153EEB"/>
    <w:rsid w:val="00154037"/>
    <w:rsid w:val="001540C9"/>
    <w:rsid w:val="00154126"/>
    <w:rsid w:val="0015413B"/>
    <w:rsid w:val="001541BA"/>
    <w:rsid w:val="001541E5"/>
    <w:rsid w:val="00154528"/>
    <w:rsid w:val="00154548"/>
    <w:rsid w:val="00154866"/>
    <w:rsid w:val="0015490D"/>
    <w:rsid w:val="00154936"/>
    <w:rsid w:val="001549A8"/>
    <w:rsid w:val="00154BD3"/>
    <w:rsid w:val="00154D6F"/>
    <w:rsid w:val="00154DB7"/>
    <w:rsid w:val="00154DE0"/>
    <w:rsid w:val="00154E2F"/>
    <w:rsid w:val="00154ED3"/>
    <w:rsid w:val="00154F19"/>
    <w:rsid w:val="00154F5C"/>
    <w:rsid w:val="00154F5D"/>
    <w:rsid w:val="00155070"/>
    <w:rsid w:val="0015515A"/>
    <w:rsid w:val="0015515B"/>
    <w:rsid w:val="001551FF"/>
    <w:rsid w:val="00155602"/>
    <w:rsid w:val="001557D3"/>
    <w:rsid w:val="00155819"/>
    <w:rsid w:val="001558A2"/>
    <w:rsid w:val="001558F8"/>
    <w:rsid w:val="001559CE"/>
    <w:rsid w:val="00155A25"/>
    <w:rsid w:val="00155B42"/>
    <w:rsid w:val="00155B82"/>
    <w:rsid w:val="00155B87"/>
    <w:rsid w:val="00155BC9"/>
    <w:rsid w:val="00155C39"/>
    <w:rsid w:val="00155C7A"/>
    <w:rsid w:val="00155DDA"/>
    <w:rsid w:val="00155EF8"/>
    <w:rsid w:val="00155F4A"/>
    <w:rsid w:val="00155F5E"/>
    <w:rsid w:val="00156059"/>
    <w:rsid w:val="00156091"/>
    <w:rsid w:val="00156201"/>
    <w:rsid w:val="0015646F"/>
    <w:rsid w:val="001564F0"/>
    <w:rsid w:val="0015685E"/>
    <w:rsid w:val="00156A30"/>
    <w:rsid w:val="00156A9C"/>
    <w:rsid w:val="00156ABD"/>
    <w:rsid w:val="00156B2C"/>
    <w:rsid w:val="00156C02"/>
    <w:rsid w:val="00156C62"/>
    <w:rsid w:val="00156CD1"/>
    <w:rsid w:val="00156F1B"/>
    <w:rsid w:val="00156F3C"/>
    <w:rsid w:val="00156F97"/>
    <w:rsid w:val="00156FDF"/>
    <w:rsid w:val="00157298"/>
    <w:rsid w:val="001572C8"/>
    <w:rsid w:val="001573FD"/>
    <w:rsid w:val="00157605"/>
    <w:rsid w:val="0015779C"/>
    <w:rsid w:val="001577E4"/>
    <w:rsid w:val="001578E2"/>
    <w:rsid w:val="00157E1F"/>
    <w:rsid w:val="00157E30"/>
    <w:rsid w:val="00157F46"/>
    <w:rsid w:val="00160003"/>
    <w:rsid w:val="0016001C"/>
    <w:rsid w:val="001601CF"/>
    <w:rsid w:val="001604D6"/>
    <w:rsid w:val="00160525"/>
    <w:rsid w:val="00160659"/>
    <w:rsid w:val="00160961"/>
    <w:rsid w:val="001609EA"/>
    <w:rsid w:val="00160A9B"/>
    <w:rsid w:val="00160B10"/>
    <w:rsid w:val="00160B37"/>
    <w:rsid w:val="00160BD4"/>
    <w:rsid w:val="00160BD6"/>
    <w:rsid w:val="00160C15"/>
    <w:rsid w:val="00160CE5"/>
    <w:rsid w:val="00160DA4"/>
    <w:rsid w:val="00160E42"/>
    <w:rsid w:val="00160F27"/>
    <w:rsid w:val="00160F69"/>
    <w:rsid w:val="00160F6A"/>
    <w:rsid w:val="001610AE"/>
    <w:rsid w:val="00161131"/>
    <w:rsid w:val="001611FD"/>
    <w:rsid w:val="001612A8"/>
    <w:rsid w:val="001613D7"/>
    <w:rsid w:val="00161669"/>
    <w:rsid w:val="0016172E"/>
    <w:rsid w:val="0016181F"/>
    <w:rsid w:val="0016182A"/>
    <w:rsid w:val="00161838"/>
    <w:rsid w:val="001619B5"/>
    <w:rsid w:val="00161A73"/>
    <w:rsid w:val="00161B26"/>
    <w:rsid w:val="00161B35"/>
    <w:rsid w:val="00161BF7"/>
    <w:rsid w:val="00161C40"/>
    <w:rsid w:val="00161C49"/>
    <w:rsid w:val="00161DC5"/>
    <w:rsid w:val="001620BD"/>
    <w:rsid w:val="0016221A"/>
    <w:rsid w:val="00162229"/>
    <w:rsid w:val="0016223D"/>
    <w:rsid w:val="0016224C"/>
    <w:rsid w:val="001622F7"/>
    <w:rsid w:val="001623E7"/>
    <w:rsid w:val="0016242B"/>
    <w:rsid w:val="0016273B"/>
    <w:rsid w:val="00162745"/>
    <w:rsid w:val="00162A2C"/>
    <w:rsid w:val="00162A95"/>
    <w:rsid w:val="00162BE7"/>
    <w:rsid w:val="00162DAD"/>
    <w:rsid w:val="00163250"/>
    <w:rsid w:val="0016331A"/>
    <w:rsid w:val="0016333B"/>
    <w:rsid w:val="00163456"/>
    <w:rsid w:val="001635F7"/>
    <w:rsid w:val="00163798"/>
    <w:rsid w:val="001637B7"/>
    <w:rsid w:val="0016386E"/>
    <w:rsid w:val="0016396E"/>
    <w:rsid w:val="00163976"/>
    <w:rsid w:val="00163A47"/>
    <w:rsid w:val="00163A66"/>
    <w:rsid w:val="00163AD5"/>
    <w:rsid w:val="00163DCC"/>
    <w:rsid w:val="00163DE8"/>
    <w:rsid w:val="00164046"/>
    <w:rsid w:val="00164260"/>
    <w:rsid w:val="001643D5"/>
    <w:rsid w:val="00164469"/>
    <w:rsid w:val="001646C8"/>
    <w:rsid w:val="00164927"/>
    <w:rsid w:val="001649EE"/>
    <w:rsid w:val="00164B89"/>
    <w:rsid w:val="00164CF1"/>
    <w:rsid w:val="00164D11"/>
    <w:rsid w:val="00164D94"/>
    <w:rsid w:val="00164DEA"/>
    <w:rsid w:val="001650AD"/>
    <w:rsid w:val="001650CC"/>
    <w:rsid w:val="001652D7"/>
    <w:rsid w:val="00165415"/>
    <w:rsid w:val="001655B9"/>
    <w:rsid w:val="001657C7"/>
    <w:rsid w:val="001658D3"/>
    <w:rsid w:val="001658F2"/>
    <w:rsid w:val="0016590A"/>
    <w:rsid w:val="001659A2"/>
    <w:rsid w:val="00165C8F"/>
    <w:rsid w:val="00165DEE"/>
    <w:rsid w:val="00165E86"/>
    <w:rsid w:val="00166082"/>
    <w:rsid w:val="0016617F"/>
    <w:rsid w:val="0016636D"/>
    <w:rsid w:val="00166553"/>
    <w:rsid w:val="001665D1"/>
    <w:rsid w:val="001665F3"/>
    <w:rsid w:val="001666CC"/>
    <w:rsid w:val="0016671E"/>
    <w:rsid w:val="001669A0"/>
    <w:rsid w:val="00166A0D"/>
    <w:rsid w:val="00166A60"/>
    <w:rsid w:val="00166ABE"/>
    <w:rsid w:val="00166B34"/>
    <w:rsid w:val="00166B48"/>
    <w:rsid w:val="00166C6F"/>
    <w:rsid w:val="00166D33"/>
    <w:rsid w:val="00166FA3"/>
    <w:rsid w:val="00166FFB"/>
    <w:rsid w:val="00167090"/>
    <w:rsid w:val="001670B8"/>
    <w:rsid w:val="001670EF"/>
    <w:rsid w:val="00167129"/>
    <w:rsid w:val="00167132"/>
    <w:rsid w:val="0016717B"/>
    <w:rsid w:val="00167267"/>
    <w:rsid w:val="001672AC"/>
    <w:rsid w:val="00167414"/>
    <w:rsid w:val="001674AD"/>
    <w:rsid w:val="00167656"/>
    <w:rsid w:val="00167B2C"/>
    <w:rsid w:val="00167C3F"/>
    <w:rsid w:val="00167D03"/>
    <w:rsid w:val="00167D33"/>
    <w:rsid w:val="00167E2A"/>
    <w:rsid w:val="00167E70"/>
    <w:rsid w:val="0017003B"/>
    <w:rsid w:val="0017004A"/>
    <w:rsid w:val="0017004B"/>
    <w:rsid w:val="00170113"/>
    <w:rsid w:val="00170302"/>
    <w:rsid w:val="001706B6"/>
    <w:rsid w:val="001706C1"/>
    <w:rsid w:val="001706FE"/>
    <w:rsid w:val="001707C9"/>
    <w:rsid w:val="001707D4"/>
    <w:rsid w:val="001708B0"/>
    <w:rsid w:val="001709F9"/>
    <w:rsid w:val="00170A34"/>
    <w:rsid w:val="00170AD7"/>
    <w:rsid w:val="00170B02"/>
    <w:rsid w:val="00170C4F"/>
    <w:rsid w:val="00170C89"/>
    <w:rsid w:val="00170F4E"/>
    <w:rsid w:val="00171028"/>
    <w:rsid w:val="00171097"/>
    <w:rsid w:val="00171238"/>
    <w:rsid w:val="00171382"/>
    <w:rsid w:val="00171518"/>
    <w:rsid w:val="00171570"/>
    <w:rsid w:val="00171574"/>
    <w:rsid w:val="00171588"/>
    <w:rsid w:val="00171635"/>
    <w:rsid w:val="001716E1"/>
    <w:rsid w:val="001717EB"/>
    <w:rsid w:val="00171A6D"/>
    <w:rsid w:val="00171ADA"/>
    <w:rsid w:val="00171B7D"/>
    <w:rsid w:val="00171BAF"/>
    <w:rsid w:val="00171BB2"/>
    <w:rsid w:val="00171C09"/>
    <w:rsid w:val="00171CCC"/>
    <w:rsid w:val="00171DBD"/>
    <w:rsid w:val="00171EDB"/>
    <w:rsid w:val="00171FE1"/>
    <w:rsid w:val="0017202A"/>
    <w:rsid w:val="00172035"/>
    <w:rsid w:val="00172127"/>
    <w:rsid w:val="001721AA"/>
    <w:rsid w:val="001721C7"/>
    <w:rsid w:val="00172234"/>
    <w:rsid w:val="0017233F"/>
    <w:rsid w:val="001723A1"/>
    <w:rsid w:val="00172462"/>
    <w:rsid w:val="0017247E"/>
    <w:rsid w:val="001725A3"/>
    <w:rsid w:val="001725C4"/>
    <w:rsid w:val="00172693"/>
    <w:rsid w:val="00172823"/>
    <w:rsid w:val="00172827"/>
    <w:rsid w:val="0017296C"/>
    <w:rsid w:val="00172A85"/>
    <w:rsid w:val="00172B37"/>
    <w:rsid w:val="00172B90"/>
    <w:rsid w:val="00172BAB"/>
    <w:rsid w:val="00172C6D"/>
    <w:rsid w:val="00172D82"/>
    <w:rsid w:val="00172DD3"/>
    <w:rsid w:val="00172E7A"/>
    <w:rsid w:val="00172F22"/>
    <w:rsid w:val="001731AA"/>
    <w:rsid w:val="00173312"/>
    <w:rsid w:val="00173371"/>
    <w:rsid w:val="001733D4"/>
    <w:rsid w:val="00173556"/>
    <w:rsid w:val="00173590"/>
    <w:rsid w:val="001735B9"/>
    <w:rsid w:val="0017360A"/>
    <w:rsid w:val="001736F7"/>
    <w:rsid w:val="00173830"/>
    <w:rsid w:val="00173891"/>
    <w:rsid w:val="0017393D"/>
    <w:rsid w:val="0017393E"/>
    <w:rsid w:val="00173972"/>
    <w:rsid w:val="00173A9B"/>
    <w:rsid w:val="00173BD2"/>
    <w:rsid w:val="00173CD2"/>
    <w:rsid w:val="00173E39"/>
    <w:rsid w:val="00173E9E"/>
    <w:rsid w:val="0017402A"/>
    <w:rsid w:val="00174152"/>
    <w:rsid w:val="00174209"/>
    <w:rsid w:val="001742B9"/>
    <w:rsid w:val="001743EE"/>
    <w:rsid w:val="00174426"/>
    <w:rsid w:val="001744C8"/>
    <w:rsid w:val="00174573"/>
    <w:rsid w:val="001746BB"/>
    <w:rsid w:val="00174735"/>
    <w:rsid w:val="00174868"/>
    <w:rsid w:val="00174931"/>
    <w:rsid w:val="00174ACF"/>
    <w:rsid w:val="00174B95"/>
    <w:rsid w:val="00174C99"/>
    <w:rsid w:val="00174D0C"/>
    <w:rsid w:val="00174D75"/>
    <w:rsid w:val="00174EDD"/>
    <w:rsid w:val="001750B0"/>
    <w:rsid w:val="001750B5"/>
    <w:rsid w:val="00175335"/>
    <w:rsid w:val="001754ED"/>
    <w:rsid w:val="001757C3"/>
    <w:rsid w:val="00175842"/>
    <w:rsid w:val="001758F3"/>
    <w:rsid w:val="00175AE8"/>
    <w:rsid w:val="00175BCF"/>
    <w:rsid w:val="00175D42"/>
    <w:rsid w:val="00175D68"/>
    <w:rsid w:val="00175EA2"/>
    <w:rsid w:val="00175F40"/>
    <w:rsid w:val="001760F3"/>
    <w:rsid w:val="0017612F"/>
    <w:rsid w:val="00176164"/>
    <w:rsid w:val="0017617D"/>
    <w:rsid w:val="00176182"/>
    <w:rsid w:val="001761A1"/>
    <w:rsid w:val="001762B2"/>
    <w:rsid w:val="001764DC"/>
    <w:rsid w:val="001766F0"/>
    <w:rsid w:val="0017686C"/>
    <w:rsid w:val="001768F4"/>
    <w:rsid w:val="00176930"/>
    <w:rsid w:val="00176991"/>
    <w:rsid w:val="00176A95"/>
    <w:rsid w:val="00176B88"/>
    <w:rsid w:val="00176BBE"/>
    <w:rsid w:val="00176BCA"/>
    <w:rsid w:val="00176BE7"/>
    <w:rsid w:val="00176ECA"/>
    <w:rsid w:val="00176F18"/>
    <w:rsid w:val="001770B3"/>
    <w:rsid w:val="001770EB"/>
    <w:rsid w:val="0017715F"/>
    <w:rsid w:val="00177188"/>
    <w:rsid w:val="00177251"/>
    <w:rsid w:val="00177436"/>
    <w:rsid w:val="001774D3"/>
    <w:rsid w:val="0017753B"/>
    <w:rsid w:val="0017758A"/>
    <w:rsid w:val="001776F0"/>
    <w:rsid w:val="001778CD"/>
    <w:rsid w:val="00177987"/>
    <w:rsid w:val="00177991"/>
    <w:rsid w:val="00177A7F"/>
    <w:rsid w:val="00177AA3"/>
    <w:rsid w:val="00177AB9"/>
    <w:rsid w:val="00177ABA"/>
    <w:rsid w:val="00177AC4"/>
    <w:rsid w:val="00177ADE"/>
    <w:rsid w:val="00177C29"/>
    <w:rsid w:val="00177C94"/>
    <w:rsid w:val="00177D44"/>
    <w:rsid w:val="00177DA4"/>
    <w:rsid w:val="00177EA7"/>
    <w:rsid w:val="00177EC4"/>
    <w:rsid w:val="00177F8B"/>
    <w:rsid w:val="00177F8D"/>
    <w:rsid w:val="00177FD8"/>
    <w:rsid w:val="001801B5"/>
    <w:rsid w:val="001801D2"/>
    <w:rsid w:val="001802C7"/>
    <w:rsid w:val="0018034C"/>
    <w:rsid w:val="0018039C"/>
    <w:rsid w:val="001803CB"/>
    <w:rsid w:val="00180488"/>
    <w:rsid w:val="001804D5"/>
    <w:rsid w:val="001805C1"/>
    <w:rsid w:val="00180605"/>
    <w:rsid w:val="001806D5"/>
    <w:rsid w:val="00180756"/>
    <w:rsid w:val="0018078C"/>
    <w:rsid w:val="00180790"/>
    <w:rsid w:val="00180A7B"/>
    <w:rsid w:val="00180B4F"/>
    <w:rsid w:val="00180CB4"/>
    <w:rsid w:val="00181164"/>
    <w:rsid w:val="0018117E"/>
    <w:rsid w:val="0018118B"/>
    <w:rsid w:val="001811D2"/>
    <w:rsid w:val="001813A2"/>
    <w:rsid w:val="001814C4"/>
    <w:rsid w:val="00181570"/>
    <w:rsid w:val="001815AF"/>
    <w:rsid w:val="001815BF"/>
    <w:rsid w:val="001815E5"/>
    <w:rsid w:val="001818A1"/>
    <w:rsid w:val="001818A2"/>
    <w:rsid w:val="001818B2"/>
    <w:rsid w:val="001819A2"/>
    <w:rsid w:val="00181A93"/>
    <w:rsid w:val="00181AFB"/>
    <w:rsid w:val="00181BE9"/>
    <w:rsid w:val="00181E90"/>
    <w:rsid w:val="00181F91"/>
    <w:rsid w:val="00182206"/>
    <w:rsid w:val="00182268"/>
    <w:rsid w:val="0018238B"/>
    <w:rsid w:val="0018241A"/>
    <w:rsid w:val="001828A4"/>
    <w:rsid w:val="00182911"/>
    <w:rsid w:val="00182912"/>
    <w:rsid w:val="00182922"/>
    <w:rsid w:val="00182A62"/>
    <w:rsid w:val="00182B2E"/>
    <w:rsid w:val="00182BE8"/>
    <w:rsid w:val="00182DF7"/>
    <w:rsid w:val="00182E4E"/>
    <w:rsid w:val="0018309F"/>
    <w:rsid w:val="0018318A"/>
    <w:rsid w:val="00183226"/>
    <w:rsid w:val="001832FB"/>
    <w:rsid w:val="00183316"/>
    <w:rsid w:val="00183389"/>
    <w:rsid w:val="001833D7"/>
    <w:rsid w:val="0018341A"/>
    <w:rsid w:val="0018364E"/>
    <w:rsid w:val="001837A9"/>
    <w:rsid w:val="001837EB"/>
    <w:rsid w:val="001838FE"/>
    <w:rsid w:val="0018398D"/>
    <w:rsid w:val="001839C7"/>
    <w:rsid w:val="00183B56"/>
    <w:rsid w:val="00183E23"/>
    <w:rsid w:val="0018419D"/>
    <w:rsid w:val="001841A2"/>
    <w:rsid w:val="0018434B"/>
    <w:rsid w:val="0018454B"/>
    <w:rsid w:val="0018465C"/>
    <w:rsid w:val="00184670"/>
    <w:rsid w:val="00184746"/>
    <w:rsid w:val="0018476A"/>
    <w:rsid w:val="001849A8"/>
    <w:rsid w:val="00184ADF"/>
    <w:rsid w:val="00184B3F"/>
    <w:rsid w:val="00184B77"/>
    <w:rsid w:val="00184C88"/>
    <w:rsid w:val="00184D72"/>
    <w:rsid w:val="0018508C"/>
    <w:rsid w:val="001850A2"/>
    <w:rsid w:val="001850F6"/>
    <w:rsid w:val="0018529A"/>
    <w:rsid w:val="001853A1"/>
    <w:rsid w:val="001855A2"/>
    <w:rsid w:val="00185729"/>
    <w:rsid w:val="001857BA"/>
    <w:rsid w:val="00185968"/>
    <w:rsid w:val="00185AD7"/>
    <w:rsid w:val="00185AE8"/>
    <w:rsid w:val="00185B6F"/>
    <w:rsid w:val="00185BC5"/>
    <w:rsid w:val="00185BCD"/>
    <w:rsid w:val="00185DBA"/>
    <w:rsid w:val="00185F11"/>
    <w:rsid w:val="00185FA3"/>
    <w:rsid w:val="00185FC6"/>
    <w:rsid w:val="0018611A"/>
    <w:rsid w:val="00186143"/>
    <w:rsid w:val="0018615B"/>
    <w:rsid w:val="001861D2"/>
    <w:rsid w:val="0018621E"/>
    <w:rsid w:val="00186273"/>
    <w:rsid w:val="00186274"/>
    <w:rsid w:val="00186322"/>
    <w:rsid w:val="00186415"/>
    <w:rsid w:val="001865B7"/>
    <w:rsid w:val="00186703"/>
    <w:rsid w:val="001868AD"/>
    <w:rsid w:val="001868B2"/>
    <w:rsid w:val="001868BB"/>
    <w:rsid w:val="00186941"/>
    <w:rsid w:val="001869BD"/>
    <w:rsid w:val="00186A55"/>
    <w:rsid w:val="00186A94"/>
    <w:rsid w:val="00186CAA"/>
    <w:rsid w:val="00186D16"/>
    <w:rsid w:val="00186FB4"/>
    <w:rsid w:val="00187022"/>
    <w:rsid w:val="001870DE"/>
    <w:rsid w:val="0018715A"/>
    <w:rsid w:val="0018718A"/>
    <w:rsid w:val="001871EE"/>
    <w:rsid w:val="0018732B"/>
    <w:rsid w:val="001874D1"/>
    <w:rsid w:val="001874DF"/>
    <w:rsid w:val="0018778E"/>
    <w:rsid w:val="00187855"/>
    <w:rsid w:val="00187B19"/>
    <w:rsid w:val="00187BBE"/>
    <w:rsid w:val="00187BE2"/>
    <w:rsid w:val="00187D74"/>
    <w:rsid w:val="00187EC7"/>
    <w:rsid w:val="00187F90"/>
    <w:rsid w:val="00187FF7"/>
    <w:rsid w:val="00190120"/>
    <w:rsid w:val="0019014E"/>
    <w:rsid w:val="0019038C"/>
    <w:rsid w:val="001903DA"/>
    <w:rsid w:val="001905C1"/>
    <w:rsid w:val="0019070B"/>
    <w:rsid w:val="001908F4"/>
    <w:rsid w:val="001909A2"/>
    <w:rsid w:val="00190CF9"/>
    <w:rsid w:val="00190F36"/>
    <w:rsid w:val="0019110B"/>
    <w:rsid w:val="001911B0"/>
    <w:rsid w:val="00191309"/>
    <w:rsid w:val="0019148E"/>
    <w:rsid w:val="0019149B"/>
    <w:rsid w:val="00191581"/>
    <w:rsid w:val="00191613"/>
    <w:rsid w:val="00191712"/>
    <w:rsid w:val="00191784"/>
    <w:rsid w:val="0019183D"/>
    <w:rsid w:val="001918AD"/>
    <w:rsid w:val="00191990"/>
    <w:rsid w:val="00191A41"/>
    <w:rsid w:val="00191AAF"/>
    <w:rsid w:val="00191CDD"/>
    <w:rsid w:val="00191DFF"/>
    <w:rsid w:val="00191ECD"/>
    <w:rsid w:val="00191F92"/>
    <w:rsid w:val="0019220A"/>
    <w:rsid w:val="0019235E"/>
    <w:rsid w:val="001923B2"/>
    <w:rsid w:val="001923F5"/>
    <w:rsid w:val="0019243C"/>
    <w:rsid w:val="00192614"/>
    <w:rsid w:val="00192733"/>
    <w:rsid w:val="0019275F"/>
    <w:rsid w:val="00192784"/>
    <w:rsid w:val="0019280E"/>
    <w:rsid w:val="00192817"/>
    <w:rsid w:val="0019281E"/>
    <w:rsid w:val="001928C9"/>
    <w:rsid w:val="001929C6"/>
    <w:rsid w:val="00192AF1"/>
    <w:rsid w:val="00192BBD"/>
    <w:rsid w:val="00192C82"/>
    <w:rsid w:val="00192C8C"/>
    <w:rsid w:val="00192C96"/>
    <w:rsid w:val="00192DF3"/>
    <w:rsid w:val="00192F4B"/>
    <w:rsid w:val="00192F6A"/>
    <w:rsid w:val="00193126"/>
    <w:rsid w:val="00193127"/>
    <w:rsid w:val="001931DF"/>
    <w:rsid w:val="00193384"/>
    <w:rsid w:val="001938B1"/>
    <w:rsid w:val="00193A4D"/>
    <w:rsid w:val="00193AC3"/>
    <w:rsid w:val="00193C3F"/>
    <w:rsid w:val="00193C44"/>
    <w:rsid w:val="00193CEF"/>
    <w:rsid w:val="00193E99"/>
    <w:rsid w:val="00193F42"/>
    <w:rsid w:val="00193F62"/>
    <w:rsid w:val="00193FDE"/>
    <w:rsid w:val="00194064"/>
    <w:rsid w:val="00194104"/>
    <w:rsid w:val="0019416A"/>
    <w:rsid w:val="00194221"/>
    <w:rsid w:val="0019431B"/>
    <w:rsid w:val="001943A7"/>
    <w:rsid w:val="001943E1"/>
    <w:rsid w:val="0019459C"/>
    <w:rsid w:val="001946D8"/>
    <w:rsid w:val="001946F9"/>
    <w:rsid w:val="0019476F"/>
    <w:rsid w:val="001947D8"/>
    <w:rsid w:val="00194876"/>
    <w:rsid w:val="001948C7"/>
    <w:rsid w:val="00194992"/>
    <w:rsid w:val="00194BB2"/>
    <w:rsid w:val="00194C05"/>
    <w:rsid w:val="00194C5F"/>
    <w:rsid w:val="00194C83"/>
    <w:rsid w:val="00194D52"/>
    <w:rsid w:val="00194E85"/>
    <w:rsid w:val="001952AD"/>
    <w:rsid w:val="00195595"/>
    <w:rsid w:val="00195604"/>
    <w:rsid w:val="001958FF"/>
    <w:rsid w:val="001959B3"/>
    <w:rsid w:val="00195B13"/>
    <w:rsid w:val="00195C3B"/>
    <w:rsid w:val="00195CA3"/>
    <w:rsid w:val="00195E22"/>
    <w:rsid w:val="00195EE3"/>
    <w:rsid w:val="00195F3A"/>
    <w:rsid w:val="00196035"/>
    <w:rsid w:val="00196209"/>
    <w:rsid w:val="00196214"/>
    <w:rsid w:val="00196420"/>
    <w:rsid w:val="00196545"/>
    <w:rsid w:val="001967C9"/>
    <w:rsid w:val="001967E4"/>
    <w:rsid w:val="001967EC"/>
    <w:rsid w:val="00196D2A"/>
    <w:rsid w:val="00196EB2"/>
    <w:rsid w:val="00196F54"/>
    <w:rsid w:val="001973B9"/>
    <w:rsid w:val="00197471"/>
    <w:rsid w:val="00197526"/>
    <w:rsid w:val="001976A8"/>
    <w:rsid w:val="001976C0"/>
    <w:rsid w:val="0019779F"/>
    <w:rsid w:val="0019785C"/>
    <w:rsid w:val="00197CE6"/>
    <w:rsid w:val="00197D4F"/>
    <w:rsid w:val="00197D67"/>
    <w:rsid w:val="00197DE1"/>
    <w:rsid w:val="001A010E"/>
    <w:rsid w:val="001A0120"/>
    <w:rsid w:val="001A0148"/>
    <w:rsid w:val="001A049E"/>
    <w:rsid w:val="001A04E8"/>
    <w:rsid w:val="001A0507"/>
    <w:rsid w:val="001A05CF"/>
    <w:rsid w:val="001A0613"/>
    <w:rsid w:val="001A0635"/>
    <w:rsid w:val="001A0677"/>
    <w:rsid w:val="001A0702"/>
    <w:rsid w:val="001A0803"/>
    <w:rsid w:val="001A086B"/>
    <w:rsid w:val="001A098A"/>
    <w:rsid w:val="001A0A72"/>
    <w:rsid w:val="001A0AB3"/>
    <w:rsid w:val="001A0B52"/>
    <w:rsid w:val="001A0B62"/>
    <w:rsid w:val="001A0C69"/>
    <w:rsid w:val="001A0C7C"/>
    <w:rsid w:val="001A0E19"/>
    <w:rsid w:val="001A0F40"/>
    <w:rsid w:val="001A0F5C"/>
    <w:rsid w:val="001A12B0"/>
    <w:rsid w:val="001A12BE"/>
    <w:rsid w:val="001A12EA"/>
    <w:rsid w:val="001A12F4"/>
    <w:rsid w:val="001A131A"/>
    <w:rsid w:val="001A14C4"/>
    <w:rsid w:val="001A1535"/>
    <w:rsid w:val="001A165B"/>
    <w:rsid w:val="001A165F"/>
    <w:rsid w:val="001A1780"/>
    <w:rsid w:val="001A1840"/>
    <w:rsid w:val="001A19DE"/>
    <w:rsid w:val="001A1C57"/>
    <w:rsid w:val="001A1D2F"/>
    <w:rsid w:val="001A1D40"/>
    <w:rsid w:val="001A1E84"/>
    <w:rsid w:val="001A1E92"/>
    <w:rsid w:val="001A1FA7"/>
    <w:rsid w:val="001A20E4"/>
    <w:rsid w:val="001A211C"/>
    <w:rsid w:val="001A21A6"/>
    <w:rsid w:val="001A2224"/>
    <w:rsid w:val="001A2273"/>
    <w:rsid w:val="001A24F4"/>
    <w:rsid w:val="001A2525"/>
    <w:rsid w:val="001A271C"/>
    <w:rsid w:val="001A285C"/>
    <w:rsid w:val="001A28E6"/>
    <w:rsid w:val="001A2E95"/>
    <w:rsid w:val="001A2F28"/>
    <w:rsid w:val="001A2F60"/>
    <w:rsid w:val="001A315B"/>
    <w:rsid w:val="001A328E"/>
    <w:rsid w:val="001A337F"/>
    <w:rsid w:val="001A3598"/>
    <w:rsid w:val="001A3715"/>
    <w:rsid w:val="001A372D"/>
    <w:rsid w:val="001A375A"/>
    <w:rsid w:val="001A3795"/>
    <w:rsid w:val="001A38F0"/>
    <w:rsid w:val="001A3978"/>
    <w:rsid w:val="001A3A9B"/>
    <w:rsid w:val="001A3AE9"/>
    <w:rsid w:val="001A3C5D"/>
    <w:rsid w:val="001A3CCB"/>
    <w:rsid w:val="001A3D8C"/>
    <w:rsid w:val="001A3E00"/>
    <w:rsid w:val="001A3E11"/>
    <w:rsid w:val="001A400C"/>
    <w:rsid w:val="001A417C"/>
    <w:rsid w:val="001A418A"/>
    <w:rsid w:val="001A423B"/>
    <w:rsid w:val="001A424C"/>
    <w:rsid w:val="001A4614"/>
    <w:rsid w:val="001A4825"/>
    <w:rsid w:val="001A4911"/>
    <w:rsid w:val="001A4A6C"/>
    <w:rsid w:val="001A4AAE"/>
    <w:rsid w:val="001A4C97"/>
    <w:rsid w:val="001A4CDC"/>
    <w:rsid w:val="001A4E83"/>
    <w:rsid w:val="001A4F37"/>
    <w:rsid w:val="001A504B"/>
    <w:rsid w:val="001A51A5"/>
    <w:rsid w:val="001A51B6"/>
    <w:rsid w:val="001A5270"/>
    <w:rsid w:val="001A52B0"/>
    <w:rsid w:val="001A5458"/>
    <w:rsid w:val="001A54A7"/>
    <w:rsid w:val="001A5517"/>
    <w:rsid w:val="001A5617"/>
    <w:rsid w:val="001A57E3"/>
    <w:rsid w:val="001A5934"/>
    <w:rsid w:val="001A5939"/>
    <w:rsid w:val="001A5980"/>
    <w:rsid w:val="001A5ADE"/>
    <w:rsid w:val="001A5BD5"/>
    <w:rsid w:val="001A5BD7"/>
    <w:rsid w:val="001A5EA4"/>
    <w:rsid w:val="001A5F15"/>
    <w:rsid w:val="001A61D2"/>
    <w:rsid w:val="001A61ED"/>
    <w:rsid w:val="001A625A"/>
    <w:rsid w:val="001A6290"/>
    <w:rsid w:val="001A677A"/>
    <w:rsid w:val="001A689B"/>
    <w:rsid w:val="001A69FA"/>
    <w:rsid w:val="001A6A49"/>
    <w:rsid w:val="001A6BA8"/>
    <w:rsid w:val="001A6E83"/>
    <w:rsid w:val="001A6ED8"/>
    <w:rsid w:val="001A6F73"/>
    <w:rsid w:val="001A6FB8"/>
    <w:rsid w:val="001A7054"/>
    <w:rsid w:val="001A70D3"/>
    <w:rsid w:val="001A7222"/>
    <w:rsid w:val="001A7251"/>
    <w:rsid w:val="001A7279"/>
    <w:rsid w:val="001A73DD"/>
    <w:rsid w:val="001A771C"/>
    <w:rsid w:val="001A784C"/>
    <w:rsid w:val="001A7A82"/>
    <w:rsid w:val="001A7AA3"/>
    <w:rsid w:val="001A7B4D"/>
    <w:rsid w:val="001A7CCA"/>
    <w:rsid w:val="001A7D23"/>
    <w:rsid w:val="001A7D31"/>
    <w:rsid w:val="001A7D38"/>
    <w:rsid w:val="001A7E5E"/>
    <w:rsid w:val="001A7FBA"/>
    <w:rsid w:val="001B0155"/>
    <w:rsid w:val="001B01C5"/>
    <w:rsid w:val="001B0292"/>
    <w:rsid w:val="001B0716"/>
    <w:rsid w:val="001B0785"/>
    <w:rsid w:val="001B0B16"/>
    <w:rsid w:val="001B0C6E"/>
    <w:rsid w:val="001B0D92"/>
    <w:rsid w:val="001B0D97"/>
    <w:rsid w:val="001B0EF8"/>
    <w:rsid w:val="001B0FE9"/>
    <w:rsid w:val="001B1140"/>
    <w:rsid w:val="001B12CC"/>
    <w:rsid w:val="001B1315"/>
    <w:rsid w:val="001B13AE"/>
    <w:rsid w:val="001B150A"/>
    <w:rsid w:val="001B16D2"/>
    <w:rsid w:val="001B1700"/>
    <w:rsid w:val="001B1714"/>
    <w:rsid w:val="001B17BC"/>
    <w:rsid w:val="001B17D1"/>
    <w:rsid w:val="001B1A8A"/>
    <w:rsid w:val="001B1ADB"/>
    <w:rsid w:val="001B1AED"/>
    <w:rsid w:val="001B1AFF"/>
    <w:rsid w:val="001B1B37"/>
    <w:rsid w:val="001B1B38"/>
    <w:rsid w:val="001B1BB0"/>
    <w:rsid w:val="001B1BBE"/>
    <w:rsid w:val="001B1C87"/>
    <w:rsid w:val="001B1DDD"/>
    <w:rsid w:val="001B1E00"/>
    <w:rsid w:val="001B1E11"/>
    <w:rsid w:val="001B1E5B"/>
    <w:rsid w:val="001B1E65"/>
    <w:rsid w:val="001B1EB4"/>
    <w:rsid w:val="001B2031"/>
    <w:rsid w:val="001B2069"/>
    <w:rsid w:val="001B20A8"/>
    <w:rsid w:val="001B219C"/>
    <w:rsid w:val="001B25FD"/>
    <w:rsid w:val="001B263A"/>
    <w:rsid w:val="001B2664"/>
    <w:rsid w:val="001B27AE"/>
    <w:rsid w:val="001B2A46"/>
    <w:rsid w:val="001B2A79"/>
    <w:rsid w:val="001B2ADF"/>
    <w:rsid w:val="001B2BAA"/>
    <w:rsid w:val="001B2BCF"/>
    <w:rsid w:val="001B2D2A"/>
    <w:rsid w:val="001B2D72"/>
    <w:rsid w:val="001B30F1"/>
    <w:rsid w:val="001B319F"/>
    <w:rsid w:val="001B31DA"/>
    <w:rsid w:val="001B3237"/>
    <w:rsid w:val="001B3254"/>
    <w:rsid w:val="001B3305"/>
    <w:rsid w:val="001B3336"/>
    <w:rsid w:val="001B335A"/>
    <w:rsid w:val="001B3377"/>
    <w:rsid w:val="001B33E7"/>
    <w:rsid w:val="001B3927"/>
    <w:rsid w:val="001B3937"/>
    <w:rsid w:val="001B3D44"/>
    <w:rsid w:val="001B3D8D"/>
    <w:rsid w:val="001B3E8B"/>
    <w:rsid w:val="001B3FB9"/>
    <w:rsid w:val="001B40EF"/>
    <w:rsid w:val="001B4292"/>
    <w:rsid w:val="001B433E"/>
    <w:rsid w:val="001B436C"/>
    <w:rsid w:val="001B440C"/>
    <w:rsid w:val="001B4617"/>
    <w:rsid w:val="001B47C5"/>
    <w:rsid w:val="001B49E4"/>
    <w:rsid w:val="001B4A57"/>
    <w:rsid w:val="001B4A5F"/>
    <w:rsid w:val="001B4B05"/>
    <w:rsid w:val="001B4C06"/>
    <w:rsid w:val="001B4CCC"/>
    <w:rsid w:val="001B4CE9"/>
    <w:rsid w:val="001B4ED2"/>
    <w:rsid w:val="001B5177"/>
    <w:rsid w:val="001B51AF"/>
    <w:rsid w:val="001B5267"/>
    <w:rsid w:val="001B5270"/>
    <w:rsid w:val="001B538E"/>
    <w:rsid w:val="001B5447"/>
    <w:rsid w:val="001B54C5"/>
    <w:rsid w:val="001B57B8"/>
    <w:rsid w:val="001B59D9"/>
    <w:rsid w:val="001B5AAA"/>
    <w:rsid w:val="001B5B1F"/>
    <w:rsid w:val="001B5BEF"/>
    <w:rsid w:val="001B5C13"/>
    <w:rsid w:val="001B5D54"/>
    <w:rsid w:val="001B5DA8"/>
    <w:rsid w:val="001B5E86"/>
    <w:rsid w:val="001B5E8B"/>
    <w:rsid w:val="001B5F00"/>
    <w:rsid w:val="001B60B3"/>
    <w:rsid w:val="001B61D3"/>
    <w:rsid w:val="001B622B"/>
    <w:rsid w:val="001B640B"/>
    <w:rsid w:val="001B65B9"/>
    <w:rsid w:val="001B6631"/>
    <w:rsid w:val="001B669F"/>
    <w:rsid w:val="001B66A1"/>
    <w:rsid w:val="001B6892"/>
    <w:rsid w:val="001B68A0"/>
    <w:rsid w:val="001B690E"/>
    <w:rsid w:val="001B6984"/>
    <w:rsid w:val="001B6A99"/>
    <w:rsid w:val="001B6B62"/>
    <w:rsid w:val="001B6B6C"/>
    <w:rsid w:val="001B6D01"/>
    <w:rsid w:val="001B6D18"/>
    <w:rsid w:val="001B6DEF"/>
    <w:rsid w:val="001B706E"/>
    <w:rsid w:val="001B70B9"/>
    <w:rsid w:val="001B7276"/>
    <w:rsid w:val="001B72FD"/>
    <w:rsid w:val="001B733A"/>
    <w:rsid w:val="001B73DE"/>
    <w:rsid w:val="001B73E9"/>
    <w:rsid w:val="001B7415"/>
    <w:rsid w:val="001B7471"/>
    <w:rsid w:val="001B7728"/>
    <w:rsid w:val="001B7736"/>
    <w:rsid w:val="001B78E3"/>
    <w:rsid w:val="001B79C4"/>
    <w:rsid w:val="001B79C8"/>
    <w:rsid w:val="001B79F3"/>
    <w:rsid w:val="001B7A64"/>
    <w:rsid w:val="001B7AA4"/>
    <w:rsid w:val="001B7EAE"/>
    <w:rsid w:val="001B7EFE"/>
    <w:rsid w:val="001B7F18"/>
    <w:rsid w:val="001C0087"/>
    <w:rsid w:val="001C0193"/>
    <w:rsid w:val="001C030E"/>
    <w:rsid w:val="001C037B"/>
    <w:rsid w:val="001C03D6"/>
    <w:rsid w:val="001C0421"/>
    <w:rsid w:val="001C049C"/>
    <w:rsid w:val="001C0743"/>
    <w:rsid w:val="001C078D"/>
    <w:rsid w:val="001C07BE"/>
    <w:rsid w:val="001C0A12"/>
    <w:rsid w:val="001C0A3F"/>
    <w:rsid w:val="001C0A62"/>
    <w:rsid w:val="001C0D0D"/>
    <w:rsid w:val="001C0E39"/>
    <w:rsid w:val="001C0EAD"/>
    <w:rsid w:val="001C11FA"/>
    <w:rsid w:val="001C1317"/>
    <w:rsid w:val="001C13D5"/>
    <w:rsid w:val="001C1676"/>
    <w:rsid w:val="001C1887"/>
    <w:rsid w:val="001C1AE7"/>
    <w:rsid w:val="001C1C01"/>
    <w:rsid w:val="001C1C38"/>
    <w:rsid w:val="001C1C4C"/>
    <w:rsid w:val="001C1D1B"/>
    <w:rsid w:val="001C1DD6"/>
    <w:rsid w:val="001C1DEC"/>
    <w:rsid w:val="001C1E46"/>
    <w:rsid w:val="001C1EE1"/>
    <w:rsid w:val="001C1F28"/>
    <w:rsid w:val="001C20E4"/>
    <w:rsid w:val="001C219D"/>
    <w:rsid w:val="001C2208"/>
    <w:rsid w:val="001C2465"/>
    <w:rsid w:val="001C2581"/>
    <w:rsid w:val="001C259D"/>
    <w:rsid w:val="001C25D9"/>
    <w:rsid w:val="001C2699"/>
    <w:rsid w:val="001C26AD"/>
    <w:rsid w:val="001C272D"/>
    <w:rsid w:val="001C2742"/>
    <w:rsid w:val="001C2792"/>
    <w:rsid w:val="001C2A36"/>
    <w:rsid w:val="001C2A3D"/>
    <w:rsid w:val="001C2B5A"/>
    <w:rsid w:val="001C2C2D"/>
    <w:rsid w:val="001C2CA0"/>
    <w:rsid w:val="001C2D54"/>
    <w:rsid w:val="001C2DBF"/>
    <w:rsid w:val="001C2E64"/>
    <w:rsid w:val="001C2EC1"/>
    <w:rsid w:val="001C314A"/>
    <w:rsid w:val="001C314D"/>
    <w:rsid w:val="001C3215"/>
    <w:rsid w:val="001C33EA"/>
    <w:rsid w:val="001C34CA"/>
    <w:rsid w:val="001C34D8"/>
    <w:rsid w:val="001C3794"/>
    <w:rsid w:val="001C37C1"/>
    <w:rsid w:val="001C38A0"/>
    <w:rsid w:val="001C39C7"/>
    <w:rsid w:val="001C3A45"/>
    <w:rsid w:val="001C3C18"/>
    <w:rsid w:val="001C3D01"/>
    <w:rsid w:val="001C3D2B"/>
    <w:rsid w:val="001C3DA7"/>
    <w:rsid w:val="001C3DE0"/>
    <w:rsid w:val="001C3FD8"/>
    <w:rsid w:val="001C401B"/>
    <w:rsid w:val="001C40C1"/>
    <w:rsid w:val="001C40F0"/>
    <w:rsid w:val="001C4485"/>
    <w:rsid w:val="001C451C"/>
    <w:rsid w:val="001C476A"/>
    <w:rsid w:val="001C47D0"/>
    <w:rsid w:val="001C481A"/>
    <w:rsid w:val="001C4836"/>
    <w:rsid w:val="001C4917"/>
    <w:rsid w:val="001C49AB"/>
    <w:rsid w:val="001C4AC5"/>
    <w:rsid w:val="001C4C25"/>
    <w:rsid w:val="001C4D81"/>
    <w:rsid w:val="001C4FA4"/>
    <w:rsid w:val="001C4FB8"/>
    <w:rsid w:val="001C4FDB"/>
    <w:rsid w:val="001C534C"/>
    <w:rsid w:val="001C5459"/>
    <w:rsid w:val="001C547A"/>
    <w:rsid w:val="001C54D3"/>
    <w:rsid w:val="001C5583"/>
    <w:rsid w:val="001C55C7"/>
    <w:rsid w:val="001C5692"/>
    <w:rsid w:val="001C590B"/>
    <w:rsid w:val="001C5A25"/>
    <w:rsid w:val="001C5A95"/>
    <w:rsid w:val="001C5BBA"/>
    <w:rsid w:val="001C5CA8"/>
    <w:rsid w:val="001C5D16"/>
    <w:rsid w:val="001C5DC2"/>
    <w:rsid w:val="001C5DD0"/>
    <w:rsid w:val="001C5FA1"/>
    <w:rsid w:val="001C6106"/>
    <w:rsid w:val="001C6342"/>
    <w:rsid w:val="001C64A0"/>
    <w:rsid w:val="001C64EB"/>
    <w:rsid w:val="001C6514"/>
    <w:rsid w:val="001C661A"/>
    <w:rsid w:val="001C661C"/>
    <w:rsid w:val="001C6638"/>
    <w:rsid w:val="001C664B"/>
    <w:rsid w:val="001C6755"/>
    <w:rsid w:val="001C686A"/>
    <w:rsid w:val="001C6B00"/>
    <w:rsid w:val="001C6B1C"/>
    <w:rsid w:val="001C6BC7"/>
    <w:rsid w:val="001C6BC9"/>
    <w:rsid w:val="001C6BD5"/>
    <w:rsid w:val="001C6D1C"/>
    <w:rsid w:val="001C6D35"/>
    <w:rsid w:val="001C6E39"/>
    <w:rsid w:val="001C6E4E"/>
    <w:rsid w:val="001C6ED2"/>
    <w:rsid w:val="001C6FF1"/>
    <w:rsid w:val="001C706D"/>
    <w:rsid w:val="001C708A"/>
    <w:rsid w:val="001C70E8"/>
    <w:rsid w:val="001C7145"/>
    <w:rsid w:val="001C71C1"/>
    <w:rsid w:val="001C71F4"/>
    <w:rsid w:val="001C71F9"/>
    <w:rsid w:val="001C7208"/>
    <w:rsid w:val="001C7295"/>
    <w:rsid w:val="001C7573"/>
    <w:rsid w:val="001C7634"/>
    <w:rsid w:val="001C777C"/>
    <w:rsid w:val="001C7969"/>
    <w:rsid w:val="001C79DD"/>
    <w:rsid w:val="001C7A03"/>
    <w:rsid w:val="001C7A34"/>
    <w:rsid w:val="001C7A4A"/>
    <w:rsid w:val="001C7B0F"/>
    <w:rsid w:val="001C7B2F"/>
    <w:rsid w:val="001C7BB2"/>
    <w:rsid w:val="001C7DF8"/>
    <w:rsid w:val="001C7E5E"/>
    <w:rsid w:val="001C7EA0"/>
    <w:rsid w:val="001C7EBF"/>
    <w:rsid w:val="001C7F67"/>
    <w:rsid w:val="001C7FF3"/>
    <w:rsid w:val="001D002D"/>
    <w:rsid w:val="001D0046"/>
    <w:rsid w:val="001D0063"/>
    <w:rsid w:val="001D0224"/>
    <w:rsid w:val="001D02B2"/>
    <w:rsid w:val="001D037D"/>
    <w:rsid w:val="001D04A2"/>
    <w:rsid w:val="001D072C"/>
    <w:rsid w:val="001D08BE"/>
    <w:rsid w:val="001D0922"/>
    <w:rsid w:val="001D09CD"/>
    <w:rsid w:val="001D0AC5"/>
    <w:rsid w:val="001D0C6A"/>
    <w:rsid w:val="001D0DBC"/>
    <w:rsid w:val="001D0F89"/>
    <w:rsid w:val="001D1060"/>
    <w:rsid w:val="001D11BB"/>
    <w:rsid w:val="001D11D0"/>
    <w:rsid w:val="001D14CB"/>
    <w:rsid w:val="001D15E9"/>
    <w:rsid w:val="001D1608"/>
    <w:rsid w:val="001D16AE"/>
    <w:rsid w:val="001D16B8"/>
    <w:rsid w:val="001D1702"/>
    <w:rsid w:val="001D1734"/>
    <w:rsid w:val="001D1BAA"/>
    <w:rsid w:val="001D1CEC"/>
    <w:rsid w:val="001D1E87"/>
    <w:rsid w:val="001D2043"/>
    <w:rsid w:val="001D2060"/>
    <w:rsid w:val="001D2158"/>
    <w:rsid w:val="001D22FA"/>
    <w:rsid w:val="001D23F6"/>
    <w:rsid w:val="001D2477"/>
    <w:rsid w:val="001D2643"/>
    <w:rsid w:val="001D266F"/>
    <w:rsid w:val="001D2693"/>
    <w:rsid w:val="001D26E3"/>
    <w:rsid w:val="001D2710"/>
    <w:rsid w:val="001D28FC"/>
    <w:rsid w:val="001D291B"/>
    <w:rsid w:val="001D2A32"/>
    <w:rsid w:val="001D2AEB"/>
    <w:rsid w:val="001D2AFC"/>
    <w:rsid w:val="001D2CC5"/>
    <w:rsid w:val="001D3054"/>
    <w:rsid w:val="001D30C8"/>
    <w:rsid w:val="001D3155"/>
    <w:rsid w:val="001D31C7"/>
    <w:rsid w:val="001D3342"/>
    <w:rsid w:val="001D33CA"/>
    <w:rsid w:val="001D3545"/>
    <w:rsid w:val="001D3625"/>
    <w:rsid w:val="001D3687"/>
    <w:rsid w:val="001D386F"/>
    <w:rsid w:val="001D38C5"/>
    <w:rsid w:val="001D3933"/>
    <w:rsid w:val="001D3A2F"/>
    <w:rsid w:val="001D3B92"/>
    <w:rsid w:val="001D3C6D"/>
    <w:rsid w:val="001D3C6F"/>
    <w:rsid w:val="001D3CE9"/>
    <w:rsid w:val="001D3EFF"/>
    <w:rsid w:val="001D3FD8"/>
    <w:rsid w:val="001D4103"/>
    <w:rsid w:val="001D4216"/>
    <w:rsid w:val="001D42E5"/>
    <w:rsid w:val="001D42E8"/>
    <w:rsid w:val="001D43E7"/>
    <w:rsid w:val="001D4460"/>
    <w:rsid w:val="001D46A2"/>
    <w:rsid w:val="001D46A5"/>
    <w:rsid w:val="001D4781"/>
    <w:rsid w:val="001D47AD"/>
    <w:rsid w:val="001D4833"/>
    <w:rsid w:val="001D48B0"/>
    <w:rsid w:val="001D48DA"/>
    <w:rsid w:val="001D4AC7"/>
    <w:rsid w:val="001D4B34"/>
    <w:rsid w:val="001D4C00"/>
    <w:rsid w:val="001D4D12"/>
    <w:rsid w:val="001D4DB5"/>
    <w:rsid w:val="001D5078"/>
    <w:rsid w:val="001D50CB"/>
    <w:rsid w:val="001D512A"/>
    <w:rsid w:val="001D5162"/>
    <w:rsid w:val="001D5256"/>
    <w:rsid w:val="001D5483"/>
    <w:rsid w:val="001D5527"/>
    <w:rsid w:val="001D554A"/>
    <w:rsid w:val="001D55AF"/>
    <w:rsid w:val="001D55BB"/>
    <w:rsid w:val="001D55D5"/>
    <w:rsid w:val="001D5684"/>
    <w:rsid w:val="001D5754"/>
    <w:rsid w:val="001D576D"/>
    <w:rsid w:val="001D57B8"/>
    <w:rsid w:val="001D5853"/>
    <w:rsid w:val="001D589F"/>
    <w:rsid w:val="001D5A71"/>
    <w:rsid w:val="001D5AF2"/>
    <w:rsid w:val="001D5B09"/>
    <w:rsid w:val="001D5BBA"/>
    <w:rsid w:val="001D5C56"/>
    <w:rsid w:val="001D5C6A"/>
    <w:rsid w:val="001D5F53"/>
    <w:rsid w:val="001D5F92"/>
    <w:rsid w:val="001D600D"/>
    <w:rsid w:val="001D60A3"/>
    <w:rsid w:val="001D61AF"/>
    <w:rsid w:val="001D634C"/>
    <w:rsid w:val="001D63B8"/>
    <w:rsid w:val="001D67AF"/>
    <w:rsid w:val="001D693D"/>
    <w:rsid w:val="001D6962"/>
    <w:rsid w:val="001D6ACD"/>
    <w:rsid w:val="001D6BC2"/>
    <w:rsid w:val="001D6BEC"/>
    <w:rsid w:val="001D6DE3"/>
    <w:rsid w:val="001D6DE7"/>
    <w:rsid w:val="001D6E4C"/>
    <w:rsid w:val="001D6E6A"/>
    <w:rsid w:val="001D705A"/>
    <w:rsid w:val="001D715C"/>
    <w:rsid w:val="001D71A4"/>
    <w:rsid w:val="001D74CA"/>
    <w:rsid w:val="001D769C"/>
    <w:rsid w:val="001D76E4"/>
    <w:rsid w:val="001D77FB"/>
    <w:rsid w:val="001D7829"/>
    <w:rsid w:val="001D78F6"/>
    <w:rsid w:val="001D7A25"/>
    <w:rsid w:val="001D7BE6"/>
    <w:rsid w:val="001D7C0B"/>
    <w:rsid w:val="001D7D0E"/>
    <w:rsid w:val="001D7F0F"/>
    <w:rsid w:val="001D7FFE"/>
    <w:rsid w:val="001E0086"/>
    <w:rsid w:val="001E00EC"/>
    <w:rsid w:val="001E0314"/>
    <w:rsid w:val="001E031B"/>
    <w:rsid w:val="001E043E"/>
    <w:rsid w:val="001E04FE"/>
    <w:rsid w:val="001E063B"/>
    <w:rsid w:val="001E0662"/>
    <w:rsid w:val="001E0772"/>
    <w:rsid w:val="001E07DC"/>
    <w:rsid w:val="001E07FA"/>
    <w:rsid w:val="001E0810"/>
    <w:rsid w:val="001E08BF"/>
    <w:rsid w:val="001E0CF6"/>
    <w:rsid w:val="001E0EEA"/>
    <w:rsid w:val="001E0F4A"/>
    <w:rsid w:val="001E10D7"/>
    <w:rsid w:val="001E118C"/>
    <w:rsid w:val="001E11AE"/>
    <w:rsid w:val="001E1295"/>
    <w:rsid w:val="001E131D"/>
    <w:rsid w:val="001E16BE"/>
    <w:rsid w:val="001E1846"/>
    <w:rsid w:val="001E1910"/>
    <w:rsid w:val="001E19BD"/>
    <w:rsid w:val="001E1A05"/>
    <w:rsid w:val="001E1BBD"/>
    <w:rsid w:val="001E1D56"/>
    <w:rsid w:val="001E1E43"/>
    <w:rsid w:val="001E1EA8"/>
    <w:rsid w:val="001E1EC2"/>
    <w:rsid w:val="001E1F98"/>
    <w:rsid w:val="001E20E0"/>
    <w:rsid w:val="001E225B"/>
    <w:rsid w:val="001E257E"/>
    <w:rsid w:val="001E26AA"/>
    <w:rsid w:val="001E2878"/>
    <w:rsid w:val="001E2969"/>
    <w:rsid w:val="001E2990"/>
    <w:rsid w:val="001E2A3E"/>
    <w:rsid w:val="001E2AF6"/>
    <w:rsid w:val="001E2D14"/>
    <w:rsid w:val="001E2E02"/>
    <w:rsid w:val="001E2E5E"/>
    <w:rsid w:val="001E305C"/>
    <w:rsid w:val="001E30AE"/>
    <w:rsid w:val="001E3142"/>
    <w:rsid w:val="001E316E"/>
    <w:rsid w:val="001E32EF"/>
    <w:rsid w:val="001E3752"/>
    <w:rsid w:val="001E3810"/>
    <w:rsid w:val="001E3822"/>
    <w:rsid w:val="001E383C"/>
    <w:rsid w:val="001E39B3"/>
    <w:rsid w:val="001E3B76"/>
    <w:rsid w:val="001E3C0D"/>
    <w:rsid w:val="001E3C61"/>
    <w:rsid w:val="001E3CC2"/>
    <w:rsid w:val="001E3D39"/>
    <w:rsid w:val="001E3D53"/>
    <w:rsid w:val="001E3F4D"/>
    <w:rsid w:val="001E405A"/>
    <w:rsid w:val="001E41AF"/>
    <w:rsid w:val="001E4347"/>
    <w:rsid w:val="001E4376"/>
    <w:rsid w:val="001E43AB"/>
    <w:rsid w:val="001E44C2"/>
    <w:rsid w:val="001E4549"/>
    <w:rsid w:val="001E494D"/>
    <w:rsid w:val="001E49F0"/>
    <w:rsid w:val="001E4A3F"/>
    <w:rsid w:val="001E4A71"/>
    <w:rsid w:val="001E4A76"/>
    <w:rsid w:val="001E4AFD"/>
    <w:rsid w:val="001E4B13"/>
    <w:rsid w:val="001E4C87"/>
    <w:rsid w:val="001E4CD5"/>
    <w:rsid w:val="001E4F02"/>
    <w:rsid w:val="001E50C1"/>
    <w:rsid w:val="001E512B"/>
    <w:rsid w:val="001E5149"/>
    <w:rsid w:val="001E517D"/>
    <w:rsid w:val="001E53D2"/>
    <w:rsid w:val="001E54DD"/>
    <w:rsid w:val="001E54F6"/>
    <w:rsid w:val="001E570D"/>
    <w:rsid w:val="001E571E"/>
    <w:rsid w:val="001E5838"/>
    <w:rsid w:val="001E5BB9"/>
    <w:rsid w:val="001E5C56"/>
    <w:rsid w:val="001E5C5B"/>
    <w:rsid w:val="001E5C91"/>
    <w:rsid w:val="001E5CC4"/>
    <w:rsid w:val="001E5D15"/>
    <w:rsid w:val="001E5DF5"/>
    <w:rsid w:val="001E5E9A"/>
    <w:rsid w:val="001E5F37"/>
    <w:rsid w:val="001E5FD3"/>
    <w:rsid w:val="001E60BA"/>
    <w:rsid w:val="001E61AC"/>
    <w:rsid w:val="001E6238"/>
    <w:rsid w:val="001E626B"/>
    <w:rsid w:val="001E63E1"/>
    <w:rsid w:val="001E65B2"/>
    <w:rsid w:val="001E66D1"/>
    <w:rsid w:val="001E6727"/>
    <w:rsid w:val="001E6A83"/>
    <w:rsid w:val="001E6B22"/>
    <w:rsid w:val="001E6B4C"/>
    <w:rsid w:val="001E6B64"/>
    <w:rsid w:val="001E6B8C"/>
    <w:rsid w:val="001E6C13"/>
    <w:rsid w:val="001E6C54"/>
    <w:rsid w:val="001E6DA8"/>
    <w:rsid w:val="001E6E65"/>
    <w:rsid w:val="001E6EDC"/>
    <w:rsid w:val="001E6EF6"/>
    <w:rsid w:val="001E7142"/>
    <w:rsid w:val="001E71B7"/>
    <w:rsid w:val="001E71DD"/>
    <w:rsid w:val="001E722F"/>
    <w:rsid w:val="001E7391"/>
    <w:rsid w:val="001E7419"/>
    <w:rsid w:val="001E7461"/>
    <w:rsid w:val="001E7466"/>
    <w:rsid w:val="001E75DC"/>
    <w:rsid w:val="001E76C3"/>
    <w:rsid w:val="001E76FA"/>
    <w:rsid w:val="001E778C"/>
    <w:rsid w:val="001E787A"/>
    <w:rsid w:val="001E78A6"/>
    <w:rsid w:val="001E78DE"/>
    <w:rsid w:val="001E79BA"/>
    <w:rsid w:val="001E7A87"/>
    <w:rsid w:val="001E7AC0"/>
    <w:rsid w:val="001E7C1F"/>
    <w:rsid w:val="001E7CA4"/>
    <w:rsid w:val="001E7CF9"/>
    <w:rsid w:val="001E7E21"/>
    <w:rsid w:val="001E7E70"/>
    <w:rsid w:val="001F0172"/>
    <w:rsid w:val="001F0489"/>
    <w:rsid w:val="001F05E2"/>
    <w:rsid w:val="001F069D"/>
    <w:rsid w:val="001F085F"/>
    <w:rsid w:val="001F091B"/>
    <w:rsid w:val="001F0962"/>
    <w:rsid w:val="001F0982"/>
    <w:rsid w:val="001F0B02"/>
    <w:rsid w:val="001F0BD7"/>
    <w:rsid w:val="001F0C1E"/>
    <w:rsid w:val="001F0C5B"/>
    <w:rsid w:val="001F0CA6"/>
    <w:rsid w:val="001F0D06"/>
    <w:rsid w:val="001F0E36"/>
    <w:rsid w:val="001F0FF2"/>
    <w:rsid w:val="001F0FF4"/>
    <w:rsid w:val="001F1023"/>
    <w:rsid w:val="001F11A7"/>
    <w:rsid w:val="001F11FE"/>
    <w:rsid w:val="001F134C"/>
    <w:rsid w:val="001F135C"/>
    <w:rsid w:val="001F1737"/>
    <w:rsid w:val="001F17B0"/>
    <w:rsid w:val="001F18EB"/>
    <w:rsid w:val="001F19DA"/>
    <w:rsid w:val="001F1BCA"/>
    <w:rsid w:val="001F1DF3"/>
    <w:rsid w:val="001F1E90"/>
    <w:rsid w:val="001F1EA9"/>
    <w:rsid w:val="001F1EBA"/>
    <w:rsid w:val="001F1ECE"/>
    <w:rsid w:val="001F200C"/>
    <w:rsid w:val="001F21A2"/>
    <w:rsid w:val="001F21E1"/>
    <w:rsid w:val="001F2253"/>
    <w:rsid w:val="001F2297"/>
    <w:rsid w:val="001F2298"/>
    <w:rsid w:val="001F2552"/>
    <w:rsid w:val="001F25AE"/>
    <w:rsid w:val="001F267E"/>
    <w:rsid w:val="001F27EC"/>
    <w:rsid w:val="001F27F5"/>
    <w:rsid w:val="001F286E"/>
    <w:rsid w:val="001F2955"/>
    <w:rsid w:val="001F2B60"/>
    <w:rsid w:val="001F2C02"/>
    <w:rsid w:val="001F2C68"/>
    <w:rsid w:val="001F2CDA"/>
    <w:rsid w:val="001F2DFB"/>
    <w:rsid w:val="001F2E67"/>
    <w:rsid w:val="001F2F9E"/>
    <w:rsid w:val="001F3369"/>
    <w:rsid w:val="001F3572"/>
    <w:rsid w:val="001F35CE"/>
    <w:rsid w:val="001F3709"/>
    <w:rsid w:val="001F374D"/>
    <w:rsid w:val="001F37CB"/>
    <w:rsid w:val="001F37ED"/>
    <w:rsid w:val="001F3801"/>
    <w:rsid w:val="001F3B4B"/>
    <w:rsid w:val="001F3BA3"/>
    <w:rsid w:val="001F3D22"/>
    <w:rsid w:val="001F3D65"/>
    <w:rsid w:val="001F3DEB"/>
    <w:rsid w:val="001F3ED6"/>
    <w:rsid w:val="001F4280"/>
    <w:rsid w:val="001F43D1"/>
    <w:rsid w:val="001F4541"/>
    <w:rsid w:val="001F46B5"/>
    <w:rsid w:val="001F4764"/>
    <w:rsid w:val="001F4831"/>
    <w:rsid w:val="001F49F6"/>
    <w:rsid w:val="001F4A9C"/>
    <w:rsid w:val="001F4BD5"/>
    <w:rsid w:val="001F4BE7"/>
    <w:rsid w:val="001F4C72"/>
    <w:rsid w:val="001F4E0B"/>
    <w:rsid w:val="001F4E12"/>
    <w:rsid w:val="001F4F28"/>
    <w:rsid w:val="001F4F73"/>
    <w:rsid w:val="001F4FB4"/>
    <w:rsid w:val="001F52F2"/>
    <w:rsid w:val="001F539F"/>
    <w:rsid w:val="001F5475"/>
    <w:rsid w:val="001F54C3"/>
    <w:rsid w:val="001F5507"/>
    <w:rsid w:val="001F5547"/>
    <w:rsid w:val="001F584B"/>
    <w:rsid w:val="001F5A7F"/>
    <w:rsid w:val="001F5B0E"/>
    <w:rsid w:val="001F5B1D"/>
    <w:rsid w:val="001F5BA3"/>
    <w:rsid w:val="001F5C64"/>
    <w:rsid w:val="001F5E20"/>
    <w:rsid w:val="001F5E41"/>
    <w:rsid w:val="001F5E91"/>
    <w:rsid w:val="001F5FA7"/>
    <w:rsid w:val="001F61CC"/>
    <w:rsid w:val="001F63DE"/>
    <w:rsid w:val="001F64DB"/>
    <w:rsid w:val="001F65CE"/>
    <w:rsid w:val="001F660A"/>
    <w:rsid w:val="001F662A"/>
    <w:rsid w:val="001F667A"/>
    <w:rsid w:val="001F6728"/>
    <w:rsid w:val="001F685F"/>
    <w:rsid w:val="001F695E"/>
    <w:rsid w:val="001F6AEB"/>
    <w:rsid w:val="001F6BB4"/>
    <w:rsid w:val="001F6BD7"/>
    <w:rsid w:val="001F6BE5"/>
    <w:rsid w:val="001F6D09"/>
    <w:rsid w:val="001F6D56"/>
    <w:rsid w:val="001F6FAB"/>
    <w:rsid w:val="001F7151"/>
    <w:rsid w:val="001F715D"/>
    <w:rsid w:val="001F7257"/>
    <w:rsid w:val="001F748F"/>
    <w:rsid w:val="001F76AF"/>
    <w:rsid w:val="001F77D6"/>
    <w:rsid w:val="001F78BE"/>
    <w:rsid w:val="001F79E0"/>
    <w:rsid w:val="001F7A5E"/>
    <w:rsid w:val="001F7C2B"/>
    <w:rsid w:val="001F7C50"/>
    <w:rsid w:val="001F7CC9"/>
    <w:rsid w:val="001F7D9F"/>
    <w:rsid w:val="002000CD"/>
    <w:rsid w:val="002000D5"/>
    <w:rsid w:val="00200285"/>
    <w:rsid w:val="002005EE"/>
    <w:rsid w:val="00200681"/>
    <w:rsid w:val="002006DE"/>
    <w:rsid w:val="002008E4"/>
    <w:rsid w:val="00200906"/>
    <w:rsid w:val="00200B09"/>
    <w:rsid w:val="00200B1E"/>
    <w:rsid w:val="00200B5E"/>
    <w:rsid w:val="00200D30"/>
    <w:rsid w:val="00200D98"/>
    <w:rsid w:val="00200DCF"/>
    <w:rsid w:val="00200FE4"/>
    <w:rsid w:val="002010B1"/>
    <w:rsid w:val="002013B1"/>
    <w:rsid w:val="0020145B"/>
    <w:rsid w:val="00201798"/>
    <w:rsid w:val="002019E9"/>
    <w:rsid w:val="00201A1B"/>
    <w:rsid w:val="00201A5B"/>
    <w:rsid w:val="00201AFE"/>
    <w:rsid w:val="00201B21"/>
    <w:rsid w:val="00201B62"/>
    <w:rsid w:val="00201CB4"/>
    <w:rsid w:val="002020C3"/>
    <w:rsid w:val="00202116"/>
    <w:rsid w:val="002021C6"/>
    <w:rsid w:val="002021F1"/>
    <w:rsid w:val="002025F7"/>
    <w:rsid w:val="00202612"/>
    <w:rsid w:val="00202681"/>
    <w:rsid w:val="002027A3"/>
    <w:rsid w:val="00202812"/>
    <w:rsid w:val="002028EC"/>
    <w:rsid w:val="002028F6"/>
    <w:rsid w:val="00202AF1"/>
    <w:rsid w:val="00202BA3"/>
    <w:rsid w:val="00202C27"/>
    <w:rsid w:val="00202C43"/>
    <w:rsid w:val="00202CD4"/>
    <w:rsid w:val="00202D3A"/>
    <w:rsid w:val="00202DC7"/>
    <w:rsid w:val="00202DFD"/>
    <w:rsid w:val="00203087"/>
    <w:rsid w:val="00203182"/>
    <w:rsid w:val="002032CB"/>
    <w:rsid w:val="00203347"/>
    <w:rsid w:val="0020348F"/>
    <w:rsid w:val="002034DE"/>
    <w:rsid w:val="00203552"/>
    <w:rsid w:val="00203626"/>
    <w:rsid w:val="00203634"/>
    <w:rsid w:val="00203746"/>
    <w:rsid w:val="00203774"/>
    <w:rsid w:val="00203788"/>
    <w:rsid w:val="002039FD"/>
    <w:rsid w:val="00203B40"/>
    <w:rsid w:val="00203D46"/>
    <w:rsid w:val="00203D4A"/>
    <w:rsid w:val="00203DED"/>
    <w:rsid w:val="00203E3D"/>
    <w:rsid w:val="00203F1E"/>
    <w:rsid w:val="00203F58"/>
    <w:rsid w:val="0020407F"/>
    <w:rsid w:val="002040BF"/>
    <w:rsid w:val="002040D3"/>
    <w:rsid w:val="0020416E"/>
    <w:rsid w:val="00204263"/>
    <w:rsid w:val="00204305"/>
    <w:rsid w:val="0020456B"/>
    <w:rsid w:val="002046F7"/>
    <w:rsid w:val="0020471F"/>
    <w:rsid w:val="00204810"/>
    <w:rsid w:val="002048CA"/>
    <w:rsid w:val="00204925"/>
    <w:rsid w:val="00204993"/>
    <w:rsid w:val="00204A8E"/>
    <w:rsid w:val="00204AC0"/>
    <w:rsid w:val="00204BF1"/>
    <w:rsid w:val="00204D0D"/>
    <w:rsid w:val="00204D1E"/>
    <w:rsid w:val="00204D94"/>
    <w:rsid w:val="00204DEC"/>
    <w:rsid w:val="00204EE5"/>
    <w:rsid w:val="00204FD6"/>
    <w:rsid w:val="0020512A"/>
    <w:rsid w:val="0020524B"/>
    <w:rsid w:val="0020528F"/>
    <w:rsid w:val="00205344"/>
    <w:rsid w:val="00205396"/>
    <w:rsid w:val="002053D2"/>
    <w:rsid w:val="002054E5"/>
    <w:rsid w:val="002054F6"/>
    <w:rsid w:val="002055BE"/>
    <w:rsid w:val="002055E8"/>
    <w:rsid w:val="00205731"/>
    <w:rsid w:val="0020588C"/>
    <w:rsid w:val="00205975"/>
    <w:rsid w:val="002059FF"/>
    <w:rsid w:val="00205A94"/>
    <w:rsid w:val="00205C7C"/>
    <w:rsid w:val="00205D1E"/>
    <w:rsid w:val="00205D23"/>
    <w:rsid w:val="00205E4D"/>
    <w:rsid w:val="00205E8D"/>
    <w:rsid w:val="00205EB1"/>
    <w:rsid w:val="00205F94"/>
    <w:rsid w:val="0020605A"/>
    <w:rsid w:val="0020607B"/>
    <w:rsid w:val="002061B5"/>
    <w:rsid w:val="00206217"/>
    <w:rsid w:val="002062AD"/>
    <w:rsid w:val="00206389"/>
    <w:rsid w:val="002066FE"/>
    <w:rsid w:val="00206756"/>
    <w:rsid w:val="002067E4"/>
    <w:rsid w:val="00206899"/>
    <w:rsid w:val="002069AC"/>
    <w:rsid w:val="002069BA"/>
    <w:rsid w:val="00206B95"/>
    <w:rsid w:val="00206C2B"/>
    <w:rsid w:val="00206D5B"/>
    <w:rsid w:val="00206DCA"/>
    <w:rsid w:val="00206F0D"/>
    <w:rsid w:val="00206F70"/>
    <w:rsid w:val="00206F7A"/>
    <w:rsid w:val="00207048"/>
    <w:rsid w:val="00207073"/>
    <w:rsid w:val="0020708B"/>
    <w:rsid w:val="002070EA"/>
    <w:rsid w:val="0020735E"/>
    <w:rsid w:val="0020777C"/>
    <w:rsid w:val="002079FA"/>
    <w:rsid w:val="00207AE0"/>
    <w:rsid w:val="00207DD8"/>
    <w:rsid w:val="00207DDB"/>
    <w:rsid w:val="00207E7F"/>
    <w:rsid w:val="00207EC3"/>
    <w:rsid w:val="00207FFD"/>
    <w:rsid w:val="0021010D"/>
    <w:rsid w:val="0021026F"/>
    <w:rsid w:val="00210392"/>
    <w:rsid w:val="00210410"/>
    <w:rsid w:val="002106FB"/>
    <w:rsid w:val="00210716"/>
    <w:rsid w:val="0021072F"/>
    <w:rsid w:val="0021078A"/>
    <w:rsid w:val="002107E5"/>
    <w:rsid w:val="00210854"/>
    <w:rsid w:val="00210949"/>
    <w:rsid w:val="002109DB"/>
    <w:rsid w:val="002109F5"/>
    <w:rsid w:val="00210B31"/>
    <w:rsid w:val="00210C07"/>
    <w:rsid w:val="00210D54"/>
    <w:rsid w:val="00210EBA"/>
    <w:rsid w:val="00210F22"/>
    <w:rsid w:val="00210F5B"/>
    <w:rsid w:val="00210F7F"/>
    <w:rsid w:val="002111F2"/>
    <w:rsid w:val="0021126F"/>
    <w:rsid w:val="002112FE"/>
    <w:rsid w:val="00211354"/>
    <w:rsid w:val="002114A6"/>
    <w:rsid w:val="00211547"/>
    <w:rsid w:val="00211668"/>
    <w:rsid w:val="0021169B"/>
    <w:rsid w:val="002116C1"/>
    <w:rsid w:val="0021181D"/>
    <w:rsid w:val="00211842"/>
    <w:rsid w:val="00211844"/>
    <w:rsid w:val="0021189E"/>
    <w:rsid w:val="00211922"/>
    <w:rsid w:val="00211AB6"/>
    <w:rsid w:val="00211AFE"/>
    <w:rsid w:val="00211BDE"/>
    <w:rsid w:val="00211C8D"/>
    <w:rsid w:val="00211E61"/>
    <w:rsid w:val="00211FB9"/>
    <w:rsid w:val="00212074"/>
    <w:rsid w:val="002121EA"/>
    <w:rsid w:val="002122B2"/>
    <w:rsid w:val="00212344"/>
    <w:rsid w:val="002125F0"/>
    <w:rsid w:val="00212616"/>
    <w:rsid w:val="00212625"/>
    <w:rsid w:val="0021277B"/>
    <w:rsid w:val="0021294C"/>
    <w:rsid w:val="00212AF3"/>
    <w:rsid w:val="00212B71"/>
    <w:rsid w:val="00212CA6"/>
    <w:rsid w:val="00212E2C"/>
    <w:rsid w:val="00212EC8"/>
    <w:rsid w:val="00212FDB"/>
    <w:rsid w:val="00213051"/>
    <w:rsid w:val="002130A3"/>
    <w:rsid w:val="00213271"/>
    <w:rsid w:val="002132F6"/>
    <w:rsid w:val="00213413"/>
    <w:rsid w:val="002134A4"/>
    <w:rsid w:val="0021353E"/>
    <w:rsid w:val="0021379C"/>
    <w:rsid w:val="002137F6"/>
    <w:rsid w:val="002138DC"/>
    <w:rsid w:val="00213918"/>
    <w:rsid w:val="00213A78"/>
    <w:rsid w:val="00213B9E"/>
    <w:rsid w:val="00213CBD"/>
    <w:rsid w:val="00213DBA"/>
    <w:rsid w:val="002140D8"/>
    <w:rsid w:val="0021410A"/>
    <w:rsid w:val="00214155"/>
    <w:rsid w:val="002141E7"/>
    <w:rsid w:val="002142CA"/>
    <w:rsid w:val="00214361"/>
    <w:rsid w:val="002143F7"/>
    <w:rsid w:val="002144E3"/>
    <w:rsid w:val="002146AE"/>
    <w:rsid w:val="0021470D"/>
    <w:rsid w:val="0021478E"/>
    <w:rsid w:val="002147DA"/>
    <w:rsid w:val="00214927"/>
    <w:rsid w:val="00214B0D"/>
    <w:rsid w:val="00214B1C"/>
    <w:rsid w:val="00214E6D"/>
    <w:rsid w:val="00214EEE"/>
    <w:rsid w:val="00214F79"/>
    <w:rsid w:val="0021512C"/>
    <w:rsid w:val="0021529C"/>
    <w:rsid w:val="002152A4"/>
    <w:rsid w:val="002152E9"/>
    <w:rsid w:val="0021539B"/>
    <w:rsid w:val="002153B4"/>
    <w:rsid w:val="00215565"/>
    <w:rsid w:val="00215744"/>
    <w:rsid w:val="002157CA"/>
    <w:rsid w:val="0021586D"/>
    <w:rsid w:val="002158FB"/>
    <w:rsid w:val="00215A2F"/>
    <w:rsid w:val="00215DCC"/>
    <w:rsid w:val="00216170"/>
    <w:rsid w:val="002161A1"/>
    <w:rsid w:val="002161AA"/>
    <w:rsid w:val="002161C2"/>
    <w:rsid w:val="002161F6"/>
    <w:rsid w:val="0021624E"/>
    <w:rsid w:val="0021640E"/>
    <w:rsid w:val="0021641B"/>
    <w:rsid w:val="00216597"/>
    <w:rsid w:val="00216717"/>
    <w:rsid w:val="00216875"/>
    <w:rsid w:val="00216938"/>
    <w:rsid w:val="002169B8"/>
    <w:rsid w:val="00216A4D"/>
    <w:rsid w:val="00216A58"/>
    <w:rsid w:val="00216B79"/>
    <w:rsid w:val="00216B97"/>
    <w:rsid w:val="00216D85"/>
    <w:rsid w:val="00216E3C"/>
    <w:rsid w:val="002170BB"/>
    <w:rsid w:val="00217125"/>
    <w:rsid w:val="0021714F"/>
    <w:rsid w:val="0021741C"/>
    <w:rsid w:val="002178F2"/>
    <w:rsid w:val="0021791F"/>
    <w:rsid w:val="00217938"/>
    <w:rsid w:val="0021798A"/>
    <w:rsid w:val="00217ABD"/>
    <w:rsid w:val="00217B52"/>
    <w:rsid w:val="00217C6D"/>
    <w:rsid w:val="00217EAC"/>
    <w:rsid w:val="00220133"/>
    <w:rsid w:val="00220202"/>
    <w:rsid w:val="00220268"/>
    <w:rsid w:val="00220326"/>
    <w:rsid w:val="00220388"/>
    <w:rsid w:val="0022045F"/>
    <w:rsid w:val="0022051C"/>
    <w:rsid w:val="00220744"/>
    <w:rsid w:val="00220783"/>
    <w:rsid w:val="0022083A"/>
    <w:rsid w:val="002208C1"/>
    <w:rsid w:val="002208C6"/>
    <w:rsid w:val="002208CE"/>
    <w:rsid w:val="00220A82"/>
    <w:rsid w:val="00220C2A"/>
    <w:rsid w:val="00220D2A"/>
    <w:rsid w:val="00220D64"/>
    <w:rsid w:val="00220D68"/>
    <w:rsid w:val="00220D6D"/>
    <w:rsid w:val="002210A8"/>
    <w:rsid w:val="0022131C"/>
    <w:rsid w:val="0022135C"/>
    <w:rsid w:val="0022136B"/>
    <w:rsid w:val="00221873"/>
    <w:rsid w:val="002219E6"/>
    <w:rsid w:val="00221A94"/>
    <w:rsid w:val="00221AAE"/>
    <w:rsid w:val="00221BEE"/>
    <w:rsid w:val="00221C01"/>
    <w:rsid w:val="00221FB4"/>
    <w:rsid w:val="00222089"/>
    <w:rsid w:val="002222EC"/>
    <w:rsid w:val="002222F7"/>
    <w:rsid w:val="00222336"/>
    <w:rsid w:val="00222548"/>
    <w:rsid w:val="002225C3"/>
    <w:rsid w:val="00222708"/>
    <w:rsid w:val="0022279D"/>
    <w:rsid w:val="00222870"/>
    <w:rsid w:val="00222C03"/>
    <w:rsid w:val="00222E21"/>
    <w:rsid w:val="00222F42"/>
    <w:rsid w:val="00222FB8"/>
    <w:rsid w:val="002230A6"/>
    <w:rsid w:val="00223109"/>
    <w:rsid w:val="00223304"/>
    <w:rsid w:val="00223311"/>
    <w:rsid w:val="00223372"/>
    <w:rsid w:val="00223445"/>
    <w:rsid w:val="002234AA"/>
    <w:rsid w:val="002236D8"/>
    <w:rsid w:val="00223710"/>
    <w:rsid w:val="00223784"/>
    <w:rsid w:val="00223B2F"/>
    <w:rsid w:val="00223BC5"/>
    <w:rsid w:val="00223CF5"/>
    <w:rsid w:val="00223EA9"/>
    <w:rsid w:val="00223F39"/>
    <w:rsid w:val="0022412C"/>
    <w:rsid w:val="0022416C"/>
    <w:rsid w:val="00224196"/>
    <w:rsid w:val="00224353"/>
    <w:rsid w:val="002244B4"/>
    <w:rsid w:val="0022464B"/>
    <w:rsid w:val="0022467A"/>
    <w:rsid w:val="0022470E"/>
    <w:rsid w:val="0022476C"/>
    <w:rsid w:val="002248E4"/>
    <w:rsid w:val="00224940"/>
    <w:rsid w:val="00224971"/>
    <w:rsid w:val="00224C40"/>
    <w:rsid w:val="00224C48"/>
    <w:rsid w:val="00224CFA"/>
    <w:rsid w:val="00224DBB"/>
    <w:rsid w:val="00224DE3"/>
    <w:rsid w:val="00225049"/>
    <w:rsid w:val="002250BC"/>
    <w:rsid w:val="002250CE"/>
    <w:rsid w:val="00225108"/>
    <w:rsid w:val="002251A2"/>
    <w:rsid w:val="0022525F"/>
    <w:rsid w:val="002252A1"/>
    <w:rsid w:val="002252AC"/>
    <w:rsid w:val="00225320"/>
    <w:rsid w:val="002256D1"/>
    <w:rsid w:val="002256FB"/>
    <w:rsid w:val="0022579E"/>
    <w:rsid w:val="002257F0"/>
    <w:rsid w:val="00225869"/>
    <w:rsid w:val="002258EF"/>
    <w:rsid w:val="0022591E"/>
    <w:rsid w:val="00225A3E"/>
    <w:rsid w:val="00225A44"/>
    <w:rsid w:val="00225A56"/>
    <w:rsid w:val="00225B89"/>
    <w:rsid w:val="00225BD0"/>
    <w:rsid w:val="00225D74"/>
    <w:rsid w:val="00225D8A"/>
    <w:rsid w:val="00225E9C"/>
    <w:rsid w:val="002260AF"/>
    <w:rsid w:val="00226421"/>
    <w:rsid w:val="002266B2"/>
    <w:rsid w:val="002266B4"/>
    <w:rsid w:val="0022681D"/>
    <w:rsid w:val="002268D8"/>
    <w:rsid w:val="0022697C"/>
    <w:rsid w:val="002269AE"/>
    <w:rsid w:val="002269E0"/>
    <w:rsid w:val="00226AB7"/>
    <w:rsid w:val="00226B08"/>
    <w:rsid w:val="00226B24"/>
    <w:rsid w:val="00226BD7"/>
    <w:rsid w:val="00226CC9"/>
    <w:rsid w:val="00226E88"/>
    <w:rsid w:val="00226F44"/>
    <w:rsid w:val="0022700C"/>
    <w:rsid w:val="00227192"/>
    <w:rsid w:val="002271E5"/>
    <w:rsid w:val="0022726D"/>
    <w:rsid w:val="00227315"/>
    <w:rsid w:val="00227545"/>
    <w:rsid w:val="002275B0"/>
    <w:rsid w:val="002275CD"/>
    <w:rsid w:val="002275F9"/>
    <w:rsid w:val="00227609"/>
    <w:rsid w:val="00227936"/>
    <w:rsid w:val="002279B8"/>
    <w:rsid w:val="00227A06"/>
    <w:rsid w:val="00227CD5"/>
    <w:rsid w:val="00227D0F"/>
    <w:rsid w:val="00227EFC"/>
    <w:rsid w:val="00227F1B"/>
    <w:rsid w:val="0023012C"/>
    <w:rsid w:val="00230205"/>
    <w:rsid w:val="00230243"/>
    <w:rsid w:val="00230288"/>
    <w:rsid w:val="00230424"/>
    <w:rsid w:val="00230752"/>
    <w:rsid w:val="00230D08"/>
    <w:rsid w:val="00230D9C"/>
    <w:rsid w:val="00230F4F"/>
    <w:rsid w:val="00230FA6"/>
    <w:rsid w:val="0023107A"/>
    <w:rsid w:val="00231191"/>
    <w:rsid w:val="0023122A"/>
    <w:rsid w:val="002314D3"/>
    <w:rsid w:val="0023158C"/>
    <w:rsid w:val="002315A9"/>
    <w:rsid w:val="00231620"/>
    <w:rsid w:val="002316B9"/>
    <w:rsid w:val="002316F7"/>
    <w:rsid w:val="00231820"/>
    <w:rsid w:val="00231956"/>
    <w:rsid w:val="00231A80"/>
    <w:rsid w:val="00231B11"/>
    <w:rsid w:val="00231B1A"/>
    <w:rsid w:val="00231BB2"/>
    <w:rsid w:val="00231CA9"/>
    <w:rsid w:val="00231CE1"/>
    <w:rsid w:val="00231D3E"/>
    <w:rsid w:val="00231EE3"/>
    <w:rsid w:val="002320BB"/>
    <w:rsid w:val="002321C8"/>
    <w:rsid w:val="002321EA"/>
    <w:rsid w:val="0023223C"/>
    <w:rsid w:val="002322CE"/>
    <w:rsid w:val="00232331"/>
    <w:rsid w:val="0023233C"/>
    <w:rsid w:val="0023236C"/>
    <w:rsid w:val="0023239A"/>
    <w:rsid w:val="002324C0"/>
    <w:rsid w:val="00232606"/>
    <w:rsid w:val="0023264F"/>
    <w:rsid w:val="00232AB1"/>
    <w:rsid w:val="00232C3F"/>
    <w:rsid w:val="00232C5E"/>
    <w:rsid w:val="00232D23"/>
    <w:rsid w:val="00232D84"/>
    <w:rsid w:val="00232E4F"/>
    <w:rsid w:val="00232F17"/>
    <w:rsid w:val="0023322C"/>
    <w:rsid w:val="00233314"/>
    <w:rsid w:val="00233509"/>
    <w:rsid w:val="0023366A"/>
    <w:rsid w:val="002336F5"/>
    <w:rsid w:val="002338B5"/>
    <w:rsid w:val="00233C00"/>
    <w:rsid w:val="00233CAB"/>
    <w:rsid w:val="00233CB3"/>
    <w:rsid w:val="00233D6A"/>
    <w:rsid w:val="00234020"/>
    <w:rsid w:val="00234294"/>
    <w:rsid w:val="00234586"/>
    <w:rsid w:val="00234673"/>
    <w:rsid w:val="00234731"/>
    <w:rsid w:val="00234751"/>
    <w:rsid w:val="00234789"/>
    <w:rsid w:val="002348D7"/>
    <w:rsid w:val="00234954"/>
    <w:rsid w:val="002349BA"/>
    <w:rsid w:val="00234A4F"/>
    <w:rsid w:val="00234A63"/>
    <w:rsid w:val="00234ABC"/>
    <w:rsid w:val="00234B38"/>
    <w:rsid w:val="00234C5D"/>
    <w:rsid w:val="00234D8F"/>
    <w:rsid w:val="00234DA2"/>
    <w:rsid w:val="00234DF8"/>
    <w:rsid w:val="00234F22"/>
    <w:rsid w:val="00234FAC"/>
    <w:rsid w:val="00234FD5"/>
    <w:rsid w:val="00235033"/>
    <w:rsid w:val="00235166"/>
    <w:rsid w:val="00235175"/>
    <w:rsid w:val="002351B2"/>
    <w:rsid w:val="00235203"/>
    <w:rsid w:val="00235255"/>
    <w:rsid w:val="002352AD"/>
    <w:rsid w:val="002353E1"/>
    <w:rsid w:val="00235489"/>
    <w:rsid w:val="002354E0"/>
    <w:rsid w:val="002356EE"/>
    <w:rsid w:val="0023589C"/>
    <w:rsid w:val="00235902"/>
    <w:rsid w:val="00235946"/>
    <w:rsid w:val="0023595B"/>
    <w:rsid w:val="00235B70"/>
    <w:rsid w:val="00235B99"/>
    <w:rsid w:val="00235D82"/>
    <w:rsid w:val="00235D85"/>
    <w:rsid w:val="00235E12"/>
    <w:rsid w:val="00235EC3"/>
    <w:rsid w:val="00235FE6"/>
    <w:rsid w:val="0023610F"/>
    <w:rsid w:val="002362CB"/>
    <w:rsid w:val="00236341"/>
    <w:rsid w:val="00236374"/>
    <w:rsid w:val="002363AD"/>
    <w:rsid w:val="00236457"/>
    <w:rsid w:val="00236763"/>
    <w:rsid w:val="0023678A"/>
    <w:rsid w:val="002367BF"/>
    <w:rsid w:val="00236863"/>
    <w:rsid w:val="00236938"/>
    <w:rsid w:val="002369EA"/>
    <w:rsid w:val="00236A1A"/>
    <w:rsid w:val="00236A7C"/>
    <w:rsid w:val="00236CD9"/>
    <w:rsid w:val="00236D0B"/>
    <w:rsid w:val="00236D64"/>
    <w:rsid w:val="00236DA5"/>
    <w:rsid w:val="002371E7"/>
    <w:rsid w:val="002372CC"/>
    <w:rsid w:val="00237363"/>
    <w:rsid w:val="002373EF"/>
    <w:rsid w:val="00237424"/>
    <w:rsid w:val="0023743E"/>
    <w:rsid w:val="002374EC"/>
    <w:rsid w:val="002375F6"/>
    <w:rsid w:val="00237612"/>
    <w:rsid w:val="0023768E"/>
    <w:rsid w:val="0023779B"/>
    <w:rsid w:val="00237993"/>
    <w:rsid w:val="00237A57"/>
    <w:rsid w:val="00237B79"/>
    <w:rsid w:val="00237B81"/>
    <w:rsid w:val="00237CEC"/>
    <w:rsid w:val="00237D6C"/>
    <w:rsid w:val="00237E2B"/>
    <w:rsid w:val="0024003A"/>
    <w:rsid w:val="00240043"/>
    <w:rsid w:val="00240260"/>
    <w:rsid w:val="002402E0"/>
    <w:rsid w:val="00240322"/>
    <w:rsid w:val="0024039D"/>
    <w:rsid w:val="002404E9"/>
    <w:rsid w:val="00240555"/>
    <w:rsid w:val="00240557"/>
    <w:rsid w:val="00240654"/>
    <w:rsid w:val="002406C0"/>
    <w:rsid w:val="00240B5D"/>
    <w:rsid w:val="00240E4B"/>
    <w:rsid w:val="00240E60"/>
    <w:rsid w:val="00240ED6"/>
    <w:rsid w:val="00240FB8"/>
    <w:rsid w:val="00240FCB"/>
    <w:rsid w:val="00241053"/>
    <w:rsid w:val="0024112E"/>
    <w:rsid w:val="00241158"/>
    <w:rsid w:val="00241268"/>
    <w:rsid w:val="0024130D"/>
    <w:rsid w:val="0024134D"/>
    <w:rsid w:val="002415BF"/>
    <w:rsid w:val="0024176C"/>
    <w:rsid w:val="00241850"/>
    <w:rsid w:val="00241893"/>
    <w:rsid w:val="00241A57"/>
    <w:rsid w:val="00241C2F"/>
    <w:rsid w:val="00241CB6"/>
    <w:rsid w:val="00241DF4"/>
    <w:rsid w:val="00241E12"/>
    <w:rsid w:val="00241E29"/>
    <w:rsid w:val="00241E5C"/>
    <w:rsid w:val="00241EF4"/>
    <w:rsid w:val="00241F4A"/>
    <w:rsid w:val="002420CA"/>
    <w:rsid w:val="002421A6"/>
    <w:rsid w:val="00242278"/>
    <w:rsid w:val="0024242D"/>
    <w:rsid w:val="0024254D"/>
    <w:rsid w:val="0024263C"/>
    <w:rsid w:val="00242AC0"/>
    <w:rsid w:val="00242D43"/>
    <w:rsid w:val="00242DF6"/>
    <w:rsid w:val="00242F55"/>
    <w:rsid w:val="00243124"/>
    <w:rsid w:val="00243191"/>
    <w:rsid w:val="00243194"/>
    <w:rsid w:val="002432A3"/>
    <w:rsid w:val="00243399"/>
    <w:rsid w:val="0024349A"/>
    <w:rsid w:val="002434BE"/>
    <w:rsid w:val="0024364B"/>
    <w:rsid w:val="0024382B"/>
    <w:rsid w:val="002439FC"/>
    <w:rsid w:val="00243BCC"/>
    <w:rsid w:val="00243C03"/>
    <w:rsid w:val="00243D3B"/>
    <w:rsid w:val="00243D42"/>
    <w:rsid w:val="00243E22"/>
    <w:rsid w:val="00243E76"/>
    <w:rsid w:val="00243E85"/>
    <w:rsid w:val="00243EF8"/>
    <w:rsid w:val="00244141"/>
    <w:rsid w:val="00244183"/>
    <w:rsid w:val="00244340"/>
    <w:rsid w:val="00244465"/>
    <w:rsid w:val="002444A1"/>
    <w:rsid w:val="002445CD"/>
    <w:rsid w:val="00244688"/>
    <w:rsid w:val="0024476B"/>
    <w:rsid w:val="00244789"/>
    <w:rsid w:val="00244ACC"/>
    <w:rsid w:val="00244AE1"/>
    <w:rsid w:val="00244DA0"/>
    <w:rsid w:val="00244DDC"/>
    <w:rsid w:val="00244DF8"/>
    <w:rsid w:val="00244ECA"/>
    <w:rsid w:val="00245035"/>
    <w:rsid w:val="002450A1"/>
    <w:rsid w:val="002452B6"/>
    <w:rsid w:val="002452D5"/>
    <w:rsid w:val="0024536E"/>
    <w:rsid w:val="00245399"/>
    <w:rsid w:val="002453FD"/>
    <w:rsid w:val="0024540F"/>
    <w:rsid w:val="00245466"/>
    <w:rsid w:val="00245672"/>
    <w:rsid w:val="002456A0"/>
    <w:rsid w:val="002456F3"/>
    <w:rsid w:val="00245717"/>
    <w:rsid w:val="002457CC"/>
    <w:rsid w:val="00245866"/>
    <w:rsid w:val="002459A9"/>
    <w:rsid w:val="002459E0"/>
    <w:rsid w:val="002459F9"/>
    <w:rsid w:val="00245B22"/>
    <w:rsid w:val="00245B2B"/>
    <w:rsid w:val="00245C97"/>
    <w:rsid w:val="00245F01"/>
    <w:rsid w:val="00245F3C"/>
    <w:rsid w:val="002460B3"/>
    <w:rsid w:val="00246140"/>
    <w:rsid w:val="00246313"/>
    <w:rsid w:val="0024633E"/>
    <w:rsid w:val="002464E4"/>
    <w:rsid w:val="00246509"/>
    <w:rsid w:val="00246546"/>
    <w:rsid w:val="002466C2"/>
    <w:rsid w:val="00246716"/>
    <w:rsid w:val="0024673D"/>
    <w:rsid w:val="002468F4"/>
    <w:rsid w:val="00246942"/>
    <w:rsid w:val="00246B2B"/>
    <w:rsid w:val="00246B40"/>
    <w:rsid w:val="00246B69"/>
    <w:rsid w:val="00246B9C"/>
    <w:rsid w:val="00246BCB"/>
    <w:rsid w:val="00246C45"/>
    <w:rsid w:val="00246DB3"/>
    <w:rsid w:val="00246EFD"/>
    <w:rsid w:val="00247006"/>
    <w:rsid w:val="0024722A"/>
    <w:rsid w:val="002473BA"/>
    <w:rsid w:val="002474B9"/>
    <w:rsid w:val="002476A7"/>
    <w:rsid w:val="00247776"/>
    <w:rsid w:val="0024777C"/>
    <w:rsid w:val="00247BCB"/>
    <w:rsid w:val="00250050"/>
    <w:rsid w:val="002501ED"/>
    <w:rsid w:val="0025022B"/>
    <w:rsid w:val="00250266"/>
    <w:rsid w:val="0025045F"/>
    <w:rsid w:val="00250632"/>
    <w:rsid w:val="002506B8"/>
    <w:rsid w:val="00250700"/>
    <w:rsid w:val="002507B6"/>
    <w:rsid w:val="002507BE"/>
    <w:rsid w:val="00250970"/>
    <w:rsid w:val="002509B7"/>
    <w:rsid w:val="00250B12"/>
    <w:rsid w:val="00250CB3"/>
    <w:rsid w:val="00250FA3"/>
    <w:rsid w:val="00251098"/>
    <w:rsid w:val="002510F4"/>
    <w:rsid w:val="00251138"/>
    <w:rsid w:val="00251226"/>
    <w:rsid w:val="002512A0"/>
    <w:rsid w:val="00251397"/>
    <w:rsid w:val="002513F6"/>
    <w:rsid w:val="00251402"/>
    <w:rsid w:val="0025148B"/>
    <w:rsid w:val="00251605"/>
    <w:rsid w:val="00251648"/>
    <w:rsid w:val="00251686"/>
    <w:rsid w:val="002516CE"/>
    <w:rsid w:val="002517AB"/>
    <w:rsid w:val="002517BE"/>
    <w:rsid w:val="002517F4"/>
    <w:rsid w:val="00251813"/>
    <w:rsid w:val="00251995"/>
    <w:rsid w:val="00251C01"/>
    <w:rsid w:val="00251C6F"/>
    <w:rsid w:val="00251DE0"/>
    <w:rsid w:val="0025218F"/>
    <w:rsid w:val="00252241"/>
    <w:rsid w:val="00252291"/>
    <w:rsid w:val="002523DB"/>
    <w:rsid w:val="002523DE"/>
    <w:rsid w:val="002524CB"/>
    <w:rsid w:val="002524DB"/>
    <w:rsid w:val="002524FC"/>
    <w:rsid w:val="00252554"/>
    <w:rsid w:val="00252596"/>
    <w:rsid w:val="00252727"/>
    <w:rsid w:val="0025275F"/>
    <w:rsid w:val="0025288E"/>
    <w:rsid w:val="00252905"/>
    <w:rsid w:val="002529A8"/>
    <w:rsid w:val="00252D82"/>
    <w:rsid w:val="00253069"/>
    <w:rsid w:val="00253206"/>
    <w:rsid w:val="00253302"/>
    <w:rsid w:val="00253321"/>
    <w:rsid w:val="0025337D"/>
    <w:rsid w:val="002533A7"/>
    <w:rsid w:val="00253443"/>
    <w:rsid w:val="00253459"/>
    <w:rsid w:val="00253478"/>
    <w:rsid w:val="0025352E"/>
    <w:rsid w:val="00253683"/>
    <w:rsid w:val="00253969"/>
    <w:rsid w:val="00253AF9"/>
    <w:rsid w:val="00253BAE"/>
    <w:rsid w:val="00253BD5"/>
    <w:rsid w:val="00253C65"/>
    <w:rsid w:val="00253D7D"/>
    <w:rsid w:val="00253DCC"/>
    <w:rsid w:val="00253DF1"/>
    <w:rsid w:val="00254100"/>
    <w:rsid w:val="00254107"/>
    <w:rsid w:val="002541E0"/>
    <w:rsid w:val="002541F0"/>
    <w:rsid w:val="002542F1"/>
    <w:rsid w:val="00254381"/>
    <w:rsid w:val="0025448F"/>
    <w:rsid w:val="00254584"/>
    <w:rsid w:val="002545B4"/>
    <w:rsid w:val="00254608"/>
    <w:rsid w:val="002546A7"/>
    <w:rsid w:val="00254724"/>
    <w:rsid w:val="00254862"/>
    <w:rsid w:val="00254882"/>
    <w:rsid w:val="002548EE"/>
    <w:rsid w:val="002548F1"/>
    <w:rsid w:val="0025497C"/>
    <w:rsid w:val="0025499D"/>
    <w:rsid w:val="002549E8"/>
    <w:rsid w:val="00254AAA"/>
    <w:rsid w:val="00254B30"/>
    <w:rsid w:val="00254BAC"/>
    <w:rsid w:val="00254CC3"/>
    <w:rsid w:val="0025501C"/>
    <w:rsid w:val="002550B0"/>
    <w:rsid w:val="002550F5"/>
    <w:rsid w:val="00255113"/>
    <w:rsid w:val="00255123"/>
    <w:rsid w:val="00255182"/>
    <w:rsid w:val="002552C1"/>
    <w:rsid w:val="00255487"/>
    <w:rsid w:val="002555F0"/>
    <w:rsid w:val="0025565D"/>
    <w:rsid w:val="002556C6"/>
    <w:rsid w:val="00255779"/>
    <w:rsid w:val="0025582E"/>
    <w:rsid w:val="00255882"/>
    <w:rsid w:val="00255936"/>
    <w:rsid w:val="00255A09"/>
    <w:rsid w:val="00255A17"/>
    <w:rsid w:val="00255B08"/>
    <w:rsid w:val="00256057"/>
    <w:rsid w:val="0025605D"/>
    <w:rsid w:val="0025618B"/>
    <w:rsid w:val="002561EA"/>
    <w:rsid w:val="0025621E"/>
    <w:rsid w:val="0025622E"/>
    <w:rsid w:val="0025628F"/>
    <w:rsid w:val="00256356"/>
    <w:rsid w:val="0025646C"/>
    <w:rsid w:val="00256549"/>
    <w:rsid w:val="002565D6"/>
    <w:rsid w:val="0025665C"/>
    <w:rsid w:val="00256747"/>
    <w:rsid w:val="002569E9"/>
    <w:rsid w:val="00256A9B"/>
    <w:rsid w:val="00256C19"/>
    <w:rsid w:val="00256C90"/>
    <w:rsid w:val="00256D09"/>
    <w:rsid w:val="00256D67"/>
    <w:rsid w:val="00256DC8"/>
    <w:rsid w:val="00257188"/>
    <w:rsid w:val="002571FB"/>
    <w:rsid w:val="002573B3"/>
    <w:rsid w:val="002573DF"/>
    <w:rsid w:val="002574C0"/>
    <w:rsid w:val="00257670"/>
    <w:rsid w:val="00257729"/>
    <w:rsid w:val="002577C2"/>
    <w:rsid w:val="00257921"/>
    <w:rsid w:val="00257E74"/>
    <w:rsid w:val="00257EF2"/>
    <w:rsid w:val="0026000F"/>
    <w:rsid w:val="002600D6"/>
    <w:rsid w:val="00260125"/>
    <w:rsid w:val="002601F5"/>
    <w:rsid w:val="002603EA"/>
    <w:rsid w:val="0026044A"/>
    <w:rsid w:val="00260515"/>
    <w:rsid w:val="002605E4"/>
    <w:rsid w:val="0026060F"/>
    <w:rsid w:val="0026063F"/>
    <w:rsid w:val="0026067B"/>
    <w:rsid w:val="002606EA"/>
    <w:rsid w:val="00260744"/>
    <w:rsid w:val="0026080B"/>
    <w:rsid w:val="0026097A"/>
    <w:rsid w:val="00260AC5"/>
    <w:rsid w:val="00260BEF"/>
    <w:rsid w:val="00260C64"/>
    <w:rsid w:val="00260CE2"/>
    <w:rsid w:val="00260D87"/>
    <w:rsid w:val="00260DDE"/>
    <w:rsid w:val="00260ECA"/>
    <w:rsid w:val="002611C5"/>
    <w:rsid w:val="00261254"/>
    <w:rsid w:val="00261378"/>
    <w:rsid w:val="00261398"/>
    <w:rsid w:val="00261500"/>
    <w:rsid w:val="00261640"/>
    <w:rsid w:val="00261698"/>
    <w:rsid w:val="002616B9"/>
    <w:rsid w:val="002617C0"/>
    <w:rsid w:val="00261996"/>
    <w:rsid w:val="002619D0"/>
    <w:rsid w:val="00261AFB"/>
    <w:rsid w:val="00261B84"/>
    <w:rsid w:val="00261BEC"/>
    <w:rsid w:val="00261C44"/>
    <w:rsid w:val="00261CE8"/>
    <w:rsid w:val="00261D1E"/>
    <w:rsid w:val="00261D76"/>
    <w:rsid w:val="00261DFA"/>
    <w:rsid w:val="00261FD0"/>
    <w:rsid w:val="002620A8"/>
    <w:rsid w:val="00262294"/>
    <w:rsid w:val="00262488"/>
    <w:rsid w:val="00262493"/>
    <w:rsid w:val="0026250D"/>
    <w:rsid w:val="002625EA"/>
    <w:rsid w:val="0026276B"/>
    <w:rsid w:val="002628B1"/>
    <w:rsid w:val="00262A14"/>
    <w:rsid w:val="00262A5A"/>
    <w:rsid w:val="00262B3A"/>
    <w:rsid w:val="00262B40"/>
    <w:rsid w:val="00262D3C"/>
    <w:rsid w:val="00262E3E"/>
    <w:rsid w:val="00262F64"/>
    <w:rsid w:val="00263081"/>
    <w:rsid w:val="0026308A"/>
    <w:rsid w:val="00263178"/>
    <w:rsid w:val="0026324B"/>
    <w:rsid w:val="00263294"/>
    <w:rsid w:val="002633B3"/>
    <w:rsid w:val="0026352E"/>
    <w:rsid w:val="00263563"/>
    <w:rsid w:val="0026357C"/>
    <w:rsid w:val="002635DA"/>
    <w:rsid w:val="002635EC"/>
    <w:rsid w:val="002635ED"/>
    <w:rsid w:val="0026366F"/>
    <w:rsid w:val="0026380C"/>
    <w:rsid w:val="00263BB5"/>
    <w:rsid w:val="00263BDC"/>
    <w:rsid w:val="00263C33"/>
    <w:rsid w:val="00263C35"/>
    <w:rsid w:val="00263D19"/>
    <w:rsid w:val="00263F16"/>
    <w:rsid w:val="00263FA9"/>
    <w:rsid w:val="00264014"/>
    <w:rsid w:val="0026417E"/>
    <w:rsid w:val="00264240"/>
    <w:rsid w:val="00264326"/>
    <w:rsid w:val="0026433C"/>
    <w:rsid w:val="002643BA"/>
    <w:rsid w:val="00264525"/>
    <w:rsid w:val="00264598"/>
    <w:rsid w:val="0026461E"/>
    <w:rsid w:val="00264624"/>
    <w:rsid w:val="002646AF"/>
    <w:rsid w:val="0026478A"/>
    <w:rsid w:val="002648F6"/>
    <w:rsid w:val="00264B41"/>
    <w:rsid w:val="00264B7C"/>
    <w:rsid w:val="00264B81"/>
    <w:rsid w:val="00264BEC"/>
    <w:rsid w:val="00264C20"/>
    <w:rsid w:val="00264C40"/>
    <w:rsid w:val="00264D13"/>
    <w:rsid w:val="00264D53"/>
    <w:rsid w:val="00264D9F"/>
    <w:rsid w:val="00265134"/>
    <w:rsid w:val="0026525F"/>
    <w:rsid w:val="00265332"/>
    <w:rsid w:val="00265395"/>
    <w:rsid w:val="002654E3"/>
    <w:rsid w:val="002654E4"/>
    <w:rsid w:val="00265530"/>
    <w:rsid w:val="002655BE"/>
    <w:rsid w:val="002655F2"/>
    <w:rsid w:val="00265AE6"/>
    <w:rsid w:val="00265BD4"/>
    <w:rsid w:val="00265C7A"/>
    <w:rsid w:val="00265C7F"/>
    <w:rsid w:val="00265D45"/>
    <w:rsid w:val="00265EA3"/>
    <w:rsid w:val="00265EC3"/>
    <w:rsid w:val="00265EEC"/>
    <w:rsid w:val="00265FB2"/>
    <w:rsid w:val="00266096"/>
    <w:rsid w:val="002661CD"/>
    <w:rsid w:val="002661ED"/>
    <w:rsid w:val="0026629A"/>
    <w:rsid w:val="002662A0"/>
    <w:rsid w:val="0026631B"/>
    <w:rsid w:val="00266436"/>
    <w:rsid w:val="002664E2"/>
    <w:rsid w:val="0026669D"/>
    <w:rsid w:val="002666C6"/>
    <w:rsid w:val="00266717"/>
    <w:rsid w:val="002669CF"/>
    <w:rsid w:val="00266CD7"/>
    <w:rsid w:val="00266CF3"/>
    <w:rsid w:val="00266D09"/>
    <w:rsid w:val="00266DD1"/>
    <w:rsid w:val="00266F08"/>
    <w:rsid w:val="00266FCF"/>
    <w:rsid w:val="00266FE6"/>
    <w:rsid w:val="002671F3"/>
    <w:rsid w:val="00267255"/>
    <w:rsid w:val="00267303"/>
    <w:rsid w:val="00267422"/>
    <w:rsid w:val="00267801"/>
    <w:rsid w:val="002678AD"/>
    <w:rsid w:val="002678EF"/>
    <w:rsid w:val="00267949"/>
    <w:rsid w:val="002679F8"/>
    <w:rsid w:val="00267B0E"/>
    <w:rsid w:val="00267BCF"/>
    <w:rsid w:val="00267C1D"/>
    <w:rsid w:val="00267CE3"/>
    <w:rsid w:val="00267D65"/>
    <w:rsid w:val="00267EB0"/>
    <w:rsid w:val="00267EE8"/>
    <w:rsid w:val="00267F96"/>
    <w:rsid w:val="00270040"/>
    <w:rsid w:val="002700A2"/>
    <w:rsid w:val="002700C5"/>
    <w:rsid w:val="002700E9"/>
    <w:rsid w:val="00270113"/>
    <w:rsid w:val="002701EA"/>
    <w:rsid w:val="0027021F"/>
    <w:rsid w:val="002704C5"/>
    <w:rsid w:val="0027058B"/>
    <w:rsid w:val="002707B4"/>
    <w:rsid w:val="002707C2"/>
    <w:rsid w:val="002708E2"/>
    <w:rsid w:val="002708FC"/>
    <w:rsid w:val="00270AF7"/>
    <w:rsid w:val="00270D0E"/>
    <w:rsid w:val="00270E53"/>
    <w:rsid w:val="00270F3E"/>
    <w:rsid w:val="0027118B"/>
    <w:rsid w:val="00271218"/>
    <w:rsid w:val="0027164E"/>
    <w:rsid w:val="00271755"/>
    <w:rsid w:val="00271994"/>
    <w:rsid w:val="002719A4"/>
    <w:rsid w:val="00271A3A"/>
    <w:rsid w:val="00271B08"/>
    <w:rsid w:val="00271C62"/>
    <w:rsid w:val="00271D0A"/>
    <w:rsid w:val="00271DEE"/>
    <w:rsid w:val="00271E9D"/>
    <w:rsid w:val="00271EB2"/>
    <w:rsid w:val="00271F42"/>
    <w:rsid w:val="00271FCB"/>
    <w:rsid w:val="00272076"/>
    <w:rsid w:val="002720E5"/>
    <w:rsid w:val="0027210F"/>
    <w:rsid w:val="0027215E"/>
    <w:rsid w:val="002721C1"/>
    <w:rsid w:val="002721D5"/>
    <w:rsid w:val="0027223D"/>
    <w:rsid w:val="00272292"/>
    <w:rsid w:val="002722D1"/>
    <w:rsid w:val="002722D9"/>
    <w:rsid w:val="002726C4"/>
    <w:rsid w:val="00272702"/>
    <w:rsid w:val="00272770"/>
    <w:rsid w:val="002728E2"/>
    <w:rsid w:val="00272A0A"/>
    <w:rsid w:val="00272BF7"/>
    <w:rsid w:val="00272E5C"/>
    <w:rsid w:val="00272ED0"/>
    <w:rsid w:val="00272FE4"/>
    <w:rsid w:val="00272FEB"/>
    <w:rsid w:val="002730A8"/>
    <w:rsid w:val="00273181"/>
    <w:rsid w:val="00273205"/>
    <w:rsid w:val="0027320F"/>
    <w:rsid w:val="0027330A"/>
    <w:rsid w:val="00273418"/>
    <w:rsid w:val="0027346F"/>
    <w:rsid w:val="00273536"/>
    <w:rsid w:val="00273580"/>
    <w:rsid w:val="002735AF"/>
    <w:rsid w:val="00273605"/>
    <w:rsid w:val="002736E8"/>
    <w:rsid w:val="00273C37"/>
    <w:rsid w:val="00273CFA"/>
    <w:rsid w:val="00274081"/>
    <w:rsid w:val="00274340"/>
    <w:rsid w:val="002743C2"/>
    <w:rsid w:val="00274524"/>
    <w:rsid w:val="00274544"/>
    <w:rsid w:val="0027470C"/>
    <w:rsid w:val="0027478F"/>
    <w:rsid w:val="002747A6"/>
    <w:rsid w:val="00274840"/>
    <w:rsid w:val="00274A02"/>
    <w:rsid w:val="00274A3D"/>
    <w:rsid w:val="00274C13"/>
    <w:rsid w:val="00274DE8"/>
    <w:rsid w:val="00274E3F"/>
    <w:rsid w:val="00274F25"/>
    <w:rsid w:val="00275194"/>
    <w:rsid w:val="002753BE"/>
    <w:rsid w:val="00275422"/>
    <w:rsid w:val="0027546B"/>
    <w:rsid w:val="0027548A"/>
    <w:rsid w:val="00275509"/>
    <w:rsid w:val="00275818"/>
    <w:rsid w:val="0027586C"/>
    <w:rsid w:val="002759B6"/>
    <w:rsid w:val="00275B9F"/>
    <w:rsid w:val="00275BBA"/>
    <w:rsid w:val="00275C0F"/>
    <w:rsid w:val="00275D41"/>
    <w:rsid w:val="00275D97"/>
    <w:rsid w:val="00275EFD"/>
    <w:rsid w:val="00276061"/>
    <w:rsid w:val="002760FA"/>
    <w:rsid w:val="0027636B"/>
    <w:rsid w:val="002763CA"/>
    <w:rsid w:val="00276405"/>
    <w:rsid w:val="00276583"/>
    <w:rsid w:val="002766B1"/>
    <w:rsid w:val="00276763"/>
    <w:rsid w:val="00276772"/>
    <w:rsid w:val="002768C5"/>
    <w:rsid w:val="002769B2"/>
    <w:rsid w:val="002769C8"/>
    <w:rsid w:val="00276B14"/>
    <w:rsid w:val="00276EDC"/>
    <w:rsid w:val="00276F29"/>
    <w:rsid w:val="00276F31"/>
    <w:rsid w:val="00276FD0"/>
    <w:rsid w:val="002770F1"/>
    <w:rsid w:val="00277133"/>
    <w:rsid w:val="002771B8"/>
    <w:rsid w:val="00277334"/>
    <w:rsid w:val="00277461"/>
    <w:rsid w:val="002774F8"/>
    <w:rsid w:val="00277611"/>
    <w:rsid w:val="002776D5"/>
    <w:rsid w:val="002778D2"/>
    <w:rsid w:val="002779A0"/>
    <w:rsid w:val="002779AA"/>
    <w:rsid w:val="002779BA"/>
    <w:rsid w:val="00277A34"/>
    <w:rsid w:val="00277AC8"/>
    <w:rsid w:val="00277BF3"/>
    <w:rsid w:val="00277D40"/>
    <w:rsid w:val="00277E7C"/>
    <w:rsid w:val="0028022D"/>
    <w:rsid w:val="00280243"/>
    <w:rsid w:val="00280247"/>
    <w:rsid w:val="00280311"/>
    <w:rsid w:val="0028042C"/>
    <w:rsid w:val="00280695"/>
    <w:rsid w:val="00280701"/>
    <w:rsid w:val="00280736"/>
    <w:rsid w:val="0028084B"/>
    <w:rsid w:val="00280953"/>
    <w:rsid w:val="00280960"/>
    <w:rsid w:val="00280984"/>
    <w:rsid w:val="00280C45"/>
    <w:rsid w:val="00280CE6"/>
    <w:rsid w:val="00280CF6"/>
    <w:rsid w:val="00280D75"/>
    <w:rsid w:val="00280DF6"/>
    <w:rsid w:val="00280FC0"/>
    <w:rsid w:val="00281954"/>
    <w:rsid w:val="00281A05"/>
    <w:rsid w:val="00281A36"/>
    <w:rsid w:val="00281DAE"/>
    <w:rsid w:val="00281DBF"/>
    <w:rsid w:val="00281DC0"/>
    <w:rsid w:val="00281F35"/>
    <w:rsid w:val="00281FB6"/>
    <w:rsid w:val="00281FCF"/>
    <w:rsid w:val="00282047"/>
    <w:rsid w:val="00282056"/>
    <w:rsid w:val="002821BF"/>
    <w:rsid w:val="00282592"/>
    <w:rsid w:val="0028293A"/>
    <w:rsid w:val="00282988"/>
    <w:rsid w:val="00282AB0"/>
    <w:rsid w:val="00282C97"/>
    <w:rsid w:val="00282D55"/>
    <w:rsid w:val="00282DEB"/>
    <w:rsid w:val="00282E4C"/>
    <w:rsid w:val="00282EAD"/>
    <w:rsid w:val="00282EBE"/>
    <w:rsid w:val="00282FA1"/>
    <w:rsid w:val="00282FEF"/>
    <w:rsid w:val="00283018"/>
    <w:rsid w:val="00283020"/>
    <w:rsid w:val="00283073"/>
    <w:rsid w:val="00283149"/>
    <w:rsid w:val="00283278"/>
    <w:rsid w:val="002832C9"/>
    <w:rsid w:val="0028330E"/>
    <w:rsid w:val="00283325"/>
    <w:rsid w:val="002834B1"/>
    <w:rsid w:val="002835C0"/>
    <w:rsid w:val="002835F3"/>
    <w:rsid w:val="0028360C"/>
    <w:rsid w:val="002836D3"/>
    <w:rsid w:val="002837C6"/>
    <w:rsid w:val="002837CA"/>
    <w:rsid w:val="002838BE"/>
    <w:rsid w:val="00283A75"/>
    <w:rsid w:val="00283B69"/>
    <w:rsid w:val="00283DD2"/>
    <w:rsid w:val="00283E5E"/>
    <w:rsid w:val="00283FB3"/>
    <w:rsid w:val="00283FF3"/>
    <w:rsid w:val="0028404A"/>
    <w:rsid w:val="002841AB"/>
    <w:rsid w:val="00284230"/>
    <w:rsid w:val="00284336"/>
    <w:rsid w:val="00284373"/>
    <w:rsid w:val="0028443C"/>
    <w:rsid w:val="00284463"/>
    <w:rsid w:val="002844F9"/>
    <w:rsid w:val="0028453A"/>
    <w:rsid w:val="00284793"/>
    <w:rsid w:val="00284AAD"/>
    <w:rsid w:val="00284B43"/>
    <w:rsid w:val="00284B98"/>
    <w:rsid w:val="00284D37"/>
    <w:rsid w:val="00285189"/>
    <w:rsid w:val="002851A3"/>
    <w:rsid w:val="00285331"/>
    <w:rsid w:val="002853FE"/>
    <w:rsid w:val="0028556D"/>
    <w:rsid w:val="002855A3"/>
    <w:rsid w:val="002855A6"/>
    <w:rsid w:val="0028568B"/>
    <w:rsid w:val="00285977"/>
    <w:rsid w:val="002859A3"/>
    <w:rsid w:val="002859EE"/>
    <w:rsid w:val="002859F2"/>
    <w:rsid w:val="00285C9F"/>
    <w:rsid w:val="00285D1D"/>
    <w:rsid w:val="00285D5B"/>
    <w:rsid w:val="00285DBE"/>
    <w:rsid w:val="00285E12"/>
    <w:rsid w:val="00285F0B"/>
    <w:rsid w:val="00285FDE"/>
    <w:rsid w:val="0028601D"/>
    <w:rsid w:val="00286114"/>
    <w:rsid w:val="0028645F"/>
    <w:rsid w:val="0028648E"/>
    <w:rsid w:val="00286649"/>
    <w:rsid w:val="00286A45"/>
    <w:rsid w:val="00286AF2"/>
    <w:rsid w:val="00286DCD"/>
    <w:rsid w:val="00286E87"/>
    <w:rsid w:val="00286FAC"/>
    <w:rsid w:val="00287160"/>
    <w:rsid w:val="0028724A"/>
    <w:rsid w:val="0028728E"/>
    <w:rsid w:val="0028734F"/>
    <w:rsid w:val="00287501"/>
    <w:rsid w:val="00287611"/>
    <w:rsid w:val="0028785C"/>
    <w:rsid w:val="002878ED"/>
    <w:rsid w:val="002878F1"/>
    <w:rsid w:val="002879A6"/>
    <w:rsid w:val="00287A55"/>
    <w:rsid w:val="00287F65"/>
    <w:rsid w:val="00290029"/>
    <w:rsid w:val="00290194"/>
    <w:rsid w:val="0029019E"/>
    <w:rsid w:val="00290385"/>
    <w:rsid w:val="002904F7"/>
    <w:rsid w:val="002905BD"/>
    <w:rsid w:val="0029068D"/>
    <w:rsid w:val="002908F2"/>
    <w:rsid w:val="00290999"/>
    <w:rsid w:val="002909C1"/>
    <w:rsid w:val="00290B21"/>
    <w:rsid w:val="00290B7D"/>
    <w:rsid w:val="00290C33"/>
    <w:rsid w:val="00290C46"/>
    <w:rsid w:val="00290CFE"/>
    <w:rsid w:val="00290D39"/>
    <w:rsid w:val="00290F79"/>
    <w:rsid w:val="00291098"/>
    <w:rsid w:val="002910AD"/>
    <w:rsid w:val="002910DA"/>
    <w:rsid w:val="0029117C"/>
    <w:rsid w:val="00291369"/>
    <w:rsid w:val="0029146C"/>
    <w:rsid w:val="0029148A"/>
    <w:rsid w:val="002914D3"/>
    <w:rsid w:val="00291564"/>
    <w:rsid w:val="0029158F"/>
    <w:rsid w:val="00291694"/>
    <w:rsid w:val="0029177B"/>
    <w:rsid w:val="002917DD"/>
    <w:rsid w:val="002918F0"/>
    <w:rsid w:val="00291B31"/>
    <w:rsid w:val="00291B59"/>
    <w:rsid w:val="00291C02"/>
    <w:rsid w:val="00291D2A"/>
    <w:rsid w:val="00291D68"/>
    <w:rsid w:val="00291DC7"/>
    <w:rsid w:val="00291E80"/>
    <w:rsid w:val="00292117"/>
    <w:rsid w:val="0029219E"/>
    <w:rsid w:val="002922F1"/>
    <w:rsid w:val="0029241C"/>
    <w:rsid w:val="00292759"/>
    <w:rsid w:val="002927B9"/>
    <w:rsid w:val="00292806"/>
    <w:rsid w:val="002928AE"/>
    <w:rsid w:val="002928F5"/>
    <w:rsid w:val="00292B0C"/>
    <w:rsid w:val="00292B12"/>
    <w:rsid w:val="00292B19"/>
    <w:rsid w:val="00292B24"/>
    <w:rsid w:val="00292BA0"/>
    <w:rsid w:val="00292C27"/>
    <w:rsid w:val="00292CEB"/>
    <w:rsid w:val="00292E06"/>
    <w:rsid w:val="00292E1E"/>
    <w:rsid w:val="00292EF0"/>
    <w:rsid w:val="0029301D"/>
    <w:rsid w:val="002930E0"/>
    <w:rsid w:val="00293151"/>
    <w:rsid w:val="002932FE"/>
    <w:rsid w:val="00293304"/>
    <w:rsid w:val="00293357"/>
    <w:rsid w:val="002933C4"/>
    <w:rsid w:val="0029341C"/>
    <w:rsid w:val="00293686"/>
    <w:rsid w:val="002936EE"/>
    <w:rsid w:val="00293738"/>
    <w:rsid w:val="00293791"/>
    <w:rsid w:val="002938C5"/>
    <w:rsid w:val="00293C1B"/>
    <w:rsid w:val="00293E9D"/>
    <w:rsid w:val="00293F60"/>
    <w:rsid w:val="00293F79"/>
    <w:rsid w:val="00293F9B"/>
    <w:rsid w:val="0029416C"/>
    <w:rsid w:val="00294173"/>
    <w:rsid w:val="0029422A"/>
    <w:rsid w:val="00294372"/>
    <w:rsid w:val="002944C7"/>
    <w:rsid w:val="00294629"/>
    <w:rsid w:val="002948AE"/>
    <w:rsid w:val="002949E2"/>
    <w:rsid w:val="00294A69"/>
    <w:rsid w:val="00294BA0"/>
    <w:rsid w:val="00294C41"/>
    <w:rsid w:val="00294C71"/>
    <w:rsid w:val="00294D73"/>
    <w:rsid w:val="00294E02"/>
    <w:rsid w:val="00294E08"/>
    <w:rsid w:val="00294F10"/>
    <w:rsid w:val="00295114"/>
    <w:rsid w:val="00295154"/>
    <w:rsid w:val="00295394"/>
    <w:rsid w:val="002953EE"/>
    <w:rsid w:val="0029554C"/>
    <w:rsid w:val="00295680"/>
    <w:rsid w:val="0029581E"/>
    <w:rsid w:val="00295887"/>
    <w:rsid w:val="002958BC"/>
    <w:rsid w:val="002958E3"/>
    <w:rsid w:val="0029595F"/>
    <w:rsid w:val="00295AAB"/>
    <w:rsid w:val="00295AC8"/>
    <w:rsid w:val="00295B4C"/>
    <w:rsid w:val="00295B5C"/>
    <w:rsid w:val="0029608B"/>
    <w:rsid w:val="002960DF"/>
    <w:rsid w:val="00296291"/>
    <w:rsid w:val="002965A3"/>
    <w:rsid w:val="002965D3"/>
    <w:rsid w:val="002966B0"/>
    <w:rsid w:val="002966EF"/>
    <w:rsid w:val="0029689E"/>
    <w:rsid w:val="002969F5"/>
    <w:rsid w:val="00296ABB"/>
    <w:rsid w:val="00296BF0"/>
    <w:rsid w:val="00296C64"/>
    <w:rsid w:val="00296CCD"/>
    <w:rsid w:val="00296E05"/>
    <w:rsid w:val="002971CA"/>
    <w:rsid w:val="00297215"/>
    <w:rsid w:val="002972FF"/>
    <w:rsid w:val="002974A0"/>
    <w:rsid w:val="002974E7"/>
    <w:rsid w:val="00297561"/>
    <w:rsid w:val="0029761B"/>
    <w:rsid w:val="00297673"/>
    <w:rsid w:val="002976E8"/>
    <w:rsid w:val="0029780F"/>
    <w:rsid w:val="0029798D"/>
    <w:rsid w:val="00297A9F"/>
    <w:rsid w:val="00297AC2"/>
    <w:rsid w:val="00297B14"/>
    <w:rsid w:val="00297C0D"/>
    <w:rsid w:val="00297D27"/>
    <w:rsid w:val="002A01D2"/>
    <w:rsid w:val="002A03BC"/>
    <w:rsid w:val="002A04F0"/>
    <w:rsid w:val="002A051F"/>
    <w:rsid w:val="002A052C"/>
    <w:rsid w:val="002A057C"/>
    <w:rsid w:val="002A072A"/>
    <w:rsid w:val="002A0831"/>
    <w:rsid w:val="002A0841"/>
    <w:rsid w:val="002A093E"/>
    <w:rsid w:val="002A0B2A"/>
    <w:rsid w:val="002A0C46"/>
    <w:rsid w:val="002A0D51"/>
    <w:rsid w:val="002A0E1F"/>
    <w:rsid w:val="002A0E5B"/>
    <w:rsid w:val="002A0F62"/>
    <w:rsid w:val="002A1041"/>
    <w:rsid w:val="002A10F2"/>
    <w:rsid w:val="002A12ED"/>
    <w:rsid w:val="002A1423"/>
    <w:rsid w:val="002A1740"/>
    <w:rsid w:val="002A177E"/>
    <w:rsid w:val="002A17E9"/>
    <w:rsid w:val="002A197B"/>
    <w:rsid w:val="002A1AC1"/>
    <w:rsid w:val="002A1D03"/>
    <w:rsid w:val="002A1F8E"/>
    <w:rsid w:val="002A1FDF"/>
    <w:rsid w:val="002A2040"/>
    <w:rsid w:val="002A210E"/>
    <w:rsid w:val="002A2267"/>
    <w:rsid w:val="002A22BB"/>
    <w:rsid w:val="002A2373"/>
    <w:rsid w:val="002A248E"/>
    <w:rsid w:val="002A25EC"/>
    <w:rsid w:val="002A272D"/>
    <w:rsid w:val="002A2934"/>
    <w:rsid w:val="002A2A59"/>
    <w:rsid w:val="002A2C9B"/>
    <w:rsid w:val="002A2DC9"/>
    <w:rsid w:val="002A2DF0"/>
    <w:rsid w:val="002A2E4E"/>
    <w:rsid w:val="002A311A"/>
    <w:rsid w:val="002A3315"/>
    <w:rsid w:val="002A33BE"/>
    <w:rsid w:val="002A34B5"/>
    <w:rsid w:val="002A35BB"/>
    <w:rsid w:val="002A3668"/>
    <w:rsid w:val="002A3689"/>
    <w:rsid w:val="002A36F8"/>
    <w:rsid w:val="002A371A"/>
    <w:rsid w:val="002A371C"/>
    <w:rsid w:val="002A37CB"/>
    <w:rsid w:val="002A39C5"/>
    <w:rsid w:val="002A3A91"/>
    <w:rsid w:val="002A3C22"/>
    <w:rsid w:val="002A3C76"/>
    <w:rsid w:val="002A402C"/>
    <w:rsid w:val="002A40A8"/>
    <w:rsid w:val="002A40CC"/>
    <w:rsid w:val="002A40F4"/>
    <w:rsid w:val="002A41A2"/>
    <w:rsid w:val="002A425B"/>
    <w:rsid w:val="002A42DA"/>
    <w:rsid w:val="002A4390"/>
    <w:rsid w:val="002A4402"/>
    <w:rsid w:val="002A4422"/>
    <w:rsid w:val="002A44D0"/>
    <w:rsid w:val="002A4514"/>
    <w:rsid w:val="002A4776"/>
    <w:rsid w:val="002A479C"/>
    <w:rsid w:val="002A4855"/>
    <w:rsid w:val="002A48DC"/>
    <w:rsid w:val="002A4B7F"/>
    <w:rsid w:val="002A4F43"/>
    <w:rsid w:val="002A50F2"/>
    <w:rsid w:val="002A51D1"/>
    <w:rsid w:val="002A5243"/>
    <w:rsid w:val="002A52C8"/>
    <w:rsid w:val="002A5565"/>
    <w:rsid w:val="002A557D"/>
    <w:rsid w:val="002A561C"/>
    <w:rsid w:val="002A571A"/>
    <w:rsid w:val="002A584A"/>
    <w:rsid w:val="002A5869"/>
    <w:rsid w:val="002A5A16"/>
    <w:rsid w:val="002A5BCE"/>
    <w:rsid w:val="002A5C3F"/>
    <w:rsid w:val="002A5D6D"/>
    <w:rsid w:val="002A5DF1"/>
    <w:rsid w:val="002A6100"/>
    <w:rsid w:val="002A611F"/>
    <w:rsid w:val="002A6270"/>
    <w:rsid w:val="002A6394"/>
    <w:rsid w:val="002A63E7"/>
    <w:rsid w:val="002A646C"/>
    <w:rsid w:val="002A64FD"/>
    <w:rsid w:val="002A657B"/>
    <w:rsid w:val="002A65D8"/>
    <w:rsid w:val="002A667E"/>
    <w:rsid w:val="002A6914"/>
    <w:rsid w:val="002A69C1"/>
    <w:rsid w:val="002A69D9"/>
    <w:rsid w:val="002A6A38"/>
    <w:rsid w:val="002A6A72"/>
    <w:rsid w:val="002A6B56"/>
    <w:rsid w:val="002A6B6B"/>
    <w:rsid w:val="002A6BA4"/>
    <w:rsid w:val="002A6BAF"/>
    <w:rsid w:val="002A6DAE"/>
    <w:rsid w:val="002A6E49"/>
    <w:rsid w:val="002A6F69"/>
    <w:rsid w:val="002A6F74"/>
    <w:rsid w:val="002A6FED"/>
    <w:rsid w:val="002A7052"/>
    <w:rsid w:val="002A7080"/>
    <w:rsid w:val="002A7179"/>
    <w:rsid w:val="002A71D9"/>
    <w:rsid w:val="002A72BF"/>
    <w:rsid w:val="002A73E9"/>
    <w:rsid w:val="002A7463"/>
    <w:rsid w:val="002A7486"/>
    <w:rsid w:val="002A74E1"/>
    <w:rsid w:val="002A74FB"/>
    <w:rsid w:val="002A76F6"/>
    <w:rsid w:val="002A776B"/>
    <w:rsid w:val="002A778F"/>
    <w:rsid w:val="002A7DC5"/>
    <w:rsid w:val="002A7F28"/>
    <w:rsid w:val="002B0348"/>
    <w:rsid w:val="002B0465"/>
    <w:rsid w:val="002B04A9"/>
    <w:rsid w:val="002B04CF"/>
    <w:rsid w:val="002B050F"/>
    <w:rsid w:val="002B05BA"/>
    <w:rsid w:val="002B06CD"/>
    <w:rsid w:val="002B0725"/>
    <w:rsid w:val="002B07A7"/>
    <w:rsid w:val="002B0834"/>
    <w:rsid w:val="002B09B6"/>
    <w:rsid w:val="002B09F9"/>
    <w:rsid w:val="002B0A15"/>
    <w:rsid w:val="002B0DFE"/>
    <w:rsid w:val="002B0E0A"/>
    <w:rsid w:val="002B0E13"/>
    <w:rsid w:val="002B0F35"/>
    <w:rsid w:val="002B0F59"/>
    <w:rsid w:val="002B10E3"/>
    <w:rsid w:val="002B11B0"/>
    <w:rsid w:val="002B11F4"/>
    <w:rsid w:val="002B1225"/>
    <w:rsid w:val="002B12C0"/>
    <w:rsid w:val="002B12FD"/>
    <w:rsid w:val="002B13DE"/>
    <w:rsid w:val="002B1482"/>
    <w:rsid w:val="002B1524"/>
    <w:rsid w:val="002B15E9"/>
    <w:rsid w:val="002B1768"/>
    <w:rsid w:val="002B17B2"/>
    <w:rsid w:val="002B185B"/>
    <w:rsid w:val="002B194D"/>
    <w:rsid w:val="002B1952"/>
    <w:rsid w:val="002B19C5"/>
    <w:rsid w:val="002B1C93"/>
    <w:rsid w:val="002B201E"/>
    <w:rsid w:val="002B22F5"/>
    <w:rsid w:val="002B23E9"/>
    <w:rsid w:val="002B2454"/>
    <w:rsid w:val="002B25B4"/>
    <w:rsid w:val="002B25DF"/>
    <w:rsid w:val="002B2803"/>
    <w:rsid w:val="002B2940"/>
    <w:rsid w:val="002B29CA"/>
    <w:rsid w:val="002B2A6B"/>
    <w:rsid w:val="002B2B02"/>
    <w:rsid w:val="002B2B72"/>
    <w:rsid w:val="002B2C6D"/>
    <w:rsid w:val="002B2EEE"/>
    <w:rsid w:val="002B2F5A"/>
    <w:rsid w:val="002B2FD7"/>
    <w:rsid w:val="002B3040"/>
    <w:rsid w:val="002B30CB"/>
    <w:rsid w:val="002B3189"/>
    <w:rsid w:val="002B331C"/>
    <w:rsid w:val="002B3326"/>
    <w:rsid w:val="002B3329"/>
    <w:rsid w:val="002B3648"/>
    <w:rsid w:val="002B37AA"/>
    <w:rsid w:val="002B39DC"/>
    <w:rsid w:val="002B3B2A"/>
    <w:rsid w:val="002B3B84"/>
    <w:rsid w:val="002B3C06"/>
    <w:rsid w:val="002B3DAA"/>
    <w:rsid w:val="002B3F10"/>
    <w:rsid w:val="002B3FE2"/>
    <w:rsid w:val="002B40EB"/>
    <w:rsid w:val="002B4230"/>
    <w:rsid w:val="002B4242"/>
    <w:rsid w:val="002B433B"/>
    <w:rsid w:val="002B43F7"/>
    <w:rsid w:val="002B43FA"/>
    <w:rsid w:val="002B4579"/>
    <w:rsid w:val="002B4686"/>
    <w:rsid w:val="002B47BD"/>
    <w:rsid w:val="002B48E5"/>
    <w:rsid w:val="002B4D8E"/>
    <w:rsid w:val="002B4E55"/>
    <w:rsid w:val="002B4F2B"/>
    <w:rsid w:val="002B5018"/>
    <w:rsid w:val="002B50A3"/>
    <w:rsid w:val="002B50FD"/>
    <w:rsid w:val="002B530A"/>
    <w:rsid w:val="002B53DD"/>
    <w:rsid w:val="002B54BA"/>
    <w:rsid w:val="002B5542"/>
    <w:rsid w:val="002B5603"/>
    <w:rsid w:val="002B56C9"/>
    <w:rsid w:val="002B5981"/>
    <w:rsid w:val="002B5BB9"/>
    <w:rsid w:val="002B5DAB"/>
    <w:rsid w:val="002B5FDD"/>
    <w:rsid w:val="002B600A"/>
    <w:rsid w:val="002B60A4"/>
    <w:rsid w:val="002B613C"/>
    <w:rsid w:val="002B61EC"/>
    <w:rsid w:val="002B6240"/>
    <w:rsid w:val="002B6249"/>
    <w:rsid w:val="002B63D8"/>
    <w:rsid w:val="002B65A4"/>
    <w:rsid w:val="002B6673"/>
    <w:rsid w:val="002B66C3"/>
    <w:rsid w:val="002B6922"/>
    <w:rsid w:val="002B699C"/>
    <w:rsid w:val="002B6A4A"/>
    <w:rsid w:val="002B6B93"/>
    <w:rsid w:val="002B6D3E"/>
    <w:rsid w:val="002B6E3C"/>
    <w:rsid w:val="002B6FAB"/>
    <w:rsid w:val="002B6FBC"/>
    <w:rsid w:val="002B7073"/>
    <w:rsid w:val="002B70EC"/>
    <w:rsid w:val="002B710B"/>
    <w:rsid w:val="002B719C"/>
    <w:rsid w:val="002B719E"/>
    <w:rsid w:val="002B71BF"/>
    <w:rsid w:val="002B7473"/>
    <w:rsid w:val="002B74E7"/>
    <w:rsid w:val="002B7664"/>
    <w:rsid w:val="002B7828"/>
    <w:rsid w:val="002B7892"/>
    <w:rsid w:val="002B78E2"/>
    <w:rsid w:val="002B79A1"/>
    <w:rsid w:val="002B7C5A"/>
    <w:rsid w:val="002B7D8A"/>
    <w:rsid w:val="002B7E3A"/>
    <w:rsid w:val="002B7E70"/>
    <w:rsid w:val="002B7E97"/>
    <w:rsid w:val="002C0014"/>
    <w:rsid w:val="002C00CD"/>
    <w:rsid w:val="002C00F5"/>
    <w:rsid w:val="002C02C9"/>
    <w:rsid w:val="002C0334"/>
    <w:rsid w:val="002C037C"/>
    <w:rsid w:val="002C04C1"/>
    <w:rsid w:val="002C0622"/>
    <w:rsid w:val="002C063A"/>
    <w:rsid w:val="002C0661"/>
    <w:rsid w:val="002C0769"/>
    <w:rsid w:val="002C07AB"/>
    <w:rsid w:val="002C0939"/>
    <w:rsid w:val="002C0AFB"/>
    <w:rsid w:val="002C0C18"/>
    <w:rsid w:val="002C0C53"/>
    <w:rsid w:val="002C0DFD"/>
    <w:rsid w:val="002C0E6A"/>
    <w:rsid w:val="002C0ED4"/>
    <w:rsid w:val="002C0FE1"/>
    <w:rsid w:val="002C102A"/>
    <w:rsid w:val="002C10B5"/>
    <w:rsid w:val="002C116D"/>
    <w:rsid w:val="002C1201"/>
    <w:rsid w:val="002C1394"/>
    <w:rsid w:val="002C1416"/>
    <w:rsid w:val="002C14DF"/>
    <w:rsid w:val="002C14E6"/>
    <w:rsid w:val="002C1583"/>
    <w:rsid w:val="002C15B1"/>
    <w:rsid w:val="002C15D4"/>
    <w:rsid w:val="002C1775"/>
    <w:rsid w:val="002C177C"/>
    <w:rsid w:val="002C1831"/>
    <w:rsid w:val="002C19FC"/>
    <w:rsid w:val="002C1A43"/>
    <w:rsid w:val="002C1ADB"/>
    <w:rsid w:val="002C1D09"/>
    <w:rsid w:val="002C1DC3"/>
    <w:rsid w:val="002C1F24"/>
    <w:rsid w:val="002C216D"/>
    <w:rsid w:val="002C21FD"/>
    <w:rsid w:val="002C22AC"/>
    <w:rsid w:val="002C233B"/>
    <w:rsid w:val="002C235F"/>
    <w:rsid w:val="002C2421"/>
    <w:rsid w:val="002C263F"/>
    <w:rsid w:val="002C2672"/>
    <w:rsid w:val="002C26CF"/>
    <w:rsid w:val="002C28AA"/>
    <w:rsid w:val="002C28C8"/>
    <w:rsid w:val="002C28DC"/>
    <w:rsid w:val="002C28F8"/>
    <w:rsid w:val="002C296E"/>
    <w:rsid w:val="002C2B0A"/>
    <w:rsid w:val="002C2C38"/>
    <w:rsid w:val="002C2F97"/>
    <w:rsid w:val="002C2FDB"/>
    <w:rsid w:val="002C302A"/>
    <w:rsid w:val="002C30F1"/>
    <w:rsid w:val="002C32C7"/>
    <w:rsid w:val="002C332A"/>
    <w:rsid w:val="002C33DB"/>
    <w:rsid w:val="002C344B"/>
    <w:rsid w:val="002C347A"/>
    <w:rsid w:val="002C3495"/>
    <w:rsid w:val="002C350B"/>
    <w:rsid w:val="002C3700"/>
    <w:rsid w:val="002C373F"/>
    <w:rsid w:val="002C375A"/>
    <w:rsid w:val="002C38C1"/>
    <w:rsid w:val="002C3936"/>
    <w:rsid w:val="002C39C0"/>
    <w:rsid w:val="002C3BA9"/>
    <w:rsid w:val="002C3BFD"/>
    <w:rsid w:val="002C3D21"/>
    <w:rsid w:val="002C409B"/>
    <w:rsid w:val="002C4145"/>
    <w:rsid w:val="002C4147"/>
    <w:rsid w:val="002C4211"/>
    <w:rsid w:val="002C424F"/>
    <w:rsid w:val="002C425E"/>
    <w:rsid w:val="002C429B"/>
    <w:rsid w:val="002C430E"/>
    <w:rsid w:val="002C436B"/>
    <w:rsid w:val="002C4594"/>
    <w:rsid w:val="002C45A7"/>
    <w:rsid w:val="002C463D"/>
    <w:rsid w:val="002C466B"/>
    <w:rsid w:val="002C4731"/>
    <w:rsid w:val="002C477D"/>
    <w:rsid w:val="002C47F2"/>
    <w:rsid w:val="002C48FE"/>
    <w:rsid w:val="002C490C"/>
    <w:rsid w:val="002C49B4"/>
    <w:rsid w:val="002C4A30"/>
    <w:rsid w:val="002C4A5C"/>
    <w:rsid w:val="002C4B7F"/>
    <w:rsid w:val="002C4C7F"/>
    <w:rsid w:val="002C4E31"/>
    <w:rsid w:val="002C515D"/>
    <w:rsid w:val="002C52E1"/>
    <w:rsid w:val="002C5439"/>
    <w:rsid w:val="002C55FB"/>
    <w:rsid w:val="002C57B1"/>
    <w:rsid w:val="002C594C"/>
    <w:rsid w:val="002C598D"/>
    <w:rsid w:val="002C5A35"/>
    <w:rsid w:val="002C5C08"/>
    <w:rsid w:val="002C5C40"/>
    <w:rsid w:val="002C5C49"/>
    <w:rsid w:val="002C5C99"/>
    <w:rsid w:val="002C5D81"/>
    <w:rsid w:val="002C5DE1"/>
    <w:rsid w:val="002C6026"/>
    <w:rsid w:val="002C625C"/>
    <w:rsid w:val="002C6344"/>
    <w:rsid w:val="002C643F"/>
    <w:rsid w:val="002C661C"/>
    <w:rsid w:val="002C671B"/>
    <w:rsid w:val="002C67A9"/>
    <w:rsid w:val="002C6B07"/>
    <w:rsid w:val="002C6C08"/>
    <w:rsid w:val="002C7125"/>
    <w:rsid w:val="002C7224"/>
    <w:rsid w:val="002C7326"/>
    <w:rsid w:val="002C73E3"/>
    <w:rsid w:val="002C7676"/>
    <w:rsid w:val="002C76E9"/>
    <w:rsid w:val="002C7776"/>
    <w:rsid w:val="002C79A9"/>
    <w:rsid w:val="002C7A3D"/>
    <w:rsid w:val="002C7AB4"/>
    <w:rsid w:val="002C7C70"/>
    <w:rsid w:val="002C7E44"/>
    <w:rsid w:val="002C7F32"/>
    <w:rsid w:val="002C7F4F"/>
    <w:rsid w:val="002C7FB3"/>
    <w:rsid w:val="002C7FC9"/>
    <w:rsid w:val="002D0085"/>
    <w:rsid w:val="002D017E"/>
    <w:rsid w:val="002D01A0"/>
    <w:rsid w:val="002D01F2"/>
    <w:rsid w:val="002D02EC"/>
    <w:rsid w:val="002D0331"/>
    <w:rsid w:val="002D05C2"/>
    <w:rsid w:val="002D06D2"/>
    <w:rsid w:val="002D0707"/>
    <w:rsid w:val="002D072F"/>
    <w:rsid w:val="002D086A"/>
    <w:rsid w:val="002D0B2A"/>
    <w:rsid w:val="002D0C79"/>
    <w:rsid w:val="002D0DFA"/>
    <w:rsid w:val="002D0E02"/>
    <w:rsid w:val="002D0E22"/>
    <w:rsid w:val="002D0F01"/>
    <w:rsid w:val="002D1476"/>
    <w:rsid w:val="002D149B"/>
    <w:rsid w:val="002D14EF"/>
    <w:rsid w:val="002D1556"/>
    <w:rsid w:val="002D157B"/>
    <w:rsid w:val="002D15FC"/>
    <w:rsid w:val="002D1684"/>
    <w:rsid w:val="002D1761"/>
    <w:rsid w:val="002D1823"/>
    <w:rsid w:val="002D182F"/>
    <w:rsid w:val="002D184C"/>
    <w:rsid w:val="002D1CE8"/>
    <w:rsid w:val="002D1F80"/>
    <w:rsid w:val="002D1FA5"/>
    <w:rsid w:val="002D1FAC"/>
    <w:rsid w:val="002D1FD3"/>
    <w:rsid w:val="002D225B"/>
    <w:rsid w:val="002D2380"/>
    <w:rsid w:val="002D23AB"/>
    <w:rsid w:val="002D23BB"/>
    <w:rsid w:val="002D257F"/>
    <w:rsid w:val="002D25F1"/>
    <w:rsid w:val="002D2724"/>
    <w:rsid w:val="002D2761"/>
    <w:rsid w:val="002D2795"/>
    <w:rsid w:val="002D2823"/>
    <w:rsid w:val="002D285B"/>
    <w:rsid w:val="002D2CC8"/>
    <w:rsid w:val="002D2E50"/>
    <w:rsid w:val="002D300F"/>
    <w:rsid w:val="002D3104"/>
    <w:rsid w:val="002D314D"/>
    <w:rsid w:val="002D31AC"/>
    <w:rsid w:val="002D3314"/>
    <w:rsid w:val="002D331A"/>
    <w:rsid w:val="002D33A5"/>
    <w:rsid w:val="002D33D3"/>
    <w:rsid w:val="002D33F1"/>
    <w:rsid w:val="002D344B"/>
    <w:rsid w:val="002D35CF"/>
    <w:rsid w:val="002D35D4"/>
    <w:rsid w:val="002D3645"/>
    <w:rsid w:val="002D37D0"/>
    <w:rsid w:val="002D39C1"/>
    <w:rsid w:val="002D3C27"/>
    <w:rsid w:val="002D3D9A"/>
    <w:rsid w:val="002D3F00"/>
    <w:rsid w:val="002D3F63"/>
    <w:rsid w:val="002D3FFF"/>
    <w:rsid w:val="002D4342"/>
    <w:rsid w:val="002D43F5"/>
    <w:rsid w:val="002D458A"/>
    <w:rsid w:val="002D4622"/>
    <w:rsid w:val="002D4628"/>
    <w:rsid w:val="002D4690"/>
    <w:rsid w:val="002D4781"/>
    <w:rsid w:val="002D48B9"/>
    <w:rsid w:val="002D4969"/>
    <w:rsid w:val="002D4A8C"/>
    <w:rsid w:val="002D4BC2"/>
    <w:rsid w:val="002D4CFA"/>
    <w:rsid w:val="002D4D63"/>
    <w:rsid w:val="002D4EB1"/>
    <w:rsid w:val="002D4F5F"/>
    <w:rsid w:val="002D50A5"/>
    <w:rsid w:val="002D5145"/>
    <w:rsid w:val="002D51A4"/>
    <w:rsid w:val="002D52A3"/>
    <w:rsid w:val="002D5704"/>
    <w:rsid w:val="002D5A0B"/>
    <w:rsid w:val="002D5B25"/>
    <w:rsid w:val="002D5C6B"/>
    <w:rsid w:val="002D5E83"/>
    <w:rsid w:val="002D5EC0"/>
    <w:rsid w:val="002D60F6"/>
    <w:rsid w:val="002D6223"/>
    <w:rsid w:val="002D638E"/>
    <w:rsid w:val="002D6625"/>
    <w:rsid w:val="002D6A0D"/>
    <w:rsid w:val="002D6A6A"/>
    <w:rsid w:val="002D6A6C"/>
    <w:rsid w:val="002D6C52"/>
    <w:rsid w:val="002D6CAD"/>
    <w:rsid w:val="002D6CDE"/>
    <w:rsid w:val="002D6CF4"/>
    <w:rsid w:val="002D6D5F"/>
    <w:rsid w:val="002D6DD5"/>
    <w:rsid w:val="002D6E21"/>
    <w:rsid w:val="002D6E77"/>
    <w:rsid w:val="002D6EBC"/>
    <w:rsid w:val="002D6F46"/>
    <w:rsid w:val="002D6F4F"/>
    <w:rsid w:val="002D6F5F"/>
    <w:rsid w:val="002D6FA5"/>
    <w:rsid w:val="002D6FFA"/>
    <w:rsid w:val="002D70AA"/>
    <w:rsid w:val="002D73DB"/>
    <w:rsid w:val="002D772D"/>
    <w:rsid w:val="002D777C"/>
    <w:rsid w:val="002D7970"/>
    <w:rsid w:val="002D7ACA"/>
    <w:rsid w:val="002D7BE5"/>
    <w:rsid w:val="002D7C9C"/>
    <w:rsid w:val="002D7E19"/>
    <w:rsid w:val="002D7E2C"/>
    <w:rsid w:val="002D7ED1"/>
    <w:rsid w:val="002D7FE4"/>
    <w:rsid w:val="002E0010"/>
    <w:rsid w:val="002E008D"/>
    <w:rsid w:val="002E0117"/>
    <w:rsid w:val="002E0164"/>
    <w:rsid w:val="002E01C9"/>
    <w:rsid w:val="002E03F2"/>
    <w:rsid w:val="002E06FD"/>
    <w:rsid w:val="002E081D"/>
    <w:rsid w:val="002E0BF4"/>
    <w:rsid w:val="002E0D79"/>
    <w:rsid w:val="002E0DA6"/>
    <w:rsid w:val="002E0FD4"/>
    <w:rsid w:val="002E0FDA"/>
    <w:rsid w:val="002E1035"/>
    <w:rsid w:val="002E108E"/>
    <w:rsid w:val="002E1233"/>
    <w:rsid w:val="002E130E"/>
    <w:rsid w:val="002E1427"/>
    <w:rsid w:val="002E1473"/>
    <w:rsid w:val="002E14BC"/>
    <w:rsid w:val="002E18EA"/>
    <w:rsid w:val="002E192C"/>
    <w:rsid w:val="002E1968"/>
    <w:rsid w:val="002E1AA4"/>
    <w:rsid w:val="002E1B5E"/>
    <w:rsid w:val="002E1F7B"/>
    <w:rsid w:val="002E1FBB"/>
    <w:rsid w:val="002E200F"/>
    <w:rsid w:val="002E2082"/>
    <w:rsid w:val="002E20B4"/>
    <w:rsid w:val="002E2161"/>
    <w:rsid w:val="002E22A2"/>
    <w:rsid w:val="002E236A"/>
    <w:rsid w:val="002E239B"/>
    <w:rsid w:val="002E2485"/>
    <w:rsid w:val="002E25A1"/>
    <w:rsid w:val="002E263B"/>
    <w:rsid w:val="002E269F"/>
    <w:rsid w:val="002E28FC"/>
    <w:rsid w:val="002E2A09"/>
    <w:rsid w:val="002E2B2C"/>
    <w:rsid w:val="002E2B65"/>
    <w:rsid w:val="002E2C0A"/>
    <w:rsid w:val="002E2CE1"/>
    <w:rsid w:val="002E2D26"/>
    <w:rsid w:val="002E2D2E"/>
    <w:rsid w:val="002E2D2F"/>
    <w:rsid w:val="002E2F31"/>
    <w:rsid w:val="002E2F5F"/>
    <w:rsid w:val="002E305B"/>
    <w:rsid w:val="002E3414"/>
    <w:rsid w:val="002E34C7"/>
    <w:rsid w:val="002E3719"/>
    <w:rsid w:val="002E371A"/>
    <w:rsid w:val="002E3728"/>
    <w:rsid w:val="002E37FD"/>
    <w:rsid w:val="002E38E9"/>
    <w:rsid w:val="002E3983"/>
    <w:rsid w:val="002E3A74"/>
    <w:rsid w:val="002E3B05"/>
    <w:rsid w:val="002E3C53"/>
    <w:rsid w:val="002E3D05"/>
    <w:rsid w:val="002E3D09"/>
    <w:rsid w:val="002E3DA3"/>
    <w:rsid w:val="002E3E04"/>
    <w:rsid w:val="002E3EDF"/>
    <w:rsid w:val="002E3F1D"/>
    <w:rsid w:val="002E3F5D"/>
    <w:rsid w:val="002E3F74"/>
    <w:rsid w:val="002E3FD6"/>
    <w:rsid w:val="002E4030"/>
    <w:rsid w:val="002E4048"/>
    <w:rsid w:val="002E4151"/>
    <w:rsid w:val="002E4156"/>
    <w:rsid w:val="002E41C6"/>
    <w:rsid w:val="002E41F5"/>
    <w:rsid w:val="002E42E0"/>
    <w:rsid w:val="002E4351"/>
    <w:rsid w:val="002E43D5"/>
    <w:rsid w:val="002E443B"/>
    <w:rsid w:val="002E443F"/>
    <w:rsid w:val="002E45C2"/>
    <w:rsid w:val="002E4741"/>
    <w:rsid w:val="002E4745"/>
    <w:rsid w:val="002E4874"/>
    <w:rsid w:val="002E488B"/>
    <w:rsid w:val="002E4890"/>
    <w:rsid w:val="002E49E6"/>
    <w:rsid w:val="002E4B09"/>
    <w:rsid w:val="002E4C72"/>
    <w:rsid w:val="002E4C79"/>
    <w:rsid w:val="002E4D64"/>
    <w:rsid w:val="002E4D7F"/>
    <w:rsid w:val="002E4DA4"/>
    <w:rsid w:val="002E4E11"/>
    <w:rsid w:val="002E4F08"/>
    <w:rsid w:val="002E4F0A"/>
    <w:rsid w:val="002E505C"/>
    <w:rsid w:val="002E5092"/>
    <w:rsid w:val="002E514F"/>
    <w:rsid w:val="002E51EC"/>
    <w:rsid w:val="002E52D2"/>
    <w:rsid w:val="002E56F5"/>
    <w:rsid w:val="002E57F9"/>
    <w:rsid w:val="002E586B"/>
    <w:rsid w:val="002E59FE"/>
    <w:rsid w:val="002E5A49"/>
    <w:rsid w:val="002E5A71"/>
    <w:rsid w:val="002E5B40"/>
    <w:rsid w:val="002E5BB7"/>
    <w:rsid w:val="002E5C8B"/>
    <w:rsid w:val="002E5CA0"/>
    <w:rsid w:val="002E5D80"/>
    <w:rsid w:val="002E5F0A"/>
    <w:rsid w:val="002E6029"/>
    <w:rsid w:val="002E602B"/>
    <w:rsid w:val="002E6078"/>
    <w:rsid w:val="002E6186"/>
    <w:rsid w:val="002E619D"/>
    <w:rsid w:val="002E61FC"/>
    <w:rsid w:val="002E621C"/>
    <w:rsid w:val="002E6312"/>
    <w:rsid w:val="002E63D5"/>
    <w:rsid w:val="002E66A3"/>
    <w:rsid w:val="002E6850"/>
    <w:rsid w:val="002E6ACF"/>
    <w:rsid w:val="002E6C8E"/>
    <w:rsid w:val="002E6CFA"/>
    <w:rsid w:val="002E6D36"/>
    <w:rsid w:val="002E6DB8"/>
    <w:rsid w:val="002E6F0A"/>
    <w:rsid w:val="002E6FCF"/>
    <w:rsid w:val="002E7040"/>
    <w:rsid w:val="002E706F"/>
    <w:rsid w:val="002E7292"/>
    <w:rsid w:val="002E7396"/>
    <w:rsid w:val="002E73BB"/>
    <w:rsid w:val="002E7557"/>
    <w:rsid w:val="002E75A9"/>
    <w:rsid w:val="002E75DC"/>
    <w:rsid w:val="002E76A6"/>
    <w:rsid w:val="002E76BC"/>
    <w:rsid w:val="002E7719"/>
    <w:rsid w:val="002E77BF"/>
    <w:rsid w:val="002E77CB"/>
    <w:rsid w:val="002E7818"/>
    <w:rsid w:val="002E7871"/>
    <w:rsid w:val="002E78C8"/>
    <w:rsid w:val="002E796F"/>
    <w:rsid w:val="002E7992"/>
    <w:rsid w:val="002E7A5C"/>
    <w:rsid w:val="002E7F5D"/>
    <w:rsid w:val="002E7FE6"/>
    <w:rsid w:val="002F000A"/>
    <w:rsid w:val="002F00B2"/>
    <w:rsid w:val="002F0204"/>
    <w:rsid w:val="002F03C6"/>
    <w:rsid w:val="002F03F1"/>
    <w:rsid w:val="002F0463"/>
    <w:rsid w:val="002F04AF"/>
    <w:rsid w:val="002F0502"/>
    <w:rsid w:val="002F0522"/>
    <w:rsid w:val="002F052E"/>
    <w:rsid w:val="002F05A6"/>
    <w:rsid w:val="002F05B2"/>
    <w:rsid w:val="002F05BD"/>
    <w:rsid w:val="002F05CC"/>
    <w:rsid w:val="002F062B"/>
    <w:rsid w:val="002F0685"/>
    <w:rsid w:val="002F078D"/>
    <w:rsid w:val="002F0802"/>
    <w:rsid w:val="002F0817"/>
    <w:rsid w:val="002F0824"/>
    <w:rsid w:val="002F093F"/>
    <w:rsid w:val="002F09DD"/>
    <w:rsid w:val="002F0A32"/>
    <w:rsid w:val="002F0A36"/>
    <w:rsid w:val="002F0A73"/>
    <w:rsid w:val="002F0AB0"/>
    <w:rsid w:val="002F0AC4"/>
    <w:rsid w:val="002F0AD7"/>
    <w:rsid w:val="002F0B4A"/>
    <w:rsid w:val="002F0BFA"/>
    <w:rsid w:val="002F0D41"/>
    <w:rsid w:val="002F0DFF"/>
    <w:rsid w:val="002F0EC4"/>
    <w:rsid w:val="002F0F43"/>
    <w:rsid w:val="002F1100"/>
    <w:rsid w:val="002F1186"/>
    <w:rsid w:val="002F11C5"/>
    <w:rsid w:val="002F128D"/>
    <w:rsid w:val="002F13D2"/>
    <w:rsid w:val="002F14E1"/>
    <w:rsid w:val="002F1550"/>
    <w:rsid w:val="002F1622"/>
    <w:rsid w:val="002F18FE"/>
    <w:rsid w:val="002F190E"/>
    <w:rsid w:val="002F1A50"/>
    <w:rsid w:val="002F1A61"/>
    <w:rsid w:val="002F1B5B"/>
    <w:rsid w:val="002F1BB4"/>
    <w:rsid w:val="002F1BB5"/>
    <w:rsid w:val="002F1C4E"/>
    <w:rsid w:val="002F1CC8"/>
    <w:rsid w:val="002F1D88"/>
    <w:rsid w:val="002F1DEF"/>
    <w:rsid w:val="002F1E7B"/>
    <w:rsid w:val="002F204B"/>
    <w:rsid w:val="002F213F"/>
    <w:rsid w:val="002F2179"/>
    <w:rsid w:val="002F222C"/>
    <w:rsid w:val="002F2285"/>
    <w:rsid w:val="002F2337"/>
    <w:rsid w:val="002F240C"/>
    <w:rsid w:val="002F25E7"/>
    <w:rsid w:val="002F2694"/>
    <w:rsid w:val="002F26DE"/>
    <w:rsid w:val="002F2787"/>
    <w:rsid w:val="002F279C"/>
    <w:rsid w:val="002F2813"/>
    <w:rsid w:val="002F2866"/>
    <w:rsid w:val="002F28F9"/>
    <w:rsid w:val="002F2A9F"/>
    <w:rsid w:val="002F2BC1"/>
    <w:rsid w:val="002F2EA3"/>
    <w:rsid w:val="002F2EF7"/>
    <w:rsid w:val="002F3384"/>
    <w:rsid w:val="002F346D"/>
    <w:rsid w:val="002F356D"/>
    <w:rsid w:val="002F36D1"/>
    <w:rsid w:val="002F380C"/>
    <w:rsid w:val="002F38BA"/>
    <w:rsid w:val="002F39E5"/>
    <w:rsid w:val="002F3C56"/>
    <w:rsid w:val="002F3E0B"/>
    <w:rsid w:val="002F3F00"/>
    <w:rsid w:val="002F3F8A"/>
    <w:rsid w:val="002F3F97"/>
    <w:rsid w:val="002F404C"/>
    <w:rsid w:val="002F40AA"/>
    <w:rsid w:val="002F41A1"/>
    <w:rsid w:val="002F41CB"/>
    <w:rsid w:val="002F41D2"/>
    <w:rsid w:val="002F42E0"/>
    <w:rsid w:val="002F43BE"/>
    <w:rsid w:val="002F43F6"/>
    <w:rsid w:val="002F4508"/>
    <w:rsid w:val="002F4659"/>
    <w:rsid w:val="002F482F"/>
    <w:rsid w:val="002F4860"/>
    <w:rsid w:val="002F4881"/>
    <w:rsid w:val="002F4897"/>
    <w:rsid w:val="002F492B"/>
    <w:rsid w:val="002F49E6"/>
    <w:rsid w:val="002F4C9A"/>
    <w:rsid w:val="002F4D1E"/>
    <w:rsid w:val="002F4FBB"/>
    <w:rsid w:val="002F53D8"/>
    <w:rsid w:val="002F5403"/>
    <w:rsid w:val="002F542D"/>
    <w:rsid w:val="002F54FF"/>
    <w:rsid w:val="002F55AC"/>
    <w:rsid w:val="002F55BE"/>
    <w:rsid w:val="002F5901"/>
    <w:rsid w:val="002F59EF"/>
    <w:rsid w:val="002F5D3E"/>
    <w:rsid w:val="002F5EAE"/>
    <w:rsid w:val="002F5EC7"/>
    <w:rsid w:val="002F6173"/>
    <w:rsid w:val="002F6218"/>
    <w:rsid w:val="002F62D5"/>
    <w:rsid w:val="002F6515"/>
    <w:rsid w:val="002F6613"/>
    <w:rsid w:val="002F669C"/>
    <w:rsid w:val="002F670C"/>
    <w:rsid w:val="002F672D"/>
    <w:rsid w:val="002F6762"/>
    <w:rsid w:val="002F6767"/>
    <w:rsid w:val="002F6823"/>
    <w:rsid w:val="002F6A91"/>
    <w:rsid w:val="002F6C04"/>
    <w:rsid w:val="002F6C42"/>
    <w:rsid w:val="002F6EAB"/>
    <w:rsid w:val="002F7147"/>
    <w:rsid w:val="002F715A"/>
    <w:rsid w:val="002F7240"/>
    <w:rsid w:val="002F73CD"/>
    <w:rsid w:val="002F7425"/>
    <w:rsid w:val="002F7452"/>
    <w:rsid w:val="002F749B"/>
    <w:rsid w:val="002F74B9"/>
    <w:rsid w:val="002F74C2"/>
    <w:rsid w:val="002F74D6"/>
    <w:rsid w:val="002F7633"/>
    <w:rsid w:val="002F763D"/>
    <w:rsid w:val="002F7691"/>
    <w:rsid w:val="002F7731"/>
    <w:rsid w:val="002F7772"/>
    <w:rsid w:val="002F77C2"/>
    <w:rsid w:val="002F7830"/>
    <w:rsid w:val="002F7873"/>
    <w:rsid w:val="002F7AC5"/>
    <w:rsid w:val="002F7BE1"/>
    <w:rsid w:val="002F7C46"/>
    <w:rsid w:val="002F7C8D"/>
    <w:rsid w:val="002F7D40"/>
    <w:rsid w:val="002F7D60"/>
    <w:rsid w:val="002F7D94"/>
    <w:rsid w:val="00300070"/>
    <w:rsid w:val="003000A8"/>
    <w:rsid w:val="003000B0"/>
    <w:rsid w:val="00300134"/>
    <w:rsid w:val="0030019C"/>
    <w:rsid w:val="003001C4"/>
    <w:rsid w:val="0030030C"/>
    <w:rsid w:val="00300375"/>
    <w:rsid w:val="0030052D"/>
    <w:rsid w:val="0030072E"/>
    <w:rsid w:val="003007E9"/>
    <w:rsid w:val="00300D53"/>
    <w:rsid w:val="00300E65"/>
    <w:rsid w:val="00300F0F"/>
    <w:rsid w:val="00300F11"/>
    <w:rsid w:val="00300FC3"/>
    <w:rsid w:val="00301187"/>
    <w:rsid w:val="0030123F"/>
    <w:rsid w:val="003012AB"/>
    <w:rsid w:val="00301300"/>
    <w:rsid w:val="0030139D"/>
    <w:rsid w:val="00301438"/>
    <w:rsid w:val="003014C1"/>
    <w:rsid w:val="003014C2"/>
    <w:rsid w:val="003016AD"/>
    <w:rsid w:val="003016D9"/>
    <w:rsid w:val="0030170F"/>
    <w:rsid w:val="00301781"/>
    <w:rsid w:val="0030179A"/>
    <w:rsid w:val="00301A3D"/>
    <w:rsid w:val="00301BF3"/>
    <w:rsid w:val="00301E11"/>
    <w:rsid w:val="00301EBA"/>
    <w:rsid w:val="00301EE1"/>
    <w:rsid w:val="00301F96"/>
    <w:rsid w:val="00302182"/>
    <w:rsid w:val="0030218D"/>
    <w:rsid w:val="00302299"/>
    <w:rsid w:val="0030245B"/>
    <w:rsid w:val="00302575"/>
    <w:rsid w:val="0030258D"/>
    <w:rsid w:val="00302628"/>
    <w:rsid w:val="003027CA"/>
    <w:rsid w:val="0030286F"/>
    <w:rsid w:val="0030289A"/>
    <w:rsid w:val="0030293F"/>
    <w:rsid w:val="00302A02"/>
    <w:rsid w:val="00302DC9"/>
    <w:rsid w:val="00302E0A"/>
    <w:rsid w:val="00302EA3"/>
    <w:rsid w:val="00302F76"/>
    <w:rsid w:val="00302FCB"/>
    <w:rsid w:val="00303074"/>
    <w:rsid w:val="003030EF"/>
    <w:rsid w:val="0030314C"/>
    <w:rsid w:val="0030325A"/>
    <w:rsid w:val="00303328"/>
    <w:rsid w:val="003033C4"/>
    <w:rsid w:val="003036A2"/>
    <w:rsid w:val="00303706"/>
    <w:rsid w:val="00303813"/>
    <w:rsid w:val="0030382E"/>
    <w:rsid w:val="0030383D"/>
    <w:rsid w:val="003038C1"/>
    <w:rsid w:val="003039F0"/>
    <w:rsid w:val="00303B8C"/>
    <w:rsid w:val="00303BB2"/>
    <w:rsid w:val="00303CE4"/>
    <w:rsid w:val="00303E89"/>
    <w:rsid w:val="00303E97"/>
    <w:rsid w:val="00303F1A"/>
    <w:rsid w:val="00303F7D"/>
    <w:rsid w:val="00304007"/>
    <w:rsid w:val="003040FD"/>
    <w:rsid w:val="0030430E"/>
    <w:rsid w:val="00304385"/>
    <w:rsid w:val="003043F1"/>
    <w:rsid w:val="0030441E"/>
    <w:rsid w:val="0030445A"/>
    <w:rsid w:val="00304525"/>
    <w:rsid w:val="003045E0"/>
    <w:rsid w:val="00304758"/>
    <w:rsid w:val="0030480A"/>
    <w:rsid w:val="0030485F"/>
    <w:rsid w:val="0030491A"/>
    <w:rsid w:val="00304953"/>
    <w:rsid w:val="00304C14"/>
    <w:rsid w:val="00304C3B"/>
    <w:rsid w:val="00304F32"/>
    <w:rsid w:val="00304FDC"/>
    <w:rsid w:val="00304FFA"/>
    <w:rsid w:val="00305243"/>
    <w:rsid w:val="003052C3"/>
    <w:rsid w:val="00305306"/>
    <w:rsid w:val="00305481"/>
    <w:rsid w:val="003054B3"/>
    <w:rsid w:val="003055C3"/>
    <w:rsid w:val="00305663"/>
    <w:rsid w:val="003056DC"/>
    <w:rsid w:val="003057B4"/>
    <w:rsid w:val="003057EC"/>
    <w:rsid w:val="003058A5"/>
    <w:rsid w:val="003058E3"/>
    <w:rsid w:val="003059C6"/>
    <w:rsid w:val="00305C9F"/>
    <w:rsid w:val="00305D11"/>
    <w:rsid w:val="00305D8A"/>
    <w:rsid w:val="00305DA5"/>
    <w:rsid w:val="00305E56"/>
    <w:rsid w:val="00305E8C"/>
    <w:rsid w:val="00305EA1"/>
    <w:rsid w:val="0030617E"/>
    <w:rsid w:val="003061FD"/>
    <w:rsid w:val="00306295"/>
    <w:rsid w:val="00306381"/>
    <w:rsid w:val="003063D0"/>
    <w:rsid w:val="00306A3A"/>
    <w:rsid w:val="00306B45"/>
    <w:rsid w:val="00306B66"/>
    <w:rsid w:val="00307184"/>
    <w:rsid w:val="00307260"/>
    <w:rsid w:val="00307265"/>
    <w:rsid w:val="003072C1"/>
    <w:rsid w:val="0030735D"/>
    <w:rsid w:val="003073A9"/>
    <w:rsid w:val="0030740D"/>
    <w:rsid w:val="003076DC"/>
    <w:rsid w:val="003077D5"/>
    <w:rsid w:val="003077E3"/>
    <w:rsid w:val="00307877"/>
    <w:rsid w:val="0030791D"/>
    <w:rsid w:val="00307966"/>
    <w:rsid w:val="003079B8"/>
    <w:rsid w:val="00307A11"/>
    <w:rsid w:val="00307B92"/>
    <w:rsid w:val="00307D35"/>
    <w:rsid w:val="00307F31"/>
    <w:rsid w:val="00310137"/>
    <w:rsid w:val="0031019D"/>
    <w:rsid w:val="003102F9"/>
    <w:rsid w:val="0031031E"/>
    <w:rsid w:val="003103FE"/>
    <w:rsid w:val="00310402"/>
    <w:rsid w:val="003104B9"/>
    <w:rsid w:val="0031057D"/>
    <w:rsid w:val="00310628"/>
    <w:rsid w:val="0031068C"/>
    <w:rsid w:val="00310751"/>
    <w:rsid w:val="00310760"/>
    <w:rsid w:val="00310776"/>
    <w:rsid w:val="0031093A"/>
    <w:rsid w:val="0031096B"/>
    <w:rsid w:val="00310976"/>
    <w:rsid w:val="00310A4E"/>
    <w:rsid w:val="00310AE7"/>
    <w:rsid w:val="00310D5D"/>
    <w:rsid w:val="00310DB7"/>
    <w:rsid w:val="00310DD1"/>
    <w:rsid w:val="00310FA5"/>
    <w:rsid w:val="00310FD7"/>
    <w:rsid w:val="00311480"/>
    <w:rsid w:val="0031185B"/>
    <w:rsid w:val="0031191D"/>
    <w:rsid w:val="00311B2E"/>
    <w:rsid w:val="00311D44"/>
    <w:rsid w:val="00311DFB"/>
    <w:rsid w:val="00311F5D"/>
    <w:rsid w:val="003123F5"/>
    <w:rsid w:val="00312510"/>
    <w:rsid w:val="003125CC"/>
    <w:rsid w:val="0031296A"/>
    <w:rsid w:val="003129D5"/>
    <w:rsid w:val="003129E5"/>
    <w:rsid w:val="00312A4D"/>
    <w:rsid w:val="00312CDC"/>
    <w:rsid w:val="00312D84"/>
    <w:rsid w:val="00312F4E"/>
    <w:rsid w:val="00312FAF"/>
    <w:rsid w:val="0031312C"/>
    <w:rsid w:val="00313189"/>
    <w:rsid w:val="00313229"/>
    <w:rsid w:val="003132A6"/>
    <w:rsid w:val="0031342B"/>
    <w:rsid w:val="003134D8"/>
    <w:rsid w:val="003134E2"/>
    <w:rsid w:val="003135BC"/>
    <w:rsid w:val="0031364E"/>
    <w:rsid w:val="0031379B"/>
    <w:rsid w:val="003137D6"/>
    <w:rsid w:val="00313898"/>
    <w:rsid w:val="00313A3E"/>
    <w:rsid w:val="00313BEC"/>
    <w:rsid w:val="00313E19"/>
    <w:rsid w:val="00313FAA"/>
    <w:rsid w:val="00313FD6"/>
    <w:rsid w:val="003140D4"/>
    <w:rsid w:val="00314134"/>
    <w:rsid w:val="0031414F"/>
    <w:rsid w:val="00314210"/>
    <w:rsid w:val="003143B8"/>
    <w:rsid w:val="00314494"/>
    <w:rsid w:val="003144ED"/>
    <w:rsid w:val="0031450F"/>
    <w:rsid w:val="003145A4"/>
    <w:rsid w:val="00314620"/>
    <w:rsid w:val="00314722"/>
    <w:rsid w:val="00314732"/>
    <w:rsid w:val="00314A19"/>
    <w:rsid w:val="00314A92"/>
    <w:rsid w:val="00314B11"/>
    <w:rsid w:val="00314C26"/>
    <w:rsid w:val="00314C9A"/>
    <w:rsid w:val="00314CAA"/>
    <w:rsid w:val="00314CFB"/>
    <w:rsid w:val="00314D1A"/>
    <w:rsid w:val="00314D5F"/>
    <w:rsid w:val="00314D70"/>
    <w:rsid w:val="00314F49"/>
    <w:rsid w:val="003151AD"/>
    <w:rsid w:val="0031524F"/>
    <w:rsid w:val="0031528D"/>
    <w:rsid w:val="0031529D"/>
    <w:rsid w:val="003153F7"/>
    <w:rsid w:val="00315446"/>
    <w:rsid w:val="0031550E"/>
    <w:rsid w:val="00315577"/>
    <w:rsid w:val="003157E4"/>
    <w:rsid w:val="0031593B"/>
    <w:rsid w:val="00315B7F"/>
    <w:rsid w:val="00315BDB"/>
    <w:rsid w:val="00315C2B"/>
    <w:rsid w:val="00315F04"/>
    <w:rsid w:val="00316202"/>
    <w:rsid w:val="00316271"/>
    <w:rsid w:val="0031631D"/>
    <w:rsid w:val="00316410"/>
    <w:rsid w:val="003167CB"/>
    <w:rsid w:val="00316A63"/>
    <w:rsid w:val="00316B01"/>
    <w:rsid w:val="00316BC5"/>
    <w:rsid w:val="00316BE0"/>
    <w:rsid w:val="00316C1B"/>
    <w:rsid w:val="00316C84"/>
    <w:rsid w:val="00316C99"/>
    <w:rsid w:val="00316F04"/>
    <w:rsid w:val="00316F4F"/>
    <w:rsid w:val="00316F7B"/>
    <w:rsid w:val="00317060"/>
    <w:rsid w:val="003170BA"/>
    <w:rsid w:val="0031732D"/>
    <w:rsid w:val="0031737F"/>
    <w:rsid w:val="00317531"/>
    <w:rsid w:val="0031757D"/>
    <w:rsid w:val="0031759A"/>
    <w:rsid w:val="00317647"/>
    <w:rsid w:val="003178B7"/>
    <w:rsid w:val="00317948"/>
    <w:rsid w:val="00317A0C"/>
    <w:rsid w:val="00317A41"/>
    <w:rsid w:val="00317B01"/>
    <w:rsid w:val="00317BFD"/>
    <w:rsid w:val="00317E53"/>
    <w:rsid w:val="00317E62"/>
    <w:rsid w:val="00320063"/>
    <w:rsid w:val="00320201"/>
    <w:rsid w:val="00320223"/>
    <w:rsid w:val="003202FE"/>
    <w:rsid w:val="00320320"/>
    <w:rsid w:val="003203B4"/>
    <w:rsid w:val="003203D1"/>
    <w:rsid w:val="003203D3"/>
    <w:rsid w:val="0032045F"/>
    <w:rsid w:val="003204A0"/>
    <w:rsid w:val="003205DC"/>
    <w:rsid w:val="0032068F"/>
    <w:rsid w:val="003206D5"/>
    <w:rsid w:val="00320764"/>
    <w:rsid w:val="0032082F"/>
    <w:rsid w:val="00320850"/>
    <w:rsid w:val="003208F5"/>
    <w:rsid w:val="00320A8A"/>
    <w:rsid w:val="00320CF8"/>
    <w:rsid w:val="00320D81"/>
    <w:rsid w:val="00320DC9"/>
    <w:rsid w:val="0032115F"/>
    <w:rsid w:val="003211E2"/>
    <w:rsid w:val="00321223"/>
    <w:rsid w:val="0032131C"/>
    <w:rsid w:val="0032140C"/>
    <w:rsid w:val="003214EB"/>
    <w:rsid w:val="0032152B"/>
    <w:rsid w:val="003215C3"/>
    <w:rsid w:val="003215DC"/>
    <w:rsid w:val="0032161C"/>
    <w:rsid w:val="00321770"/>
    <w:rsid w:val="0032189D"/>
    <w:rsid w:val="003218A6"/>
    <w:rsid w:val="003218EF"/>
    <w:rsid w:val="00321B11"/>
    <w:rsid w:val="00321CE3"/>
    <w:rsid w:val="00321CF0"/>
    <w:rsid w:val="00321D8C"/>
    <w:rsid w:val="00321DCA"/>
    <w:rsid w:val="00322046"/>
    <w:rsid w:val="00322247"/>
    <w:rsid w:val="00322297"/>
    <w:rsid w:val="003223BD"/>
    <w:rsid w:val="00322484"/>
    <w:rsid w:val="00322657"/>
    <w:rsid w:val="003227F4"/>
    <w:rsid w:val="003227F9"/>
    <w:rsid w:val="00322964"/>
    <w:rsid w:val="00322A21"/>
    <w:rsid w:val="00322B0B"/>
    <w:rsid w:val="00322B10"/>
    <w:rsid w:val="00322DAC"/>
    <w:rsid w:val="00322EDB"/>
    <w:rsid w:val="00323058"/>
    <w:rsid w:val="0032318F"/>
    <w:rsid w:val="003231A1"/>
    <w:rsid w:val="003233D8"/>
    <w:rsid w:val="0032344E"/>
    <w:rsid w:val="00323500"/>
    <w:rsid w:val="00323518"/>
    <w:rsid w:val="00323675"/>
    <w:rsid w:val="003236AA"/>
    <w:rsid w:val="003239EF"/>
    <w:rsid w:val="00323B59"/>
    <w:rsid w:val="00323BDF"/>
    <w:rsid w:val="00323BEF"/>
    <w:rsid w:val="00323C3B"/>
    <w:rsid w:val="00323C3F"/>
    <w:rsid w:val="00323D57"/>
    <w:rsid w:val="00323E01"/>
    <w:rsid w:val="00323E16"/>
    <w:rsid w:val="00323E2A"/>
    <w:rsid w:val="00323EFB"/>
    <w:rsid w:val="00324090"/>
    <w:rsid w:val="003240DC"/>
    <w:rsid w:val="0032411D"/>
    <w:rsid w:val="00324166"/>
    <w:rsid w:val="00324214"/>
    <w:rsid w:val="00324221"/>
    <w:rsid w:val="0032448D"/>
    <w:rsid w:val="003245B8"/>
    <w:rsid w:val="00324917"/>
    <w:rsid w:val="003249B3"/>
    <w:rsid w:val="00324A5B"/>
    <w:rsid w:val="00324A82"/>
    <w:rsid w:val="00324AA8"/>
    <w:rsid w:val="00324ADD"/>
    <w:rsid w:val="00324B61"/>
    <w:rsid w:val="00324B72"/>
    <w:rsid w:val="00324BBB"/>
    <w:rsid w:val="00324D4D"/>
    <w:rsid w:val="00324E02"/>
    <w:rsid w:val="00324FEB"/>
    <w:rsid w:val="003251DC"/>
    <w:rsid w:val="003253B8"/>
    <w:rsid w:val="00325471"/>
    <w:rsid w:val="003254B9"/>
    <w:rsid w:val="00325742"/>
    <w:rsid w:val="0032586D"/>
    <w:rsid w:val="00325918"/>
    <w:rsid w:val="00325947"/>
    <w:rsid w:val="003259C2"/>
    <w:rsid w:val="003259D0"/>
    <w:rsid w:val="00325B71"/>
    <w:rsid w:val="00325BDD"/>
    <w:rsid w:val="00325CB1"/>
    <w:rsid w:val="00325D45"/>
    <w:rsid w:val="00325FA9"/>
    <w:rsid w:val="0032608F"/>
    <w:rsid w:val="00326235"/>
    <w:rsid w:val="00326331"/>
    <w:rsid w:val="0032639B"/>
    <w:rsid w:val="003263E6"/>
    <w:rsid w:val="003264E0"/>
    <w:rsid w:val="003264EA"/>
    <w:rsid w:val="003264FF"/>
    <w:rsid w:val="00326513"/>
    <w:rsid w:val="00326747"/>
    <w:rsid w:val="0032694B"/>
    <w:rsid w:val="00326A8D"/>
    <w:rsid w:val="00326B27"/>
    <w:rsid w:val="00326B72"/>
    <w:rsid w:val="00326CB1"/>
    <w:rsid w:val="00326D88"/>
    <w:rsid w:val="00326FAE"/>
    <w:rsid w:val="00326FEC"/>
    <w:rsid w:val="003271FE"/>
    <w:rsid w:val="00327284"/>
    <w:rsid w:val="003272CE"/>
    <w:rsid w:val="00327416"/>
    <w:rsid w:val="00327629"/>
    <w:rsid w:val="00327683"/>
    <w:rsid w:val="003276D7"/>
    <w:rsid w:val="003277B3"/>
    <w:rsid w:val="00327958"/>
    <w:rsid w:val="00327B33"/>
    <w:rsid w:val="00327CCF"/>
    <w:rsid w:val="00327DBD"/>
    <w:rsid w:val="00327E31"/>
    <w:rsid w:val="00327FAA"/>
    <w:rsid w:val="0033005B"/>
    <w:rsid w:val="003300F5"/>
    <w:rsid w:val="0033012D"/>
    <w:rsid w:val="00330340"/>
    <w:rsid w:val="003304DA"/>
    <w:rsid w:val="00330755"/>
    <w:rsid w:val="00330793"/>
    <w:rsid w:val="00330906"/>
    <w:rsid w:val="00330993"/>
    <w:rsid w:val="0033099A"/>
    <w:rsid w:val="00330A21"/>
    <w:rsid w:val="00330DA5"/>
    <w:rsid w:val="00330E96"/>
    <w:rsid w:val="00330EE5"/>
    <w:rsid w:val="00330F91"/>
    <w:rsid w:val="00330FE4"/>
    <w:rsid w:val="00331069"/>
    <w:rsid w:val="003310E3"/>
    <w:rsid w:val="00331169"/>
    <w:rsid w:val="003313DA"/>
    <w:rsid w:val="00331419"/>
    <w:rsid w:val="003315A7"/>
    <w:rsid w:val="0033179A"/>
    <w:rsid w:val="00331822"/>
    <w:rsid w:val="00331A7E"/>
    <w:rsid w:val="00331A89"/>
    <w:rsid w:val="00331AA2"/>
    <w:rsid w:val="00331B53"/>
    <w:rsid w:val="00331B9D"/>
    <w:rsid w:val="003322CC"/>
    <w:rsid w:val="003323A7"/>
    <w:rsid w:val="00332438"/>
    <w:rsid w:val="00332573"/>
    <w:rsid w:val="00332644"/>
    <w:rsid w:val="003328C8"/>
    <w:rsid w:val="00332D81"/>
    <w:rsid w:val="00332E06"/>
    <w:rsid w:val="00332E2E"/>
    <w:rsid w:val="00332F78"/>
    <w:rsid w:val="00333120"/>
    <w:rsid w:val="00333363"/>
    <w:rsid w:val="003333F2"/>
    <w:rsid w:val="00333466"/>
    <w:rsid w:val="0033353F"/>
    <w:rsid w:val="003335D7"/>
    <w:rsid w:val="003335FF"/>
    <w:rsid w:val="00333639"/>
    <w:rsid w:val="00333699"/>
    <w:rsid w:val="003337A1"/>
    <w:rsid w:val="00333B03"/>
    <w:rsid w:val="00333DCF"/>
    <w:rsid w:val="00333F44"/>
    <w:rsid w:val="00334130"/>
    <w:rsid w:val="003341C2"/>
    <w:rsid w:val="0033428D"/>
    <w:rsid w:val="003342D7"/>
    <w:rsid w:val="003344AA"/>
    <w:rsid w:val="0033450A"/>
    <w:rsid w:val="0033450B"/>
    <w:rsid w:val="0033453D"/>
    <w:rsid w:val="00334583"/>
    <w:rsid w:val="003345C0"/>
    <w:rsid w:val="00334694"/>
    <w:rsid w:val="0033471B"/>
    <w:rsid w:val="00334728"/>
    <w:rsid w:val="003347D4"/>
    <w:rsid w:val="00334939"/>
    <w:rsid w:val="00334989"/>
    <w:rsid w:val="00334AD1"/>
    <w:rsid w:val="00334CDD"/>
    <w:rsid w:val="00334E75"/>
    <w:rsid w:val="00334E7E"/>
    <w:rsid w:val="0033506D"/>
    <w:rsid w:val="003351F3"/>
    <w:rsid w:val="00335226"/>
    <w:rsid w:val="003353F9"/>
    <w:rsid w:val="00335414"/>
    <w:rsid w:val="003354A3"/>
    <w:rsid w:val="003356C7"/>
    <w:rsid w:val="003357E1"/>
    <w:rsid w:val="003357F3"/>
    <w:rsid w:val="00335811"/>
    <w:rsid w:val="00335975"/>
    <w:rsid w:val="003359FC"/>
    <w:rsid w:val="00335A65"/>
    <w:rsid w:val="00335ABF"/>
    <w:rsid w:val="00335B33"/>
    <w:rsid w:val="00335BCC"/>
    <w:rsid w:val="00335D91"/>
    <w:rsid w:val="00335D98"/>
    <w:rsid w:val="00335F49"/>
    <w:rsid w:val="00335F4D"/>
    <w:rsid w:val="003360F9"/>
    <w:rsid w:val="0033617E"/>
    <w:rsid w:val="003361CE"/>
    <w:rsid w:val="00336289"/>
    <w:rsid w:val="003362B6"/>
    <w:rsid w:val="003366B9"/>
    <w:rsid w:val="0033674E"/>
    <w:rsid w:val="00336757"/>
    <w:rsid w:val="0033698A"/>
    <w:rsid w:val="00336ACD"/>
    <w:rsid w:val="00336ACE"/>
    <w:rsid w:val="00336C92"/>
    <w:rsid w:val="00336E0E"/>
    <w:rsid w:val="003370CB"/>
    <w:rsid w:val="00337143"/>
    <w:rsid w:val="003372A1"/>
    <w:rsid w:val="0033774F"/>
    <w:rsid w:val="0033783C"/>
    <w:rsid w:val="00337924"/>
    <w:rsid w:val="00337B27"/>
    <w:rsid w:val="00337B36"/>
    <w:rsid w:val="00337B9D"/>
    <w:rsid w:val="00337CB8"/>
    <w:rsid w:val="00337D30"/>
    <w:rsid w:val="00337E6C"/>
    <w:rsid w:val="00337EA1"/>
    <w:rsid w:val="00337ED3"/>
    <w:rsid w:val="00337FBB"/>
    <w:rsid w:val="00337FBF"/>
    <w:rsid w:val="00337FE5"/>
    <w:rsid w:val="003400B8"/>
    <w:rsid w:val="00340106"/>
    <w:rsid w:val="00340155"/>
    <w:rsid w:val="0034048C"/>
    <w:rsid w:val="003404CB"/>
    <w:rsid w:val="0034064D"/>
    <w:rsid w:val="0034086B"/>
    <w:rsid w:val="00340A0F"/>
    <w:rsid w:val="00340C43"/>
    <w:rsid w:val="00340D28"/>
    <w:rsid w:val="00340E0E"/>
    <w:rsid w:val="00340FBE"/>
    <w:rsid w:val="00340FC9"/>
    <w:rsid w:val="00341129"/>
    <w:rsid w:val="00341207"/>
    <w:rsid w:val="003413FC"/>
    <w:rsid w:val="0034146A"/>
    <w:rsid w:val="003414DC"/>
    <w:rsid w:val="00341879"/>
    <w:rsid w:val="003419BA"/>
    <w:rsid w:val="00341AE2"/>
    <w:rsid w:val="00341B21"/>
    <w:rsid w:val="00341DC9"/>
    <w:rsid w:val="00341EA5"/>
    <w:rsid w:val="00341FDC"/>
    <w:rsid w:val="00342096"/>
    <w:rsid w:val="00342102"/>
    <w:rsid w:val="0034228B"/>
    <w:rsid w:val="003422BF"/>
    <w:rsid w:val="0034259A"/>
    <w:rsid w:val="003425AE"/>
    <w:rsid w:val="003425B7"/>
    <w:rsid w:val="00342619"/>
    <w:rsid w:val="0034264E"/>
    <w:rsid w:val="0034281C"/>
    <w:rsid w:val="003429F4"/>
    <w:rsid w:val="00342BF0"/>
    <w:rsid w:val="00342C78"/>
    <w:rsid w:val="00342D87"/>
    <w:rsid w:val="00342E30"/>
    <w:rsid w:val="00342F3B"/>
    <w:rsid w:val="00342FC2"/>
    <w:rsid w:val="00342FC7"/>
    <w:rsid w:val="00343103"/>
    <w:rsid w:val="0034326B"/>
    <w:rsid w:val="00343272"/>
    <w:rsid w:val="003432D4"/>
    <w:rsid w:val="003432E3"/>
    <w:rsid w:val="00343609"/>
    <w:rsid w:val="003437EE"/>
    <w:rsid w:val="0034383E"/>
    <w:rsid w:val="00343867"/>
    <w:rsid w:val="003438AE"/>
    <w:rsid w:val="00343951"/>
    <w:rsid w:val="003439F9"/>
    <w:rsid w:val="00343A81"/>
    <w:rsid w:val="00343C19"/>
    <w:rsid w:val="00343D58"/>
    <w:rsid w:val="00343D60"/>
    <w:rsid w:val="00343E75"/>
    <w:rsid w:val="00343EED"/>
    <w:rsid w:val="00343F14"/>
    <w:rsid w:val="00343F99"/>
    <w:rsid w:val="003440EA"/>
    <w:rsid w:val="00344176"/>
    <w:rsid w:val="0034420C"/>
    <w:rsid w:val="003442A5"/>
    <w:rsid w:val="003442E2"/>
    <w:rsid w:val="003445A7"/>
    <w:rsid w:val="00344666"/>
    <w:rsid w:val="00344776"/>
    <w:rsid w:val="003447B1"/>
    <w:rsid w:val="00344A4E"/>
    <w:rsid w:val="00344A82"/>
    <w:rsid w:val="00344A98"/>
    <w:rsid w:val="00344AEA"/>
    <w:rsid w:val="00344D44"/>
    <w:rsid w:val="00344D5B"/>
    <w:rsid w:val="0034505C"/>
    <w:rsid w:val="00345106"/>
    <w:rsid w:val="0034531C"/>
    <w:rsid w:val="00345386"/>
    <w:rsid w:val="00345437"/>
    <w:rsid w:val="00345443"/>
    <w:rsid w:val="003454E4"/>
    <w:rsid w:val="00345522"/>
    <w:rsid w:val="00345777"/>
    <w:rsid w:val="0034585F"/>
    <w:rsid w:val="003458EA"/>
    <w:rsid w:val="003458FB"/>
    <w:rsid w:val="0034598C"/>
    <w:rsid w:val="00345A5E"/>
    <w:rsid w:val="00345B56"/>
    <w:rsid w:val="00345DBD"/>
    <w:rsid w:val="00345ED1"/>
    <w:rsid w:val="003460FB"/>
    <w:rsid w:val="00346142"/>
    <w:rsid w:val="003461B7"/>
    <w:rsid w:val="003461E8"/>
    <w:rsid w:val="003461F0"/>
    <w:rsid w:val="00346372"/>
    <w:rsid w:val="003463B2"/>
    <w:rsid w:val="00346548"/>
    <w:rsid w:val="003465E8"/>
    <w:rsid w:val="003466C4"/>
    <w:rsid w:val="0034675D"/>
    <w:rsid w:val="00346768"/>
    <w:rsid w:val="0034676E"/>
    <w:rsid w:val="00346859"/>
    <w:rsid w:val="003469E6"/>
    <w:rsid w:val="00346A79"/>
    <w:rsid w:val="00346A94"/>
    <w:rsid w:val="00346B5F"/>
    <w:rsid w:val="00346B99"/>
    <w:rsid w:val="00346C21"/>
    <w:rsid w:val="00346C98"/>
    <w:rsid w:val="00346D63"/>
    <w:rsid w:val="00346DCC"/>
    <w:rsid w:val="00346DDA"/>
    <w:rsid w:val="00346F85"/>
    <w:rsid w:val="003470CF"/>
    <w:rsid w:val="003470FC"/>
    <w:rsid w:val="003471DE"/>
    <w:rsid w:val="0034744D"/>
    <w:rsid w:val="0034763D"/>
    <w:rsid w:val="00347705"/>
    <w:rsid w:val="00347819"/>
    <w:rsid w:val="0034798B"/>
    <w:rsid w:val="00347B41"/>
    <w:rsid w:val="00347B57"/>
    <w:rsid w:val="00347C3B"/>
    <w:rsid w:val="00347C6B"/>
    <w:rsid w:val="00347C9A"/>
    <w:rsid w:val="00347CB3"/>
    <w:rsid w:val="00347D20"/>
    <w:rsid w:val="00347EFD"/>
    <w:rsid w:val="00347F96"/>
    <w:rsid w:val="00347FE2"/>
    <w:rsid w:val="00350092"/>
    <w:rsid w:val="0035018E"/>
    <w:rsid w:val="00350218"/>
    <w:rsid w:val="0035021B"/>
    <w:rsid w:val="003502CB"/>
    <w:rsid w:val="003502E6"/>
    <w:rsid w:val="0035033F"/>
    <w:rsid w:val="0035034C"/>
    <w:rsid w:val="00350654"/>
    <w:rsid w:val="003507CE"/>
    <w:rsid w:val="003509B6"/>
    <w:rsid w:val="00350BF8"/>
    <w:rsid w:val="00350D5F"/>
    <w:rsid w:val="00350DA5"/>
    <w:rsid w:val="00350E90"/>
    <w:rsid w:val="00350FC4"/>
    <w:rsid w:val="00351167"/>
    <w:rsid w:val="00351251"/>
    <w:rsid w:val="00351574"/>
    <w:rsid w:val="003515F1"/>
    <w:rsid w:val="00351693"/>
    <w:rsid w:val="00351831"/>
    <w:rsid w:val="00351B6F"/>
    <w:rsid w:val="00351B76"/>
    <w:rsid w:val="00351CB2"/>
    <w:rsid w:val="00351CD6"/>
    <w:rsid w:val="00351D68"/>
    <w:rsid w:val="00351D9D"/>
    <w:rsid w:val="00352053"/>
    <w:rsid w:val="003520B6"/>
    <w:rsid w:val="00352117"/>
    <w:rsid w:val="0035226A"/>
    <w:rsid w:val="0035239B"/>
    <w:rsid w:val="00352557"/>
    <w:rsid w:val="00352600"/>
    <w:rsid w:val="00352757"/>
    <w:rsid w:val="00352851"/>
    <w:rsid w:val="0035288F"/>
    <w:rsid w:val="003528E6"/>
    <w:rsid w:val="00352AE5"/>
    <w:rsid w:val="00352B9C"/>
    <w:rsid w:val="00352D25"/>
    <w:rsid w:val="00352D53"/>
    <w:rsid w:val="00352E89"/>
    <w:rsid w:val="00352EE2"/>
    <w:rsid w:val="00352FB9"/>
    <w:rsid w:val="003531AD"/>
    <w:rsid w:val="003531C9"/>
    <w:rsid w:val="00353238"/>
    <w:rsid w:val="003533E3"/>
    <w:rsid w:val="00353402"/>
    <w:rsid w:val="00353475"/>
    <w:rsid w:val="003534B0"/>
    <w:rsid w:val="00353732"/>
    <w:rsid w:val="003538DB"/>
    <w:rsid w:val="0035394E"/>
    <w:rsid w:val="003539D8"/>
    <w:rsid w:val="00353AB1"/>
    <w:rsid w:val="00353AF1"/>
    <w:rsid w:val="00353B12"/>
    <w:rsid w:val="00353BC7"/>
    <w:rsid w:val="00353BFE"/>
    <w:rsid w:val="00353E34"/>
    <w:rsid w:val="00353E8F"/>
    <w:rsid w:val="0035415C"/>
    <w:rsid w:val="003541E1"/>
    <w:rsid w:val="003542B3"/>
    <w:rsid w:val="003542D1"/>
    <w:rsid w:val="00354B9C"/>
    <w:rsid w:val="00354C77"/>
    <w:rsid w:val="00354CC6"/>
    <w:rsid w:val="00354EED"/>
    <w:rsid w:val="003551D4"/>
    <w:rsid w:val="003552DB"/>
    <w:rsid w:val="00355374"/>
    <w:rsid w:val="003553B9"/>
    <w:rsid w:val="00355445"/>
    <w:rsid w:val="0035545C"/>
    <w:rsid w:val="0035561B"/>
    <w:rsid w:val="0035571A"/>
    <w:rsid w:val="003558AE"/>
    <w:rsid w:val="003558CD"/>
    <w:rsid w:val="00355953"/>
    <w:rsid w:val="0035599C"/>
    <w:rsid w:val="003559F7"/>
    <w:rsid w:val="00355C43"/>
    <w:rsid w:val="00355CA1"/>
    <w:rsid w:val="00355CD7"/>
    <w:rsid w:val="00355E29"/>
    <w:rsid w:val="003560C2"/>
    <w:rsid w:val="003562BC"/>
    <w:rsid w:val="003562DA"/>
    <w:rsid w:val="00356314"/>
    <w:rsid w:val="003563E0"/>
    <w:rsid w:val="00356418"/>
    <w:rsid w:val="00356522"/>
    <w:rsid w:val="00356585"/>
    <w:rsid w:val="00356644"/>
    <w:rsid w:val="003566E7"/>
    <w:rsid w:val="0035686A"/>
    <w:rsid w:val="00356C40"/>
    <w:rsid w:val="00356C48"/>
    <w:rsid w:val="00356D76"/>
    <w:rsid w:val="00356DE3"/>
    <w:rsid w:val="00356E0C"/>
    <w:rsid w:val="00356EDE"/>
    <w:rsid w:val="00356F08"/>
    <w:rsid w:val="00356F7C"/>
    <w:rsid w:val="00357024"/>
    <w:rsid w:val="0035710F"/>
    <w:rsid w:val="0035716D"/>
    <w:rsid w:val="00357202"/>
    <w:rsid w:val="00357313"/>
    <w:rsid w:val="003573DE"/>
    <w:rsid w:val="00357418"/>
    <w:rsid w:val="00357486"/>
    <w:rsid w:val="0035759D"/>
    <w:rsid w:val="003576CA"/>
    <w:rsid w:val="0035778F"/>
    <w:rsid w:val="003578C6"/>
    <w:rsid w:val="00357AA6"/>
    <w:rsid w:val="00357AFD"/>
    <w:rsid w:val="00357B2D"/>
    <w:rsid w:val="00357B7E"/>
    <w:rsid w:val="00357BF2"/>
    <w:rsid w:val="00357C17"/>
    <w:rsid w:val="00357C52"/>
    <w:rsid w:val="00357C62"/>
    <w:rsid w:val="00357CD2"/>
    <w:rsid w:val="00357E48"/>
    <w:rsid w:val="00357E7A"/>
    <w:rsid w:val="00357EAB"/>
    <w:rsid w:val="00357EDA"/>
    <w:rsid w:val="00360072"/>
    <w:rsid w:val="00360159"/>
    <w:rsid w:val="00360296"/>
    <w:rsid w:val="0036044F"/>
    <w:rsid w:val="00360560"/>
    <w:rsid w:val="003605BD"/>
    <w:rsid w:val="00360640"/>
    <w:rsid w:val="00360793"/>
    <w:rsid w:val="003607A3"/>
    <w:rsid w:val="003607AC"/>
    <w:rsid w:val="00360841"/>
    <w:rsid w:val="00360A97"/>
    <w:rsid w:val="00360B41"/>
    <w:rsid w:val="00360B49"/>
    <w:rsid w:val="00360CF0"/>
    <w:rsid w:val="00360E58"/>
    <w:rsid w:val="00360E99"/>
    <w:rsid w:val="00360EDD"/>
    <w:rsid w:val="00360F52"/>
    <w:rsid w:val="0036102E"/>
    <w:rsid w:val="0036136D"/>
    <w:rsid w:val="003613F0"/>
    <w:rsid w:val="003614CC"/>
    <w:rsid w:val="00361588"/>
    <w:rsid w:val="00361590"/>
    <w:rsid w:val="003615F1"/>
    <w:rsid w:val="0036165D"/>
    <w:rsid w:val="00361677"/>
    <w:rsid w:val="00361B86"/>
    <w:rsid w:val="00361C4A"/>
    <w:rsid w:val="00361D01"/>
    <w:rsid w:val="00361D6C"/>
    <w:rsid w:val="00361E87"/>
    <w:rsid w:val="00361F37"/>
    <w:rsid w:val="00361FB9"/>
    <w:rsid w:val="00362069"/>
    <w:rsid w:val="003621DB"/>
    <w:rsid w:val="003621EF"/>
    <w:rsid w:val="00362470"/>
    <w:rsid w:val="0036261D"/>
    <w:rsid w:val="003627CC"/>
    <w:rsid w:val="003629FD"/>
    <w:rsid w:val="00362A72"/>
    <w:rsid w:val="00362A94"/>
    <w:rsid w:val="00362ACB"/>
    <w:rsid w:val="00362B47"/>
    <w:rsid w:val="00362BAB"/>
    <w:rsid w:val="00362C52"/>
    <w:rsid w:val="00362CF6"/>
    <w:rsid w:val="00362D10"/>
    <w:rsid w:val="00362D35"/>
    <w:rsid w:val="00362E17"/>
    <w:rsid w:val="00362E58"/>
    <w:rsid w:val="003631D0"/>
    <w:rsid w:val="0036339D"/>
    <w:rsid w:val="0036341A"/>
    <w:rsid w:val="003634CF"/>
    <w:rsid w:val="00363669"/>
    <w:rsid w:val="00363800"/>
    <w:rsid w:val="00363812"/>
    <w:rsid w:val="003639FB"/>
    <w:rsid w:val="00363AC5"/>
    <w:rsid w:val="00363B7A"/>
    <w:rsid w:val="00363BED"/>
    <w:rsid w:val="00363CA7"/>
    <w:rsid w:val="00363DEE"/>
    <w:rsid w:val="003640A7"/>
    <w:rsid w:val="00364273"/>
    <w:rsid w:val="003643AD"/>
    <w:rsid w:val="00364429"/>
    <w:rsid w:val="003648F5"/>
    <w:rsid w:val="00364915"/>
    <w:rsid w:val="0036496E"/>
    <w:rsid w:val="00364B18"/>
    <w:rsid w:val="00364B58"/>
    <w:rsid w:val="00364BF7"/>
    <w:rsid w:val="00364E62"/>
    <w:rsid w:val="00364EB0"/>
    <w:rsid w:val="00364ED7"/>
    <w:rsid w:val="00364FD6"/>
    <w:rsid w:val="00365182"/>
    <w:rsid w:val="003651DC"/>
    <w:rsid w:val="0036527C"/>
    <w:rsid w:val="00365293"/>
    <w:rsid w:val="0036540E"/>
    <w:rsid w:val="003658FD"/>
    <w:rsid w:val="003659B2"/>
    <w:rsid w:val="003659B5"/>
    <w:rsid w:val="00365A0D"/>
    <w:rsid w:val="00365A75"/>
    <w:rsid w:val="00365AFD"/>
    <w:rsid w:val="00365B7F"/>
    <w:rsid w:val="00365BAB"/>
    <w:rsid w:val="00365CD1"/>
    <w:rsid w:val="00365D7B"/>
    <w:rsid w:val="00366110"/>
    <w:rsid w:val="003662B0"/>
    <w:rsid w:val="003666D3"/>
    <w:rsid w:val="0036677B"/>
    <w:rsid w:val="0036682C"/>
    <w:rsid w:val="00366A45"/>
    <w:rsid w:val="00366C38"/>
    <w:rsid w:val="00366C87"/>
    <w:rsid w:val="00366CDB"/>
    <w:rsid w:val="00366CDE"/>
    <w:rsid w:val="00366E66"/>
    <w:rsid w:val="00366E71"/>
    <w:rsid w:val="00366EBD"/>
    <w:rsid w:val="00367199"/>
    <w:rsid w:val="0036721F"/>
    <w:rsid w:val="003674B3"/>
    <w:rsid w:val="0036767A"/>
    <w:rsid w:val="00367698"/>
    <w:rsid w:val="0036774F"/>
    <w:rsid w:val="003677E2"/>
    <w:rsid w:val="003679F6"/>
    <w:rsid w:val="00367A7A"/>
    <w:rsid w:val="00367C89"/>
    <w:rsid w:val="00367F1B"/>
    <w:rsid w:val="0037005B"/>
    <w:rsid w:val="003702C7"/>
    <w:rsid w:val="003703CB"/>
    <w:rsid w:val="00370425"/>
    <w:rsid w:val="003704C6"/>
    <w:rsid w:val="00370597"/>
    <w:rsid w:val="0037062F"/>
    <w:rsid w:val="00370663"/>
    <w:rsid w:val="003706FF"/>
    <w:rsid w:val="0037073B"/>
    <w:rsid w:val="00370822"/>
    <w:rsid w:val="0037094B"/>
    <w:rsid w:val="003709E2"/>
    <w:rsid w:val="00370A0F"/>
    <w:rsid w:val="00370A21"/>
    <w:rsid w:val="00370C02"/>
    <w:rsid w:val="00370D3A"/>
    <w:rsid w:val="00370DC7"/>
    <w:rsid w:val="00370E44"/>
    <w:rsid w:val="00370EC1"/>
    <w:rsid w:val="0037108F"/>
    <w:rsid w:val="00371205"/>
    <w:rsid w:val="00371268"/>
    <w:rsid w:val="003713B4"/>
    <w:rsid w:val="00371451"/>
    <w:rsid w:val="0037153C"/>
    <w:rsid w:val="00371683"/>
    <w:rsid w:val="003716FD"/>
    <w:rsid w:val="0037198A"/>
    <w:rsid w:val="003719D2"/>
    <w:rsid w:val="00371D0F"/>
    <w:rsid w:val="00371D9F"/>
    <w:rsid w:val="0037204D"/>
    <w:rsid w:val="003721DD"/>
    <w:rsid w:val="003721F3"/>
    <w:rsid w:val="00372203"/>
    <w:rsid w:val="0037224F"/>
    <w:rsid w:val="003722DB"/>
    <w:rsid w:val="003722EF"/>
    <w:rsid w:val="0037232C"/>
    <w:rsid w:val="00372369"/>
    <w:rsid w:val="0037245C"/>
    <w:rsid w:val="00372584"/>
    <w:rsid w:val="00372641"/>
    <w:rsid w:val="0037274C"/>
    <w:rsid w:val="0037287E"/>
    <w:rsid w:val="00372936"/>
    <w:rsid w:val="00372983"/>
    <w:rsid w:val="00372BBB"/>
    <w:rsid w:val="00372CBB"/>
    <w:rsid w:val="00372D2D"/>
    <w:rsid w:val="00372D7E"/>
    <w:rsid w:val="00372ED1"/>
    <w:rsid w:val="00372F6A"/>
    <w:rsid w:val="00372FBA"/>
    <w:rsid w:val="0037306B"/>
    <w:rsid w:val="0037310C"/>
    <w:rsid w:val="0037336A"/>
    <w:rsid w:val="00373727"/>
    <w:rsid w:val="00373744"/>
    <w:rsid w:val="00373877"/>
    <w:rsid w:val="003738C1"/>
    <w:rsid w:val="0037395E"/>
    <w:rsid w:val="003739A4"/>
    <w:rsid w:val="00373A27"/>
    <w:rsid w:val="00373ACA"/>
    <w:rsid w:val="00373B41"/>
    <w:rsid w:val="00373B73"/>
    <w:rsid w:val="00373C4F"/>
    <w:rsid w:val="00373CA4"/>
    <w:rsid w:val="00373D5E"/>
    <w:rsid w:val="00373D62"/>
    <w:rsid w:val="00373D66"/>
    <w:rsid w:val="00373FCD"/>
    <w:rsid w:val="00373FE3"/>
    <w:rsid w:val="0037428C"/>
    <w:rsid w:val="003742CB"/>
    <w:rsid w:val="00374309"/>
    <w:rsid w:val="00374334"/>
    <w:rsid w:val="00374574"/>
    <w:rsid w:val="00374577"/>
    <w:rsid w:val="0037480F"/>
    <w:rsid w:val="003748C9"/>
    <w:rsid w:val="00374907"/>
    <w:rsid w:val="0037498F"/>
    <w:rsid w:val="003749AB"/>
    <w:rsid w:val="00374A9F"/>
    <w:rsid w:val="00374B53"/>
    <w:rsid w:val="00374BFA"/>
    <w:rsid w:val="00374C31"/>
    <w:rsid w:val="00374C7D"/>
    <w:rsid w:val="00374D30"/>
    <w:rsid w:val="00374DEF"/>
    <w:rsid w:val="00374E85"/>
    <w:rsid w:val="00374ED0"/>
    <w:rsid w:val="00375134"/>
    <w:rsid w:val="003751D1"/>
    <w:rsid w:val="00375229"/>
    <w:rsid w:val="00375430"/>
    <w:rsid w:val="00375431"/>
    <w:rsid w:val="0037547D"/>
    <w:rsid w:val="00375531"/>
    <w:rsid w:val="00375555"/>
    <w:rsid w:val="00375562"/>
    <w:rsid w:val="003757FA"/>
    <w:rsid w:val="00375866"/>
    <w:rsid w:val="00375A33"/>
    <w:rsid w:val="00375B28"/>
    <w:rsid w:val="00375B38"/>
    <w:rsid w:val="00375C5B"/>
    <w:rsid w:val="00375DC5"/>
    <w:rsid w:val="00375DF2"/>
    <w:rsid w:val="00375E26"/>
    <w:rsid w:val="00375F33"/>
    <w:rsid w:val="00376257"/>
    <w:rsid w:val="0037629E"/>
    <w:rsid w:val="003763CF"/>
    <w:rsid w:val="00376417"/>
    <w:rsid w:val="0037674D"/>
    <w:rsid w:val="0037675E"/>
    <w:rsid w:val="003767F4"/>
    <w:rsid w:val="00376B34"/>
    <w:rsid w:val="00376B40"/>
    <w:rsid w:val="00376C60"/>
    <w:rsid w:val="00376D8D"/>
    <w:rsid w:val="00376EE8"/>
    <w:rsid w:val="0037708A"/>
    <w:rsid w:val="003770CA"/>
    <w:rsid w:val="003772A5"/>
    <w:rsid w:val="00377480"/>
    <w:rsid w:val="0037757B"/>
    <w:rsid w:val="003775B5"/>
    <w:rsid w:val="003776C0"/>
    <w:rsid w:val="0037799D"/>
    <w:rsid w:val="003779E2"/>
    <w:rsid w:val="003779E6"/>
    <w:rsid w:val="00377A7E"/>
    <w:rsid w:val="00377C65"/>
    <w:rsid w:val="00377C75"/>
    <w:rsid w:val="00377EBE"/>
    <w:rsid w:val="00377F0E"/>
    <w:rsid w:val="00377FF9"/>
    <w:rsid w:val="00377FFC"/>
    <w:rsid w:val="0038000D"/>
    <w:rsid w:val="00380319"/>
    <w:rsid w:val="0038042D"/>
    <w:rsid w:val="0038065E"/>
    <w:rsid w:val="003806E6"/>
    <w:rsid w:val="00380730"/>
    <w:rsid w:val="00380845"/>
    <w:rsid w:val="00380898"/>
    <w:rsid w:val="003808B6"/>
    <w:rsid w:val="00380943"/>
    <w:rsid w:val="00380A5B"/>
    <w:rsid w:val="00380A7B"/>
    <w:rsid w:val="00380AC0"/>
    <w:rsid w:val="00380AE3"/>
    <w:rsid w:val="00380AE9"/>
    <w:rsid w:val="00380DEF"/>
    <w:rsid w:val="00380E4F"/>
    <w:rsid w:val="00380EA0"/>
    <w:rsid w:val="003810FC"/>
    <w:rsid w:val="00381314"/>
    <w:rsid w:val="003814B3"/>
    <w:rsid w:val="00381534"/>
    <w:rsid w:val="0038167C"/>
    <w:rsid w:val="0038171A"/>
    <w:rsid w:val="00381725"/>
    <w:rsid w:val="00381781"/>
    <w:rsid w:val="003817E1"/>
    <w:rsid w:val="0038188F"/>
    <w:rsid w:val="003819E4"/>
    <w:rsid w:val="00381A16"/>
    <w:rsid w:val="00381A24"/>
    <w:rsid w:val="00381AB8"/>
    <w:rsid w:val="00381B28"/>
    <w:rsid w:val="00381B42"/>
    <w:rsid w:val="00381C05"/>
    <w:rsid w:val="00381D7F"/>
    <w:rsid w:val="00381EB0"/>
    <w:rsid w:val="00381FA2"/>
    <w:rsid w:val="00381FFE"/>
    <w:rsid w:val="00382102"/>
    <w:rsid w:val="0038231B"/>
    <w:rsid w:val="0038234D"/>
    <w:rsid w:val="00382516"/>
    <w:rsid w:val="00382520"/>
    <w:rsid w:val="00382645"/>
    <w:rsid w:val="00382655"/>
    <w:rsid w:val="003826BF"/>
    <w:rsid w:val="00382725"/>
    <w:rsid w:val="0038273C"/>
    <w:rsid w:val="0038273F"/>
    <w:rsid w:val="0038275F"/>
    <w:rsid w:val="0038282A"/>
    <w:rsid w:val="00382877"/>
    <w:rsid w:val="003828BC"/>
    <w:rsid w:val="003828E4"/>
    <w:rsid w:val="00382942"/>
    <w:rsid w:val="00382C1C"/>
    <w:rsid w:val="00382CE8"/>
    <w:rsid w:val="00382E2F"/>
    <w:rsid w:val="00382EC7"/>
    <w:rsid w:val="00382F32"/>
    <w:rsid w:val="00383143"/>
    <w:rsid w:val="0038321E"/>
    <w:rsid w:val="00383294"/>
    <w:rsid w:val="0038337C"/>
    <w:rsid w:val="0038340A"/>
    <w:rsid w:val="00383476"/>
    <w:rsid w:val="003836D9"/>
    <w:rsid w:val="00383769"/>
    <w:rsid w:val="0038378F"/>
    <w:rsid w:val="00383C05"/>
    <w:rsid w:val="00383CBA"/>
    <w:rsid w:val="00383D2C"/>
    <w:rsid w:val="00383D3F"/>
    <w:rsid w:val="00383E73"/>
    <w:rsid w:val="00383EDB"/>
    <w:rsid w:val="00383F3B"/>
    <w:rsid w:val="00383FD8"/>
    <w:rsid w:val="0038405B"/>
    <w:rsid w:val="00384121"/>
    <w:rsid w:val="00384330"/>
    <w:rsid w:val="003843B2"/>
    <w:rsid w:val="00384437"/>
    <w:rsid w:val="00384486"/>
    <w:rsid w:val="00384746"/>
    <w:rsid w:val="0038479C"/>
    <w:rsid w:val="00384994"/>
    <w:rsid w:val="00384B2F"/>
    <w:rsid w:val="00384B88"/>
    <w:rsid w:val="00384CCF"/>
    <w:rsid w:val="00384D7D"/>
    <w:rsid w:val="00384DE8"/>
    <w:rsid w:val="00385088"/>
    <w:rsid w:val="00385161"/>
    <w:rsid w:val="0038516E"/>
    <w:rsid w:val="00385374"/>
    <w:rsid w:val="003853E8"/>
    <w:rsid w:val="0038542F"/>
    <w:rsid w:val="00385654"/>
    <w:rsid w:val="0038581F"/>
    <w:rsid w:val="00385840"/>
    <w:rsid w:val="00385851"/>
    <w:rsid w:val="003858F5"/>
    <w:rsid w:val="00385C4F"/>
    <w:rsid w:val="00385F04"/>
    <w:rsid w:val="00386124"/>
    <w:rsid w:val="00386275"/>
    <w:rsid w:val="003864B8"/>
    <w:rsid w:val="00386513"/>
    <w:rsid w:val="0038654D"/>
    <w:rsid w:val="00386598"/>
    <w:rsid w:val="00386706"/>
    <w:rsid w:val="003867A2"/>
    <w:rsid w:val="003868EB"/>
    <w:rsid w:val="003868FE"/>
    <w:rsid w:val="003869D6"/>
    <w:rsid w:val="00386C1C"/>
    <w:rsid w:val="00386C44"/>
    <w:rsid w:val="00386D7A"/>
    <w:rsid w:val="00386E1B"/>
    <w:rsid w:val="00386EE9"/>
    <w:rsid w:val="00386F40"/>
    <w:rsid w:val="0038701A"/>
    <w:rsid w:val="0038701C"/>
    <w:rsid w:val="003870DA"/>
    <w:rsid w:val="003870E0"/>
    <w:rsid w:val="003870FA"/>
    <w:rsid w:val="003871A3"/>
    <w:rsid w:val="0038727B"/>
    <w:rsid w:val="00387327"/>
    <w:rsid w:val="0038735A"/>
    <w:rsid w:val="003873C9"/>
    <w:rsid w:val="003873FC"/>
    <w:rsid w:val="003875FC"/>
    <w:rsid w:val="003876F0"/>
    <w:rsid w:val="00387788"/>
    <w:rsid w:val="003877BF"/>
    <w:rsid w:val="00387A11"/>
    <w:rsid w:val="00387A6A"/>
    <w:rsid w:val="00387B4D"/>
    <w:rsid w:val="00387C5F"/>
    <w:rsid w:val="00387D89"/>
    <w:rsid w:val="00387F9E"/>
    <w:rsid w:val="00387FC7"/>
    <w:rsid w:val="00390120"/>
    <w:rsid w:val="00390142"/>
    <w:rsid w:val="00390169"/>
    <w:rsid w:val="003901A1"/>
    <w:rsid w:val="003901E7"/>
    <w:rsid w:val="00390205"/>
    <w:rsid w:val="00390234"/>
    <w:rsid w:val="00390745"/>
    <w:rsid w:val="0039078F"/>
    <w:rsid w:val="00390899"/>
    <w:rsid w:val="00390900"/>
    <w:rsid w:val="003909A0"/>
    <w:rsid w:val="00390C54"/>
    <w:rsid w:val="00390C6C"/>
    <w:rsid w:val="00390C6F"/>
    <w:rsid w:val="00390E59"/>
    <w:rsid w:val="00390F13"/>
    <w:rsid w:val="00390F41"/>
    <w:rsid w:val="00390F9C"/>
    <w:rsid w:val="00390FF6"/>
    <w:rsid w:val="0039102B"/>
    <w:rsid w:val="00391161"/>
    <w:rsid w:val="003912AC"/>
    <w:rsid w:val="003912B2"/>
    <w:rsid w:val="003912D6"/>
    <w:rsid w:val="00391479"/>
    <w:rsid w:val="00391504"/>
    <w:rsid w:val="003916EF"/>
    <w:rsid w:val="00391718"/>
    <w:rsid w:val="00391893"/>
    <w:rsid w:val="00391904"/>
    <w:rsid w:val="00391AAE"/>
    <w:rsid w:val="00391B8A"/>
    <w:rsid w:val="00391DD1"/>
    <w:rsid w:val="00391DF7"/>
    <w:rsid w:val="00391F1A"/>
    <w:rsid w:val="00391F2A"/>
    <w:rsid w:val="0039200B"/>
    <w:rsid w:val="003920A2"/>
    <w:rsid w:val="00392203"/>
    <w:rsid w:val="00392204"/>
    <w:rsid w:val="003923A7"/>
    <w:rsid w:val="003923BF"/>
    <w:rsid w:val="0039251C"/>
    <w:rsid w:val="003925DE"/>
    <w:rsid w:val="00392714"/>
    <w:rsid w:val="003928AA"/>
    <w:rsid w:val="003928F2"/>
    <w:rsid w:val="0039291C"/>
    <w:rsid w:val="0039298E"/>
    <w:rsid w:val="003929FA"/>
    <w:rsid w:val="00392ACA"/>
    <w:rsid w:val="00392B55"/>
    <w:rsid w:val="00392C0D"/>
    <w:rsid w:val="00392EA4"/>
    <w:rsid w:val="00392F13"/>
    <w:rsid w:val="00392FC6"/>
    <w:rsid w:val="00393048"/>
    <w:rsid w:val="00393090"/>
    <w:rsid w:val="00393126"/>
    <w:rsid w:val="0039343F"/>
    <w:rsid w:val="003934AD"/>
    <w:rsid w:val="0039353A"/>
    <w:rsid w:val="0039365A"/>
    <w:rsid w:val="003936E6"/>
    <w:rsid w:val="00393951"/>
    <w:rsid w:val="00393A02"/>
    <w:rsid w:val="00393C17"/>
    <w:rsid w:val="00393C19"/>
    <w:rsid w:val="00393C2A"/>
    <w:rsid w:val="00393CC9"/>
    <w:rsid w:val="00393EF1"/>
    <w:rsid w:val="00394068"/>
    <w:rsid w:val="00394143"/>
    <w:rsid w:val="00394227"/>
    <w:rsid w:val="0039430C"/>
    <w:rsid w:val="00394354"/>
    <w:rsid w:val="003944D9"/>
    <w:rsid w:val="00394611"/>
    <w:rsid w:val="00394632"/>
    <w:rsid w:val="00394661"/>
    <w:rsid w:val="00394743"/>
    <w:rsid w:val="0039474E"/>
    <w:rsid w:val="0039477A"/>
    <w:rsid w:val="0039488B"/>
    <w:rsid w:val="003948AC"/>
    <w:rsid w:val="003948EB"/>
    <w:rsid w:val="003949AC"/>
    <w:rsid w:val="00394BFF"/>
    <w:rsid w:val="00394C0D"/>
    <w:rsid w:val="00394C3F"/>
    <w:rsid w:val="00394DEF"/>
    <w:rsid w:val="00394E19"/>
    <w:rsid w:val="00394FCB"/>
    <w:rsid w:val="00395022"/>
    <w:rsid w:val="00395068"/>
    <w:rsid w:val="00395153"/>
    <w:rsid w:val="0039517F"/>
    <w:rsid w:val="003951B4"/>
    <w:rsid w:val="003951B7"/>
    <w:rsid w:val="003952EF"/>
    <w:rsid w:val="0039532D"/>
    <w:rsid w:val="003953DC"/>
    <w:rsid w:val="0039543B"/>
    <w:rsid w:val="00395454"/>
    <w:rsid w:val="00395580"/>
    <w:rsid w:val="00395603"/>
    <w:rsid w:val="00395AC6"/>
    <w:rsid w:val="00395B07"/>
    <w:rsid w:val="00395B4F"/>
    <w:rsid w:val="00395B74"/>
    <w:rsid w:val="00395F0E"/>
    <w:rsid w:val="00395F62"/>
    <w:rsid w:val="003960AA"/>
    <w:rsid w:val="0039613F"/>
    <w:rsid w:val="0039618D"/>
    <w:rsid w:val="00396192"/>
    <w:rsid w:val="00396345"/>
    <w:rsid w:val="0039650C"/>
    <w:rsid w:val="003967DD"/>
    <w:rsid w:val="0039682E"/>
    <w:rsid w:val="00396906"/>
    <w:rsid w:val="003969B4"/>
    <w:rsid w:val="00396ABD"/>
    <w:rsid w:val="00396B5E"/>
    <w:rsid w:val="00396BF4"/>
    <w:rsid w:val="00396C6A"/>
    <w:rsid w:val="00396D93"/>
    <w:rsid w:val="00396E6C"/>
    <w:rsid w:val="00396EDF"/>
    <w:rsid w:val="00396F14"/>
    <w:rsid w:val="0039717F"/>
    <w:rsid w:val="0039723C"/>
    <w:rsid w:val="003972FB"/>
    <w:rsid w:val="00397388"/>
    <w:rsid w:val="00397436"/>
    <w:rsid w:val="00397518"/>
    <w:rsid w:val="00397557"/>
    <w:rsid w:val="00397695"/>
    <w:rsid w:val="00397737"/>
    <w:rsid w:val="00397793"/>
    <w:rsid w:val="00397803"/>
    <w:rsid w:val="00397842"/>
    <w:rsid w:val="00397B95"/>
    <w:rsid w:val="00397CF1"/>
    <w:rsid w:val="00397E13"/>
    <w:rsid w:val="00397E8F"/>
    <w:rsid w:val="00397E91"/>
    <w:rsid w:val="00397F21"/>
    <w:rsid w:val="00397FCF"/>
    <w:rsid w:val="003A01B2"/>
    <w:rsid w:val="003A029F"/>
    <w:rsid w:val="003A03AD"/>
    <w:rsid w:val="003A0414"/>
    <w:rsid w:val="003A05A8"/>
    <w:rsid w:val="003A06D6"/>
    <w:rsid w:val="003A094A"/>
    <w:rsid w:val="003A0A20"/>
    <w:rsid w:val="003A0BF9"/>
    <w:rsid w:val="003A0C2A"/>
    <w:rsid w:val="003A0D27"/>
    <w:rsid w:val="003A0E78"/>
    <w:rsid w:val="003A0F35"/>
    <w:rsid w:val="003A0FA1"/>
    <w:rsid w:val="003A103F"/>
    <w:rsid w:val="003A1321"/>
    <w:rsid w:val="003A1353"/>
    <w:rsid w:val="003A135A"/>
    <w:rsid w:val="003A13A6"/>
    <w:rsid w:val="003A162F"/>
    <w:rsid w:val="003A164D"/>
    <w:rsid w:val="003A1723"/>
    <w:rsid w:val="003A17AA"/>
    <w:rsid w:val="003A17CC"/>
    <w:rsid w:val="003A17F5"/>
    <w:rsid w:val="003A1B01"/>
    <w:rsid w:val="003A1B81"/>
    <w:rsid w:val="003A1BA4"/>
    <w:rsid w:val="003A1E40"/>
    <w:rsid w:val="003A2004"/>
    <w:rsid w:val="003A2152"/>
    <w:rsid w:val="003A21CC"/>
    <w:rsid w:val="003A22C6"/>
    <w:rsid w:val="003A239D"/>
    <w:rsid w:val="003A268A"/>
    <w:rsid w:val="003A2691"/>
    <w:rsid w:val="003A26AD"/>
    <w:rsid w:val="003A26E1"/>
    <w:rsid w:val="003A277D"/>
    <w:rsid w:val="003A2881"/>
    <w:rsid w:val="003A2921"/>
    <w:rsid w:val="003A296A"/>
    <w:rsid w:val="003A29F7"/>
    <w:rsid w:val="003A2BF7"/>
    <w:rsid w:val="003A2E30"/>
    <w:rsid w:val="003A3120"/>
    <w:rsid w:val="003A329B"/>
    <w:rsid w:val="003A32EC"/>
    <w:rsid w:val="003A334F"/>
    <w:rsid w:val="003A3361"/>
    <w:rsid w:val="003A33A8"/>
    <w:rsid w:val="003A366C"/>
    <w:rsid w:val="003A36B3"/>
    <w:rsid w:val="003A3824"/>
    <w:rsid w:val="003A3A97"/>
    <w:rsid w:val="003A3B5A"/>
    <w:rsid w:val="003A3BCC"/>
    <w:rsid w:val="003A3C62"/>
    <w:rsid w:val="003A3D39"/>
    <w:rsid w:val="003A3D5F"/>
    <w:rsid w:val="003A40E6"/>
    <w:rsid w:val="003A41CC"/>
    <w:rsid w:val="003A425D"/>
    <w:rsid w:val="003A4393"/>
    <w:rsid w:val="003A4397"/>
    <w:rsid w:val="003A44BE"/>
    <w:rsid w:val="003A44E2"/>
    <w:rsid w:val="003A4558"/>
    <w:rsid w:val="003A45F3"/>
    <w:rsid w:val="003A45F9"/>
    <w:rsid w:val="003A47D9"/>
    <w:rsid w:val="003A4854"/>
    <w:rsid w:val="003A488F"/>
    <w:rsid w:val="003A4948"/>
    <w:rsid w:val="003A4965"/>
    <w:rsid w:val="003A4974"/>
    <w:rsid w:val="003A4B6C"/>
    <w:rsid w:val="003A4D2F"/>
    <w:rsid w:val="003A4E2E"/>
    <w:rsid w:val="003A4E30"/>
    <w:rsid w:val="003A4E54"/>
    <w:rsid w:val="003A4F33"/>
    <w:rsid w:val="003A4FED"/>
    <w:rsid w:val="003A501B"/>
    <w:rsid w:val="003A5066"/>
    <w:rsid w:val="003A5186"/>
    <w:rsid w:val="003A51AB"/>
    <w:rsid w:val="003A51B8"/>
    <w:rsid w:val="003A522D"/>
    <w:rsid w:val="003A525F"/>
    <w:rsid w:val="003A53A6"/>
    <w:rsid w:val="003A5439"/>
    <w:rsid w:val="003A54FD"/>
    <w:rsid w:val="003A5531"/>
    <w:rsid w:val="003A5ADC"/>
    <w:rsid w:val="003A5AF3"/>
    <w:rsid w:val="003A5BF5"/>
    <w:rsid w:val="003A5C2B"/>
    <w:rsid w:val="003A5E0E"/>
    <w:rsid w:val="003A5FAA"/>
    <w:rsid w:val="003A631B"/>
    <w:rsid w:val="003A6351"/>
    <w:rsid w:val="003A635B"/>
    <w:rsid w:val="003A63BD"/>
    <w:rsid w:val="003A63EF"/>
    <w:rsid w:val="003A64A5"/>
    <w:rsid w:val="003A64F8"/>
    <w:rsid w:val="003A663E"/>
    <w:rsid w:val="003A6693"/>
    <w:rsid w:val="003A66B9"/>
    <w:rsid w:val="003A699D"/>
    <w:rsid w:val="003A6A3A"/>
    <w:rsid w:val="003A6C84"/>
    <w:rsid w:val="003A6CB1"/>
    <w:rsid w:val="003A6CCD"/>
    <w:rsid w:val="003A6E66"/>
    <w:rsid w:val="003A6F3B"/>
    <w:rsid w:val="003A6F92"/>
    <w:rsid w:val="003A6FE3"/>
    <w:rsid w:val="003A708D"/>
    <w:rsid w:val="003A7228"/>
    <w:rsid w:val="003A7369"/>
    <w:rsid w:val="003A741A"/>
    <w:rsid w:val="003A76E5"/>
    <w:rsid w:val="003A7A7F"/>
    <w:rsid w:val="003A7B37"/>
    <w:rsid w:val="003A7C33"/>
    <w:rsid w:val="003A7CCF"/>
    <w:rsid w:val="003A7D0C"/>
    <w:rsid w:val="003A7DCB"/>
    <w:rsid w:val="003A7E02"/>
    <w:rsid w:val="003A7F02"/>
    <w:rsid w:val="003A7F27"/>
    <w:rsid w:val="003A7FC7"/>
    <w:rsid w:val="003B005C"/>
    <w:rsid w:val="003B0257"/>
    <w:rsid w:val="003B035C"/>
    <w:rsid w:val="003B03B4"/>
    <w:rsid w:val="003B053B"/>
    <w:rsid w:val="003B058A"/>
    <w:rsid w:val="003B0735"/>
    <w:rsid w:val="003B07DC"/>
    <w:rsid w:val="003B09C4"/>
    <w:rsid w:val="003B0B3A"/>
    <w:rsid w:val="003B0B93"/>
    <w:rsid w:val="003B0D6A"/>
    <w:rsid w:val="003B1031"/>
    <w:rsid w:val="003B107C"/>
    <w:rsid w:val="003B1114"/>
    <w:rsid w:val="003B1163"/>
    <w:rsid w:val="003B13D0"/>
    <w:rsid w:val="003B13D3"/>
    <w:rsid w:val="003B153A"/>
    <w:rsid w:val="003B1609"/>
    <w:rsid w:val="003B17E7"/>
    <w:rsid w:val="003B187C"/>
    <w:rsid w:val="003B18E5"/>
    <w:rsid w:val="003B1B35"/>
    <w:rsid w:val="003B1B9E"/>
    <w:rsid w:val="003B1C52"/>
    <w:rsid w:val="003B1D56"/>
    <w:rsid w:val="003B1D92"/>
    <w:rsid w:val="003B2146"/>
    <w:rsid w:val="003B2152"/>
    <w:rsid w:val="003B2654"/>
    <w:rsid w:val="003B270C"/>
    <w:rsid w:val="003B2761"/>
    <w:rsid w:val="003B2765"/>
    <w:rsid w:val="003B2930"/>
    <w:rsid w:val="003B29DC"/>
    <w:rsid w:val="003B2A3B"/>
    <w:rsid w:val="003B2B54"/>
    <w:rsid w:val="003B2DBD"/>
    <w:rsid w:val="003B3380"/>
    <w:rsid w:val="003B33EF"/>
    <w:rsid w:val="003B35A9"/>
    <w:rsid w:val="003B3704"/>
    <w:rsid w:val="003B3897"/>
    <w:rsid w:val="003B3A87"/>
    <w:rsid w:val="003B3AA4"/>
    <w:rsid w:val="003B3B47"/>
    <w:rsid w:val="003B3CF0"/>
    <w:rsid w:val="003B3D69"/>
    <w:rsid w:val="003B3E78"/>
    <w:rsid w:val="003B3EA1"/>
    <w:rsid w:val="003B3EFC"/>
    <w:rsid w:val="003B3F2B"/>
    <w:rsid w:val="003B4127"/>
    <w:rsid w:val="003B41E0"/>
    <w:rsid w:val="003B420A"/>
    <w:rsid w:val="003B425C"/>
    <w:rsid w:val="003B447E"/>
    <w:rsid w:val="003B46C3"/>
    <w:rsid w:val="003B4B69"/>
    <w:rsid w:val="003B4C36"/>
    <w:rsid w:val="003B4C78"/>
    <w:rsid w:val="003B4CF2"/>
    <w:rsid w:val="003B4EF7"/>
    <w:rsid w:val="003B4F35"/>
    <w:rsid w:val="003B4FAC"/>
    <w:rsid w:val="003B5013"/>
    <w:rsid w:val="003B50F7"/>
    <w:rsid w:val="003B51C0"/>
    <w:rsid w:val="003B5276"/>
    <w:rsid w:val="003B53EF"/>
    <w:rsid w:val="003B5484"/>
    <w:rsid w:val="003B54AD"/>
    <w:rsid w:val="003B550D"/>
    <w:rsid w:val="003B55E1"/>
    <w:rsid w:val="003B56BA"/>
    <w:rsid w:val="003B58EF"/>
    <w:rsid w:val="003B5A9F"/>
    <w:rsid w:val="003B5B2E"/>
    <w:rsid w:val="003B5B8C"/>
    <w:rsid w:val="003B5D11"/>
    <w:rsid w:val="003B5D63"/>
    <w:rsid w:val="003B5E6F"/>
    <w:rsid w:val="003B600C"/>
    <w:rsid w:val="003B60A6"/>
    <w:rsid w:val="003B613A"/>
    <w:rsid w:val="003B635D"/>
    <w:rsid w:val="003B63B1"/>
    <w:rsid w:val="003B658F"/>
    <w:rsid w:val="003B661E"/>
    <w:rsid w:val="003B664A"/>
    <w:rsid w:val="003B66C0"/>
    <w:rsid w:val="003B66FB"/>
    <w:rsid w:val="003B68AD"/>
    <w:rsid w:val="003B6A5B"/>
    <w:rsid w:val="003B6C78"/>
    <w:rsid w:val="003B6D7D"/>
    <w:rsid w:val="003B6DBC"/>
    <w:rsid w:val="003B6F59"/>
    <w:rsid w:val="003B6F73"/>
    <w:rsid w:val="003B7090"/>
    <w:rsid w:val="003B7093"/>
    <w:rsid w:val="003B72A0"/>
    <w:rsid w:val="003B72A1"/>
    <w:rsid w:val="003B743F"/>
    <w:rsid w:val="003B74CC"/>
    <w:rsid w:val="003B74F5"/>
    <w:rsid w:val="003B7886"/>
    <w:rsid w:val="003B78EC"/>
    <w:rsid w:val="003B793A"/>
    <w:rsid w:val="003B7B59"/>
    <w:rsid w:val="003B7BED"/>
    <w:rsid w:val="003B7C17"/>
    <w:rsid w:val="003B7C72"/>
    <w:rsid w:val="003B7D1E"/>
    <w:rsid w:val="003B7D4D"/>
    <w:rsid w:val="003B7F39"/>
    <w:rsid w:val="003B7FA2"/>
    <w:rsid w:val="003C0048"/>
    <w:rsid w:val="003C015F"/>
    <w:rsid w:val="003C0444"/>
    <w:rsid w:val="003C04D7"/>
    <w:rsid w:val="003C0728"/>
    <w:rsid w:val="003C0799"/>
    <w:rsid w:val="003C07B0"/>
    <w:rsid w:val="003C0967"/>
    <w:rsid w:val="003C0B16"/>
    <w:rsid w:val="003C0C56"/>
    <w:rsid w:val="003C0CD3"/>
    <w:rsid w:val="003C0E27"/>
    <w:rsid w:val="003C0EBC"/>
    <w:rsid w:val="003C1015"/>
    <w:rsid w:val="003C1126"/>
    <w:rsid w:val="003C12CB"/>
    <w:rsid w:val="003C12EA"/>
    <w:rsid w:val="003C13CF"/>
    <w:rsid w:val="003C1422"/>
    <w:rsid w:val="003C147A"/>
    <w:rsid w:val="003C15E0"/>
    <w:rsid w:val="003C160E"/>
    <w:rsid w:val="003C1682"/>
    <w:rsid w:val="003C16A0"/>
    <w:rsid w:val="003C170B"/>
    <w:rsid w:val="003C1883"/>
    <w:rsid w:val="003C18A6"/>
    <w:rsid w:val="003C1B93"/>
    <w:rsid w:val="003C1BC7"/>
    <w:rsid w:val="003C1CE4"/>
    <w:rsid w:val="003C1D1E"/>
    <w:rsid w:val="003C226B"/>
    <w:rsid w:val="003C2413"/>
    <w:rsid w:val="003C24A7"/>
    <w:rsid w:val="003C281C"/>
    <w:rsid w:val="003C28F2"/>
    <w:rsid w:val="003C295B"/>
    <w:rsid w:val="003C2AB6"/>
    <w:rsid w:val="003C2E02"/>
    <w:rsid w:val="003C2E33"/>
    <w:rsid w:val="003C2E7E"/>
    <w:rsid w:val="003C2EAB"/>
    <w:rsid w:val="003C2FF9"/>
    <w:rsid w:val="003C31A7"/>
    <w:rsid w:val="003C3280"/>
    <w:rsid w:val="003C329D"/>
    <w:rsid w:val="003C3455"/>
    <w:rsid w:val="003C3459"/>
    <w:rsid w:val="003C348E"/>
    <w:rsid w:val="003C36D9"/>
    <w:rsid w:val="003C379A"/>
    <w:rsid w:val="003C37AC"/>
    <w:rsid w:val="003C37E1"/>
    <w:rsid w:val="003C3A69"/>
    <w:rsid w:val="003C3B28"/>
    <w:rsid w:val="003C3B44"/>
    <w:rsid w:val="003C3FAF"/>
    <w:rsid w:val="003C4016"/>
    <w:rsid w:val="003C41D6"/>
    <w:rsid w:val="003C428B"/>
    <w:rsid w:val="003C431D"/>
    <w:rsid w:val="003C453A"/>
    <w:rsid w:val="003C45BB"/>
    <w:rsid w:val="003C4632"/>
    <w:rsid w:val="003C46ED"/>
    <w:rsid w:val="003C47BB"/>
    <w:rsid w:val="003C47E1"/>
    <w:rsid w:val="003C48B9"/>
    <w:rsid w:val="003C4A7C"/>
    <w:rsid w:val="003C4ADB"/>
    <w:rsid w:val="003C4B18"/>
    <w:rsid w:val="003C4B59"/>
    <w:rsid w:val="003C4BFA"/>
    <w:rsid w:val="003C4E8E"/>
    <w:rsid w:val="003C4EFB"/>
    <w:rsid w:val="003C4F8A"/>
    <w:rsid w:val="003C4F8B"/>
    <w:rsid w:val="003C510F"/>
    <w:rsid w:val="003C5167"/>
    <w:rsid w:val="003C51C3"/>
    <w:rsid w:val="003C54B3"/>
    <w:rsid w:val="003C5666"/>
    <w:rsid w:val="003C5671"/>
    <w:rsid w:val="003C584F"/>
    <w:rsid w:val="003C58C1"/>
    <w:rsid w:val="003C5B6D"/>
    <w:rsid w:val="003C5BCE"/>
    <w:rsid w:val="003C5BE7"/>
    <w:rsid w:val="003C5D6F"/>
    <w:rsid w:val="003C5DE5"/>
    <w:rsid w:val="003C5E97"/>
    <w:rsid w:val="003C5EB5"/>
    <w:rsid w:val="003C606D"/>
    <w:rsid w:val="003C60E3"/>
    <w:rsid w:val="003C614E"/>
    <w:rsid w:val="003C61E9"/>
    <w:rsid w:val="003C61FD"/>
    <w:rsid w:val="003C62EB"/>
    <w:rsid w:val="003C644E"/>
    <w:rsid w:val="003C647E"/>
    <w:rsid w:val="003C6507"/>
    <w:rsid w:val="003C6518"/>
    <w:rsid w:val="003C675C"/>
    <w:rsid w:val="003C680F"/>
    <w:rsid w:val="003C68C4"/>
    <w:rsid w:val="003C6A03"/>
    <w:rsid w:val="003C6A4C"/>
    <w:rsid w:val="003C6B90"/>
    <w:rsid w:val="003C6BFB"/>
    <w:rsid w:val="003C6D0F"/>
    <w:rsid w:val="003C6EC4"/>
    <w:rsid w:val="003C6F42"/>
    <w:rsid w:val="003C7041"/>
    <w:rsid w:val="003C7084"/>
    <w:rsid w:val="003C70DB"/>
    <w:rsid w:val="003C72B7"/>
    <w:rsid w:val="003C72C2"/>
    <w:rsid w:val="003C73E5"/>
    <w:rsid w:val="003C73EB"/>
    <w:rsid w:val="003C73FF"/>
    <w:rsid w:val="003C744E"/>
    <w:rsid w:val="003C7458"/>
    <w:rsid w:val="003C74C5"/>
    <w:rsid w:val="003C755D"/>
    <w:rsid w:val="003C76AA"/>
    <w:rsid w:val="003C76D0"/>
    <w:rsid w:val="003C771D"/>
    <w:rsid w:val="003C7746"/>
    <w:rsid w:val="003C7906"/>
    <w:rsid w:val="003C7988"/>
    <w:rsid w:val="003C7A16"/>
    <w:rsid w:val="003C7A99"/>
    <w:rsid w:val="003C7C3A"/>
    <w:rsid w:val="003C7D4A"/>
    <w:rsid w:val="003C7D76"/>
    <w:rsid w:val="003C7F43"/>
    <w:rsid w:val="003D000A"/>
    <w:rsid w:val="003D0066"/>
    <w:rsid w:val="003D0074"/>
    <w:rsid w:val="003D00DD"/>
    <w:rsid w:val="003D023B"/>
    <w:rsid w:val="003D03CC"/>
    <w:rsid w:val="003D03E3"/>
    <w:rsid w:val="003D048C"/>
    <w:rsid w:val="003D0581"/>
    <w:rsid w:val="003D0809"/>
    <w:rsid w:val="003D0877"/>
    <w:rsid w:val="003D0B97"/>
    <w:rsid w:val="003D0D3A"/>
    <w:rsid w:val="003D0D60"/>
    <w:rsid w:val="003D0F03"/>
    <w:rsid w:val="003D0F1B"/>
    <w:rsid w:val="003D0F2B"/>
    <w:rsid w:val="003D1023"/>
    <w:rsid w:val="003D11BC"/>
    <w:rsid w:val="003D11CB"/>
    <w:rsid w:val="003D1250"/>
    <w:rsid w:val="003D1283"/>
    <w:rsid w:val="003D14A1"/>
    <w:rsid w:val="003D1529"/>
    <w:rsid w:val="003D1586"/>
    <w:rsid w:val="003D1593"/>
    <w:rsid w:val="003D16C6"/>
    <w:rsid w:val="003D190D"/>
    <w:rsid w:val="003D1954"/>
    <w:rsid w:val="003D1B6E"/>
    <w:rsid w:val="003D1BC6"/>
    <w:rsid w:val="003D1DD7"/>
    <w:rsid w:val="003D1E21"/>
    <w:rsid w:val="003D1F87"/>
    <w:rsid w:val="003D1FDD"/>
    <w:rsid w:val="003D202C"/>
    <w:rsid w:val="003D212C"/>
    <w:rsid w:val="003D222E"/>
    <w:rsid w:val="003D227A"/>
    <w:rsid w:val="003D22B7"/>
    <w:rsid w:val="003D22D4"/>
    <w:rsid w:val="003D22E8"/>
    <w:rsid w:val="003D22F8"/>
    <w:rsid w:val="003D240B"/>
    <w:rsid w:val="003D273D"/>
    <w:rsid w:val="003D2746"/>
    <w:rsid w:val="003D2847"/>
    <w:rsid w:val="003D2869"/>
    <w:rsid w:val="003D2A9F"/>
    <w:rsid w:val="003D2BD9"/>
    <w:rsid w:val="003D2D7E"/>
    <w:rsid w:val="003D2DBC"/>
    <w:rsid w:val="003D2DFB"/>
    <w:rsid w:val="003D2E60"/>
    <w:rsid w:val="003D2EF5"/>
    <w:rsid w:val="003D30DD"/>
    <w:rsid w:val="003D30E2"/>
    <w:rsid w:val="003D320E"/>
    <w:rsid w:val="003D324B"/>
    <w:rsid w:val="003D326C"/>
    <w:rsid w:val="003D32FB"/>
    <w:rsid w:val="003D338E"/>
    <w:rsid w:val="003D33D6"/>
    <w:rsid w:val="003D34D3"/>
    <w:rsid w:val="003D37E0"/>
    <w:rsid w:val="003D381D"/>
    <w:rsid w:val="003D38BE"/>
    <w:rsid w:val="003D391D"/>
    <w:rsid w:val="003D3B1E"/>
    <w:rsid w:val="003D3E5C"/>
    <w:rsid w:val="003D3E7B"/>
    <w:rsid w:val="003D3F40"/>
    <w:rsid w:val="003D3FFB"/>
    <w:rsid w:val="003D4168"/>
    <w:rsid w:val="003D4198"/>
    <w:rsid w:val="003D4253"/>
    <w:rsid w:val="003D4564"/>
    <w:rsid w:val="003D45BE"/>
    <w:rsid w:val="003D47F9"/>
    <w:rsid w:val="003D487A"/>
    <w:rsid w:val="003D494C"/>
    <w:rsid w:val="003D4B99"/>
    <w:rsid w:val="003D4C6D"/>
    <w:rsid w:val="003D4D3F"/>
    <w:rsid w:val="003D4EF1"/>
    <w:rsid w:val="003D4FC7"/>
    <w:rsid w:val="003D5122"/>
    <w:rsid w:val="003D517B"/>
    <w:rsid w:val="003D5204"/>
    <w:rsid w:val="003D5237"/>
    <w:rsid w:val="003D52AD"/>
    <w:rsid w:val="003D53DF"/>
    <w:rsid w:val="003D5466"/>
    <w:rsid w:val="003D5640"/>
    <w:rsid w:val="003D5665"/>
    <w:rsid w:val="003D578F"/>
    <w:rsid w:val="003D57D1"/>
    <w:rsid w:val="003D5812"/>
    <w:rsid w:val="003D5927"/>
    <w:rsid w:val="003D5AAA"/>
    <w:rsid w:val="003D5B05"/>
    <w:rsid w:val="003D5B46"/>
    <w:rsid w:val="003D5C49"/>
    <w:rsid w:val="003D5CB7"/>
    <w:rsid w:val="003D5DD1"/>
    <w:rsid w:val="003D5E3F"/>
    <w:rsid w:val="003D6036"/>
    <w:rsid w:val="003D6102"/>
    <w:rsid w:val="003D6110"/>
    <w:rsid w:val="003D6323"/>
    <w:rsid w:val="003D6398"/>
    <w:rsid w:val="003D664D"/>
    <w:rsid w:val="003D6746"/>
    <w:rsid w:val="003D679B"/>
    <w:rsid w:val="003D67C5"/>
    <w:rsid w:val="003D6A0B"/>
    <w:rsid w:val="003D6A38"/>
    <w:rsid w:val="003D6B16"/>
    <w:rsid w:val="003D6CD3"/>
    <w:rsid w:val="003D6D05"/>
    <w:rsid w:val="003D6FD0"/>
    <w:rsid w:val="003D70FC"/>
    <w:rsid w:val="003D7190"/>
    <w:rsid w:val="003D7297"/>
    <w:rsid w:val="003D743F"/>
    <w:rsid w:val="003D7560"/>
    <w:rsid w:val="003D765E"/>
    <w:rsid w:val="003D77CC"/>
    <w:rsid w:val="003D77DD"/>
    <w:rsid w:val="003D77E5"/>
    <w:rsid w:val="003D78FD"/>
    <w:rsid w:val="003D79C4"/>
    <w:rsid w:val="003D7A77"/>
    <w:rsid w:val="003D7AFC"/>
    <w:rsid w:val="003D7E99"/>
    <w:rsid w:val="003D7FD2"/>
    <w:rsid w:val="003E017D"/>
    <w:rsid w:val="003E0526"/>
    <w:rsid w:val="003E06E4"/>
    <w:rsid w:val="003E0756"/>
    <w:rsid w:val="003E09D4"/>
    <w:rsid w:val="003E0A03"/>
    <w:rsid w:val="003E0A17"/>
    <w:rsid w:val="003E0ACE"/>
    <w:rsid w:val="003E0B4D"/>
    <w:rsid w:val="003E0B5C"/>
    <w:rsid w:val="003E0B74"/>
    <w:rsid w:val="003E0C5B"/>
    <w:rsid w:val="003E0E49"/>
    <w:rsid w:val="003E0F87"/>
    <w:rsid w:val="003E0FCF"/>
    <w:rsid w:val="003E0FD7"/>
    <w:rsid w:val="003E1042"/>
    <w:rsid w:val="003E1089"/>
    <w:rsid w:val="003E123E"/>
    <w:rsid w:val="003E1547"/>
    <w:rsid w:val="003E180A"/>
    <w:rsid w:val="003E19AF"/>
    <w:rsid w:val="003E19E3"/>
    <w:rsid w:val="003E1A12"/>
    <w:rsid w:val="003E1B7B"/>
    <w:rsid w:val="003E1B98"/>
    <w:rsid w:val="003E1C3F"/>
    <w:rsid w:val="003E1D75"/>
    <w:rsid w:val="003E1E64"/>
    <w:rsid w:val="003E1F6C"/>
    <w:rsid w:val="003E1F75"/>
    <w:rsid w:val="003E2500"/>
    <w:rsid w:val="003E2528"/>
    <w:rsid w:val="003E2535"/>
    <w:rsid w:val="003E2536"/>
    <w:rsid w:val="003E2554"/>
    <w:rsid w:val="003E25EB"/>
    <w:rsid w:val="003E262C"/>
    <w:rsid w:val="003E293E"/>
    <w:rsid w:val="003E29E4"/>
    <w:rsid w:val="003E2B50"/>
    <w:rsid w:val="003E2BAA"/>
    <w:rsid w:val="003E2BE1"/>
    <w:rsid w:val="003E2C1E"/>
    <w:rsid w:val="003E2C4A"/>
    <w:rsid w:val="003E2CB0"/>
    <w:rsid w:val="003E2E44"/>
    <w:rsid w:val="003E2E4F"/>
    <w:rsid w:val="003E2E5C"/>
    <w:rsid w:val="003E2EC0"/>
    <w:rsid w:val="003E2FCE"/>
    <w:rsid w:val="003E2FE9"/>
    <w:rsid w:val="003E301D"/>
    <w:rsid w:val="003E307D"/>
    <w:rsid w:val="003E30DF"/>
    <w:rsid w:val="003E313E"/>
    <w:rsid w:val="003E33F2"/>
    <w:rsid w:val="003E36B0"/>
    <w:rsid w:val="003E3793"/>
    <w:rsid w:val="003E37A8"/>
    <w:rsid w:val="003E37E3"/>
    <w:rsid w:val="003E38DD"/>
    <w:rsid w:val="003E3A08"/>
    <w:rsid w:val="003E3B1C"/>
    <w:rsid w:val="003E3BD6"/>
    <w:rsid w:val="003E3C87"/>
    <w:rsid w:val="003E3F7A"/>
    <w:rsid w:val="003E3F98"/>
    <w:rsid w:val="003E3FBF"/>
    <w:rsid w:val="003E40BC"/>
    <w:rsid w:val="003E4120"/>
    <w:rsid w:val="003E42FD"/>
    <w:rsid w:val="003E430A"/>
    <w:rsid w:val="003E43E9"/>
    <w:rsid w:val="003E4469"/>
    <w:rsid w:val="003E4584"/>
    <w:rsid w:val="003E463F"/>
    <w:rsid w:val="003E4707"/>
    <w:rsid w:val="003E4728"/>
    <w:rsid w:val="003E4824"/>
    <w:rsid w:val="003E4881"/>
    <w:rsid w:val="003E48FF"/>
    <w:rsid w:val="003E4ACA"/>
    <w:rsid w:val="003E4B00"/>
    <w:rsid w:val="003E4BA6"/>
    <w:rsid w:val="003E4C8A"/>
    <w:rsid w:val="003E4D65"/>
    <w:rsid w:val="003E4D85"/>
    <w:rsid w:val="003E4EC0"/>
    <w:rsid w:val="003E4EF0"/>
    <w:rsid w:val="003E4F29"/>
    <w:rsid w:val="003E4FA5"/>
    <w:rsid w:val="003E4FB6"/>
    <w:rsid w:val="003E506E"/>
    <w:rsid w:val="003E5096"/>
    <w:rsid w:val="003E50D7"/>
    <w:rsid w:val="003E50E8"/>
    <w:rsid w:val="003E5222"/>
    <w:rsid w:val="003E5409"/>
    <w:rsid w:val="003E5448"/>
    <w:rsid w:val="003E551C"/>
    <w:rsid w:val="003E578F"/>
    <w:rsid w:val="003E5ADB"/>
    <w:rsid w:val="003E5AF5"/>
    <w:rsid w:val="003E5AF9"/>
    <w:rsid w:val="003E5BA0"/>
    <w:rsid w:val="003E5CDC"/>
    <w:rsid w:val="003E5CDD"/>
    <w:rsid w:val="003E5D6C"/>
    <w:rsid w:val="003E5FAC"/>
    <w:rsid w:val="003E60DE"/>
    <w:rsid w:val="003E60F0"/>
    <w:rsid w:val="003E624C"/>
    <w:rsid w:val="003E640F"/>
    <w:rsid w:val="003E651A"/>
    <w:rsid w:val="003E65B5"/>
    <w:rsid w:val="003E6659"/>
    <w:rsid w:val="003E66D9"/>
    <w:rsid w:val="003E670F"/>
    <w:rsid w:val="003E6839"/>
    <w:rsid w:val="003E6912"/>
    <w:rsid w:val="003E6A30"/>
    <w:rsid w:val="003E6AC5"/>
    <w:rsid w:val="003E6ACD"/>
    <w:rsid w:val="003E6AF8"/>
    <w:rsid w:val="003E6B0E"/>
    <w:rsid w:val="003E6B25"/>
    <w:rsid w:val="003E6BE9"/>
    <w:rsid w:val="003E6C8B"/>
    <w:rsid w:val="003E6CFC"/>
    <w:rsid w:val="003E6E0E"/>
    <w:rsid w:val="003E6EC2"/>
    <w:rsid w:val="003E6F5F"/>
    <w:rsid w:val="003E7053"/>
    <w:rsid w:val="003E705E"/>
    <w:rsid w:val="003E71AE"/>
    <w:rsid w:val="003E7513"/>
    <w:rsid w:val="003E7608"/>
    <w:rsid w:val="003E7683"/>
    <w:rsid w:val="003E78A0"/>
    <w:rsid w:val="003E790E"/>
    <w:rsid w:val="003E7935"/>
    <w:rsid w:val="003E7954"/>
    <w:rsid w:val="003E7A76"/>
    <w:rsid w:val="003E7C9F"/>
    <w:rsid w:val="003E7E38"/>
    <w:rsid w:val="003E7EFE"/>
    <w:rsid w:val="003E7F63"/>
    <w:rsid w:val="003F0154"/>
    <w:rsid w:val="003F0194"/>
    <w:rsid w:val="003F01A7"/>
    <w:rsid w:val="003F01C0"/>
    <w:rsid w:val="003F0224"/>
    <w:rsid w:val="003F03F9"/>
    <w:rsid w:val="003F044D"/>
    <w:rsid w:val="003F04BC"/>
    <w:rsid w:val="003F04E2"/>
    <w:rsid w:val="003F05B9"/>
    <w:rsid w:val="003F0709"/>
    <w:rsid w:val="003F07A0"/>
    <w:rsid w:val="003F0952"/>
    <w:rsid w:val="003F0A09"/>
    <w:rsid w:val="003F0A7E"/>
    <w:rsid w:val="003F0A93"/>
    <w:rsid w:val="003F0AFF"/>
    <w:rsid w:val="003F0DCE"/>
    <w:rsid w:val="003F0ED7"/>
    <w:rsid w:val="003F10BE"/>
    <w:rsid w:val="003F10DF"/>
    <w:rsid w:val="003F1293"/>
    <w:rsid w:val="003F1294"/>
    <w:rsid w:val="003F1515"/>
    <w:rsid w:val="003F1731"/>
    <w:rsid w:val="003F1891"/>
    <w:rsid w:val="003F18CC"/>
    <w:rsid w:val="003F18DE"/>
    <w:rsid w:val="003F195B"/>
    <w:rsid w:val="003F19C3"/>
    <w:rsid w:val="003F19C8"/>
    <w:rsid w:val="003F19F4"/>
    <w:rsid w:val="003F1AFD"/>
    <w:rsid w:val="003F1B7B"/>
    <w:rsid w:val="003F1C85"/>
    <w:rsid w:val="003F1EF5"/>
    <w:rsid w:val="003F1F0E"/>
    <w:rsid w:val="003F2000"/>
    <w:rsid w:val="003F2281"/>
    <w:rsid w:val="003F234E"/>
    <w:rsid w:val="003F236F"/>
    <w:rsid w:val="003F273D"/>
    <w:rsid w:val="003F2787"/>
    <w:rsid w:val="003F27A7"/>
    <w:rsid w:val="003F2894"/>
    <w:rsid w:val="003F29D9"/>
    <w:rsid w:val="003F2E6C"/>
    <w:rsid w:val="003F2F21"/>
    <w:rsid w:val="003F3077"/>
    <w:rsid w:val="003F3183"/>
    <w:rsid w:val="003F36B8"/>
    <w:rsid w:val="003F38C4"/>
    <w:rsid w:val="003F39A9"/>
    <w:rsid w:val="003F3C52"/>
    <w:rsid w:val="003F3CBD"/>
    <w:rsid w:val="003F3D0E"/>
    <w:rsid w:val="003F3D85"/>
    <w:rsid w:val="003F3EDE"/>
    <w:rsid w:val="003F4028"/>
    <w:rsid w:val="003F4326"/>
    <w:rsid w:val="003F44A6"/>
    <w:rsid w:val="003F462C"/>
    <w:rsid w:val="003F469F"/>
    <w:rsid w:val="003F48E0"/>
    <w:rsid w:val="003F4BA0"/>
    <w:rsid w:val="003F4F61"/>
    <w:rsid w:val="003F5053"/>
    <w:rsid w:val="003F50C4"/>
    <w:rsid w:val="003F5219"/>
    <w:rsid w:val="003F5240"/>
    <w:rsid w:val="003F542B"/>
    <w:rsid w:val="003F54C0"/>
    <w:rsid w:val="003F55D7"/>
    <w:rsid w:val="003F55DA"/>
    <w:rsid w:val="003F55F6"/>
    <w:rsid w:val="003F56EF"/>
    <w:rsid w:val="003F579D"/>
    <w:rsid w:val="003F5845"/>
    <w:rsid w:val="003F5936"/>
    <w:rsid w:val="003F5A0F"/>
    <w:rsid w:val="003F5C0D"/>
    <w:rsid w:val="003F5C3D"/>
    <w:rsid w:val="003F5EA2"/>
    <w:rsid w:val="003F5EFE"/>
    <w:rsid w:val="003F5F5B"/>
    <w:rsid w:val="003F5FFC"/>
    <w:rsid w:val="003F6022"/>
    <w:rsid w:val="003F6099"/>
    <w:rsid w:val="003F6404"/>
    <w:rsid w:val="003F64A4"/>
    <w:rsid w:val="003F6571"/>
    <w:rsid w:val="003F6675"/>
    <w:rsid w:val="003F68B8"/>
    <w:rsid w:val="003F6938"/>
    <w:rsid w:val="003F69D4"/>
    <w:rsid w:val="003F6B1F"/>
    <w:rsid w:val="003F6CB0"/>
    <w:rsid w:val="003F6D75"/>
    <w:rsid w:val="003F6E73"/>
    <w:rsid w:val="003F6ECB"/>
    <w:rsid w:val="003F6FDF"/>
    <w:rsid w:val="003F7048"/>
    <w:rsid w:val="003F7145"/>
    <w:rsid w:val="003F71B1"/>
    <w:rsid w:val="003F71BF"/>
    <w:rsid w:val="003F72F9"/>
    <w:rsid w:val="003F7482"/>
    <w:rsid w:val="003F74FF"/>
    <w:rsid w:val="003F772E"/>
    <w:rsid w:val="003F7961"/>
    <w:rsid w:val="003F7B23"/>
    <w:rsid w:val="003F7BE5"/>
    <w:rsid w:val="003F7BFA"/>
    <w:rsid w:val="003F7CF3"/>
    <w:rsid w:val="003F7DFF"/>
    <w:rsid w:val="003F7E03"/>
    <w:rsid w:val="003F7E62"/>
    <w:rsid w:val="00400263"/>
    <w:rsid w:val="0040033C"/>
    <w:rsid w:val="00400342"/>
    <w:rsid w:val="00400370"/>
    <w:rsid w:val="0040049C"/>
    <w:rsid w:val="004004DB"/>
    <w:rsid w:val="00400656"/>
    <w:rsid w:val="0040065E"/>
    <w:rsid w:val="00400850"/>
    <w:rsid w:val="00400917"/>
    <w:rsid w:val="00400989"/>
    <w:rsid w:val="004009F5"/>
    <w:rsid w:val="00400BC2"/>
    <w:rsid w:val="00400C35"/>
    <w:rsid w:val="00400C40"/>
    <w:rsid w:val="00400DBA"/>
    <w:rsid w:val="00400E7E"/>
    <w:rsid w:val="00401048"/>
    <w:rsid w:val="0040111E"/>
    <w:rsid w:val="00401139"/>
    <w:rsid w:val="00401369"/>
    <w:rsid w:val="004013A0"/>
    <w:rsid w:val="0040146E"/>
    <w:rsid w:val="004014CB"/>
    <w:rsid w:val="004014CF"/>
    <w:rsid w:val="004016B9"/>
    <w:rsid w:val="0040170C"/>
    <w:rsid w:val="0040171F"/>
    <w:rsid w:val="004017AB"/>
    <w:rsid w:val="00401998"/>
    <w:rsid w:val="004019B3"/>
    <w:rsid w:val="004019E0"/>
    <w:rsid w:val="00401B44"/>
    <w:rsid w:val="00401BE0"/>
    <w:rsid w:val="00401BE1"/>
    <w:rsid w:val="00401BE2"/>
    <w:rsid w:val="00401C6C"/>
    <w:rsid w:val="00401DF0"/>
    <w:rsid w:val="0040200D"/>
    <w:rsid w:val="004020BB"/>
    <w:rsid w:val="004020F4"/>
    <w:rsid w:val="00402171"/>
    <w:rsid w:val="00402176"/>
    <w:rsid w:val="004021CD"/>
    <w:rsid w:val="00402309"/>
    <w:rsid w:val="00402343"/>
    <w:rsid w:val="00402358"/>
    <w:rsid w:val="00402383"/>
    <w:rsid w:val="0040279A"/>
    <w:rsid w:val="00402866"/>
    <w:rsid w:val="00402955"/>
    <w:rsid w:val="00402C11"/>
    <w:rsid w:val="00402C78"/>
    <w:rsid w:val="00402E86"/>
    <w:rsid w:val="00402F34"/>
    <w:rsid w:val="00402F6F"/>
    <w:rsid w:val="0040300D"/>
    <w:rsid w:val="0040310E"/>
    <w:rsid w:val="00403219"/>
    <w:rsid w:val="00403293"/>
    <w:rsid w:val="00403305"/>
    <w:rsid w:val="0040334C"/>
    <w:rsid w:val="004033B9"/>
    <w:rsid w:val="0040355D"/>
    <w:rsid w:val="004035D2"/>
    <w:rsid w:val="00403937"/>
    <w:rsid w:val="00403A74"/>
    <w:rsid w:val="00403B6E"/>
    <w:rsid w:val="00403BA7"/>
    <w:rsid w:val="00403DF8"/>
    <w:rsid w:val="00403E8E"/>
    <w:rsid w:val="00403F24"/>
    <w:rsid w:val="00404177"/>
    <w:rsid w:val="00404336"/>
    <w:rsid w:val="0040465D"/>
    <w:rsid w:val="0040468B"/>
    <w:rsid w:val="004046CA"/>
    <w:rsid w:val="004046CC"/>
    <w:rsid w:val="00404709"/>
    <w:rsid w:val="0040490D"/>
    <w:rsid w:val="00404950"/>
    <w:rsid w:val="00404C51"/>
    <w:rsid w:val="00404CAA"/>
    <w:rsid w:val="00404D76"/>
    <w:rsid w:val="00404D94"/>
    <w:rsid w:val="00404F69"/>
    <w:rsid w:val="00404F9F"/>
    <w:rsid w:val="00404FB3"/>
    <w:rsid w:val="00405085"/>
    <w:rsid w:val="004051D2"/>
    <w:rsid w:val="0040527F"/>
    <w:rsid w:val="0040539B"/>
    <w:rsid w:val="004054C3"/>
    <w:rsid w:val="00405523"/>
    <w:rsid w:val="0040571B"/>
    <w:rsid w:val="00405803"/>
    <w:rsid w:val="004058FE"/>
    <w:rsid w:val="004059C8"/>
    <w:rsid w:val="004059D8"/>
    <w:rsid w:val="00405A69"/>
    <w:rsid w:val="00405AB1"/>
    <w:rsid w:val="00405AB9"/>
    <w:rsid w:val="00405AC2"/>
    <w:rsid w:val="00405CB6"/>
    <w:rsid w:val="00405D88"/>
    <w:rsid w:val="00405E21"/>
    <w:rsid w:val="00405E4D"/>
    <w:rsid w:val="00406033"/>
    <w:rsid w:val="0040604D"/>
    <w:rsid w:val="00406054"/>
    <w:rsid w:val="00406095"/>
    <w:rsid w:val="004060BF"/>
    <w:rsid w:val="00406667"/>
    <w:rsid w:val="00406880"/>
    <w:rsid w:val="004068AE"/>
    <w:rsid w:val="0040690D"/>
    <w:rsid w:val="00406919"/>
    <w:rsid w:val="00406A2D"/>
    <w:rsid w:val="00406D36"/>
    <w:rsid w:val="00406E64"/>
    <w:rsid w:val="00406E95"/>
    <w:rsid w:val="00406EDF"/>
    <w:rsid w:val="00406FCA"/>
    <w:rsid w:val="0040701C"/>
    <w:rsid w:val="0040723C"/>
    <w:rsid w:val="00407276"/>
    <w:rsid w:val="00407482"/>
    <w:rsid w:val="004074D4"/>
    <w:rsid w:val="00407669"/>
    <w:rsid w:val="004077BD"/>
    <w:rsid w:val="00407886"/>
    <w:rsid w:val="0040794B"/>
    <w:rsid w:val="0040798A"/>
    <w:rsid w:val="00407B3F"/>
    <w:rsid w:val="00407B8A"/>
    <w:rsid w:val="00407C2F"/>
    <w:rsid w:val="00407D68"/>
    <w:rsid w:val="00407DFC"/>
    <w:rsid w:val="00407EC8"/>
    <w:rsid w:val="00407F3A"/>
    <w:rsid w:val="0041004D"/>
    <w:rsid w:val="00410423"/>
    <w:rsid w:val="004104F0"/>
    <w:rsid w:val="004105C9"/>
    <w:rsid w:val="00410647"/>
    <w:rsid w:val="004108D4"/>
    <w:rsid w:val="004108E6"/>
    <w:rsid w:val="004109B3"/>
    <w:rsid w:val="004109C2"/>
    <w:rsid w:val="00410B32"/>
    <w:rsid w:val="00410DE5"/>
    <w:rsid w:val="00410E61"/>
    <w:rsid w:val="00411026"/>
    <w:rsid w:val="0041120E"/>
    <w:rsid w:val="00411526"/>
    <w:rsid w:val="00411576"/>
    <w:rsid w:val="004115B6"/>
    <w:rsid w:val="00411633"/>
    <w:rsid w:val="00411634"/>
    <w:rsid w:val="00411662"/>
    <w:rsid w:val="00411752"/>
    <w:rsid w:val="0041176F"/>
    <w:rsid w:val="00411824"/>
    <w:rsid w:val="00411828"/>
    <w:rsid w:val="0041186C"/>
    <w:rsid w:val="00411881"/>
    <w:rsid w:val="0041195A"/>
    <w:rsid w:val="00411A05"/>
    <w:rsid w:val="00411B19"/>
    <w:rsid w:val="00411B3B"/>
    <w:rsid w:val="00411B9E"/>
    <w:rsid w:val="00411BE1"/>
    <w:rsid w:val="00411D46"/>
    <w:rsid w:val="00411D99"/>
    <w:rsid w:val="00411E16"/>
    <w:rsid w:val="0041218C"/>
    <w:rsid w:val="00412234"/>
    <w:rsid w:val="004123AD"/>
    <w:rsid w:val="004123B0"/>
    <w:rsid w:val="004124BC"/>
    <w:rsid w:val="0041259D"/>
    <w:rsid w:val="004125B6"/>
    <w:rsid w:val="0041297B"/>
    <w:rsid w:val="00412A0F"/>
    <w:rsid w:val="00412B6B"/>
    <w:rsid w:val="00412B93"/>
    <w:rsid w:val="00412BA4"/>
    <w:rsid w:val="00412BE3"/>
    <w:rsid w:val="00412C05"/>
    <w:rsid w:val="00412C79"/>
    <w:rsid w:val="00412D6A"/>
    <w:rsid w:val="00412F83"/>
    <w:rsid w:val="004131E3"/>
    <w:rsid w:val="0041336E"/>
    <w:rsid w:val="0041338C"/>
    <w:rsid w:val="0041345E"/>
    <w:rsid w:val="004135B7"/>
    <w:rsid w:val="00413682"/>
    <w:rsid w:val="0041376A"/>
    <w:rsid w:val="00413784"/>
    <w:rsid w:val="004138BF"/>
    <w:rsid w:val="0041393F"/>
    <w:rsid w:val="004139F2"/>
    <w:rsid w:val="00413ABF"/>
    <w:rsid w:val="00413BF8"/>
    <w:rsid w:val="00413C0E"/>
    <w:rsid w:val="00413D25"/>
    <w:rsid w:val="00413D2B"/>
    <w:rsid w:val="00413D79"/>
    <w:rsid w:val="00413E7D"/>
    <w:rsid w:val="00413F3C"/>
    <w:rsid w:val="00413F72"/>
    <w:rsid w:val="004140AA"/>
    <w:rsid w:val="00414263"/>
    <w:rsid w:val="00414286"/>
    <w:rsid w:val="004142DC"/>
    <w:rsid w:val="004143F5"/>
    <w:rsid w:val="0041440D"/>
    <w:rsid w:val="00414423"/>
    <w:rsid w:val="00414623"/>
    <w:rsid w:val="004148D9"/>
    <w:rsid w:val="00414A73"/>
    <w:rsid w:val="00414ACB"/>
    <w:rsid w:val="00414C99"/>
    <w:rsid w:val="00414E0F"/>
    <w:rsid w:val="00414F0C"/>
    <w:rsid w:val="00414F98"/>
    <w:rsid w:val="00414FE3"/>
    <w:rsid w:val="004150D2"/>
    <w:rsid w:val="00415148"/>
    <w:rsid w:val="004152C6"/>
    <w:rsid w:val="004154D3"/>
    <w:rsid w:val="004154E7"/>
    <w:rsid w:val="0041558D"/>
    <w:rsid w:val="004155EF"/>
    <w:rsid w:val="004156BE"/>
    <w:rsid w:val="00415764"/>
    <w:rsid w:val="004157DD"/>
    <w:rsid w:val="0041598B"/>
    <w:rsid w:val="00415A6C"/>
    <w:rsid w:val="00415A96"/>
    <w:rsid w:val="00415BC5"/>
    <w:rsid w:val="00415CC2"/>
    <w:rsid w:val="00415E11"/>
    <w:rsid w:val="00415E29"/>
    <w:rsid w:val="00415F34"/>
    <w:rsid w:val="0041601D"/>
    <w:rsid w:val="0041605E"/>
    <w:rsid w:val="004160D5"/>
    <w:rsid w:val="00416139"/>
    <w:rsid w:val="00416153"/>
    <w:rsid w:val="004162B8"/>
    <w:rsid w:val="004162BC"/>
    <w:rsid w:val="004163A1"/>
    <w:rsid w:val="0041646B"/>
    <w:rsid w:val="0041651B"/>
    <w:rsid w:val="0041651F"/>
    <w:rsid w:val="004165B1"/>
    <w:rsid w:val="004165B3"/>
    <w:rsid w:val="004165E6"/>
    <w:rsid w:val="00416719"/>
    <w:rsid w:val="004168C9"/>
    <w:rsid w:val="00416943"/>
    <w:rsid w:val="0041699C"/>
    <w:rsid w:val="00416A1C"/>
    <w:rsid w:val="00416B14"/>
    <w:rsid w:val="00416B36"/>
    <w:rsid w:val="00416B3B"/>
    <w:rsid w:val="00416EC9"/>
    <w:rsid w:val="00416F78"/>
    <w:rsid w:val="00416FB6"/>
    <w:rsid w:val="004170B7"/>
    <w:rsid w:val="00417158"/>
    <w:rsid w:val="00417435"/>
    <w:rsid w:val="0041746A"/>
    <w:rsid w:val="00417578"/>
    <w:rsid w:val="004176D1"/>
    <w:rsid w:val="00417759"/>
    <w:rsid w:val="0041776C"/>
    <w:rsid w:val="004177C5"/>
    <w:rsid w:val="00417A5C"/>
    <w:rsid w:val="00417B61"/>
    <w:rsid w:val="00417C38"/>
    <w:rsid w:val="00417FB4"/>
    <w:rsid w:val="00417FE7"/>
    <w:rsid w:val="0042007B"/>
    <w:rsid w:val="004201D5"/>
    <w:rsid w:val="00420221"/>
    <w:rsid w:val="00420325"/>
    <w:rsid w:val="0042034E"/>
    <w:rsid w:val="00420473"/>
    <w:rsid w:val="00420864"/>
    <w:rsid w:val="00420C3C"/>
    <w:rsid w:val="00420D35"/>
    <w:rsid w:val="00420D59"/>
    <w:rsid w:val="00420E92"/>
    <w:rsid w:val="00420E99"/>
    <w:rsid w:val="00420EC3"/>
    <w:rsid w:val="0042102B"/>
    <w:rsid w:val="00421091"/>
    <w:rsid w:val="0042112E"/>
    <w:rsid w:val="004211F6"/>
    <w:rsid w:val="0042129F"/>
    <w:rsid w:val="00421428"/>
    <w:rsid w:val="004214DE"/>
    <w:rsid w:val="0042179D"/>
    <w:rsid w:val="004217B5"/>
    <w:rsid w:val="0042182B"/>
    <w:rsid w:val="00421846"/>
    <w:rsid w:val="00421B2A"/>
    <w:rsid w:val="00421C2B"/>
    <w:rsid w:val="00421C32"/>
    <w:rsid w:val="00421C60"/>
    <w:rsid w:val="00421D1B"/>
    <w:rsid w:val="00421D62"/>
    <w:rsid w:val="00421D8D"/>
    <w:rsid w:val="00421EA6"/>
    <w:rsid w:val="00421EC5"/>
    <w:rsid w:val="00421F56"/>
    <w:rsid w:val="004221BC"/>
    <w:rsid w:val="0042232B"/>
    <w:rsid w:val="0042235F"/>
    <w:rsid w:val="0042244E"/>
    <w:rsid w:val="004224F5"/>
    <w:rsid w:val="004225DA"/>
    <w:rsid w:val="004226C5"/>
    <w:rsid w:val="00422873"/>
    <w:rsid w:val="004228C1"/>
    <w:rsid w:val="0042290A"/>
    <w:rsid w:val="00422A1A"/>
    <w:rsid w:val="00422BE3"/>
    <w:rsid w:val="00422CD9"/>
    <w:rsid w:val="00422D5D"/>
    <w:rsid w:val="00422D86"/>
    <w:rsid w:val="00422E08"/>
    <w:rsid w:val="00422E55"/>
    <w:rsid w:val="00422EEB"/>
    <w:rsid w:val="00422F4A"/>
    <w:rsid w:val="0042302D"/>
    <w:rsid w:val="0042338F"/>
    <w:rsid w:val="004233B8"/>
    <w:rsid w:val="004233BC"/>
    <w:rsid w:val="004233DA"/>
    <w:rsid w:val="004235DD"/>
    <w:rsid w:val="00423644"/>
    <w:rsid w:val="0042392F"/>
    <w:rsid w:val="00423981"/>
    <w:rsid w:val="00423A40"/>
    <w:rsid w:val="00423AA2"/>
    <w:rsid w:val="00423B66"/>
    <w:rsid w:val="00423C39"/>
    <w:rsid w:val="00423C75"/>
    <w:rsid w:val="00423D93"/>
    <w:rsid w:val="00423E06"/>
    <w:rsid w:val="00423E0B"/>
    <w:rsid w:val="00423E44"/>
    <w:rsid w:val="00423E80"/>
    <w:rsid w:val="00423EBD"/>
    <w:rsid w:val="00423EDE"/>
    <w:rsid w:val="00424216"/>
    <w:rsid w:val="0042456A"/>
    <w:rsid w:val="004245A0"/>
    <w:rsid w:val="00424710"/>
    <w:rsid w:val="00424868"/>
    <w:rsid w:val="00424907"/>
    <w:rsid w:val="00424936"/>
    <w:rsid w:val="004249CB"/>
    <w:rsid w:val="00424B27"/>
    <w:rsid w:val="00424C0C"/>
    <w:rsid w:val="00424C87"/>
    <w:rsid w:val="00424C8D"/>
    <w:rsid w:val="00424CED"/>
    <w:rsid w:val="00424D2F"/>
    <w:rsid w:val="00424DF2"/>
    <w:rsid w:val="00424E6D"/>
    <w:rsid w:val="00424ECD"/>
    <w:rsid w:val="00425340"/>
    <w:rsid w:val="0042534F"/>
    <w:rsid w:val="00425414"/>
    <w:rsid w:val="00425523"/>
    <w:rsid w:val="0042552C"/>
    <w:rsid w:val="00425541"/>
    <w:rsid w:val="004255C1"/>
    <w:rsid w:val="004256CA"/>
    <w:rsid w:val="004256CE"/>
    <w:rsid w:val="004256E0"/>
    <w:rsid w:val="00425775"/>
    <w:rsid w:val="0042588B"/>
    <w:rsid w:val="00425A08"/>
    <w:rsid w:val="00425A6D"/>
    <w:rsid w:val="00425BFD"/>
    <w:rsid w:val="00425C99"/>
    <w:rsid w:val="00425D23"/>
    <w:rsid w:val="00425DC1"/>
    <w:rsid w:val="00425E9D"/>
    <w:rsid w:val="00425F10"/>
    <w:rsid w:val="00425F86"/>
    <w:rsid w:val="0042615F"/>
    <w:rsid w:val="004262A9"/>
    <w:rsid w:val="004262F9"/>
    <w:rsid w:val="00426358"/>
    <w:rsid w:val="00426360"/>
    <w:rsid w:val="004266F9"/>
    <w:rsid w:val="0042671C"/>
    <w:rsid w:val="0042694F"/>
    <w:rsid w:val="004269A9"/>
    <w:rsid w:val="00426A8E"/>
    <w:rsid w:val="00426B62"/>
    <w:rsid w:val="00426B7F"/>
    <w:rsid w:val="00426C96"/>
    <w:rsid w:val="00426D5F"/>
    <w:rsid w:val="00426FFD"/>
    <w:rsid w:val="00427009"/>
    <w:rsid w:val="00427024"/>
    <w:rsid w:val="0042709B"/>
    <w:rsid w:val="00427416"/>
    <w:rsid w:val="004274EF"/>
    <w:rsid w:val="0042772C"/>
    <w:rsid w:val="00427757"/>
    <w:rsid w:val="0042777E"/>
    <w:rsid w:val="004277AF"/>
    <w:rsid w:val="0042783E"/>
    <w:rsid w:val="004278AB"/>
    <w:rsid w:val="00427A4E"/>
    <w:rsid w:val="00427A7E"/>
    <w:rsid w:val="00427C37"/>
    <w:rsid w:val="00427C55"/>
    <w:rsid w:val="00427D3F"/>
    <w:rsid w:val="00427E2C"/>
    <w:rsid w:val="00427E84"/>
    <w:rsid w:val="00427FE8"/>
    <w:rsid w:val="00430281"/>
    <w:rsid w:val="004304FE"/>
    <w:rsid w:val="00430914"/>
    <w:rsid w:val="00430921"/>
    <w:rsid w:val="004309F2"/>
    <w:rsid w:val="00430AC4"/>
    <w:rsid w:val="00430C09"/>
    <w:rsid w:val="00430C4D"/>
    <w:rsid w:val="00430D12"/>
    <w:rsid w:val="00430EA4"/>
    <w:rsid w:val="00430F4F"/>
    <w:rsid w:val="00431272"/>
    <w:rsid w:val="004313FC"/>
    <w:rsid w:val="004315C8"/>
    <w:rsid w:val="00431637"/>
    <w:rsid w:val="004316AA"/>
    <w:rsid w:val="00431705"/>
    <w:rsid w:val="0043172D"/>
    <w:rsid w:val="004317CE"/>
    <w:rsid w:val="00431A7A"/>
    <w:rsid w:val="00431B09"/>
    <w:rsid w:val="00431B10"/>
    <w:rsid w:val="00431B20"/>
    <w:rsid w:val="00431D9F"/>
    <w:rsid w:val="00431E0A"/>
    <w:rsid w:val="00431FE8"/>
    <w:rsid w:val="00432065"/>
    <w:rsid w:val="004320DE"/>
    <w:rsid w:val="004321BD"/>
    <w:rsid w:val="00432209"/>
    <w:rsid w:val="004323F6"/>
    <w:rsid w:val="004323FA"/>
    <w:rsid w:val="00432422"/>
    <w:rsid w:val="004324BE"/>
    <w:rsid w:val="00432547"/>
    <w:rsid w:val="00432668"/>
    <w:rsid w:val="0043275B"/>
    <w:rsid w:val="004327DD"/>
    <w:rsid w:val="004327EA"/>
    <w:rsid w:val="0043283D"/>
    <w:rsid w:val="00432910"/>
    <w:rsid w:val="00432B08"/>
    <w:rsid w:val="00432B71"/>
    <w:rsid w:val="00432D0D"/>
    <w:rsid w:val="00432ED9"/>
    <w:rsid w:val="00432F35"/>
    <w:rsid w:val="00432FE2"/>
    <w:rsid w:val="00433009"/>
    <w:rsid w:val="0043305D"/>
    <w:rsid w:val="004331DE"/>
    <w:rsid w:val="00433243"/>
    <w:rsid w:val="00433337"/>
    <w:rsid w:val="00433647"/>
    <w:rsid w:val="004337C1"/>
    <w:rsid w:val="00433804"/>
    <w:rsid w:val="004338CF"/>
    <w:rsid w:val="00433968"/>
    <w:rsid w:val="00433B6D"/>
    <w:rsid w:val="00433B73"/>
    <w:rsid w:val="00433BE7"/>
    <w:rsid w:val="00433CE1"/>
    <w:rsid w:val="00433CFE"/>
    <w:rsid w:val="00433D54"/>
    <w:rsid w:val="00433D7F"/>
    <w:rsid w:val="00433FDD"/>
    <w:rsid w:val="0043401D"/>
    <w:rsid w:val="00434293"/>
    <w:rsid w:val="004342B6"/>
    <w:rsid w:val="00434424"/>
    <w:rsid w:val="00434654"/>
    <w:rsid w:val="00434697"/>
    <w:rsid w:val="004346E2"/>
    <w:rsid w:val="0043493C"/>
    <w:rsid w:val="004349CF"/>
    <w:rsid w:val="00434B96"/>
    <w:rsid w:val="00434BC7"/>
    <w:rsid w:val="00434C17"/>
    <w:rsid w:val="00434C3C"/>
    <w:rsid w:val="00434C42"/>
    <w:rsid w:val="00434CB0"/>
    <w:rsid w:val="00434F55"/>
    <w:rsid w:val="0043500C"/>
    <w:rsid w:val="004351EF"/>
    <w:rsid w:val="004354E4"/>
    <w:rsid w:val="00435509"/>
    <w:rsid w:val="004355C3"/>
    <w:rsid w:val="004355ED"/>
    <w:rsid w:val="004355FD"/>
    <w:rsid w:val="004356E4"/>
    <w:rsid w:val="0043576E"/>
    <w:rsid w:val="00435771"/>
    <w:rsid w:val="004357AB"/>
    <w:rsid w:val="00435897"/>
    <w:rsid w:val="00435AC3"/>
    <w:rsid w:val="00435B95"/>
    <w:rsid w:val="00435C1F"/>
    <w:rsid w:val="00436161"/>
    <w:rsid w:val="0043620F"/>
    <w:rsid w:val="00436267"/>
    <w:rsid w:val="00436289"/>
    <w:rsid w:val="00436322"/>
    <w:rsid w:val="004363C3"/>
    <w:rsid w:val="00436483"/>
    <w:rsid w:val="004366AB"/>
    <w:rsid w:val="004367C3"/>
    <w:rsid w:val="004367CA"/>
    <w:rsid w:val="0043698B"/>
    <w:rsid w:val="00436A02"/>
    <w:rsid w:val="00436A10"/>
    <w:rsid w:val="00436DEB"/>
    <w:rsid w:val="00436DEC"/>
    <w:rsid w:val="00436EF7"/>
    <w:rsid w:val="00436FC9"/>
    <w:rsid w:val="00437127"/>
    <w:rsid w:val="00437245"/>
    <w:rsid w:val="004372A4"/>
    <w:rsid w:val="0043778E"/>
    <w:rsid w:val="0043784F"/>
    <w:rsid w:val="00437852"/>
    <w:rsid w:val="004378FB"/>
    <w:rsid w:val="00437935"/>
    <w:rsid w:val="00437A5D"/>
    <w:rsid w:val="00437B97"/>
    <w:rsid w:val="00437BD7"/>
    <w:rsid w:val="00437C53"/>
    <w:rsid w:val="00437CA5"/>
    <w:rsid w:val="00437CD1"/>
    <w:rsid w:val="00437CDB"/>
    <w:rsid w:val="00437E5D"/>
    <w:rsid w:val="00437E94"/>
    <w:rsid w:val="004401C6"/>
    <w:rsid w:val="004402BD"/>
    <w:rsid w:val="004403ED"/>
    <w:rsid w:val="00440458"/>
    <w:rsid w:val="00440560"/>
    <w:rsid w:val="00440758"/>
    <w:rsid w:val="004407D1"/>
    <w:rsid w:val="00440822"/>
    <w:rsid w:val="00440936"/>
    <w:rsid w:val="00440A44"/>
    <w:rsid w:val="00440AE3"/>
    <w:rsid w:val="00440B36"/>
    <w:rsid w:val="00440C3F"/>
    <w:rsid w:val="00440E16"/>
    <w:rsid w:val="00440E6F"/>
    <w:rsid w:val="00440EBA"/>
    <w:rsid w:val="00441028"/>
    <w:rsid w:val="004410B9"/>
    <w:rsid w:val="004410CA"/>
    <w:rsid w:val="00441120"/>
    <w:rsid w:val="00441214"/>
    <w:rsid w:val="00441229"/>
    <w:rsid w:val="00441232"/>
    <w:rsid w:val="0044139C"/>
    <w:rsid w:val="004414C3"/>
    <w:rsid w:val="00441553"/>
    <w:rsid w:val="004417A3"/>
    <w:rsid w:val="00441976"/>
    <w:rsid w:val="004419AB"/>
    <w:rsid w:val="00441AD0"/>
    <w:rsid w:val="00441B7B"/>
    <w:rsid w:val="00441CB9"/>
    <w:rsid w:val="00441D3A"/>
    <w:rsid w:val="00441F0E"/>
    <w:rsid w:val="00442023"/>
    <w:rsid w:val="00442054"/>
    <w:rsid w:val="00442059"/>
    <w:rsid w:val="004420AC"/>
    <w:rsid w:val="00442209"/>
    <w:rsid w:val="0044225E"/>
    <w:rsid w:val="00442333"/>
    <w:rsid w:val="0044238B"/>
    <w:rsid w:val="004423D1"/>
    <w:rsid w:val="004423F0"/>
    <w:rsid w:val="004424C5"/>
    <w:rsid w:val="004425D6"/>
    <w:rsid w:val="004426B7"/>
    <w:rsid w:val="00442739"/>
    <w:rsid w:val="00442750"/>
    <w:rsid w:val="00442762"/>
    <w:rsid w:val="0044283F"/>
    <w:rsid w:val="00442863"/>
    <w:rsid w:val="004428A2"/>
    <w:rsid w:val="004429B3"/>
    <w:rsid w:val="00442B1A"/>
    <w:rsid w:val="00442B33"/>
    <w:rsid w:val="00442C83"/>
    <w:rsid w:val="00442C86"/>
    <w:rsid w:val="00442D0C"/>
    <w:rsid w:val="00442FA7"/>
    <w:rsid w:val="0044301B"/>
    <w:rsid w:val="004430B4"/>
    <w:rsid w:val="00443151"/>
    <w:rsid w:val="0044331E"/>
    <w:rsid w:val="00443437"/>
    <w:rsid w:val="00443444"/>
    <w:rsid w:val="0044353A"/>
    <w:rsid w:val="004435C6"/>
    <w:rsid w:val="00443644"/>
    <w:rsid w:val="00443813"/>
    <w:rsid w:val="004438CF"/>
    <w:rsid w:val="00443960"/>
    <w:rsid w:val="00443962"/>
    <w:rsid w:val="00443AD3"/>
    <w:rsid w:val="00443C9E"/>
    <w:rsid w:val="00443CAA"/>
    <w:rsid w:val="00443D2B"/>
    <w:rsid w:val="00443E48"/>
    <w:rsid w:val="00443FEE"/>
    <w:rsid w:val="004440F6"/>
    <w:rsid w:val="004442A9"/>
    <w:rsid w:val="0044435C"/>
    <w:rsid w:val="00444388"/>
    <w:rsid w:val="00444435"/>
    <w:rsid w:val="0044475C"/>
    <w:rsid w:val="0044475D"/>
    <w:rsid w:val="00444841"/>
    <w:rsid w:val="004448B7"/>
    <w:rsid w:val="004448F4"/>
    <w:rsid w:val="00444929"/>
    <w:rsid w:val="004449AF"/>
    <w:rsid w:val="004449EF"/>
    <w:rsid w:val="00444AF3"/>
    <w:rsid w:val="00444C19"/>
    <w:rsid w:val="00444C75"/>
    <w:rsid w:val="00444CB8"/>
    <w:rsid w:val="00444D93"/>
    <w:rsid w:val="00444E5C"/>
    <w:rsid w:val="004450A2"/>
    <w:rsid w:val="004450BA"/>
    <w:rsid w:val="00445209"/>
    <w:rsid w:val="00445301"/>
    <w:rsid w:val="0044533C"/>
    <w:rsid w:val="00445414"/>
    <w:rsid w:val="0044543A"/>
    <w:rsid w:val="004454B0"/>
    <w:rsid w:val="00445567"/>
    <w:rsid w:val="004455D5"/>
    <w:rsid w:val="004455F1"/>
    <w:rsid w:val="004455F9"/>
    <w:rsid w:val="00445620"/>
    <w:rsid w:val="00445734"/>
    <w:rsid w:val="0044574F"/>
    <w:rsid w:val="0044595D"/>
    <w:rsid w:val="00445A29"/>
    <w:rsid w:val="00445A67"/>
    <w:rsid w:val="00445AC0"/>
    <w:rsid w:val="00445C3B"/>
    <w:rsid w:val="00445CA5"/>
    <w:rsid w:val="00445E00"/>
    <w:rsid w:val="00445F0E"/>
    <w:rsid w:val="00446061"/>
    <w:rsid w:val="004460D0"/>
    <w:rsid w:val="00446150"/>
    <w:rsid w:val="004461C0"/>
    <w:rsid w:val="00446263"/>
    <w:rsid w:val="00446318"/>
    <w:rsid w:val="00446469"/>
    <w:rsid w:val="00446600"/>
    <w:rsid w:val="004468DE"/>
    <w:rsid w:val="00446A7E"/>
    <w:rsid w:val="00446AB4"/>
    <w:rsid w:val="00446DE3"/>
    <w:rsid w:val="00446E05"/>
    <w:rsid w:val="00446F12"/>
    <w:rsid w:val="00446F1F"/>
    <w:rsid w:val="00446FCD"/>
    <w:rsid w:val="004470D2"/>
    <w:rsid w:val="004471E1"/>
    <w:rsid w:val="00447243"/>
    <w:rsid w:val="0044728F"/>
    <w:rsid w:val="004472E2"/>
    <w:rsid w:val="004472E3"/>
    <w:rsid w:val="00447418"/>
    <w:rsid w:val="0044756E"/>
    <w:rsid w:val="004476C0"/>
    <w:rsid w:val="00447851"/>
    <w:rsid w:val="004479ED"/>
    <w:rsid w:val="00447A10"/>
    <w:rsid w:val="00447A94"/>
    <w:rsid w:val="00447B64"/>
    <w:rsid w:val="00447CF1"/>
    <w:rsid w:val="00447F82"/>
    <w:rsid w:val="0045008F"/>
    <w:rsid w:val="004502BB"/>
    <w:rsid w:val="00450310"/>
    <w:rsid w:val="0045032F"/>
    <w:rsid w:val="0045045C"/>
    <w:rsid w:val="00450501"/>
    <w:rsid w:val="00450609"/>
    <w:rsid w:val="00450643"/>
    <w:rsid w:val="00450729"/>
    <w:rsid w:val="00450837"/>
    <w:rsid w:val="004508BB"/>
    <w:rsid w:val="00450937"/>
    <w:rsid w:val="0045098D"/>
    <w:rsid w:val="004509F7"/>
    <w:rsid w:val="00450C08"/>
    <w:rsid w:val="00450D3A"/>
    <w:rsid w:val="00450EE7"/>
    <w:rsid w:val="00450F4C"/>
    <w:rsid w:val="00450FDF"/>
    <w:rsid w:val="004513DE"/>
    <w:rsid w:val="004514FE"/>
    <w:rsid w:val="0045156E"/>
    <w:rsid w:val="004516EF"/>
    <w:rsid w:val="0045175A"/>
    <w:rsid w:val="0045179D"/>
    <w:rsid w:val="0045190E"/>
    <w:rsid w:val="004519B3"/>
    <w:rsid w:val="004519EF"/>
    <w:rsid w:val="00451A06"/>
    <w:rsid w:val="00451BDA"/>
    <w:rsid w:val="00451D03"/>
    <w:rsid w:val="00451D62"/>
    <w:rsid w:val="00451D9D"/>
    <w:rsid w:val="00451E05"/>
    <w:rsid w:val="00451E10"/>
    <w:rsid w:val="00451E47"/>
    <w:rsid w:val="004520B9"/>
    <w:rsid w:val="00452113"/>
    <w:rsid w:val="0045214A"/>
    <w:rsid w:val="00452171"/>
    <w:rsid w:val="004521D3"/>
    <w:rsid w:val="004521DA"/>
    <w:rsid w:val="00452209"/>
    <w:rsid w:val="004523AB"/>
    <w:rsid w:val="004524C2"/>
    <w:rsid w:val="00452548"/>
    <w:rsid w:val="00452558"/>
    <w:rsid w:val="0045255B"/>
    <w:rsid w:val="00452666"/>
    <w:rsid w:val="004526E5"/>
    <w:rsid w:val="00452873"/>
    <w:rsid w:val="00452988"/>
    <w:rsid w:val="004529C9"/>
    <w:rsid w:val="00452B2B"/>
    <w:rsid w:val="00452B98"/>
    <w:rsid w:val="00452BBE"/>
    <w:rsid w:val="00452C83"/>
    <w:rsid w:val="00452CD4"/>
    <w:rsid w:val="00452FA0"/>
    <w:rsid w:val="00452FCD"/>
    <w:rsid w:val="0045311A"/>
    <w:rsid w:val="0045312F"/>
    <w:rsid w:val="004531C3"/>
    <w:rsid w:val="004531F6"/>
    <w:rsid w:val="004531FA"/>
    <w:rsid w:val="0045359B"/>
    <w:rsid w:val="00453691"/>
    <w:rsid w:val="0045373D"/>
    <w:rsid w:val="00453775"/>
    <w:rsid w:val="00453994"/>
    <w:rsid w:val="00453FB2"/>
    <w:rsid w:val="0045408C"/>
    <w:rsid w:val="00454093"/>
    <w:rsid w:val="0045436D"/>
    <w:rsid w:val="004545BF"/>
    <w:rsid w:val="004546A1"/>
    <w:rsid w:val="00454758"/>
    <w:rsid w:val="004547FD"/>
    <w:rsid w:val="00454861"/>
    <w:rsid w:val="004548C5"/>
    <w:rsid w:val="00454A3B"/>
    <w:rsid w:val="00454B7D"/>
    <w:rsid w:val="00454BD9"/>
    <w:rsid w:val="00454CBE"/>
    <w:rsid w:val="00454CF2"/>
    <w:rsid w:val="00454DAF"/>
    <w:rsid w:val="00454EF7"/>
    <w:rsid w:val="00454F52"/>
    <w:rsid w:val="00454F9F"/>
    <w:rsid w:val="00454FC8"/>
    <w:rsid w:val="00454FFB"/>
    <w:rsid w:val="004551B8"/>
    <w:rsid w:val="004551E6"/>
    <w:rsid w:val="00455217"/>
    <w:rsid w:val="0045542E"/>
    <w:rsid w:val="0045558C"/>
    <w:rsid w:val="004555A9"/>
    <w:rsid w:val="00455951"/>
    <w:rsid w:val="004559CB"/>
    <w:rsid w:val="00455D41"/>
    <w:rsid w:val="00455D6E"/>
    <w:rsid w:val="00455F0A"/>
    <w:rsid w:val="00455FC0"/>
    <w:rsid w:val="00456040"/>
    <w:rsid w:val="004562DC"/>
    <w:rsid w:val="0045635A"/>
    <w:rsid w:val="0045640B"/>
    <w:rsid w:val="0045650E"/>
    <w:rsid w:val="00456564"/>
    <w:rsid w:val="00456883"/>
    <w:rsid w:val="004569CF"/>
    <w:rsid w:val="00456A0B"/>
    <w:rsid w:val="00456AF4"/>
    <w:rsid w:val="00456B6F"/>
    <w:rsid w:val="00456CD5"/>
    <w:rsid w:val="00456F3C"/>
    <w:rsid w:val="00456F42"/>
    <w:rsid w:val="00456FE5"/>
    <w:rsid w:val="004570D5"/>
    <w:rsid w:val="00457486"/>
    <w:rsid w:val="004574E4"/>
    <w:rsid w:val="00457587"/>
    <w:rsid w:val="004575B7"/>
    <w:rsid w:val="004576AD"/>
    <w:rsid w:val="004576EA"/>
    <w:rsid w:val="00457A15"/>
    <w:rsid w:val="00457A71"/>
    <w:rsid w:val="00457B7B"/>
    <w:rsid w:val="00457B80"/>
    <w:rsid w:val="00457CA4"/>
    <w:rsid w:val="00457ED4"/>
    <w:rsid w:val="00457F61"/>
    <w:rsid w:val="00457FC0"/>
    <w:rsid w:val="00457FD9"/>
    <w:rsid w:val="00460013"/>
    <w:rsid w:val="00460041"/>
    <w:rsid w:val="004600C1"/>
    <w:rsid w:val="004604FA"/>
    <w:rsid w:val="00460509"/>
    <w:rsid w:val="0046052C"/>
    <w:rsid w:val="0046097E"/>
    <w:rsid w:val="004609D5"/>
    <w:rsid w:val="004609F9"/>
    <w:rsid w:val="00460AD9"/>
    <w:rsid w:val="00460C56"/>
    <w:rsid w:val="00460DAB"/>
    <w:rsid w:val="00460E15"/>
    <w:rsid w:val="00460EB1"/>
    <w:rsid w:val="004611AE"/>
    <w:rsid w:val="00461286"/>
    <w:rsid w:val="0046136C"/>
    <w:rsid w:val="004613C6"/>
    <w:rsid w:val="00461649"/>
    <w:rsid w:val="004617E8"/>
    <w:rsid w:val="00461841"/>
    <w:rsid w:val="00461A3D"/>
    <w:rsid w:val="00461A5B"/>
    <w:rsid w:val="00461BBE"/>
    <w:rsid w:val="00461BDF"/>
    <w:rsid w:val="00461F4B"/>
    <w:rsid w:val="00461F8B"/>
    <w:rsid w:val="00462020"/>
    <w:rsid w:val="004620A8"/>
    <w:rsid w:val="00462141"/>
    <w:rsid w:val="00462168"/>
    <w:rsid w:val="004623FC"/>
    <w:rsid w:val="0046245A"/>
    <w:rsid w:val="004625B4"/>
    <w:rsid w:val="004625E2"/>
    <w:rsid w:val="004625F7"/>
    <w:rsid w:val="004626E8"/>
    <w:rsid w:val="0046279F"/>
    <w:rsid w:val="00462942"/>
    <w:rsid w:val="00462A30"/>
    <w:rsid w:val="00462A67"/>
    <w:rsid w:val="00462A78"/>
    <w:rsid w:val="00462C48"/>
    <w:rsid w:val="00462CC9"/>
    <w:rsid w:val="00462CFA"/>
    <w:rsid w:val="00462DE1"/>
    <w:rsid w:val="00462E46"/>
    <w:rsid w:val="00462E74"/>
    <w:rsid w:val="00462FC8"/>
    <w:rsid w:val="0046303D"/>
    <w:rsid w:val="0046312C"/>
    <w:rsid w:val="0046315E"/>
    <w:rsid w:val="004631CF"/>
    <w:rsid w:val="004633BD"/>
    <w:rsid w:val="0046343D"/>
    <w:rsid w:val="004634AB"/>
    <w:rsid w:val="004634D9"/>
    <w:rsid w:val="0046352A"/>
    <w:rsid w:val="0046359D"/>
    <w:rsid w:val="004635EC"/>
    <w:rsid w:val="0046381C"/>
    <w:rsid w:val="00463826"/>
    <w:rsid w:val="00463A58"/>
    <w:rsid w:val="00463DB7"/>
    <w:rsid w:val="00463EE6"/>
    <w:rsid w:val="00463F7C"/>
    <w:rsid w:val="0046402C"/>
    <w:rsid w:val="0046404F"/>
    <w:rsid w:val="00464329"/>
    <w:rsid w:val="004644F5"/>
    <w:rsid w:val="004645CC"/>
    <w:rsid w:val="004646FA"/>
    <w:rsid w:val="0046484C"/>
    <w:rsid w:val="00464897"/>
    <w:rsid w:val="004648B0"/>
    <w:rsid w:val="004649BF"/>
    <w:rsid w:val="00464B3B"/>
    <w:rsid w:val="00464C2C"/>
    <w:rsid w:val="00464CA0"/>
    <w:rsid w:val="00464D5C"/>
    <w:rsid w:val="00464E55"/>
    <w:rsid w:val="00464E6C"/>
    <w:rsid w:val="004650C4"/>
    <w:rsid w:val="00465120"/>
    <w:rsid w:val="004652FC"/>
    <w:rsid w:val="00465363"/>
    <w:rsid w:val="004655BD"/>
    <w:rsid w:val="004655F4"/>
    <w:rsid w:val="00465679"/>
    <w:rsid w:val="0046578F"/>
    <w:rsid w:val="00465807"/>
    <w:rsid w:val="00465A63"/>
    <w:rsid w:val="00465D73"/>
    <w:rsid w:val="00465F43"/>
    <w:rsid w:val="00465F5F"/>
    <w:rsid w:val="00466153"/>
    <w:rsid w:val="004661FA"/>
    <w:rsid w:val="00466232"/>
    <w:rsid w:val="0046639D"/>
    <w:rsid w:val="00466411"/>
    <w:rsid w:val="00466463"/>
    <w:rsid w:val="0046652E"/>
    <w:rsid w:val="0046661E"/>
    <w:rsid w:val="00466661"/>
    <w:rsid w:val="0046670E"/>
    <w:rsid w:val="0046671B"/>
    <w:rsid w:val="00466784"/>
    <w:rsid w:val="0046678F"/>
    <w:rsid w:val="00466801"/>
    <w:rsid w:val="00466B01"/>
    <w:rsid w:val="00466C9E"/>
    <w:rsid w:val="00466EF0"/>
    <w:rsid w:val="00466EF8"/>
    <w:rsid w:val="0046704B"/>
    <w:rsid w:val="00467216"/>
    <w:rsid w:val="00467510"/>
    <w:rsid w:val="00467780"/>
    <w:rsid w:val="004677C6"/>
    <w:rsid w:val="00467AA7"/>
    <w:rsid w:val="00467B1E"/>
    <w:rsid w:val="00467B3E"/>
    <w:rsid w:val="00467B81"/>
    <w:rsid w:val="00467C24"/>
    <w:rsid w:val="00467CB9"/>
    <w:rsid w:val="00467E11"/>
    <w:rsid w:val="00467F74"/>
    <w:rsid w:val="0047000E"/>
    <w:rsid w:val="0047019F"/>
    <w:rsid w:val="004701E3"/>
    <w:rsid w:val="004704AD"/>
    <w:rsid w:val="004704AF"/>
    <w:rsid w:val="0047070B"/>
    <w:rsid w:val="0047077A"/>
    <w:rsid w:val="00470894"/>
    <w:rsid w:val="0047090C"/>
    <w:rsid w:val="004709F4"/>
    <w:rsid w:val="00470A9D"/>
    <w:rsid w:val="00470B0F"/>
    <w:rsid w:val="00470BC3"/>
    <w:rsid w:val="00470DE3"/>
    <w:rsid w:val="00470E68"/>
    <w:rsid w:val="00470E6E"/>
    <w:rsid w:val="00470E98"/>
    <w:rsid w:val="00470EF2"/>
    <w:rsid w:val="00470F74"/>
    <w:rsid w:val="00470FCE"/>
    <w:rsid w:val="00471036"/>
    <w:rsid w:val="00471047"/>
    <w:rsid w:val="00471219"/>
    <w:rsid w:val="004713EC"/>
    <w:rsid w:val="004714E6"/>
    <w:rsid w:val="00471517"/>
    <w:rsid w:val="004717FD"/>
    <w:rsid w:val="0047193A"/>
    <w:rsid w:val="00471958"/>
    <w:rsid w:val="004719CF"/>
    <w:rsid w:val="00471B1B"/>
    <w:rsid w:val="00471B63"/>
    <w:rsid w:val="00471B9E"/>
    <w:rsid w:val="00471DE0"/>
    <w:rsid w:val="0047224C"/>
    <w:rsid w:val="0047231E"/>
    <w:rsid w:val="0047232D"/>
    <w:rsid w:val="0047234A"/>
    <w:rsid w:val="004723DE"/>
    <w:rsid w:val="004724AB"/>
    <w:rsid w:val="00472503"/>
    <w:rsid w:val="00472578"/>
    <w:rsid w:val="004726D8"/>
    <w:rsid w:val="00472727"/>
    <w:rsid w:val="00472957"/>
    <w:rsid w:val="00472A40"/>
    <w:rsid w:val="00472A5D"/>
    <w:rsid w:val="00472B08"/>
    <w:rsid w:val="00472B44"/>
    <w:rsid w:val="00472B4E"/>
    <w:rsid w:val="00472B51"/>
    <w:rsid w:val="00472B54"/>
    <w:rsid w:val="00472B62"/>
    <w:rsid w:val="00472BB3"/>
    <w:rsid w:val="00472CDD"/>
    <w:rsid w:val="00472D16"/>
    <w:rsid w:val="00472EA8"/>
    <w:rsid w:val="00472EA9"/>
    <w:rsid w:val="00472F05"/>
    <w:rsid w:val="00472F1B"/>
    <w:rsid w:val="0047317F"/>
    <w:rsid w:val="00473182"/>
    <w:rsid w:val="00473187"/>
    <w:rsid w:val="00473222"/>
    <w:rsid w:val="0047333E"/>
    <w:rsid w:val="0047337D"/>
    <w:rsid w:val="00473444"/>
    <w:rsid w:val="004734D3"/>
    <w:rsid w:val="00473511"/>
    <w:rsid w:val="0047359A"/>
    <w:rsid w:val="0047371D"/>
    <w:rsid w:val="004738B5"/>
    <w:rsid w:val="004738D5"/>
    <w:rsid w:val="00473928"/>
    <w:rsid w:val="00473B24"/>
    <w:rsid w:val="00473B45"/>
    <w:rsid w:val="00473B9E"/>
    <w:rsid w:val="00473CF0"/>
    <w:rsid w:val="00473E02"/>
    <w:rsid w:val="00474365"/>
    <w:rsid w:val="0047447B"/>
    <w:rsid w:val="004744E4"/>
    <w:rsid w:val="004746BF"/>
    <w:rsid w:val="004746FC"/>
    <w:rsid w:val="00474719"/>
    <w:rsid w:val="0047480B"/>
    <w:rsid w:val="004748A1"/>
    <w:rsid w:val="00474958"/>
    <w:rsid w:val="004749AB"/>
    <w:rsid w:val="00474A6F"/>
    <w:rsid w:val="00474B08"/>
    <w:rsid w:val="00474CA5"/>
    <w:rsid w:val="00474DE6"/>
    <w:rsid w:val="00474ED5"/>
    <w:rsid w:val="00475042"/>
    <w:rsid w:val="00475080"/>
    <w:rsid w:val="004750DA"/>
    <w:rsid w:val="00475249"/>
    <w:rsid w:val="0047525F"/>
    <w:rsid w:val="004752B1"/>
    <w:rsid w:val="004752C3"/>
    <w:rsid w:val="004754DC"/>
    <w:rsid w:val="0047557E"/>
    <w:rsid w:val="00475635"/>
    <w:rsid w:val="004756D4"/>
    <w:rsid w:val="00475737"/>
    <w:rsid w:val="0047573C"/>
    <w:rsid w:val="004757D9"/>
    <w:rsid w:val="00475893"/>
    <w:rsid w:val="004758F3"/>
    <w:rsid w:val="00475BDA"/>
    <w:rsid w:val="00475CB6"/>
    <w:rsid w:val="00475EAD"/>
    <w:rsid w:val="00475EED"/>
    <w:rsid w:val="0047606C"/>
    <w:rsid w:val="0047615C"/>
    <w:rsid w:val="0047627F"/>
    <w:rsid w:val="004762CE"/>
    <w:rsid w:val="00476392"/>
    <w:rsid w:val="0047670F"/>
    <w:rsid w:val="0047681B"/>
    <w:rsid w:val="0047690F"/>
    <w:rsid w:val="00476A09"/>
    <w:rsid w:val="00476A71"/>
    <w:rsid w:val="00476ABB"/>
    <w:rsid w:val="00476ABC"/>
    <w:rsid w:val="00476BC3"/>
    <w:rsid w:val="00476C05"/>
    <w:rsid w:val="00476C47"/>
    <w:rsid w:val="0047700F"/>
    <w:rsid w:val="004770C6"/>
    <w:rsid w:val="0047738A"/>
    <w:rsid w:val="0047745D"/>
    <w:rsid w:val="00477634"/>
    <w:rsid w:val="0047763F"/>
    <w:rsid w:val="004778AF"/>
    <w:rsid w:val="004779C3"/>
    <w:rsid w:val="004779E7"/>
    <w:rsid w:val="004779F6"/>
    <w:rsid w:val="00477A50"/>
    <w:rsid w:val="00477A8F"/>
    <w:rsid w:val="00477A98"/>
    <w:rsid w:val="00477CAF"/>
    <w:rsid w:val="00477E2D"/>
    <w:rsid w:val="00477F8E"/>
    <w:rsid w:val="00480067"/>
    <w:rsid w:val="004800C3"/>
    <w:rsid w:val="00480198"/>
    <w:rsid w:val="004801AA"/>
    <w:rsid w:val="004801AB"/>
    <w:rsid w:val="004801EA"/>
    <w:rsid w:val="0048027B"/>
    <w:rsid w:val="0048037F"/>
    <w:rsid w:val="00480392"/>
    <w:rsid w:val="004803A3"/>
    <w:rsid w:val="004803E3"/>
    <w:rsid w:val="004804E1"/>
    <w:rsid w:val="004808ED"/>
    <w:rsid w:val="00480937"/>
    <w:rsid w:val="00480B05"/>
    <w:rsid w:val="00480B13"/>
    <w:rsid w:val="00480BFB"/>
    <w:rsid w:val="00480C91"/>
    <w:rsid w:val="00480FF8"/>
    <w:rsid w:val="00481050"/>
    <w:rsid w:val="0048109D"/>
    <w:rsid w:val="004810AC"/>
    <w:rsid w:val="004811AA"/>
    <w:rsid w:val="00481360"/>
    <w:rsid w:val="004814CE"/>
    <w:rsid w:val="0048150C"/>
    <w:rsid w:val="00481541"/>
    <w:rsid w:val="0048161C"/>
    <w:rsid w:val="004817EE"/>
    <w:rsid w:val="004818B8"/>
    <w:rsid w:val="004819FC"/>
    <w:rsid w:val="00481A2D"/>
    <w:rsid w:val="00481A66"/>
    <w:rsid w:val="00481A93"/>
    <w:rsid w:val="00481C46"/>
    <w:rsid w:val="00481C50"/>
    <w:rsid w:val="00481C9C"/>
    <w:rsid w:val="00481CBF"/>
    <w:rsid w:val="00481CE3"/>
    <w:rsid w:val="00481E5C"/>
    <w:rsid w:val="00482012"/>
    <w:rsid w:val="00482114"/>
    <w:rsid w:val="004822B3"/>
    <w:rsid w:val="004826A5"/>
    <w:rsid w:val="004826EF"/>
    <w:rsid w:val="0048281B"/>
    <w:rsid w:val="004828CC"/>
    <w:rsid w:val="00482AC8"/>
    <w:rsid w:val="00482DC5"/>
    <w:rsid w:val="00482E39"/>
    <w:rsid w:val="00482EC0"/>
    <w:rsid w:val="00482F7C"/>
    <w:rsid w:val="004830E7"/>
    <w:rsid w:val="004831EC"/>
    <w:rsid w:val="00483210"/>
    <w:rsid w:val="004833E3"/>
    <w:rsid w:val="0048346C"/>
    <w:rsid w:val="0048351C"/>
    <w:rsid w:val="00483563"/>
    <w:rsid w:val="00483948"/>
    <w:rsid w:val="00483969"/>
    <w:rsid w:val="00483AA8"/>
    <w:rsid w:val="00483ABA"/>
    <w:rsid w:val="00483B09"/>
    <w:rsid w:val="00483B68"/>
    <w:rsid w:val="00483EB4"/>
    <w:rsid w:val="00484090"/>
    <w:rsid w:val="00484180"/>
    <w:rsid w:val="004845FD"/>
    <w:rsid w:val="00484807"/>
    <w:rsid w:val="00484838"/>
    <w:rsid w:val="004848E5"/>
    <w:rsid w:val="004849B2"/>
    <w:rsid w:val="004849BB"/>
    <w:rsid w:val="00484AA5"/>
    <w:rsid w:val="00484AC0"/>
    <w:rsid w:val="00484B52"/>
    <w:rsid w:val="00484C8B"/>
    <w:rsid w:val="00484D2D"/>
    <w:rsid w:val="00484E7C"/>
    <w:rsid w:val="00484F01"/>
    <w:rsid w:val="00484F5D"/>
    <w:rsid w:val="004851BE"/>
    <w:rsid w:val="0048529B"/>
    <w:rsid w:val="004852DF"/>
    <w:rsid w:val="004855DD"/>
    <w:rsid w:val="0048562F"/>
    <w:rsid w:val="0048567E"/>
    <w:rsid w:val="004857F5"/>
    <w:rsid w:val="00485978"/>
    <w:rsid w:val="00485A12"/>
    <w:rsid w:val="00485ABD"/>
    <w:rsid w:val="00485AD1"/>
    <w:rsid w:val="00485C48"/>
    <w:rsid w:val="00485C7F"/>
    <w:rsid w:val="00485D67"/>
    <w:rsid w:val="00485E2C"/>
    <w:rsid w:val="00485E6B"/>
    <w:rsid w:val="00485EA5"/>
    <w:rsid w:val="004860EE"/>
    <w:rsid w:val="004861F3"/>
    <w:rsid w:val="00486275"/>
    <w:rsid w:val="00486322"/>
    <w:rsid w:val="0048637E"/>
    <w:rsid w:val="004864D3"/>
    <w:rsid w:val="00486717"/>
    <w:rsid w:val="00486732"/>
    <w:rsid w:val="004867B4"/>
    <w:rsid w:val="004869B0"/>
    <w:rsid w:val="004869CF"/>
    <w:rsid w:val="00486ABB"/>
    <w:rsid w:val="00486AC9"/>
    <w:rsid w:val="00486AE8"/>
    <w:rsid w:val="00486B06"/>
    <w:rsid w:val="00486C00"/>
    <w:rsid w:val="00486C4C"/>
    <w:rsid w:val="00486DE0"/>
    <w:rsid w:val="00486E49"/>
    <w:rsid w:val="00486F69"/>
    <w:rsid w:val="00486F9E"/>
    <w:rsid w:val="0048701D"/>
    <w:rsid w:val="004870F0"/>
    <w:rsid w:val="004870FD"/>
    <w:rsid w:val="00487315"/>
    <w:rsid w:val="004873E5"/>
    <w:rsid w:val="00487637"/>
    <w:rsid w:val="0048766F"/>
    <w:rsid w:val="004876B7"/>
    <w:rsid w:val="0048775C"/>
    <w:rsid w:val="0048788C"/>
    <w:rsid w:val="004878A2"/>
    <w:rsid w:val="004878CE"/>
    <w:rsid w:val="00487A14"/>
    <w:rsid w:val="00487A1A"/>
    <w:rsid w:val="00487A63"/>
    <w:rsid w:val="00487D57"/>
    <w:rsid w:val="00487DD6"/>
    <w:rsid w:val="00487E8F"/>
    <w:rsid w:val="00487F0D"/>
    <w:rsid w:val="00490122"/>
    <w:rsid w:val="00490229"/>
    <w:rsid w:val="004902F7"/>
    <w:rsid w:val="004903E6"/>
    <w:rsid w:val="00490641"/>
    <w:rsid w:val="0049064D"/>
    <w:rsid w:val="004907B6"/>
    <w:rsid w:val="004907C7"/>
    <w:rsid w:val="0049082B"/>
    <w:rsid w:val="0049099F"/>
    <w:rsid w:val="00490B1F"/>
    <w:rsid w:val="00490BAA"/>
    <w:rsid w:val="00490D5C"/>
    <w:rsid w:val="00491057"/>
    <w:rsid w:val="00491096"/>
    <w:rsid w:val="00491155"/>
    <w:rsid w:val="004912E8"/>
    <w:rsid w:val="00491496"/>
    <w:rsid w:val="004914F5"/>
    <w:rsid w:val="004914F9"/>
    <w:rsid w:val="00491586"/>
    <w:rsid w:val="004915FA"/>
    <w:rsid w:val="004916FD"/>
    <w:rsid w:val="00491990"/>
    <w:rsid w:val="00491A36"/>
    <w:rsid w:val="00491A4F"/>
    <w:rsid w:val="00491A9A"/>
    <w:rsid w:val="00491B80"/>
    <w:rsid w:val="00491BC2"/>
    <w:rsid w:val="00491C3A"/>
    <w:rsid w:val="00491E5D"/>
    <w:rsid w:val="00491F11"/>
    <w:rsid w:val="00492144"/>
    <w:rsid w:val="004922AF"/>
    <w:rsid w:val="0049270D"/>
    <w:rsid w:val="00492742"/>
    <w:rsid w:val="004929B1"/>
    <w:rsid w:val="004929DA"/>
    <w:rsid w:val="00492A0D"/>
    <w:rsid w:val="00492A18"/>
    <w:rsid w:val="00492ADF"/>
    <w:rsid w:val="00492B0D"/>
    <w:rsid w:val="00492C5A"/>
    <w:rsid w:val="00492D73"/>
    <w:rsid w:val="00492E53"/>
    <w:rsid w:val="00492EAB"/>
    <w:rsid w:val="0049317C"/>
    <w:rsid w:val="00493198"/>
    <w:rsid w:val="004931A0"/>
    <w:rsid w:val="004931D6"/>
    <w:rsid w:val="004931E0"/>
    <w:rsid w:val="004931E9"/>
    <w:rsid w:val="0049323F"/>
    <w:rsid w:val="0049328C"/>
    <w:rsid w:val="00493580"/>
    <w:rsid w:val="00493623"/>
    <w:rsid w:val="004936D4"/>
    <w:rsid w:val="00493AC8"/>
    <w:rsid w:val="00493C94"/>
    <w:rsid w:val="00493E39"/>
    <w:rsid w:val="00493E6C"/>
    <w:rsid w:val="00493E99"/>
    <w:rsid w:val="00493F70"/>
    <w:rsid w:val="00494007"/>
    <w:rsid w:val="0049408A"/>
    <w:rsid w:val="00494128"/>
    <w:rsid w:val="00494242"/>
    <w:rsid w:val="00494461"/>
    <w:rsid w:val="004944B7"/>
    <w:rsid w:val="00494576"/>
    <w:rsid w:val="0049469A"/>
    <w:rsid w:val="00494A06"/>
    <w:rsid w:val="00494A93"/>
    <w:rsid w:val="00494AD5"/>
    <w:rsid w:val="00494D4C"/>
    <w:rsid w:val="00494E15"/>
    <w:rsid w:val="00494EDA"/>
    <w:rsid w:val="004950D5"/>
    <w:rsid w:val="0049510A"/>
    <w:rsid w:val="004953E2"/>
    <w:rsid w:val="00495425"/>
    <w:rsid w:val="004954A2"/>
    <w:rsid w:val="0049563A"/>
    <w:rsid w:val="00495748"/>
    <w:rsid w:val="004957B1"/>
    <w:rsid w:val="0049585B"/>
    <w:rsid w:val="004958FE"/>
    <w:rsid w:val="0049592D"/>
    <w:rsid w:val="00495A00"/>
    <w:rsid w:val="00495A45"/>
    <w:rsid w:val="00495B63"/>
    <w:rsid w:val="00495C1A"/>
    <w:rsid w:val="00495D76"/>
    <w:rsid w:val="00495E2A"/>
    <w:rsid w:val="00495EAF"/>
    <w:rsid w:val="00495F27"/>
    <w:rsid w:val="00495FB1"/>
    <w:rsid w:val="00495FB7"/>
    <w:rsid w:val="004961F6"/>
    <w:rsid w:val="0049633D"/>
    <w:rsid w:val="004964A1"/>
    <w:rsid w:val="00496853"/>
    <w:rsid w:val="004968AA"/>
    <w:rsid w:val="00496C92"/>
    <w:rsid w:val="00496F2F"/>
    <w:rsid w:val="00497145"/>
    <w:rsid w:val="004974B3"/>
    <w:rsid w:val="004975EB"/>
    <w:rsid w:val="004976D2"/>
    <w:rsid w:val="00497A34"/>
    <w:rsid w:val="00497C5B"/>
    <w:rsid w:val="00497C5F"/>
    <w:rsid w:val="00497CEF"/>
    <w:rsid w:val="00497E5E"/>
    <w:rsid w:val="00497E85"/>
    <w:rsid w:val="00497F5F"/>
    <w:rsid w:val="004A0046"/>
    <w:rsid w:val="004A041E"/>
    <w:rsid w:val="004A049F"/>
    <w:rsid w:val="004A06C4"/>
    <w:rsid w:val="004A0717"/>
    <w:rsid w:val="004A0830"/>
    <w:rsid w:val="004A08F6"/>
    <w:rsid w:val="004A0971"/>
    <w:rsid w:val="004A0A46"/>
    <w:rsid w:val="004A0A75"/>
    <w:rsid w:val="004A0AB3"/>
    <w:rsid w:val="004A0AB4"/>
    <w:rsid w:val="004A0D18"/>
    <w:rsid w:val="004A0DBE"/>
    <w:rsid w:val="004A0ED1"/>
    <w:rsid w:val="004A1058"/>
    <w:rsid w:val="004A1061"/>
    <w:rsid w:val="004A1167"/>
    <w:rsid w:val="004A1196"/>
    <w:rsid w:val="004A11DF"/>
    <w:rsid w:val="004A129F"/>
    <w:rsid w:val="004A12A6"/>
    <w:rsid w:val="004A1307"/>
    <w:rsid w:val="004A1328"/>
    <w:rsid w:val="004A1348"/>
    <w:rsid w:val="004A1386"/>
    <w:rsid w:val="004A13D3"/>
    <w:rsid w:val="004A146F"/>
    <w:rsid w:val="004A14F0"/>
    <w:rsid w:val="004A151E"/>
    <w:rsid w:val="004A16B0"/>
    <w:rsid w:val="004A17DB"/>
    <w:rsid w:val="004A1824"/>
    <w:rsid w:val="004A18E0"/>
    <w:rsid w:val="004A1906"/>
    <w:rsid w:val="004A1A2D"/>
    <w:rsid w:val="004A1B47"/>
    <w:rsid w:val="004A1BA5"/>
    <w:rsid w:val="004A1C20"/>
    <w:rsid w:val="004A1D75"/>
    <w:rsid w:val="004A1E18"/>
    <w:rsid w:val="004A24A3"/>
    <w:rsid w:val="004A260F"/>
    <w:rsid w:val="004A264D"/>
    <w:rsid w:val="004A26C8"/>
    <w:rsid w:val="004A29F0"/>
    <w:rsid w:val="004A2C51"/>
    <w:rsid w:val="004A2C73"/>
    <w:rsid w:val="004A2D18"/>
    <w:rsid w:val="004A2EE3"/>
    <w:rsid w:val="004A30DE"/>
    <w:rsid w:val="004A313C"/>
    <w:rsid w:val="004A326C"/>
    <w:rsid w:val="004A33D9"/>
    <w:rsid w:val="004A3429"/>
    <w:rsid w:val="004A3605"/>
    <w:rsid w:val="004A364F"/>
    <w:rsid w:val="004A3681"/>
    <w:rsid w:val="004A3860"/>
    <w:rsid w:val="004A3A01"/>
    <w:rsid w:val="004A3A35"/>
    <w:rsid w:val="004A3AB8"/>
    <w:rsid w:val="004A3AD9"/>
    <w:rsid w:val="004A3C22"/>
    <w:rsid w:val="004A3CBE"/>
    <w:rsid w:val="004A3F2F"/>
    <w:rsid w:val="004A3FA7"/>
    <w:rsid w:val="004A3FDB"/>
    <w:rsid w:val="004A403D"/>
    <w:rsid w:val="004A40A0"/>
    <w:rsid w:val="004A4310"/>
    <w:rsid w:val="004A44EA"/>
    <w:rsid w:val="004A4629"/>
    <w:rsid w:val="004A46BA"/>
    <w:rsid w:val="004A47EE"/>
    <w:rsid w:val="004A4879"/>
    <w:rsid w:val="004A49A8"/>
    <w:rsid w:val="004A4B66"/>
    <w:rsid w:val="004A4BBA"/>
    <w:rsid w:val="004A4C70"/>
    <w:rsid w:val="004A4C78"/>
    <w:rsid w:val="004A4C8F"/>
    <w:rsid w:val="004A4CA7"/>
    <w:rsid w:val="004A4DEA"/>
    <w:rsid w:val="004A4DF3"/>
    <w:rsid w:val="004A4E67"/>
    <w:rsid w:val="004A4F23"/>
    <w:rsid w:val="004A4F9D"/>
    <w:rsid w:val="004A4FF5"/>
    <w:rsid w:val="004A508D"/>
    <w:rsid w:val="004A50A8"/>
    <w:rsid w:val="004A5117"/>
    <w:rsid w:val="004A51F8"/>
    <w:rsid w:val="004A522E"/>
    <w:rsid w:val="004A5259"/>
    <w:rsid w:val="004A52D3"/>
    <w:rsid w:val="004A5354"/>
    <w:rsid w:val="004A5634"/>
    <w:rsid w:val="004A5736"/>
    <w:rsid w:val="004A5767"/>
    <w:rsid w:val="004A57AE"/>
    <w:rsid w:val="004A585F"/>
    <w:rsid w:val="004A588A"/>
    <w:rsid w:val="004A5A32"/>
    <w:rsid w:val="004A5B49"/>
    <w:rsid w:val="004A5DAA"/>
    <w:rsid w:val="004A5EEB"/>
    <w:rsid w:val="004A60F0"/>
    <w:rsid w:val="004A60F4"/>
    <w:rsid w:val="004A61CE"/>
    <w:rsid w:val="004A6459"/>
    <w:rsid w:val="004A6473"/>
    <w:rsid w:val="004A6556"/>
    <w:rsid w:val="004A6568"/>
    <w:rsid w:val="004A66B1"/>
    <w:rsid w:val="004A679F"/>
    <w:rsid w:val="004A67A7"/>
    <w:rsid w:val="004A67FF"/>
    <w:rsid w:val="004A6844"/>
    <w:rsid w:val="004A6AA9"/>
    <w:rsid w:val="004A6ACD"/>
    <w:rsid w:val="004A6B41"/>
    <w:rsid w:val="004A6BF1"/>
    <w:rsid w:val="004A6E62"/>
    <w:rsid w:val="004A71D0"/>
    <w:rsid w:val="004A7376"/>
    <w:rsid w:val="004A7392"/>
    <w:rsid w:val="004A73A3"/>
    <w:rsid w:val="004A73DD"/>
    <w:rsid w:val="004A747C"/>
    <w:rsid w:val="004A7504"/>
    <w:rsid w:val="004A75A2"/>
    <w:rsid w:val="004A75D7"/>
    <w:rsid w:val="004A7620"/>
    <w:rsid w:val="004A7698"/>
    <w:rsid w:val="004A771D"/>
    <w:rsid w:val="004A7838"/>
    <w:rsid w:val="004A78A6"/>
    <w:rsid w:val="004A7ABF"/>
    <w:rsid w:val="004A7AC1"/>
    <w:rsid w:val="004A7C3C"/>
    <w:rsid w:val="004A7CE2"/>
    <w:rsid w:val="004A7DCD"/>
    <w:rsid w:val="004A7F0A"/>
    <w:rsid w:val="004A7F58"/>
    <w:rsid w:val="004B0064"/>
    <w:rsid w:val="004B01AE"/>
    <w:rsid w:val="004B01DE"/>
    <w:rsid w:val="004B0262"/>
    <w:rsid w:val="004B02F3"/>
    <w:rsid w:val="004B03DE"/>
    <w:rsid w:val="004B0407"/>
    <w:rsid w:val="004B040F"/>
    <w:rsid w:val="004B0524"/>
    <w:rsid w:val="004B0712"/>
    <w:rsid w:val="004B088E"/>
    <w:rsid w:val="004B08A5"/>
    <w:rsid w:val="004B08C9"/>
    <w:rsid w:val="004B0A62"/>
    <w:rsid w:val="004B0A9C"/>
    <w:rsid w:val="004B0AB3"/>
    <w:rsid w:val="004B0BB5"/>
    <w:rsid w:val="004B0D63"/>
    <w:rsid w:val="004B0DFC"/>
    <w:rsid w:val="004B0DFD"/>
    <w:rsid w:val="004B10CC"/>
    <w:rsid w:val="004B10E2"/>
    <w:rsid w:val="004B1225"/>
    <w:rsid w:val="004B126E"/>
    <w:rsid w:val="004B1307"/>
    <w:rsid w:val="004B132A"/>
    <w:rsid w:val="004B13B2"/>
    <w:rsid w:val="004B1422"/>
    <w:rsid w:val="004B170B"/>
    <w:rsid w:val="004B1795"/>
    <w:rsid w:val="004B188B"/>
    <w:rsid w:val="004B18F4"/>
    <w:rsid w:val="004B1972"/>
    <w:rsid w:val="004B1A0A"/>
    <w:rsid w:val="004B1A63"/>
    <w:rsid w:val="004B1A74"/>
    <w:rsid w:val="004B1B87"/>
    <w:rsid w:val="004B1BAF"/>
    <w:rsid w:val="004B1DEB"/>
    <w:rsid w:val="004B1EF2"/>
    <w:rsid w:val="004B2173"/>
    <w:rsid w:val="004B226B"/>
    <w:rsid w:val="004B27E7"/>
    <w:rsid w:val="004B2916"/>
    <w:rsid w:val="004B2BFA"/>
    <w:rsid w:val="004B2C3F"/>
    <w:rsid w:val="004B2CF6"/>
    <w:rsid w:val="004B2F83"/>
    <w:rsid w:val="004B30E2"/>
    <w:rsid w:val="004B30FB"/>
    <w:rsid w:val="004B3183"/>
    <w:rsid w:val="004B3352"/>
    <w:rsid w:val="004B35AB"/>
    <w:rsid w:val="004B3823"/>
    <w:rsid w:val="004B385D"/>
    <w:rsid w:val="004B3922"/>
    <w:rsid w:val="004B3A3D"/>
    <w:rsid w:val="004B3A82"/>
    <w:rsid w:val="004B3B8B"/>
    <w:rsid w:val="004B3BE5"/>
    <w:rsid w:val="004B3C4B"/>
    <w:rsid w:val="004B3C5A"/>
    <w:rsid w:val="004B3D78"/>
    <w:rsid w:val="004B3DE0"/>
    <w:rsid w:val="004B422E"/>
    <w:rsid w:val="004B4230"/>
    <w:rsid w:val="004B4339"/>
    <w:rsid w:val="004B43E7"/>
    <w:rsid w:val="004B44D5"/>
    <w:rsid w:val="004B4639"/>
    <w:rsid w:val="004B4919"/>
    <w:rsid w:val="004B4AB2"/>
    <w:rsid w:val="004B4C34"/>
    <w:rsid w:val="004B4CDA"/>
    <w:rsid w:val="004B4DCA"/>
    <w:rsid w:val="004B50D1"/>
    <w:rsid w:val="004B5207"/>
    <w:rsid w:val="004B5331"/>
    <w:rsid w:val="004B534C"/>
    <w:rsid w:val="004B5367"/>
    <w:rsid w:val="004B5516"/>
    <w:rsid w:val="004B55AA"/>
    <w:rsid w:val="004B564C"/>
    <w:rsid w:val="004B56D3"/>
    <w:rsid w:val="004B5844"/>
    <w:rsid w:val="004B5A00"/>
    <w:rsid w:val="004B5BDB"/>
    <w:rsid w:val="004B5C60"/>
    <w:rsid w:val="004B5E6F"/>
    <w:rsid w:val="004B61E6"/>
    <w:rsid w:val="004B623B"/>
    <w:rsid w:val="004B631E"/>
    <w:rsid w:val="004B6506"/>
    <w:rsid w:val="004B6566"/>
    <w:rsid w:val="004B666D"/>
    <w:rsid w:val="004B66C8"/>
    <w:rsid w:val="004B6875"/>
    <w:rsid w:val="004B68B1"/>
    <w:rsid w:val="004B696F"/>
    <w:rsid w:val="004B6A9F"/>
    <w:rsid w:val="004B6BFF"/>
    <w:rsid w:val="004B6C87"/>
    <w:rsid w:val="004B6D0D"/>
    <w:rsid w:val="004B6D1E"/>
    <w:rsid w:val="004B6D70"/>
    <w:rsid w:val="004B6DD5"/>
    <w:rsid w:val="004B6E54"/>
    <w:rsid w:val="004B6EF2"/>
    <w:rsid w:val="004B6FA0"/>
    <w:rsid w:val="004B70BC"/>
    <w:rsid w:val="004B724B"/>
    <w:rsid w:val="004B72EE"/>
    <w:rsid w:val="004B735B"/>
    <w:rsid w:val="004B73A1"/>
    <w:rsid w:val="004B7423"/>
    <w:rsid w:val="004B74D7"/>
    <w:rsid w:val="004B75E3"/>
    <w:rsid w:val="004B7639"/>
    <w:rsid w:val="004B7679"/>
    <w:rsid w:val="004B76F6"/>
    <w:rsid w:val="004B7781"/>
    <w:rsid w:val="004B79A5"/>
    <w:rsid w:val="004B7A13"/>
    <w:rsid w:val="004B7B6C"/>
    <w:rsid w:val="004B7CFD"/>
    <w:rsid w:val="004B7E24"/>
    <w:rsid w:val="004B7EB0"/>
    <w:rsid w:val="004B7F1F"/>
    <w:rsid w:val="004C0108"/>
    <w:rsid w:val="004C0132"/>
    <w:rsid w:val="004C018F"/>
    <w:rsid w:val="004C0312"/>
    <w:rsid w:val="004C0326"/>
    <w:rsid w:val="004C04F6"/>
    <w:rsid w:val="004C072F"/>
    <w:rsid w:val="004C079E"/>
    <w:rsid w:val="004C0967"/>
    <w:rsid w:val="004C0A0E"/>
    <w:rsid w:val="004C0A95"/>
    <w:rsid w:val="004C0AA8"/>
    <w:rsid w:val="004C0AED"/>
    <w:rsid w:val="004C0BEB"/>
    <w:rsid w:val="004C0BF3"/>
    <w:rsid w:val="004C0D49"/>
    <w:rsid w:val="004C0EEB"/>
    <w:rsid w:val="004C0F38"/>
    <w:rsid w:val="004C10D7"/>
    <w:rsid w:val="004C10DE"/>
    <w:rsid w:val="004C1170"/>
    <w:rsid w:val="004C1197"/>
    <w:rsid w:val="004C1374"/>
    <w:rsid w:val="004C152B"/>
    <w:rsid w:val="004C1567"/>
    <w:rsid w:val="004C18B6"/>
    <w:rsid w:val="004C19F6"/>
    <w:rsid w:val="004C1B26"/>
    <w:rsid w:val="004C1B3F"/>
    <w:rsid w:val="004C1BE8"/>
    <w:rsid w:val="004C1CE8"/>
    <w:rsid w:val="004C1D73"/>
    <w:rsid w:val="004C1F39"/>
    <w:rsid w:val="004C2169"/>
    <w:rsid w:val="004C2182"/>
    <w:rsid w:val="004C219A"/>
    <w:rsid w:val="004C219D"/>
    <w:rsid w:val="004C2276"/>
    <w:rsid w:val="004C2296"/>
    <w:rsid w:val="004C23C4"/>
    <w:rsid w:val="004C2406"/>
    <w:rsid w:val="004C241B"/>
    <w:rsid w:val="004C2679"/>
    <w:rsid w:val="004C276C"/>
    <w:rsid w:val="004C299F"/>
    <w:rsid w:val="004C29AB"/>
    <w:rsid w:val="004C29DA"/>
    <w:rsid w:val="004C2A94"/>
    <w:rsid w:val="004C2C63"/>
    <w:rsid w:val="004C2E0D"/>
    <w:rsid w:val="004C31FC"/>
    <w:rsid w:val="004C336A"/>
    <w:rsid w:val="004C339C"/>
    <w:rsid w:val="004C3410"/>
    <w:rsid w:val="004C3575"/>
    <w:rsid w:val="004C3637"/>
    <w:rsid w:val="004C364F"/>
    <w:rsid w:val="004C3687"/>
    <w:rsid w:val="004C369A"/>
    <w:rsid w:val="004C3907"/>
    <w:rsid w:val="004C3A47"/>
    <w:rsid w:val="004C3B83"/>
    <w:rsid w:val="004C3BDD"/>
    <w:rsid w:val="004C3C28"/>
    <w:rsid w:val="004C3C97"/>
    <w:rsid w:val="004C3DB5"/>
    <w:rsid w:val="004C3DDF"/>
    <w:rsid w:val="004C3F88"/>
    <w:rsid w:val="004C3F99"/>
    <w:rsid w:val="004C3FAF"/>
    <w:rsid w:val="004C4065"/>
    <w:rsid w:val="004C407D"/>
    <w:rsid w:val="004C40E2"/>
    <w:rsid w:val="004C4526"/>
    <w:rsid w:val="004C45E7"/>
    <w:rsid w:val="004C463D"/>
    <w:rsid w:val="004C469B"/>
    <w:rsid w:val="004C46EC"/>
    <w:rsid w:val="004C474D"/>
    <w:rsid w:val="004C47C4"/>
    <w:rsid w:val="004C481D"/>
    <w:rsid w:val="004C481F"/>
    <w:rsid w:val="004C4B04"/>
    <w:rsid w:val="004C4B83"/>
    <w:rsid w:val="004C4DD1"/>
    <w:rsid w:val="004C4F6B"/>
    <w:rsid w:val="004C5073"/>
    <w:rsid w:val="004C518D"/>
    <w:rsid w:val="004C51A9"/>
    <w:rsid w:val="004C5336"/>
    <w:rsid w:val="004C53A4"/>
    <w:rsid w:val="004C53DD"/>
    <w:rsid w:val="004C541E"/>
    <w:rsid w:val="004C5478"/>
    <w:rsid w:val="004C5560"/>
    <w:rsid w:val="004C591D"/>
    <w:rsid w:val="004C5CE8"/>
    <w:rsid w:val="004C5D08"/>
    <w:rsid w:val="004C5D83"/>
    <w:rsid w:val="004C5ECD"/>
    <w:rsid w:val="004C5F2A"/>
    <w:rsid w:val="004C5F63"/>
    <w:rsid w:val="004C6046"/>
    <w:rsid w:val="004C60C8"/>
    <w:rsid w:val="004C6106"/>
    <w:rsid w:val="004C6232"/>
    <w:rsid w:val="004C6274"/>
    <w:rsid w:val="004C6451"/>
    <w:rsid w:val="004C64BF"/>
    <w:rsid w:val="004C6572"/>
    <w:rsid w:val="004C6816"/>
    <w:rsid w:val="004C6913"/>
    <w:rsid w:val="004C6BC9"/>
    <w:rsid w:val="004C6C99"/>
    <w:rsid w:val="004C6F00"/>
    <w:rsid w:val="004C6FE7"/>
    <w:rsid w:val="004C7017"/>
    <w:rsid w:val="004C701A"/>
    <w:rsid w:val="004C703C"/>
    <w:rsid w:val="004C73B3"/>
    <w:rsid w:val="004C74BC"/>
    <w:rsid w:val="004C766E"/>
    <w:rsid w:val="004C784D"/>
    <w:rsid w:val="004C7C0F"/>
    <w:rsid w:val="004C7C6A"/>
    <w:rsid w:val="004C7ED7"/>
    <w:rsid w:val="004D00F3"/>
    <w:rsid w:val="004D0111"/>
    <w:rsid w:val="004D02A8"/>
    <w:rsid w:val="004D02E8"/>
    <w:rsid w:val="004D0936"/>
    <w:rsid w:val="004D0A0A"/>
    <w:rsid w:val="004D0C3B"/>
    <w:rsid w:val="004D0D47"/>
    <w:rsid w:val="004D0D8A"/>
    <w:rsid w:val="004D0DB7"/>
    <w:rsid w:val="004D0E9F"/>
    <w:rsid w:val="004D1083"/>
    <w:rsid w:val="004D10BE"/>
    <w:rsid w:val="004D1163"/>
    <w:rsid w:val="004D129C"/>
    <w:rsid w:val="004D12BC"/>
    <w:rsid w:val="004D13EB"/>
    <w:rsid w:val="004D1426"/>
    <w:rsid w:val="004D1507"/>
    <w:rsid w:val="004D15AE"/>
    <w:rsid w:val="004D1654"/>
    <w:rsid w:val="004D1752"/>
    <w:rsid w:val="004D18D0"/>
    <w:rsid w:val="004D19DB"/>
    <w:rsid w:val="004D1A24"/>
    <w:rsid w:val="004D1A56"/>
    <w:rsid w:val="004D1D79"/>
    <w:rsid w:val="004D1E21"/>
    <w:rsid w:val="004D1E26"/>
    <w:rsid w:val="004D1E5A"/>
    <w:rsid w:val="004D20C6"/>
    <w:rsid w:val="004D21B1"/>
    <w:rsid w:val="004D21F8"/>
    <w:rsid w:val="004D2210"/>
    <w:rsid w:val="004D2376"/>
    <w:rsid w:val="004D23BC"/>
    <w:rsid w:val="004D267D"/>
    <w:rsid w:val="004D268A"/>
    <w:rsid w:val="004D26F3"/>
    <w:rsid w:val="004D2716"/>
    <w:rsid w:val="004D27E9"/>
    <w:rsid w:val="004D2836"/>
    <w:rsid w:val="004D29AF"/>
    <w:rsid w:val="004D29E8"/>
    <w:rsid w:val="004D2A1F"/>
    <w:rsid w:val="004D2A71"/>
    <w:rsid w:val="004D2ACB"/>
    <w:rsid w:val="004D2DFA"/>
    <w:rsid w:val="004D2E8B"/>
    <w:rsid w:val="004D2F30"/>
    <w:rsid w:val="004D2FFD"/>
    <w:rsid w:val="004D31AF"/>
    <w:rsid w:val="004D3450"/>
    <w:rsid w:val="004D3BE8"/>
    <w:rsid w:val="004D3C2D"/>
    <w:rsid w:val="004D3C5E"/>
    <w:rsid w:val="004D3CF2"/>
    <w:rsid w:val="004D3EAC"/>
    <w:rsid w:val="004D3F16"/>
    <w:rsid w:val="004D400B"/>
    <w:rsid w:val="004D459C"/>
    <w:rsid w:val="004D45A6"/>
    <w:rsid w:val="004D4709"/>
    <w:rsid w:val="004D4745"/>
    <w:rsid w:val="004D4746"/>
    <w:rsid w:val="004D4884"/>
    <w:rsid w:val="004D495E"/>
    <w:rsid w:val="004D4966"/>
    <w:rsid w:val="004D4AD7"/>
    <w:rsid w:val="004D4C5A"/>
    <w:rsid w:val="004D4C9D"/>
    <w:rsid w:val="004D4D72"/>
    <w:rsid w:val="004D4EA4"/>
    <w:rsid w:val="004D4ED4"/>
    <w:rsid w:val="004D4EF2"/>
    <w:rsid w:val="004D4F67"/>
    <w:rsid w:val="004D50B8"/>
    <w:rsid w:val="004D50F7"/>
    <w:rsid w:val="004D5126"/>
    <w:rsid w:val="004D52EA"/>
    <w:rsid w:val="004D5523"/>
    <w:rsid w:val="004D5524"/>
    <w:rsid w:val="004D55F2"/>
    <w:rsid w:val="004D5672"/>
    <w:rsid w:val="004D5727"/>
    <w:rsid w:val="004D57B1"/>
    <w:rsid w:val="004D5906"/>
    <w:rsid w:val="004D5AA0"/>
    <w:rsid w:val="004D5AD0"/>
    <w:rsid w:val="004D5AF8"/>
    <w:rsid w:val="004D5BC7"/>
    <w:rsid w:val="004D5C9D"/>
    <w:rsid w:val="004D5D36"/>
    <w:rsid w:val="004D5DD6"/>
    <w:rsid w:val="004D5DE6"/>
    <w:rsid w:val="004D6260"/>
    <w:rsid w:val="004D6305"/>
    <w:rsid w:val="004D6323"/>
    <w:rsid w:val="004D6363"/>
    <w:rsid w:val="004D6446"/>
    <w:rsid w:val="004D64E7"/>
    <w:rsid w:val="004D654E"/>
    <w:rsid w:val="004D6674"/>
    <w:rsid w:val="004D6701"/>
    <w:rsid w:val="004D67DF"/>
    <w:rsid w:val="004D689F"/>
    <w:rsid w:val="004D68D1"/>
    <w:rsid w:val="004D6A42"/>
    <w:rsid w:val="004D6A77"/>
    <w:rsid w:val="004D6C91"/>
    <w:rsid w:val="004D6F4E"/>
    <w:rsid w:val="004D6F9C"/>
    <w:rsid w:val="004D7016"/>
    <w:rsid w:val="004D7224"/>
    <w:rsid w:val="004D7366"/>
    <w:rsid w:val="004D73B5"/>
    <w:rsid w:val="004D7443"/>
    <w:rsid w:val="004D74B9"/>
    <w:rsid w:val="004D7536"/>
    <w:rsid w:val="004D76B6"/>
    <w:rsid w:val="004D7753"/>
    <w:rsid w:val="004D7778"/>
    <w:rsid w:val="004D77A5"/>
    <w:rsid w:val="004D78CE"/>
    <w:rsid w:val="004D78D3"/>
    <w:rsid w:val="004D78FF"/>
    <w:rsid w:val="004D7947"/>
    <w:rsid w:val="004D795D"/>
    <w:rsid w:val="004D7A70"/>
    <w:rsid w:val="004D7A95"/>
    <w:rsid w:val="004D7BC6"/>
    <w:rsid w:val="004D7BF7"/>
    <w:rsid w:val="004D7E0A"/>
    <w:rsid w:val="004E008A"/>
    <w:rsid w:val="004E02AD"/>
    <w:rsid w:val="004E02EE"/>
    <w:rsid w:val="004E035C"/>
    <w:rsid w:val="004E0365"/>
    <w:rsid w:val="004E03CE"/>
    <w:rsid w:val="004E048B"/>
    <w:rsid w:val="004E04C3"/>
    <w:rsid w:val="004E0660"/>
    <w:rsid w:val="004E0727"/>
    <w:rsid w:val="004E07BF"/>
    <w:rsid w:val="004E07C1"/>
    <w:rsid w:val="004E07F8"/>
    <w:rsid w:val="004E080F"/>
    <w:rsid w:val="004E0967"/>
    <w:rsid w:val="004E0A17"/>
    <w:rsid w:val="004E0B3B"/>
    <w:rsid w:val="004E0B94"/>
    <w:rsid w:val="004E0C00"/>
    <w:rsid w:val="004E0C3B"/>
    <w:rsid w:val="004E0D10"/>
    <w:rsid w:val="004E0D4A"/>
    <w:rsid w:val="004E0DF8"/>
    <w:rsid w:val="004E0E7C"/>
    <w:rsid w:val="004E12EB"/>
    <w:rsid w:val="004E1391"/>
    <w:rsid w:val="004E1439"/>
    <w:rsid w:val="004E1521"/>
    <w:rsid w:val="004E176B"/>
    <w:rsid w:val="004E1A83"/>
    <w:rsid w:val="004E1CDF"/>
    <w:rsid w:val="004E1CF3"/>
    <w:rsid w:val="004E1D74"/>
    <w:rsid w:val="004E1E5D"/>
    <w:rsid w:val="004E1FBF"/>
    <w:rsid w:val="004E2022"/>
    <w:rsid w:val="004E205A"/>
    <w:rsid w:val="004E2098"/>
    <w:rsid w:val="004E20ED"/>
    <w:rsid w:val="004E217D"/>
    <w:rsid w:val="004E21D4"/>
    <w:rsid w:val="004E2206"/>
    <w:rsid w:val="004E2217"/>
    <w:rsid w:val="004E22FC"/>
    <w:rsid w:val="004E232B"/>
    <w:rsid w:val="004E2555"/>
    <w:rsid w:val="004E2662"/>
    <w:rsid w:val="004E26D7"/>
    <w:rsid w:val="004E2833"/>
    <w:rsid w:val="004E28DC"/>
    <w:rsid w:val="004E28F9"/>
    <w:rsid w:val="004E2919"/>
    <w:rsid w:val="004E2A0D"/>
    <w:rsid w:val="004E2A75"/>
    <w:rsid w:val="004E2DF7"/>
    <w:rsid w:val="004E2F5B"/>
    <w:rsid w:val="004E3068"/>
    <w:rsid w:val="004E314B"/>
    <w:rsid w:val="004E32DD"/>
    <w:rsid w:val="004E33E0"/>
    <w:rsid w:val="004E341D"/>
    <w:rsid w:val="004E3662"/>
    <w:rsid w:val="004E3696"/>
    <w:rsid w:val="004E37CA"/>
    <w:rsid w:val="004E37E0"/>
    <w:rsid w:val="004E3811"/>
    <w:rsid w:val="004E38BF"/>
    <w:rsid w:val="004E38D0"/>
    <w:rsid w:val="004E3970"/>
    <w:rsid w:val="004E398F"/>
    <w:rsid w:val="004E3ACE"/>
    <w:rsid w:val="004E3E25"/>
    <w:rsid w:val="004E3E2F"/>
    <w:rsid w:val="004E3E66"/>
    <w:rsid w:val="004E3EEB"/>
    <w:rsid w:val="004E3F80"/>
    <w:rsid w:val="004E4049"/>
    <w:rsid w:val="004E4109"/>
    <w:rsid w:val="004E4160"/>
    <w:rsid w:val="004E418C"/>
    <w:rsid w:val="004E42DA"/>
    <w:rsid w:val="004E4416"/>
    <w:rsid w:val="004E45F5"/>
    <w:rsid w:val="004E468B"/>
    <w:rsid w:val="004E48BF"/>
    <w:rsid w:val="004E4B2B"/>
    <w:rsid w:val="004E4B57"/>
    <w:rsid w:val="004E4C48"/>
    <w:rsid w:val="004E4CB3"/>
    <w:rsid w:val="004E4CE0"/>
    <w:rsid w:val="004E50E1"/>
    <w:rsid w:val="004E542E"/>
    <w:rsid w:val="004E5446"/>
    <w:rsid w:val="004E54A2"/>
    <w:rsid w:val="004E54FB"/>
    <w:rsid w:val="004E5506"/>
    <w:rsid w:val="004E5606"/>
    <w:rsid w:val="004E5743"/>
    <w:rsid w:val="004E575E"/>
    <w:rsid w:val="004E5821"/>
    <w:rsid w:val="004E587C"/>
    <w:rsid w:val="004E5A28"/>
    <w:rsid w:val="004E5A80"/>
    <w:rsid w:val="004E5AA4"/>
    <w:rsid w:val="004E5EDC"/>
    <w:rsid w:val="004E5F7A"/>
    <w:rsid w:val="004E5FE9"/>
    <w:rsid w:val="004E60AA"/>
    <w:rsid w:val="004E6367"/>
    <w:rsid w:val="004E636D"/>
    <w:rsid w:val="004E6657"/>
    <w:rsid w:val="004E6685"/>
    <w:rsid w:val="004E6707"/>
    <w:rsid w:val="004E68CE"/>
    <w:rsid w:val="004E6950"/>
    <w:rsid w:val="004E6A32"/>
    <w:rsid w:val="004E6A9B"/>
    <w:rsid w:val="004E6B69"/>
    <w:rsid w:val="004E6BD7"/>
    <w:rsid w:val="004E6C87"/>
    <w:rsid w:val="004E6DDB"/>
    <w:rsid w:val="004E6DE5"/>
    <w:rsid w:val="004E6E69"/>
    <w:rsid w:val="004E6E75"/>
    <w:rsid w:val="004E6FB8"/>
    <w:rsid w:val="004E704A"/>
    <w:rsid w:val="004E726A"/>
    <w:rsid w:val="004E74E4"/>
    <w:rsid w:val="004E7566"/>
    <w:rsid w:val="004E77AA"/>
    <w:rsid w:val="004E77C5"/>
    <w:rsid w:val="004E77F7"/>
    <w:rsid w:val="004E7997"/>
    <w:rsid w:val="004E7BDE"/>
    <w:rsid w:val="004E7F57"/>
    <w:rsid w:val="004E7F7B"/>
    <w:rsid w:val="004E7FDE"/>
    <w:rsid w:val="004E7FF3"/>
    <w:rsid w:val="004F01CD"/>
    <w:rsid w:val="004F0481"/>
    <w:rsid w:val="004F052C"/>
    <w:rsid w:val="004F05E7"/>
    <w:rsid w:val="004F0647"/>
    <w:rsid w:val="004F0867"/>
    <w:rsid w:val="004F0943"/>
    <w:rsid w:val="004F0992"/>
    <w:rsid w:val="004F0A18"/>
    <w:rsid w:val="004F0A94"/>
    <w:rsid w:val="004F0AAE"/>
    <w:rsid w:val="004F0D34"/>
    <w:rsid w:val="004F0E2A"/>
    <w:rsid w:val="004F0F66"/>
    <w:rsid w:val="004F0FF0"/>
    <w:rsid w:val="004F1043"/>
    <w:rsid w:val="004F1044"/>
    <w:rsid w:val="004F107A"/>
    <w:rsid w:val="004F127E"/>
    <w:rsid w:val="004F1287"/>
    <w:rsid w:val="004F137C"/>
    <w:rsid w:val="004F141F"/>
    <w:rsid w:val="004F14B0"/>
    <w:rsid w:val="004F14FE"/>
    <w:rsid w:val="004F1582"/>
    <w:rsid w:val="004F1669"/>
    <w:rsid w:val="004F17E8"/>
    <w:rsid w:val="004F1B2A"/>
    <w:rsid w:val="004F1BA5"/>
    <w:rsid w:val="004F1D62"/>
    <w:rsid w:val="004F1E7C"/>
    <w:rsid w:val="004F1ED7"/>
    <w:rsid w:val="004F1FEF"/>
    <w:rsid w:val="004F2107"/>
    <w:rsid w:val="004F21A5"/>
    <w:rsid w:val="004F22EC"/>
    <w:rsid w:val="004F2510"/>
    <w:rsid w:val="004F263D"/>
    <w:rsid w:val="004F29BD"/>
    <w:rsid w:val="004F2A68"/>
    <w:rsid w:val="004F2D22"/>
    <w:rsid w:val="004F2D41"/>
    <w:rsid w:val="004F2D42"/>
    <w:rsid w:val="004F2EE4"/>
    <w:rsid w:val="004F2EE6"/>
    <w:rsid w:val="004F3111"/>
    <w:rsid w:val="004F31A6"/>
    <w:rsid w:val="004F31C5"/>
    <w:rsid w:val="004F31E5"/>
    <w:rsid w:val="004F32B6"/>
    <w:rsid w:val="004F3410"/>
    <w:rsid w:val="004F342B"/>
    <w:rsid w:val="004F34A3"/>
    <w:rsid w:val="004F3808"/>
    <w:rsid w:val="004F391F"/>
    <w:rsid w:val="004F39EC"/>
    <w:rsid w:val="004F3A1A"/>
    <w:rsid w:val="004F3A83"/>
    <w:rsid w:val="004F3B93"/>
    <w:rsid w:val="004F3BEB"/>
    <w:rsid w:val="004F3C1E"/>
    <w:rsid w:val="004F3DAB"/>
    <w:rsid w:val="004F3DC6"/>
    <w:rsid w:val="004F3F36"/>
    <w:rsid w:val="004F401E"/>
    <w:rsid w:val="004F40A9"/>
    <w:rsid w:val="004F40BD"/>
    <w:rsid w:val="004F410A"/>
    <w:rsid w:val="004F412C"/>
    <w:rsid w:val="004F41B6"/>
    <w:rsid w:val="004F42E6"/>
    <w:rsid w:val="004F4314"/>
    <w:rsid w:val="004F43AF"/>
    <w:rsid w:val="004F4450"/>
    <w:rsid w:val="004F4515"/>
    <w:rsid w:val="004F4630"/>
    <w:rsid w:val="004F4671"/>
    <w:rsid w:val="004F46D3"/>
    <w:rsid w:val="004F4760"/>
    <w:rsid w:val="004F47B1"/>
    <w:rsid w:val="004F47D1"/>
    <w:rsid w:val="004F480B"/>
    <w:rsid w:val="004F490E"/>
    <w:rsid w:val="004F4A1F"/>
    <w:rsid w:val="004F4AD5"/>
    <w:rsid w:val="004F4B14"/>
    <w:rsid w:val="004F4D7C"/>
    <w:rsid w:val="004F4DDB"/>
    <w:rsid w:val="004F4F13"/>
    <w:rsid w:val="004F4FA5"/>
    <w:rsid w:val="004F4FEA"/>
    <w:rsid w:val="004F517F"/>
    <w:rsid w:val="004F5217"/>
    <w:rsid w:val="004F54E1"/>
    <w:rsid w:val="004F56F3"/>
    <w:rsid w:val="004F5A90"/>
    <w:rsid w:val="004F5B1A"/>
    <w:rsid w:val="004F5B5B"/>
    <w:rsid w:val="004F5B8E"/>
    <w:rsid w:val="004F5BD5"/>
    <w:rsid w:val="004F5BED"/>
    <w:rsid w:val="004F5C4C"/>
    <w:rsid w:val="004F5CC1"/>
    <w:rsid w:val="004F5D3B"/>
    <w:rsid w:val="004F5E58"/>
    <w:rsid w:val="004F5F12"/>
    <w:rsid w:val="004F6059"/>
    <w:rsid w:val="004F6085"/>
    <w:rsid w:val="004F613D"/>
    <w:rsid w:val="004F61D2"/>
    <w:rsid w:val="004F648D"/>
    <w:rsid w:val="004F654B"/>
    <w:rsid w:val="004F660C"/>
    <w:rsid w:val="004F666C"/>
    <w:rsid w:val="004F6762"/>
    <w:rsid w:val="004F67B5"/>
    <w:rsid w:val="004F6885"/>
    <w:rsid w:val="004F695A"/>
    <w:rsid w:val="004F6A02"/>
    <w:rsid w:val="004F6D60"/>
    <w:rsid w:val="004F6D89"/>
    <w:rsid w:val="004F6DD9"/>
    <w:rsid w:val="004F6E71"/>
    <w:rsid w:val="004F6ED8"/>
    <w:rsid w:val="004F7147"/>
    <w:rsid w:val="004F72EB"/>
    <w:rsid w:val="004F7406"/>
    <w:rsid w:val="004F740A"/>
    <w:rsid w:val="004F7567"/>
    <w:rsid w:val="004F769A"/>
    <w:rsid w:val="004F77AB"/>
    <w:rsid w:val="004F78AD"/>
    <w:rsid w:val="004F78B5"/>
    <w:rsid w:val="004F7AA3"/>
    <w:rsid w:val="004F7B5D"/>
    <w:rsid w:val="004F7C0B"/>
    <w:rsid w:val="004F7D87"/>
    <w:rsid w:val="004F7DBA"/>
    <w:rsid w:val="004F7E03"/>
    <w:rsid w:val="004F7E0B"/>
    <w:rsid w:val="004F7EF0"/>
    <w:rsid w:val="004F7FE9"/>
    <w:rsid w:val="004F7FEA"/>
    <w:rsid w:val="0050005B"/>
    <w:rsid w:val="00500066"/>
    <w:rsid w:val="005001FC"/>
    <w:rsid w:val="0050020D"/>
    <w:rsid w:val="005002A5"/>
    <w:rsid w:val="00500475"/>
    <w:rsid w:val="00500586"/>
    <w:rsid w:val="00500702"/>
    <w:rsid w:val="005007B9"/>
    <w:rsid w:val="005007D3"/>
    <w:rsid w:val="005008A8"/>
    <w:rsid w:val="00500AEE"/>
    <w:rsid w:val="00500B20"/>
    <w:rsid w:val="00500B3C"/>
    <w:rsid w:val="00500BB7"/>
    <w:rsid w:val="00500C24"/>
    <w:rsid w:val="00500C5E"/>
    <w:rsid w:val="00500D43"/>
    <w:rsid w:val="00500E39"/>
    <w:rsid w:val="00501339"/>
    <w:rsid w:val="0050133D"/>
    <w:rsid w:val="0050138D"/>
    <w:rsid w:val="005013C5"/>
    <w:rsid w:val="005014F6"/>
    <w:rsid w:val="00501513"/>
    <w:rsid w:val="00501545"/>
    <w:rsid w:val="0050181B"/>
    <w:rsid w:val="00501907"/>
    <w:rsid w:val="00501A21"/>
    <w:rsid w:val="00501A23"/>
    <w:rsid w:val="00501A38"/>
    <w:rsid w:val="00501AE3"/>
    <w:rsid w:val="00501B8B"/>
    <w:rsid w:val="00501D6D"/>
    <w:rsid w:val="00502028"/>
    <w:rsid w:val="00502061"/>
    <w:rsid w:val="005020A1"/>
    <w:rsid w:val="005022C6"/>
    <w:rsid w:val="00502492"/>
    <w:rsid w:val="005024A9"/>
    <w:rsid w:val="00502568"/>
    <w:rsid w:val="00502853"/>
    <w:rsid w:val="005028BB"/>
    <w:rsid w:val="00502928"/>
    <w:rsid w:val="00502B10"/>
    <w:rsid w:val="00502B32"/>
    <w:rsid w:val="00502B4B"/>
    <w:rsid w:val="00502B4D"/>
    <w:rsid w:val="00502C0F"/>
    <w:rsid w:val="00502C52"/>
    <w:rsid w:val="00502C72"/>
    <w:rsid w:val="00502DB8"/>
    <w:rsid w:val="00502F3F"/>
    <w:rsid w:val="005030A4"/>
    <w:rsid w:val="0050311E"/>
    <w:rsid w:val="005031E0"/>
    <w:rsid w:val="00503236"/>
    <w:rsid w:val="005032B0"/>
    <w:rsid w:val="005035A6"/>
    <w:rsid w:val="005036CB"/>
    <w:rsid w:val="005037F5"/>
    <w:rsid w:val="0050380C"/>
    <w:rsid w:val="0050386D"/>
    <w:rsid w:val="00503923"/>
    <w:rsid w:val="00503985"/>
    <w:rsid w:val="00503B77"/>
    <w:rsid w:val="00503BE0"/>
    <w:rsid w:val="00503DC6"/>
    <w:rsid w:val="00503EF5"/>
    <w:rsid w:val="00503FFB"/>
    <w:rsid w:val="00504035"/>
    <w:rsid w:val="00504090"/>
    <w:rsid w:val="0050412A"/>
    <w:rsid w:val="0050425B"/>
    <w:rsid w:val="005042A8"/>
    <w:rsid w:val="0050434E"/>
    <w:rsid w:val="0050436B"/>
    <w:rsid w:val="0050448A"/>
    <w:rsid w:val="00504564"/>
    <w:rsid w:val="0050473D"/>
    <w:rsid w:val="005048B5"/>
    <w:rsid w:val="00504920"/>
    <w:rsid w:val="00504A4D"/>
    <w:rsid w:val="00504CC8"/>
    <w:rsid w:val="00504D1D"/>
    <w:rsid w:val="00504DB4"/>
    <w:rsid w:val="00504DC6"/>
    <w:rsid w:val="00504E72"/>
    <w:rsid w:val="00504E74"/>
    <w:rsid w:val="00504E7F"/>
    <w:rsid w:val="00504F11"/>
    <w:rsid w:val="005050A0"/>
    <w:rsid w:val="00505249"/>
    <w:rsid w:val="0050535E"/>
    <w:rsid w:val="005053A3"/>
    <w:rsid w:val="005053F2"/>
    <w:rsid w:val="0050545E"/>
    <w:rsid w:val="005055D0"/>
    <w:rsid w:val="005056E9"/>
    <w:rsid w:val="0050580C"/>
    <w:rsid w:val="0050591C"/>
    <w:rsid w:val="00505A25"/>
    <w:rsid w:val="00505BD9"/>
    <w:rsid w:val="00505D60"/>
    <w:rsid w:val="00505DCD"/>
    <w:rsid w:val="00505F14"/>
    <w:rsid w:val="0050606F"/>
    <w:rsid w:val="00506090"/>
    <w:rsid w:val="005060C0"/>
    <w:rsid w:val="0050618A"/>
    <w:rsid w:val="00506272"/>
    <w:rsid w:val="005062AB"/>
    <w:rsid w:val="00506378"/>
    <w:rsid w:val="005063A0"/>
    <w:rsid w:val="0050649E"/>
    <w:rsid w:val="005064DC"/>
    <w:rsid w:val="00506745"/>
    <w:rsid w:val="005068EE"/>
    <w:rsid w:val="00506B30"/>
    <w:rsid w:val="00506B45"/>
    <w:rsid w:val="00506C65"/>
    <w:rsid w:val="00506E7B"/>
    <w:rsid w:val="00506F98"/>
    <w:rsid w:val="00507237"/>
    <w:rsid w:val="00507429"/>
    <w:rsid w:val="005074B3"/>
    <w:rsid w:val="0050751E"/>
    <w:rsid w:val="005075F7"/>
    <w:rsid w:val="0050796F"/>
    <w:rsid w:val="005079F1"/>
    <w:rsid w:val="00507AAC"/>
    <w:rsid w:val="00507D5E"/>
    <w:rsid w:val="00507D99"/>
    <w:rsid w:val="00507F5A"/>
    <w:rsid w:val="005100C1"/>
    <w:rsid w:val="00510182"/>
    <w:rsid w:val="0051020B"/>
    <w:rsid w:val="0051020F"/>
    <w:rsid w:val="00510285"/>
    <w:rsid w:val="0051028C"/>
    <w:rsid w:val="005103BB"/>
    <w:rsid w:val="005105B4"/>
    <w:rsid w:val="00510730"/>
    <w:rsid w:val="00510762"/>
    <w:rsid w:val="005107A0"/>
    <w:rsid w:val="0051081B"/>
    <w:rsid w:val="00510831"/>
    <w:rsid w:val="005108E9"/>
    <w:rsid w:val="00510A7E"/>
    <w:rsid w:val="00510ACD"/>
    <w:rsid w:val="00510AF1"/>
    <w:rsid w:val="00510C1E"/>
    <w:rsid w:val="00510D1A"/>
    <w:rsid w:val="00510FBC"/>
    <w:rsid w:val="005110E9"/>
    <w:rsid w:val="00511210"/>
    <w:rsid w:val="00511228"/>
    <w:rsid w:val="005112CF"/>
    <w:rsid w:val="005112EC"/>
    <w:rsid w:val="00511351"/>
    <w:rsid w:val="00511366"/>
    <w:rsid w:val="00511401"/>
    <w:rsid w:val="0051152A"/>
    <w:rsid w:val="0051158C"/>
    <w:rsid w:val="005115BE"/>
    <w:rsid w:val="0051193E"/>
    <w:rsid w:val="00511983"/>
    <w:rsid w:val="005119B8"/>
    <w:rsid w:val="00511A1A"/>
    <w:rsid w:val="00511B19"/>
    <w:rsid w:val="00511B25"/>
    <w:rsid w:val="00511B37"/>
    <w:rsid w:val="00511BF2"/>
    <w:rsid w:val="00511C22"/>
    <w:rsid w:val="00511D4C"/>
    <w:rsid w:val="00511DE4"/>
    <w:rsid w:val="00511E2B"/>
    <w:rsid w:val="00511E9A"/>
    <w:rsid w:val="00511F89"/>
    <w:rsid w:val="00512118"/>
    <w:rsid w:val="00512145"/>
    <w:rsid w:val="00512219"/>
    <w:rsid w:val="00512410"/>
    <w:rsid w:val="00512547"/>
    <w:rsid w:val="0051260D"/>
    <w:rsid w:val="0051284E"/>
    <w:rsid w:val="00512930"/>
    <w:rsid w:val="005129AA"/>
    <w:rsid w:val="00512AD9"/>
    <w:rsid w:val="00512C4E"/>
    <w:rsid w:val="00512CAF"/>
    <w:rsid w:val="00512FDE"/>
    <w:rsid w:val="005135B4"/>
    <w:rsid w:val="005135C8"/>
    <w:rsid w:val="0051360B"/>
    <w:rsid w:val="00513791"/>
    <w:rsid w:val="005137A0"/>
    <w:rsid w:val="005137E0"/>
    <w:rsid w:val="0051392E"/>
    <w:rsid w:val="00513958"/>
    <w:rsid w:val="00513B46"/>
    <w:rsid w:val="00513B8C"/>
    <w:rsid w:val="00513BAB"/>
    <w:rsid w:val="00513BD7"/>
    <w:rsid w:val="00513BF1"/>
    <w:rsid w:val="00513D04"/>
    <w:rsid w:val="00513D48"/>
    <w:rsid w:val="00513F1B"/>
    <w:rsid w:val="00513FCE"/>
    <w:rsid w:val="005140A0"/>
    <w:rsid w:val="005140CB"/>
    <w:rsid w:val="0051425E"/>
    <w:rsid w:val="0051435A"/>
    <w:rsid w:val="005143CB"/>
    <w:rsid w:val="005143ED"/>
    <w:rsid w:val="0051442C"/>
    <w:rsid w:val="005144F2"/>
    <w:rsid w:val="00514622"/>
    <w:rsid w:val="00514872"/>
    <w:rsid w:val="005149A0"/>
    <w:rsid w:val="00514A2C"/>
    <w:rsid w:val="00514ABA"/>
    <w:rsid w:val="00514BC3"/>
    <w:rsid w:val="00514C58"/>
    <w:rsid w:val="00514F2B"/>
    <w:rsid w:val="00514F5F"/>
    <w:rsid w:val="00514FBE"/>
    <w:rsid w:val="00514FD9"/>
    <w:rsid w:val="00515133"/>
    <w:rsid w:val="005151BF"/>
    <w:rsid w:val="005153A3"/>
    <w:rsid w:val="0051564E"/>
    <w:rsid w:val="00515694"/>
    <w:rsid w:val="0051574B"/>
    <w:rsid w:val="00515987"/>
    <w:rsid w:val="005159D1"/>
    <w:rsid w:val="00515A79"/>
    <w:rsid w:val="00515AA4"/>
    <w:rsid w:val="00515AF6"/>
    <w:rsid w:val="00515B4A"/>
    <w:rsid w:val="00515C38"/>
    <w:rsid w:val="00515C8A"/>
    <w:rsid w:val="00515C92"/>
    <w:rsid w:val="00515CE5"/>
    <w:rsid w:val="00515D86"/>
    <w:rsid w:val="00515DD7"/>
    <w:rsid w:val="00515E3F"/>
    <w:rsid w:val="0051608B"/>
    <w:rsid w:val="00516273"/>
    <w:rsid w:val="0051628A"/>
    <w:rsid w:val="00516327"/>
    <w:rsid w:val="00516511"/>
    <w:rsid w:val="005165D4"/>
    <w:rsid w:val="005166E9"/>
    <w:rsid w:val="00516808"/>
    <w:rsid w:val="0051684C"/>
    <w:rsid w:val="00516AEA"/>
    <w:rsid w:val="00516B95"/>
    <w:rsid w:val="00516CD4"/>
    <w:rsid w:val="00516EB1"/>
    <w:rsid w:val="00516FD0"/>
    <w:rsid w:val="00516FF2"/>
    <w:rsid w:val="00517065"/>
    <w:rsid w:val="005170ED"/>
    <w:rsid w:val="005171A2"/>
    <w:rsid w:val="0051725B"/>
    <w:rsid w:val="0051734A"/>
    <w:rsid w:val="005175FD"/>
    <w:rsid w:val="0051776C"/>
    <w:rsid w:val="0051779B"/>
    <w:rsid w:val="005177CF"/>
    <w:rsid w:val="0051783D"/>
    <w:rsid w:val="00517842"/>
    <w:rsid w:val="00517912"/>
    <w:rsid w:val="0051791C"/>
    <w:rsid w:val="0051793E"/>
    <w:rsid w:val="00517950"/>
    <w:rsid w:val="005179E2"/>
    <w:rsid w:val="00517BE3"/>
    <w:rsid w:val="00517C82"/>
    <w:rsid w:val="00517C8F"/>
    <w:rsid w:val="00517CCF"/>
    <w:rsid w:val="00517CDA"/>
    <w:rsid w:val="00517E44"/>
    <w:rsid w:val="00517F45"/>
    <w:rsid w:val="00517FAD"/>
    <w:rsid w:val="0052019D"/>
    <w:rsid w:val="005201DE"/>
    <w:rsid w:val="00520249"/>
    <w:rsid w:val="00520261"/>
    <w:rsid w:val="005202CD"/>
    <w:rsid w:val="005202FE"/>
    <w:rsid w:val="005204D2"/>
    <w:rsid w:val="0052071F"/>
    <w:rsid w:val="00520854"/>
    <w:rsid w:val="00520897"/>
    <w:rsid w:val="00520A0F"/>
    <w:rsid w:val="00520A12"/>
    <w:rsid w:val="00520A1F"/>
    <w:rsid w:val="00520C64"/>
    <w:rsid w:val="00520D1C"/>
    <w:rsid w:val="00520DA4"/>
    <w:rsid w:val="00520E53"/>
    <w:rsid w:val="00520F4B"/>
    <w:rsid w:val="0052116B"/>
    <w:rsid w:val="005211D1"/>
    <w:rsid w:val="005212D7"/>
    <w:rsid w:val="005212E8"/>
    <w:rsid w:val="00521322"/>
    <w:rsid w:val="005213B3"/>
    <w:rsid w:val="005213E5"/>
    <w:rsid w:val="0052144E"/>
    <w:rsid w:val="005214DC"/>
    <w:rsid w:val="0052179D"/>
    <w:rsid w:val="0052185B"/>
    <w:rsid w:val="0052187B"/>
    <w:rsid w:val="00521A5B"/>
    <w:rsid w:val="00521C5D"/>
    <w:rsid w:val="00521CC5"/>
    <w:rsid w:val="00521D0A"/>
    <w:rsid w:val="00521D6F"/>
    <w:rsid w:val="00521E57"/>
    <w:rsid w:val="00521EC3"/>
    <w:rsid w:val="00521EC6"/>
    <w:rsid w:val="0052219E"/>
    <w:rsid w:val="00522317"/>
    <w:rsid w:val="00522329"/>
    <w:rsid w:val="00522335"/>
    <w:rsid w:val="0052248B"/>
    <w:rsid w:val="0052253D"/>
    <w:rsid w:val="005226E7"/>
    <w:rsid w:val="005228D9"/>
    <w:rsid w:val="005228FA"/>
    <w:rsid w:val="00522A33"/>
    <w:rsid w:val="00522A7A"/>
    <w:rsid w:val="00522B2C"/>
    <w:rsid w:val="00522BB4"/>
    <w:rsid w:val="00522C17"/>
    <w:rsid w:val="00522C30"/>
    <w:rsid w:val="00522CC4"/>
    <w:rsid w:val="00522EAE"/>
    <w:rsid w:val="0052311E"/>
    <w:rsid w:val="00523228"/>
    <w:rsid w:val="0052366C"/>
    <w:rsid w:val="00523759"/>
    <w:rsid w:val="005237F2"/>
    <w:rsid w:val="005238AE"/>
    <w:rsid w:val="00523906"/>
    <w:rsid w:val="005239EC"/>
    <w:rsid w:val="00523A87"/>
    <w:rsid w:val="00523C94"/>
    <w:rsid w:val="00523C9A"/>
    <w:rsid w:val="00523CC2"/>
    <w:rsid w:val="00523D08"/>
    <w:rsid w:val="00523DAF"/>
    <w:rsid w:val="00523DC7"/>
    <w:rsid w:val="00523DD7"/>
    <w:rsid w:val="00523FB2"/>
    <w:rsid w:val="005240B3"/>
    <w:rsid w:val="005241C3"/>
    <w:rsid w:val="00524363"/>
    <w:rsid w:val="0052459E"/>
    <w:rsid w:val="00524831"/>
    <w:rsid w:val="005249A4"/>
    <w:rsid w:val="005249CB"/>
    <w:rsid w:val="00524AA0"/>
    <w:rsid w:val="00524B3D"/>
    <w:rsid w:val="00524C23"/>
    <w:rsid w:val="00524D45"/>
    <w:rsid w:val="00524E50"/>
    <w:rsid w:val="00524EEC"/>
    <w:rsid w:val="00524FC0"/>
    <w:rsid w:val="005251F0"/>
    <w:rsid w:val="005251F2"/>
    <w:rsid w:val="005253B7"/>
    <w:rsid w:val="005253D2"/>
    <w:rsid w:val="005254A9"/>
    <w:rsid w:val="005254F2"/>
    <w:rsid w:val="00525542"/>
    <w:rsid w:val="005256EE"/>
    <w:rsid w:val="005256EF"/>
    <w:rsid w:val="00525748"/>
    <w:rsid w:val="00525933"/>
    <w:rsid w:val="005259BF"/>
    <w:rsid w:val="00525CED"/>
    <w:rsid w:val="00525D3F"/>
    <w:rsid w:val="00525D5A"/>
    <w:rsid w:val="00525D61"/>
    <w:rsid w:val="00525DC5"/>
    <w:rsid w:val="00525E53"/>
    <w:rsid w:val="00525E5C"/>
    <w:rsid w:val="00525FBA"/>
    <w:rsid w:val="00525FCD"/>
    <w:rsid w:val="00526071"/>
    <w:rsid w:val="0052614D"/>
    <w:rsid w:val="005261E5"/>
    <w:rsid w:val="0052630A"/>
    <w:rsid w:val="0052658D"/>
    <w:rsid w:val="00526596"/>
    <w:rsid w:val="0052660F"/>
    <w:rsid w:val="005266A0"/>
    <w:rsid w:val="005266C8"/>
    <w:rsid w:val="005266E9"/>
    <w:rsid w:val="0052681F"/>
    <w:rsid w:val="00526878"/>
    <w:rsid w:val="00526979"/>
    <w:rsid w:val="00526A78"/>
    <w:rsid w:val="00526B48"/>
    <w:rsid w:val="00526BBE"/>
    <w:rsid w:val="00526CB5"/>
    <w:rsid w:val="00526CD6"/>
    <w:rsid w:val="00526CD8"/>
    <w:rsid w:val="00526E23"/>
    <w:rsid w:val="00526E2F"/>
    <w:rsid w:val="00526EB4"/>
    <w:rsid w:val="00526EFA"/>
    <w:rsid w:val="00526F52"/>
    <w:rsid w:val="00526F84"/>
    <w:rsid w:val="00526F86"/>
    <w:rsid w:val="00527215"/>
    <w:rsid w:val="0052736F"/>
    <w:rsid w:val="00527489"/>
    <w:rsid w:val="005274A5"/>
    <w:rsid w:val="00527529"/>
    <w:rsid w:val="00527550"/>
    <w:rsid w:val="005276FA"/>
    <w:rsid w:val="00527A5A"/>
    <w:rsid w:val="00527F02"/>
    <w:rsid w:val="00527F4A"/>
    <w:rsid w:val="0053010B"/>
    <w:rsid w:val="00530295"/>
    <w:rsid w:val="0053032D"/>
    <w:rsid w:val="00530679"/>
    <w:rsid w:val="005306EB"/>
    <w:rsid w:val="0053074B"/>
    <w:rsid w:val="00530755"/>
    <w:rsid w:val="005308FB"/>
    <w:rsid w:val="005309F6"/>
    <w:rsid w:val="00530A6A"/>
    <w:rsid w:val="00530A9D"/>
    <w:rsid w:val="00530B6D"/>
    <w:rsid w:val="00530B98"/>
    <w:rsid w:val="00530BAB"/>
    <w:rsid w:val="00530BF9"/>
    <w:rsid w:val="00530C36"/>
    <w:rsid w:val="00530C6D"/>
    <w:rsid w:val="00530CDC"/>
    <w:rsid w:val="00530EF3"/>
    <w:rsid w:val="00531005"/>
    <w:rsid w:val="00531098"/>
    <w:rsid w:val="00531178"/>
    <w:rsid w:val="00531373"/>
    <w:rsid w:val="00531401"/>
    <w:rsid w:val="0053144E"/>
    <w:rsid w:val="005316C0"/>
    <w:rsid w:val="00531777"/>
    <w:rsid w:val="005318A3"/>
    <w:rsid w:val="005318E5"/>
    <w:rsid w:val="00531A2A"/>
    <w:rsid w:val="00531A2B"/>
    <w:rsid w:val="00531AC9"/>
    <w:rsid w:val="00531BAF"/>
    <w:rsid w:val="00531C62"/>
    <w:rsid w:val="00531EB0"/>
    <w:rsid w:val="00532009"/>
    <w:rsid w:val="0053233F"/>
    <w:rsid w:val="0053243C"/>
    <w:rsid w:val="00532451"/>
    <w:rsid w:val="00532514"/>
    <w:rsid w:val="0053269B"/>
    <w:rsid w:val="0053275C"/>
    <w:rsid w:val="0053296D"/>
    <w:rsid w:val="00532A78"/>
    <w:rsid w:val="00532B89"/>
    <w:rsid w:val="00532D19"/>
    <w:rsid w:val="00532D78"/>
    <w:rsid w:val="00532DD0"/>
    <w:rsid w:val="00532E49"/>
    <w:rsid w:val="00532FCE"/>
    <w:rsid w:val="00533052"/>
    <w:rsid w:val="00533080"/>
    <w:rsid w:val="005330BD"/>
    <w:rsid w:val="005330EC"/>
    <w:rsid w:val="005331D0"/>
    <w:rsid w:val="0053321E"/>
    <w:rsid w:val="0053341F"/>
    <w:rsid w:val="00533484"/>
    <w:rsid w:val="005334AB"/>
    <w:rsid w:val="005334E0"/>
    <w:rsid w:val="005335D8"/>
    <w:rsid w:val="005338BC"/>
    <w:rsid w:val="005338DE"/>
    <w:rsid w:val="0053399E"/>
    <w:rsid w:val="00533ADC"/>
    <w:rsid w:val="00533C07"/>
    <w:rsid w:val="00533E38"/>
    <w:rsid w:val="00533EF1"/>
    <w:rsid w:val="00533F06"/>
    <w:rsid w:val="00533FBE"/>
    <w:rsid w:val="005340DE"/>
    <w:rsid w:val="0053415D"/>
    <w:rsid w:val="00534239"/>
    <w:rsid w:val="0053427D"/>
    <w:rsid w:val="005343D1"/>
    <w:rsid w:val="005343D9"/>
    <w:rsid w:val="005344DE"/>
    <w:rsid w:val="005345CD"/>
    <w:rsid w:val="005345EE"/>
    <w:rsid w:val="0053469D"/>
    <w:rsid w:val="005346EB"/>
    <w:rsid w:val="0053493B"/>
    <w:rsid w:val="00534A02"/>
    <w:rsid w:val="00534C6A"/>
    <w:rsid w:val="00534C6E"/>
    <w:rsid w:val="00534DF0"/>
    <w:rsid w:val="00534E05"/>
    <w:rsid w:val="00534E66"/>
    <w:rsid w:val="00534EA5"/>
    <w:rsid w:val="0053511A"/>
    <w:rsid w:val="00535134"/>
    <w:rsid w:val="005351D4"/>
    <w:rsid w:val="005351FB"/>
    <w:rsid w:val="0053526E"/>
    <w:rsid w:val="005352F1"/>
    <w:rsid w:val="0053534B"/>
    <w:rsid w:val="005353EB"/>
    <w:rsid w:val="0053552C"/>
    <w:rsid w:val="00535768"/>
    <w:rsid w:val="005357AB"/>
    <w:rsid w:val="00535A51"/>
    <w:rsid w:val="00535A64"/>
    <w:rsid w:val="00535AAA"/>
    <w:rsid w:val="00535CCF"/>
    <w:rsid w:val="00535D43"/>
    <w:rsid w:val="00535DDF"/>
    <w:rsid w:val="00535FD2"/>
    <w:rsid w:val="00536099"/>
    <w:rsid w:val="00536143"/>
    <w:rsid w:val="00536296"/>
    <w:rsid w:val="00536348"/>
    <w:rsid w:val="0053647C"/>
    <w:rsid w:val="005365B5"/>
    <w:rsid w:val="005365CD"/>
    <w:rsid w:val="00536681"/>
    <w:rsid w:val="0053675A"/>
    <w:rsid w:val="005367C5"/>
    <w:rsid w:val="005367D7"/>
    <w:rsid w:val="005367E1"/>
    <w:rsid w:val="0053681F"/>
    <w:rsid w:val="005369F9"/>
    <w:rsid w:val="00536A13"/>
    <w:rsid w:val="00536BBB"/>
    <w:rsid w:val="00536C2E"/>
    <w:rsid w:val="00536CD5"/>
    <w:rsid w:val="00536CE1"/>
    <w:rsid w:val="00536D69"/>
    <w:rsid w:val="00536EA8"/>
    <w:rsid w:val="00536F16"/>
    <w:rsid w:val="00536F37"/>
    <w:rsid w:val="00537039"/>
    <w:rsid w:val="005370AB"/>
    <w:rsid w:val="0053716F"/>
    <w:rsid w:val="005371BA"/>
    <w:rsid w:val="005374A6"/>
    <w:rsid w:val="005375FF"/>
    <w:rsid w:val="00537721"/>
    <w:rsid w:val="00537764"/>
    <w:rsid w:val="00537928"/>
    <w:rsid w:val="00537B64"/>
    <w:rsid w:val="00537E7B"/>
    <w:rsid w:val="00537E99"/>
    <w:rsid w:val="00537FDB"/>
    <w:rsid w:val="00540057"/>
    <w:rsid w:val="005400F0"/>
    <w:rsid w:val="0054027F"/>
    <w:rsid w:val="00540464"/>
    <w:rsid w:val="0054048E"/>
    <w:rsid w:val="00540724"/>
    <w:rsid w:val="005408C7"/>
    <w:rsid w:val="00540A45"/>
    <w:rsid w:val="00540A65"/>
    <w:rsid w:val="00540AF1"/>
    <w:rsid w:val="00540B9D"/>
    <w:rsid w:val="00540C5F"/>
    <w:rsid w:val="00540CA8"/>
    <w:rsid w:val="00540DA7"/>
    <w:rsid w:val="00540F91"/>
    <w:rsid w:val="00541111"/>
    <w:rsid w:val="005411BF"/>
    <w:rsid w:val="00541294"/>
    <w:rsid w:val="0054129E"/>
    <w:rsid w:val="00541308"/>
    <w:rsid w:val="005413C0"/>
    <w:rsid w:val="00541688"/>
    <w:rsid w:val="0054174B"/>
    <w:rsid w:val="00541B09"/>
    <w:rsid w:val="00541BFF"/>
    <w:rsid w:val="00541EAC"/>
    <w:rsid w:val="00541F41"/>
    <w:rsid w:val="00541F7F"/>
    <w:rsid w:val="00541F87"/>
    <w:rsid w:val="00541FD8"/>
    <w:rsid w:val="00542100"/>
    <w:rsid w:val="00542231"/>
    <w:rsid w:val="005422EE"/>
    <w:rsid w:val="00542364"/>
    <w:rsid w:val="005429F7"/>
    <w:rsid w:val="00542B17"/>
    <w:rsid w:val="00542D5C"/>
    <w:rsid w:val="00542E03"/>
    <w:rsid w:val="00542E0A"/>
    <w:rsid w:val="00542E39"/>
    <w:rsid w:val="00542E44"/>
    <w:rsid w:val="00542F02"/>
    <w:rsid w:val="00542FC8"/>
    <w:rsid w:val="005430CB"/>
    <w:rsid w:val="005431FD"/>
    <w:rsid w:val="005432C5"/>
    <w:rsid w:val="005432CA"/>
    <w:rsid w:val="005435A5"/>
    <w:rsid w:val="00543610"/>
    <w:rsid w:val="00543714"/>
    <w:rsid w:val="0054385C"/>
    <w:rsid w:val="005438F9"/>
    <w:rsid w:val="00543978"/>
    <w:rsid w:val="00543996"/>
    <w:rsid w:val="00543B66"/>
    <w:rsid w:val="00543B7F"/>
    <w:rsid w:val="00543B84"/>
    <w:rsid w:val="00543CB7"/>
    <w:rsid w:val="00543D2B"/>
    <w:rsid w:val="00543D87"/>
    <w:rsid w:val="00543DDA"/>
    <w:rsid w:val="00543E44"/>
    <w:rsid w:val="00543EE0"/>
    <w:rsid w:val="00543F05"/>
    <w:rsid w:val="0054406B"/>
    <w:rsid w:val="0054408E"/>
    <w:rsid w:val="0054412E"/>
    <w:rsid w:val="005443C2"/>
    <w:rsid w:val="00544505"/>
    <w:rsid w:val="005445A0"/>
    <w:rsid w:val="005446EB"/>
    <w:rsid w:val="0054477A"/>
    <w:rsid w:val="005447F6"/>
    <w:rsid w:val="00544B99"/>
    <w:rsid w:val="00544B9D"/>
    <w:rsid w:val="00544C9F"/>
    <w:rsid w:val="00544CA8"/>
    <w:rsid w:val="00544D0A"/>
    <w:rsid w:val="00544F45"/>
    <w:rsid w:val="005450CC"/>
    <w:rsid w:val="005452EB"/>
    <w:rsid w:val="0054535C"/>
    <w:rsid w:val="005453A2"/>
    <w:rsid w:val="005455DA"/>
    <w:rsid w:val="005455E0"/>
    <w:rsid w:val="0054562C"/>
    <w:rsid w:val="005457D9"/>
    <w:rsid w:val="00545830"/>
    <w:rsid w:val="0054586D"/>
    <w:rsid w:val="0054587D"/>
    <w:rsid w:val="00545959"/>
    <w:rsid w:val="00545E53"/>
    <w:rsid w:val="0054609C"/>
    <w:rsid w:val="005460CF"/>
    <w:rsid w:val="0054610E"/>
    <w:rsid w:val="00546114"/>
    <w:rsid w:val="0054614D"/>
    <w:rsid w:val="005463F4"/>
    <w:rsid w:val="00546560"/>
    <w:rsid w:val="0054656A"/>
    <w:rsid w:val="0054657F"/>
    <w:rsid w:val="005468B8"/>
    <w:rsid w:val="0054698C"/>
    <w:rsid w:val="005469C3"/>
    <w:rsid w:val="00546A5A"/>
    <w:rsid w:val="00546AFB"/>
    <w:rsid w:val="00546C43"/>
    <w:rsid w:val="00546DC5"/>
    <w:rsid w:val="0054704E"/>
    <w:rsid w:val="005470F3"/>
    <w:rsid w:val="00547177"/>
    <w:rsid w:val="00547280"/>
    <w:rsid w:val="00547370"/>
    <w:rsid w:val="005473B3"/>
    <w:rsid w:val="00547452"/>
    <w:rsid w:val="005474C2"/>
    <w:rsid w:val="0054757A"/>
    <w:rsid w:val="005475DF"/>
    <w:rsid w:val="00547634"/>
    <w:rsid w:val="00547650"/>
    <w:rsid w:val="00547727"/>
    <w:rsid w:val="00547783"/>
    <w:rsid w:val="005478E1"/>
    <w:rsid w:val="00547911"/>
    <w:rsid w:val="00547B47"/>
    <w:rsid w:val="00547B5A"/>
    <w:rsid w:val="00547D38"/>
    <w:rsid w:val="00547E10"/>
    <w:rsid w:val="00547F7A"/>
    <w:rsid w:val="00547FE7"/>
    <w:rsid w:val="0055015A"/>
    <w:rsid w:val="005503A3"/>
    <w:rsid w:val="0055045D"/>
    <w:rsid w:val="00550473"/>
    <w:rsid w:val="00550590"/>
    <w:rsid w:val="005505D1"/>
    <w:rsid w:val="005507C0"/>
    <w:rsid w:val="00550D30"/>
    <w:rsid w:val="00550E03"/>
    <w:rsid w:val="00550E78"/>
    <w:rsid w:val="00550F5A"/>
    <w:rsid w:val="00550FC5"/>
    <w:rsid w:val="005510E9"/>
    <w:rsid w:val="00551372"/>
    <w:rsid w:val="005514A8"/>
    <w:rsid w:val="00551728"/>
    <w:rsid w:val="005517DB"/>
    <w:rsid w:val="0055183C"/>
    <w:rsid w:val="00551882"/>
    <w:rsid w:val="0055196F"/>
    <w:rsid w:val="00551A1E"/>
    <w:rsid w:val="00551A9B"/>
    <w:rsid w:val="00551B3E"/>
    <w:rsid w:val="00551BA9"/>
    <w:rsid w:val="00551C0B"/>
    <w:rsid w:val="00551C84"/>
    <w:rsid w:val="00551E13"/>
    <w:rsid w:val="00551E85"/>
    <w:rsid w:val="00551EFE"/>
    <w:rsid w:val="00551F1B"/>
    <w:rsid w:val="00551F69"/>
    <w:rsid w:val="0055218C"/>
    <w:rsid w:val="0055221F"/>
    <w:rsid w:val="0055227D"/>
    <w:rsid w:val="00552323"/>
    <w:rsid w:val="00552334"/>
    <w:rsid w:val="0055235F"/>
    <w:rsid w:val="005524A6"/>
    <w:rsid w:val="0055265A"/>
    <w:rsid w:val="00552A57"/>
    <w:rsid w:val="00552A6F"/>
    <w:rsid w:val="00552AC1"/>
    <w:rsid w:val="00552BFA"/>
    <w:rsid w:val="00552C34"/>
    <w:rsid w:val="00552C82"/>
    <w:rsid w:val="00552DF4"/>
    <w:rsid w:val="00552E2B"/>
    <w:rsid w:val="00552E36"/>
    <w:rsid w:val="00552F4B"/>
    <w:rsid w:val="00553033"/>
    <w:rsid w:val="005530C4"/>
    <w:rsid w:val="0055314E"/>
    <w:rsid w:val="005532F0"/>
    <w:rsid w:val="005533BB"/>
    <w:rsid w:val="00553408"/>
    <w:rsid w:val="005534D4"/>
    <w:rsid w:val="005535C7"/>
    <w:rsid w:val="0055388B"/>
    <w:rsid w:val="00553A8D"/>
    <w:rsid w:val="00553BF1"/>
    <w:rsid w:val="00553BF4"/>
    <w:rsid w:val="00553C90"/>
    <w:rsid w:val="00553CB3"/>
    <w:rsid w:val="00553CC2"/>
    <w:rsid w:val="00553CE8"/>
    <w:rsid w:val="005541B9"/>
    <w:rsid w:val="0055420C"/>
    <w:rsid w:val="00554408"/>
    <w:rsid w:val="005546FD"/>
    <w:rsid w:val="00554749"/>
    <w:rsid w:val="005547C8"/>
    <w:rsid w:val="005548E7"/>
    <w:rsid w:val="00554A40"/>
    <w:rsid w:val="00554B7B"/>
    <w:rsid w:val="00554D12"/>
    <w:rsid w:val="00554D4D"/>
    <w:rsid w:val="00554EDA"/>
    <w:rsid w:val="00554FB8"/>
    <w:rsid w:val="0055500A"/>
    <w:rsid w:val="0055500C"/>
    <w:rsid w:val="0055502F"/>
    <w:rsid w:val="00555092"/>
    <w:rsid w:val="0055516D"/>
    <w:rsid w:val="0055523B"/>
    <w:rsid w:val="0055524A"/>
    <w:rsid w:val="00555319"/>
    <w:rsid w:val="00555323"/>
    <w:rsid w:val="00555630"/>
    <w:rsid w:val="0055568B"/>
    <w:rsid w:val="00555693"/>
    <w:rsid w:val="0055584E"/>
    <w:rsid w:val="005558A2"/>
    <w:rsid w:val="005558F2"/>
    <w:rsid w:val="0055595E"/>
    <w:rsid w:val="00555982"/>
    <w:rsid w:val="00555A52"/>
    <w:rsid w:val="00555CAD"/>
    <w:rsid w:val="00555CF6"/>
    <w:rsid w:val="00555D75"/>
    <w:rsid w:val="00555E07"/>
    <w:rsid w:val="00555E3F"/>
    <w:rsid w:val="00555E7C"/>
    <w:rsid w:val="00555EBE"/>
    <w:rsid w:val="005562CC"/>
    <w:rsid w:val="00556317"/>
    <w:rsid w:val="00556395"/>
    <w:rsid w:val="00556408"/>
    <w:rsid w:val="00556492"/>
    <w:rsid w:val="00556560"/>
    <w:rsid w:val="00556618"/>
    <w:rsid w:val="00556659"/>
    <w:rsid w:val="005567B9"/>
    <w:rsid w:val="005567C3"/>
    <w:rsid w:val="00556879"/>
    <w:rsid w:val="005568DD"/>
    <w:rsid w:val="00556B38"/>
    <w:rsid w:val="00556C6B"/>
    <w:rsid w:val="00556D6C"/>
    <w:rsid w:val="00556F92"/>
    <w:rsid w:val="005572F6"/>
    <w:rsid w:val="0055731E"/>
    <w:rsid w:val="00557384"/>
    <w:rsid w:val="0055744F"/>
    <w:rsid w:val="005575C6"/>
    <w:rsid w:val="00557677"/>
    <w:rsid w:val="0055797E"/>
    <w:rsid w:val="005579FC"/>
    <w:rsid w:val="00557AE3"/>
    <w:rsid w:val="00557B9B"/>
    <w:rsid w:val="00557E10"/>
    <w:rsid w:val="00557E21"/>
    <w:rsid w:val="00557EA5"/>
    <w:rsid w:val="00557EB2"/>
    <w:rsid w:val="0056006B"/>
    <w:rsid w:val="005605CD"/>
    <w:rsid w:val="005608AE"/>
    <w:rsid w:val="005608E5"/>
    <w:rsid w:val="005609DE"/>
    <w:rsid w:val="00560AD3"/>
    <w:rsid w:val="00560B91"/>
    <w:rsid w:val="00560C32"/>
    <w:rsid w:val="00560C3E"/>
    <w:rsid w:val="00560C77"/>
    <w:rsid w:val="00560D57"/>
    <w:rsid w:val="00560D62"/>
    <w:rsid w:val="00560D7F"/>
    <w:rsid w:val="00560E8D"/>
    <w:rsid w:val="00560F16"/>
    <w:rsid w:val="00560F2D"/>
    <w:rsid w:val="00561035"/>
    <w:rsid w:val="00561155"/>
    <w:rsid w:val="00561238"/>
    <w:rsid w:val="00561285"/>
    <w:rsid w:val="0056128C"/>
    <w:rsid w:val="00561473"/>
    <w:rsid w:val="00561491"/>
    <w:rsid w:val="00561509"/>
    <w:rsid w:val="00561535"/>
    <w:rsid w:val="005616DB"/>
    <w:rsid w:val="00561758"/>
    <w:rsid w:val="00561853"/>
    <w:rsid w:val="005619E5"/>
    <w:rsid w:val="005619F7"/>
    <w:rsid w:val="00561AB5"/>
    <w:rsid w:val="00561C1A"/>
    <w:rsid w:val="00561D81"/>
    <w:rsid w:val="00561DC9"/>
    <w:rsid w:val="00561DCD"/>
    <w:rsid w:val="00561F7E"/>
    <w:rsid w:val="005620F5"/>
    <w:rsid w:val="00562717"/>
    <w:rsid w:val="0056281F"/>
    <w:rsid w:val="0056289D"/>
    <w:rsid w:val="00562B0D"/>
    <w:rsid w:val="00562B48"/>
    <w:rsid w:val="00562B78"/>
    <w:rsid w:val="00562BCD"/>
    <w:rsid w:val="00562C1F"/>
    <w:rsid w:val="00562C40"/>
    <w:rsid w:val="00562C9E"/>
    <w:rsid w:val="00562D62"/>
    <w:rsid w:val="00562E69"/>
    <w:rsid w:val="00562EC7"/>
    <w:rsid w:val="00563415"/>
    <w:rsid w:val="00563463"/>
    <w:rsid w:val="005634E7"/>
    <w:rsid w:val="005635C2"/>
    <w:rsid w:val="0056365A"/>
    <w:rsid w:val="00563694"/>
    <w:rsid w:val="00563989"/>
    <w:rsid w:val="005639B2"/>
    <w:rsid w:val="00563A5A"/>
    <w:rsid w:val="00563BA9"/>
    <w:rsid w:val="00563CE0"/>
    <w:rsid w:val="00563D0F"/>
    <w:rsid w:val="00563D7D"/>
    <w:rsid w:val="00563DCD"/>
    <w:rsid w:val="00563DF9"/>
    <w:rsid w:val="00563E55"/>
    <w:rsid w:val="005641A2"/>
    <w:rsid w:val="005641E0"/>
    <w:rsid w:val="005641E3"/>
    <w:rsid w:val="00564329"/>
    <w:rsid w:val="005643FA"/>
    <w:rsid w:val="00564512"/>
    <w:rsid w:val="00564652"/>
    <w:rsid w:val="0056468C"/>
    <w:rsid w:val="005646B1"/>
    <w:rsid w:val="0056473E"/>
    <w:rsid w:val="005648CE"/>
    <w:rsid w:val="00564958"/>
    <w:rsid w:val="005649D4"/>
    <w:rsid w:val="005649DD"/>
    <w:rsid w:val="005649E0"/>
    <w:rsid w:val="00564A24"/>
    <w:rsid w:val="00564AD3"/>
    <w:rsid w:val="00564B23"/>
    <w:rsid w:val="00564C3C"/>
    <w:rsid w:val="00564C8C"/>
    <w:rsid w:val="00564D93"/>
    <w:rsid w:val="00564DC1"/>
    <w:rsid w:val="0056524B"/>
    <w:rsid w:val="0056530E"/>
    <w:rsid w:val="00565450"/>
    <w:rsid w:val="005654FE"/>
    <w:rsid w:val="00565567"/>
    <w:rsid w:val="00565823"/>
    <w:rsid w:val="00565891"/>
    <w:rsid w:val="005659B2"/>
    <w:rsid w:val="00565D60"/>
    <w:rsid w:val="00565D73"/>
    <w:rsid w:val="00565FAE"/>
    <w:rsid w:val="00566024"/>
    <w:rsid w:val="0056608A"/>
    <w:rsid w:val="00566100"/>
    <w:rsid w:val="0056613E"/>
    <w:rsid w:val="00566301"/>
    <w:rsid w:val="00566349"/>
    <w:rsid w:val="00566380"/>
    <w:rsid w:val="005663D4"/>
    <w:rsid w:val="0056665F"/>
    <w:rsid w:val="00566797"/>
    <w:rsid w:val="00566A36"/>
    <w:rsid w:val="00566B95"/>
    <w:rsid w:val="00566C14"/>
    <w:rsid w:val="00566C9E"/>
    <w:rsid w:val="00566E3F"/>
    <w:rsid w:val="00567011"/>
    <w:rsid w:val="005670C0"/>
    <w:rsid w:val="005672AB"/>
    <w:rsid w:val="0056758B"/>
    <w:rsid w:val="0056759D"/>
    <w:rsid w:val="005675BD"/>
    <w:rsid w:val="0056792D"/>
    <w:rsid w:val="005679FF"/>
    <w:rsid w:val="00567B69"/>
    <w:rsid w:val="00567D0B"/>
    <w:rsid w:val="00567ED2"/>
    <w:rsid w:val="00570064"/>
    <w:rsid w:val="00570121"/>
    <w:rsid w:val="0057042E"/>
    <w:rsid w:val="0057049C"/>
    <w:rsid w:val="0057064E"/>
    <w:rsid w:val="005706BB"/>
    <w:rsid w:val="005708FA"/>
    <w:rsid w:val="005709A1"/>
    <w:rsid w:val="00570AD9"/>
    <w:rsid w:val="00570C19"/>
    <w:rsid w:val="00570CD5"/>
    <w:rsid w:val="00570D1A"/>
    <w:rsid w:val="00570F67"/>
    <w:rsid w:val="00570FFC"/>
    <w:rsid w:val="0057101F"/>
    <w:rsid w:val="00571181"/>
    <w:rsid w:val="00571282"/>
    <w:rsid w:val="00571410"/>
    <w:rsid w:val="005714D8"/>
    <w:rsid w:val="0057152F"/>
    <w:rsid w:val="00571742"/>
    <w:rsid w:val="00571B30"/>
    <w:rsid w:val="00571D6E"/>
    <w:rsid w:val="00571D9A"/>
    <w:rsid w:val="00571E16"/>
    <w:rsid w:val="00571FC7"/>
    <w:rsid w:val="005720E0"/>
    <w:rsid w:val="0057217F"/>
    <w:rsid w:val="00572348"/>
    <w:rsid w:val="005724A2"/>
    <w:rsid w:val="0057250D"/>
    <w:rsid w:val="005725D5"/>
    <w:rsid w:val="005725E2"/>
    <w:rsid w:val="005726D3"/>
    <w:rsid w:val="0057272E"/>
    <w:rsid w:val="00572871"/>
    <w:rsid w:val="00572985"/>
    <w:rsid w:val="00572C7B"/>
    <w:rsid w:val="00572C98"/>
    <w:rsid w:val="00572CD6"/>
    <w:rsid w:val="00572E9A"/>
    <w:rsid w:val="005730E1"/>
    <w:rsid w:val="005731A2"/>
    <w:rsid w:val="00573202"/>
    <w:rsid w:val="0057328D"/>
    <w:rsid w:val="0057330E"/>
    <w:rsid w:val="00573365"/>
    <w:rsid w:val="00573370"/>
    <w:rsid w:val="005733A2"/>
    <w:rsid w:val="0057345A"/>
    <w:rsid w:val="00573575"/>
    <w:rsid w:val="00573735"/>
    <w:rsid w:val="00573784"/>
    <w:rsid w:val="0057384A"/>
    <w:rsid w:val="0057384B"/>
    <w:rsid w:val="0057387B"/>
    <w:rsid w:val="00573A54"/>
    <w:rsid w:val="00573AFD"/>
    <w:rsid w:val="00573B2D"/>
    <w:rsid w:val="00573BD0"/>
    <w:rsid w:val="00573C77"/>
    <w:rsid w:val="00573CED"/>
    <w:rsid w:val="00573D18"/>
    <w:rsid w:val="00573E71"/>
    <w:rsid w:val="00573EE0"/>
    <w:rsid w:val="00573F33"/>
    <w:rsid w:val="00573F66"/>
    <w:rsid w:val="0057407F"/>
    <w:rsid w:val="00574097"/>
    <w:rsid w:val="005742D1"/>
    <w:rsid w:val="005742EF"/>
    <w:rsid w:val="00574459"/>
    <w:rsid w:val="00574746"/>
    <w:rsid w:val="005747A2"/>
    <w:rsid w:val="005747FD"/>
    <w:rsid w:val="00574895"/>
    <w:rsid w:val="005749B4"/>
    <w:rsid w:val="00574EA2"/>
    <w:rsid w:val="00574F27"/>
    <w:rsid w:val="0057502F"/>
    <w:rsid w:val="005752C4"/>
    <w:rsid w:val="005753AB"/>
    <w:rsid w:val="005753E1"/>
    <w:rsid w:val="0057552A"/>
    <w:rsid w:val="005757B5"/>
    <w:rsid w:val="0057590D"/>
    <w:rsid w:val="00575B63"/>
    <w:rsid w:val="00575BE5"/>
    <w:rsid w:val="00575C0A"/>
    <w:rsid w:val="00575D08"/>
    <w:rsid w:val="00575DA4"/>
    <w:rsid w:val="00575F9C"/>
    <w:rsid w:val="00576112"/>
    <w:rsid w:val="0057619B"/>
    <w:rsid w:val="005761AB"/>
    <w:rsid w:val="005761BC"/>
    <w:rsid w:val="00576217"/>
    <w:rsid w:val="00576251"/>
    <w:rsid w:val="00576583"/>
    <w:rsid w:val="005765A8"/>
    <w:rsid w:val="005765D9"/>
    <w:rsid w:val="00576863"/>
    <w:rsid w:val="00576880"/>
    <w:rsid w:val="005768E8"/>
    <w:rsid w:val="0057693D"/>
    <w:rsid w:val="00576972"/>
    <w:rsid w:val="005769DC"/>
    <w:rsid w:val="00576A30"/>
    <w:rsid w:val="00576AA4"/>
    <w:rsid w:val="00576CFE"/>
    <w:rsid w:val="00576EC1"/>
    <w:rsid w:val="00576FC7"/>
    <w:rsid w:val="00576FF1"/>
    <w:rsid w:val="00577171"/>
    <w:rsid w:val="00577224"/>
    <w:rsid w:val="0057754C"/>
    <w:rsid w:val="00577586"/>
    <w:rsid w:val="005775B7"/>
    <w:rsid w:val="00577656"/>
    <w:rsid w:val="0057767C"/>
    <w:rsid w:val="00577772"/>
    <w:rsid w:val="00577AC1"/>
    <w:rsid w:val="00577B2F"/>
    <w:rsid w:val="00577C59"/>
    <w:rsid w:val="00577CB4"/>
    <w:rsid w:val="00577CFF"/>
    <w:rsid w:val="00577EE4"/>
    <w:rsid w:val="00577F13"/>
    <w:rsid w:val="00577FAC"/>
    <w:rsid w:val="00580203"/>
    <w:rsid w:val="00580339"/>
    <w:rsid w:val="005803BE"/>
    <w:rsid w:val="00580553"/>
    <w:rsid w:val="005807BA"/>
    <w:rsid w:val="0058097F"/>
    <w:rsid w:val="005809C7"/>
    <w:rsid w:val="00580A85"/>
    <w:rsid w:val="00580A9A"/>
    <w:rsid w:val="00580AEE"/>
    <w:rsid w:val="00580B4E"/>
    <w:rsid w:val="00580B7B"/>
    <w:rsid w:val="00580CE2"/>
    <w:rsid w:val="00581003"/>
    <w:rsid w:val="00581086"/>
    <w:rsid w:val="00581296"/>
    <w:rsid w:val="005813C2"/>
    <w:rsid w:val="005815C9"/>
    <w:rsid w:val="00581641"/>
    <w:rsid w:val="00581ACA"/>
    <w:rsid w:val="00581B31"/>
    <w:rsid w:val="00581C52"/>
    <w:rsid w:val="00581C5D"/>
    <w:rsid w:val="00581DE3"/>
    <w:rsid w:val="00581FAE"/>
    <w:rsid w:val="00582168"/>
    <w:rsid w:val="00582310"/>
    <w:rsid w:val="0058232A"/>
    <w:rsid w:val="00582344"/>
    <w:rsid w:val="0058238F"/>
    <w:rsid w:val="00582474"/>
    <w:rsid w:val="005825AE"/>
    <w:rsid w:val="00582699"/>
    <w:rsid w:val="005826FE"/>
    <w:rsid w:val="005828B9"/>
    <w:rsid w:val="00582931"/>
    <w:rsid w:val="005829F6"/>
    <w:rsid w:val="00582A55"/>
    <w:rsid w:val="00582B85"/>
    <w:rsid w:val="00582CD5"/>
    <w:rsid w:val="00582CFA"/>
    <w:rsid w:val="00582D05"/>
    <w:rsid w:val="00582D2E"/>
    <w:rsid w:val="00582FC8"/>
    <w:rsid w:val="00583036"/>
    <w:rsid w:val="00583062"/>
    <w:rsid w:val="005830E9"/>
    <w:rsid w:val="0058331D"/>
    <w:rsid w:val="00583339"/>
    <w:rsid w:val="00583773"/>
    <w:rsid w:val="00583868"/>
    <w:rsid w:val="0058395C"/>
    <w:rsid w:val="0058396D"/>
    <w:rsid w:val="0058396E"/>
    <w:rsid w:val="005839B1"/>
    <w:rsid w:val="00583A8C"/>
    <w:rsid w:val="00583B73"/>
    <w:rsid w:val="00583C70"/>
    <w:rsid w:val="00583DFD"/>
    <w:rsid w:val="00583E65"/>
    <w:rsid w:val="00583E95"/>
    <w:rsid w:val="00583F3C"/>
    <w:rsid w:val="00583FB4"/>
    <w:rsid w:val="00584005"/>
    <w:rsid w:val="0058415C"/>
    <w:rsid w:val="00584193"/>
    <w:rsid w:val="005845DA"/>
    <w:rsid w:val="0058461D"/>
    <w:rsid w:val="00584665"/>
    <w:rsid w:val="00584825"/>
    <w:rsid w:val="00584842"/>
    <w:rsid w:val="00584894"/>
    <w:rsid w:val="00584905"/>
    <w:rsid w:val="00584ACD"/>
    <w:rsid w:val="00584AFD"/>
    <w:rsid w:val="00584B44"/>
    <w:rsid w:val="00584B7C"/>
    <w:rsid w:val="00584D09"/>
    <w:rsid w:val="00584D99"/>
    <w:rsid w:val="00584E28"/>
    <w:rsid w:val="00584E8E"/>
    <w:rsid w:val="00584EFD"/>
    <w:rsid w:val="00584F10"/>
    <w:rsid w:val="005850E9"/>
    <w:rsid w:val="005851D4"/>
    <w:rsid w:val="0058573C"/>
    <w:rsid w:val="0058575D"/>
    <w:rsid w:val="00585930"/>
    <w:rsid w:val="00585997"/>
    <w:rsid w:val="00585B7C"/>
    <w:rsid w:val="00585BEA"/>
    <w:rsid w:val="00585CCB"/>
    <w:rsid w:val="00585DB5"/>
    <w:rsid w:val="00585DF2"/>
    <w:rsid w:val="00585EBD"/>
    <w:rsid w:val="00585FB1"/>
    <w:rsid w:val="00586133"/>
    <w:rsid w:val="0058617F"/>
    <w:rsid w:val="005861F0"/>
    <w:rsid w:val="0058626D"/>
    <w:rsid w:val="005863F0"/>
    <w:rsid w:val="00586483"/>
    <w:rsid w:val="00586558"/>
    <w:rsid w:val="0058655A"/>
    <w:rsid w:val="0058658D"/>
    <w:rsid w:val="005865ED"/>
    <w:rsid w:val="005867F0"/>
    <w:rsid w:val="00586883"/>
    <w:rsid w:val="00586891"/>
    <w:rsid w:val="005868C1"/>
    <w:rsid w:val="005869D6"/>
    <w:rsid w:val="00586A5E"/>
    <w:rsid w:val="00586A7C"/>
    <w:rsid w:val="00586B0E"/>
    <w:rsid w:val="00586B7C"/>
    <w:rsid w:val="00586CF8"/>
    <w:rsid w:val="00586D6C"/>
    <w:rsid w:val="00586D9D"/>
    <w:rsid w:val="00586F12"/>
    <w:rsid w:val="00586FE0"/>
    <w:rsid w:val="00587074"/>
    <w:rsid w:val="00587078"/>
    <w:rsid w:val="005872F1"/>
    <w:rsid w:val="005874D1"/>
    <w:rsid w:val="005874FB"/>
    <w:rsid w:val="005874FE"/>
    <w:rsid w:val="005877F1"/>
    <w:rsid w:val="0058784C"/>
    <w:rsid w:val="005878A3"/>
    <w:rsid w:val="00587A31"/>
    <w:rsid w:val="00587B64"/>
    <w:rsid w:val="00587B7F"/>
    <w:rsid w:val="00587E95"/>
    <w:rsid w:val="00587EAD"/>
    <w:rsid w:val="00587F8B"/>
    <w:rsid w:val="00590015"/>
    <w:rsid w:val="0059008B"/>
    <w:rsid w:val="005900D1"/>
    <w:rsid w:val="005900EB"/>
    <w:rsid w:val="0059014F"/>
    <w:rsid w:val="00590245"/>
    <w:rsid w:val="00590253"/>
    <w:rsid w:val="0059036D"/>
    <w:rsid w:val="00590380"/>
    <w:rsid w:val="005904EB"/>
    <w:rsid w:val="0059064F"/>
    <w:rsid w:val="0059066F"/>
    <w:rsid w:val="005906DF"/>
    <w:rsid w:val="00590700"/>
    <w:rsid w:val="00590784"/>
    <w:rsid w:val="0059090F"/>
    <w:rsid w:val="00590A3A"/>
    <w:rsid w:val="00590AA7"/>
    <w:rsid w:val="00590B91"/>
    <w:rsid w:val="00590BBD"/>
    <w:rsid w:val="00590C8C"/>
    <w:rsid w:val="00590D52"/>
    <w:rsid w:val="00590E2C"/>
    <w:rsid w:val="00590E44"/>
    <w:rsid w:val="00590E80"/>
    <w:rsid w:val="00590F29"/>
    <w:rsid w:val="00591052"/>
    <w:rsid w:val="00591075"/>
    <w:rsid w:val="005912E8"/>
    <w:rsid w:val="00591384"/>
    <w:rsid w:val="005916A8"/>
    <w:rsid w:val="005916E1"/>
    <w:rsid w:val="0059172D"/>
    <w:rsid w:val="005917D7"/>
    <w:rsid w:val="005917EF"/>
    <w:rsid w:val="005918A0"/>
    <w:rsid w:val="005918C4"/>
    <w:rsid w:val="005919B4"/>
    <w:rsid w:val="00591ADB"/>
    <w:rsid w:val="00591B52"/>
    <w:rsid w:val="00591B62"/>
    <w:rsid w:val="00591D4A"/>
    <w:rsid w:val="00591DB9"/>
    <w:rsid w:val="00591F9F"/>
    <w:rsid w:val="00592077"/>
    <w:rsid w:val="00592111"/>
    <w:rsid w:val="0059218C"/>
    <w:rsid w:val="00592344"/>
    <w:rsid w:val="00592365"/>
    <w:rsid w:val="00592448"/>
    <w:rsid w:val="00592682"/>
    <w:rsid w:val="005926D0"/>
    <w:rsid w:val="00592701"/>
    <w:rsid w:val="0059274E"/>
    <w:rsid w:val="0059294D"/>
    <w:rsid w:val="00592997"/>
    <w:rsid w:val="00592AD4"/>
    <w:rsid w:val="00592AD8"/>
    <w:rsid w:val="00592BAE"/>
    <w:rsid w:val="00592C60"/>
    <w:rsid w:val="00592CA1"/>
    <w:rsid w:val="00592D10"/>
    <w:rsid w:val="00592DC4"/>
    <w:rsid w:val="00592E32"/>
    <w:rsid w:val="00592FCD"/>
    <w:rsid w:val="005931BD"/>
    <w:rsid w:val="005934AF"/>
    <w:rsid w:val="00593529"/>
    <w:rsid w:val="005935CB"/>
    <w:rsid w:val="00593651"/>
    <w:rsid w:val="005937D7"/>
    <w:rsid w:val="00593816"/>
    <w:rsid w:val="00593863"/>
    <w:rsid w:val="00593943"/>
    <w:rsid w:val="005939C8"/>
    <w:rsid w:val="00593AD1"/>
    <w:rsid w:val="00593B44"/>
    <w:rsid w:val="00593BE2"/>
    <w:rsid w:val="00593D61"/>
    <w:rsid w:val="00593EC3"/>
    <w:rsid w:val="005940AF"/>
    <w:rsid w:val="005940EF"/>
    <w:rsid w:val="0059419F"/>
    <w:rsid w:val="005941F9"/>
    <w:rsid w:val="0059432E"/>
    <w:rsid w:val="00594474"/>
    <w:rsid w:val="00594483"/>
    <w:rsid w:val="005945C2"/>
    <w:rsid w:val="005946F9"/>
    <w:rsid w:val="005947D7"/>
    <w:rsid w:val="005949A7"/>
    <w:rsid w:val="00594AB3"/>
    <w:rsid w:val="00594AF6"/>
    <w:rsid w:val="00594BC5"/>
    <w:rsid w:val="00594D22"/>
    <w:rsid w:val="00594E57"/>
    <w:rsid w:val="00594F57"/>
    <w:rsid w:val="00594FA5"/>
    <w:rsid w:val="00595038"/>
    <w:rsid w:val="00595301"/>
    <w:rsid w:val="00595340"/>
    <w:rsid w:val="005954BF"/>
    <w:rsid w:val="0059553B"/>
    <w:rsid w:val="005955A2"/>
    <w:rsid w:val="00595681"/>
    <w:rsid w:val="0059580B"/>
    <w:rsid w:val="0059592B"/>
    <w:rsid w:val="00595BD4"/>
    <w:rsid w:val="00595C8A"/>
    <w:rsid w:val="00595F83"/>
    <w:rsid w:val="0059617D"/>
    <w:rsid w:val="0059686E"/>
    <w:rsid w:val="005968A5"/>
    <w:rsid w:val="0059692A"/>
    <w:rsid w:val="00596B1A"/>
    <w:rsid w:val="00596D65"/>
    <w:rsid w:val="00596DFF"/>
    <w:rsid w:val="00596E56"/>
    <w:rsid w:val="00596FD8"/>
    <w:rsid w:val="00596FE4"/>
    <w:rsid w:val="0059702F"/>
    <w:rsid w:val="005971E4"/>
    <w:rsid w:val="005971F1"/>
    <w:rsid w:val="00597268"/>
    <w:rsid w:val="0059743F"/>
    <w:rsid w:val="00597492"/>
    <w:rsid w:val="00597586"/>
    <w:rsid w:val="005976BA"/>
    <w:rsid w:val="00597714"/>
    <w:rsid w:val="00597738"/>
    <w:rsid w:val="00597794"/>
    <w:rsid w:val="0059795B"/>
    <w:rsid w:val="00597A46"/>
    <w:rsid w:val="00597A86"/>
    <w:rsid w:val="00597B01"/>
    <w:rsid w:val="00597BA0"/>
    <w:rsid w:val="00597CEE"/>
    <w:rsid w:val="00597D01"/>
    <w:rsid w:val="00597E3E"/>
    <w:rsid w:val="005A0029"/>
    <w:rsid w:val="005A003E"/>
    <w:rsid w:val="005A005D"/>
    <w:rsid w:val="005A014D"/>
    <w:rsid w:val="005A0225"/>
    <w:rsid w:val="005A024C"/>
    <w:rsid w:val="005A02E1"/>
    <w:rsid w:val="005A0428"/>
    <w:rsid w:val="005A04C8"/>
    <w:rsid w:val="005A04F1"/>
    <w:rsid w:val="005A05C5"/>
    <w:rsid w:val="005A075D"/>
    <w:rsid w:val="005A07B1"/>
    <w:rsid w:val="005A0836"/>
    <w:rsid w:val="005A0B06"/>
    <w:rsid w:val="005A0C52"/>
    <w:rsid w:val="005A0F50"/>
    <w:rsid w:val="005A0F73"/>
    <w:rsid w:val="005A105A"/>
    <w:rsid w:val="005A112F"/>
    <w:rsid w:val="005A11BB"/>
    <w:rsid w:val="005A133B"/>
    <w:rsid w:val="005A1472"/>
    <w:rsid w:val="005A15EE"/>
    <w:rsid w:val="005A16CB"/>
    <w:rsid w:val="005A195B"/>
    <w:rsid w:val="005A199A"/>
    <w:rsid w:val="005A1A4C"/>
    <w:rsid w:val="005A1B68"/>
    <w:rsid w:val="005A1CA4"/>
    <w:rsid w:val="005A1D1B"/>
    <w:rsid w:val="005A1D31"/>
    <w:rsid w:val="005A1D74"/>
    <w:rsid w:val="005A1DBA"/>
    <w:rsid w:val="005A1E1E"/>
    <w:rsid w:val="005A1EA3"/>
    <w:rsid w:val="005A1EA6"/>
    <w:rsid w:val="005A1FB8"/>
    <w:rsid w:val="005A20B5"/>
    <w:rsid w:val="005A214F"/>
    <w:rsid w:val="005A21A7"/>
    <w:rsid w:val="005A21B3"/>
    <w:rsid w:val="005A23B8"/>
    <w:rsid w:val="005A2435"/>
    <w:rsid w:val="005A2492"/>
    <w:rsid w:val="005A2593"/>
    <w:rsid w:val="005A266B"/>
    <w:rsid w:val="005A2C2F"/>
    <w:rsid w:val="005A2C53"/>
    <w:rsid w:val="005A2E13"/>
    <w:rsid w:val="005A2F05"/>
    <w:rsid w:val="005A2FC1"/>
    <w:rsid w:val="005A3039"/>
    <w:rsid w:val="005A308E"/>
    <w:rsid w:val="005A31BF"/>
    <w:rsid w:val="005A31ED"/>
    <w:rsid w:val="005A3250"/>
    <w:rsid w:val="005A325B"/>
    <w:rsid w:val="005A32B2"/>
    <w:rsid w:val="005A32BA"/>
    <w:rsid w:val="005A33AA"/>
    <w:rsid w:val="005A3503"/>
    <w:rsid w:val="005A3598"/>
    <w:rsid w:val="005A36DB"/>
    <w:rsid w:val="005A3764"/>
    <w:rsid w:val="005A37E0"/>
    <w:rsid w:val="005A3C18"/>
    <w:rsid w:val="005A3CB9"/>
    <w:rsid w:val="005A3E73"/>
    <w:rsid w:val="005A3EEC"/>
    <w:rsid w:val="005A3F13"/>
    <w:rsid w:val="005A3FDF"/>
    <w:rsid w:val="005A4000"/>
    <w:rsid w:val="005A4065"/>
    <w:rsid w:val="005A408B"/>
    <w:rsid w:val="005A40CE"/>
    <w:rsid w:val="005A419D"/>
    <w:rsid w:val="005A42CE"/>
    <w:rsid w:val="005A42E1"/>
    <w:rsid w:val="005A452B"/>
    <w:rsid w:val="005A45AB"/>
    <w:rsid w:val="005A4619"/>
    <w:rsid w:val="005A4627"/>
    <w:rsid w:val="005A46EC"/>
    <w:rsid w:val="005A487D"/>
    <w:rsid w:val="005A48E4"/>
    <w:rsid w:val="005A4962"/>
    <w:rsid w:val="005A4A0B"/>
    <w:rsid w:val="005A4A38"/>
    <w:rsid w:val="005A4B89"/>
    <w:rsid w:val="005A4CCD"/>
    <w:rsid w:val="005A4E28"/>
    <w:rsid w:val="005A4EF7"/>
    <w:rsid w:val="005A4F24"/>
    <w:rsid w:val="005A52D5"/>
    <w:rsid w:val="005A5318"/>
    <w:rsid w:val="005A535C"/>
    <w:rsid w:val="005A539A"/>
    <w:rsid w:val="005A53CD"/>
    <w:rsid w:val="005A5421"/>
    <w:rsid w:val="005A5488"/>
    <w:rsid w:val="005A5772"/>
    <w:rsid w:val="005A57C0"/>
    <w:rsid w:val="005A5893"/>
    <w:rsid w:val="005A59F7"/>
    <w:rsid w:val="005A5A2D"/>
    <w:rsid w:val="005A5B57"/>
    <w:rsid w:val="005A5B92"/>
    <w:rsid w:val="005A5D22"/>
    <w:rsid w:val="005A5D91"/>
    <w:rsid w:val="005A5E39"/>
    <w:rsid w:val="005A5E53"/>
    <w:rsid w:val="005A5FA6"/>
    <w:rsid w:val="005A5FB7"/>
    <w:rsid w:val="005A5FE9"/>
    <w:rsid w:val="005A6256"/>
    <w:rsid w:val="005A630B"/>
    <w:rsid w:val="005A63A7"/>
    <w:rsid w:val="005A645A"/>
    <w:rsid w:val="005A652A"/>
    <w:rsid w:val="005A6624"/>
    <w:rsid w:val="005A66FC"/>
    <w:rsid w:val="005A6891"/>
    <w:rsid w:val="005A68A4"/>
    <w:rsid w:val="005A6AC9"/>
    <w:rsid w:val="005A6B60"/>
    <w:rsid w:val="005A6B93"/>
    <w:rsid w:val="005A6C4B"/>
    <w:rsid w:val="005A6C82"/>
    <w:rsid w:val="005A6E81"/>
    <w:rsid w:val="005A6FA4"/>
    <w:rsid w:val="005A7024"/>
    <w:rsid w:val="005A7074"/>
    <w:rsid w:val="005A7243"/>
    <w:rsid w:val="005A726A"/>
    <w:rsid w:val="005A7311"/>
    <w:rsid w:val="005A7540"/>
    <w:rsid w:val="005A75EB"/>
    <w:rsid w:val="005A7644"/>
    <w:rsid w:val="005A77AF"/>
    <w:rsid w:val="005A7898"/>
    <w:rsid w:val="005A79C7"/>
    <w:rsid w:val="005A7B0C"/>
    <w:rsid w:val="005A7BAD"/>
    <w:rsid w:val="005A7BD0"/>
    <w:rsid w:val="005B0031"/>
    <w:rsid w:val="005B015B"/>
    <w:rsid w:val="005B0172"/>
    <w:rsid w:val="005B0230"/>
    <w:rsid w:val="005B02E7"/>
    <w:rsid w:val="005B0334"/>
    <w:rsid w:val="005B04C3"/>
    <w:rsid w:val="005B0675"/>
    <w:rsid w:val="005B067F"/>
    <w:rsid w:val="005B071C"/>
    <w:rsid w:val="005B07CF"/>
    <w:rsid w:val="005B0872"/>
    <w:rsid w:val="005B0A13"/>
    <w:rsid w:val="005B0A5A"/>
    <w:rsid w:val="005B0B24"/>
    <w:rsid w:val="005B0DC1"/>
    <w:rsid w:val="005B1087"/>
    <w:rsid w:val="005B1155"/>
    <w:rsid w:val="005B1270"/>
    <w:rsid w:val="005B1486"/>
    <w:rsid w:val="005B14C7"/>
    <w:rsid w:val="005B1522"/>
    <w:rsid w:val="005B1572"/>
    <w:rsid w:val="005B1676"/>
    <w:rsid w:val="005B17E1"/>
    <w:rsid w:val="005B19FB"/>
    <w:rsid w:val="005B1D42"/>
    <w:rsid w:val="005B1D52"/>
    <w:rsid w:val="005B1EC8"/>
    <w:rsid w:val="005B1F82"/>
    <w:rsid w:val="005B20C3"/>
    <w:rsid w:val="005B2104"/>
    <w:rsid w:val="005B2221"/>
    <w:rsid w:val="005B2243"/>
    <w:rsid w:val="005B22A7"/>
    <w:rsid w:val="005B22D2"/>
    <w:rsid w:val="005B2401"/>
    <w:rsid w:val="005B2403"/>
    <w:rsid w:val="005B24FE"/>
    <w:rsid w:val="005B26BF"/>
    <w:rsid w:val="005B2827"/>
    <w:rsid w:val="005B2B32"/>
    <w:rsid w:val="005B2C76"/>
    <w:rsid w:val="005B2C85"/>
    <w:rsid w:val="005B2D43"/>
    <w:rsid w:val="005B2D7B"/>
    <w:rsid w:val="005B2E18"/>
    <w:rsid w:val="005B2E56"/>
    <w:rsid w:val="005B2FC0"/>
    <w:rsid w:val="005B2FF0"/>
    <w:rsid w:val="005B301E"/>
    <w:rsid w:val="005B3151"/>
    <w:rsid w:val="005B31F7"/>
    <w:rsid w:val="005B3253"/>
    <w:rsid w:val="005B3257"/>
    <w:rsid w:val="005B32CA"/>
    <w:rsid w:val="005B32F3"/>
    <w:rsid w:val="005B3360"/>
    <w:rsid w:val="005B34F7"/>
    <w:rsid w:val="005B3550"/>
    <w:rsid w:val="005B364C"/>
    <w:rsid w:val="005B36AF"/>
    <w:rsid w:val="005B36D6"/>
    <w:rsid w:val="005B36FD"/>
    <w:rsid w:val="005B37A9"/>
    <w:rsid w:val="005B380A"/>
    <w:rsid w:val="005B3859"/>
    <w:rsid w:val="005B385E"/>
    <w:rsid w:val="005B3865"/>
    <w:rsid w:val="005B3871"/>
    <w:rsid w:val="005B3906"/>
    <w:rsid w:val="005B3935"/>
    <w:rsid w:val="005B3A7F"/>
    <w:rsid w:val="005B3AAF"/>
    <w:rsid w:val="005B3AEE"/>
    <w:rsid w:val="005B3B49"/>
    <w:rsid w:val="005B3C3B"/>
    <w:rsid w:val="005B3D65"/>
    <w:rsid w:val="005B3DC2"/>
    <w:rsid w:val="005B3EBB"/>
    <w:rsid w:val="005B3F70"/>
    <w:rsid w:val="005B40FC"/>
    <w:rsid w:val="005B41FA"/>
    <w:rsid w:val="005B4207"/>
    <w:rsid w:val="005B4284"/>
    <w:rsid w:val="005B4319"/>
    <w:rsid w:val="005B4513"/>
    <w:rsid w:val="005B4598"/>
    <w:rsid w:val="005B4790"/>
    <w:rsid w:val="005B4862"/>
    <w:rsid w:val="005B4A25"/>
    <w:rsid w:val="005B4AB9"/>
    <w:rsid w:val="005B4ADF"/>
    <w:rsid w:val="005B4C3B"/>
    <w:rsid w:val="005B4D64"/>
    <w:rsid w:val="005B4D70"/>
    <w:rsid w:val="005B4DF8"/>
    <w:rsid w:val="005B4E47"/>
    <w:rsid w:val="005B4EEB"/>
    <w:rsid w:val="005B4F4E"/>
    <w:rsid w:val="005B505D"/>
    <w:rsid w:val="005B5077"/>
    <w:rsid w:val="005B50B2"/>
    <w:rsid w:val="005B5182"/>
    <w:rsid w:val="005B5372"/>
    <w:rsid w:val="005B53EA"/>
    <w:rsid w:val="005B5919"/>
    <w:rsid w:val="005B591C"/>
    <w:rsid w:val="005B5CD0"/>
    <w:rsid w:val="005B5D09"/>
    <w:rsid w:val="005B626A"/>
    <w:rsid w:val="005B63C8"/>
    <w:rsid w:val="005B662C"/>
    <w:rsid w:val="005B6691"/>
    <w:rsid w:val="005B6754"/>
    <w:rsid w:val="005B6784"/>
    <w:rsid w:val="005B69AE"/>
    <w:rsid w:val="005B6A08"/>
    <w:rsid w:val="005B6B58"/>
    <w:rsid w:val="005B6C18"/>
    <w:rsid w:val="005B6C35"/>
    <w:rsid w:val="005B6DAB"/>
    <w:rsid w:val="005B6F4B"/>
    <w:rsid w:val="005B6F90"/>
    <w:rsid w:val="005B70AB"/>
    <w:rsid w:val="005B7364"/>
    <w:rsid w:val="005B73BB"/>
    <w:rsid w:val="005B7506"/>
    <w:rsid w:val="005B753B"/>
    <w:rsid w:val="005B762F"/>
    <w:rsid w:val="005B76B1"/>
    <w:rsid w:val="005B776B"/>
    <w:rsid w:val="005B77FA"/>
    <w:rsid w:val="005B78AF"/>
    <w:rsid w:val="005B78BD"/>
    <w:rsid w:val="005B78F3"/>
    <w:rsid w:val="005B79AE"/>
    <w:rsid w:val="005C02B3"/>
    <w:rsid w:val="005C0347"/>
    <w:rsid w:val="005C0425"/>
    <w:rsid w:val="005C050D"/>
    <w:rsid w:val="005C0596"/>
    <w:rsid w:val="005C06D1"/>
    <w:rsid w:val="005C079C"/>
    <w:rsid w:val="005C0A8B"/>
    <w:rsid w:val="005C0EB3"/>
    <w:rsid w:val="005C0ED8"/>
    <w:rsid w:val="005C0F4B"/>
    <w:rsid w:val="005C0FDC"/>
    <w:rsid w:val="005C12F6"/>
    <w:rsid w:val="005C12FD"/>
    <w:rsid w:val="005C13DB"/>
    <w:rsid w:val="005C15F9"/>
    <w:rsid w:val="005C16EA"/>
    <w:rsid w:val="005C177B"/>
    <w:rsid w:val="005C1863"/>
    <w:rsid w:val="005C18C0"/>
    <w:rsid w:val="005C18FB"/>
    <w:rsid w:val="005C1A23"/>
    <w:rsid w:val="005C1AC3"/>
    <w:rsid w:val="005C1CEE"/>
    <w:rsid w:val="005C1DCD"/>
    <w:rsid w:val="005C1EE8"/>
    <w:rsid w:val="005C2040"/>
    <w:rsid w:val="005C20A4"/>
    <w:rsid w:val="005C216F"/>
    <w:rsid w:val="005C222C"/>
    <w:rsid w:val="005C249E"/>
    <w:rsid w:val="005C2529"/>
    <w:rsid w:val="005C2680"/>
    <w:rsid w:val="005C2710"/>
    <w:rsid w:val="005C29B9"/>
    <w:rsid w:val="005C2D20"/>
    <w:rsid w:val="005C2DDA"/>
    <w:rsid w:val="005C2DF6"/>
    <w:rsid w:val="005C2EF1"/>
    <w:rsid w:val="005C2F74"/>
    <w:rsid w:val="005C2F88"/>
    <w:rsid w:val="005C3300"/>
    <w:rsid w:val="005C3320"/>
    <w:rsid w:val="005C34EE"/>
    <w:rsid w:val="005C351A"/>
    <w:rsid w:val="005C3570"/>
    <w:rsid w:val="005C35B9"/>
    <w:rsid w:val="005C3680"/>
    <w:rsid w:val="005C3723"/>
    <w:rsid w:val="005C3797"/>
    <w:rsid w:val="005C37CA"/>
    <w:rsid w:val="005C38C2"/>
    <w:rsid w:val="005C39DB"/>
    <w:rsid w:val="005C39EE"/>
    <w:rsid w:val="005C3B7B"/>
    <w:rsid w:val="005C3EB8"/>
    <w:rsid w:val="005C4083"/>
    <w:rsid w:val="005C40CF"/>
    <w:rsid w:val="005C418E"/>
    <w:rsid w:val="005C4284"/>
    <w:rsid w:val="005C42FF"/>
    <w:rsid w:val="005C4336"/>
    <w:rsid w:val="005C438B"/>
    <w:rsid w:val="005C43B0"/>
    <w:rsid w:val="005C4494"/>
    <w:rsid w:val="005C44E4"/>
    <w:rsid w:val="005C4512"/>
    <w:rsid w:val="005C457D"/>
    <w:rsid w:val="005C45DA"/>
    <w:rsid w:val="005C45E2"/>
    <w:rsid w:val="005C4642"/>
    <w:rsid w:val="005C4675"/>
    <w:rsid w:val="005C4860"/>
    <w:rsid w:val="005C48AD"/>
    <w:rsid w:val="005C491F"/>
    <w:rsid w:val="005C4B09"/>
    <w:rsid w:val="005C4B74"/>
    <w:rsid w:val="005C4BB9"/>
    <w:rsid w:val="005C4C59"/>
    <w:rsid w:val="005C4C96"/>
    <w:rsid w:val="005C4E07"/>
    <w:rsid w:val="005C50B6"/>
    <w:rsid w:val="005C55B7"/>
    <w:rsid w:val="005C57EB"/>
    <w:rsid w:val="005C5867"/>
    <w:rsid w:val="005C5B33"/>
    <w:rsid w:val="005C5BCE"/>
    <w:rsid w:val="005C5C08"/>
    <w:rsid w:val="005C5C14"/>
    <w:rsid w:val="005C5D19"/>
    <w:rsid w:val="005C5EB7"/>
    <w:rsid w:val="005C5F01"/>
    <w:rsid w:val="005C5FF7"/>
    <w:rsid w:val="005C60C1"/>
    <w:rsid w:val="005C619F"/>
    <w:rsid w:val="005C620F"/>
    <w:rsid w:val="005C6215"/>
    <w:rsid w:val="005C6239"/>
    <w:rsid w:val="005C64D7"/>
    <w:rsid w:val="005C660B"/>
    <w:rsid w:val="005C66E3"/>
    <w:rsid w:val="005C6720"/>
    <w:rsid w:val="005C67C1"/>
    <w:rsid w:val="005C67EA"/>
    <w:rsid w:val="005C6821"/>
    <w:rsid w:val="005C69E4"/>
    <w:rsid w:val="005C6B54"/>
    <w:rsid w:val="005C6BFF"/>
    <w:rsid w:val="005C6CF9"/>
    <w:rsid w:val="005C6FFE"/>
    <w:rsid w:val="005C7021"/>
    <w:rsid w:val="005C7091"/>
    <w:rsid w:val="005C744B"/>
    <w:rsid w:val="005C7458"/>
    <w:rsid w:val="005C74D9"/>
    <w:rsid w:val="005C7561"/>
    <w:rsid w:val="005C75E3"/>
    <w:rsid w:val="005C76CE"/>
    <w:rsid w:val="005C79F6"/>
    <w:rsid w:val="005C7B4A"/>
    <w:rsid w:val="005C7B67"/>
    <w:rsid w:val="005C7B68"/>
    <w:rsid w:val="005C7DA4"/>
    <w:rsid w:val="005D019D"/>
    <w:rsid w:val="005D034F"/>
    <w:rsid w:val="005D0411"/>
    <w:rsid w:val="005D0430"/>
    <w:rsid w:val="005D0449"/>
    <w:rsid w:val="005D0861"/>
    <w:rsid w:val="005D098E"/>
    <w:rsid w:val="005D0B2A"/>
    <w:rsid w:val="005D0C4D"/>
    <w:rsid w:val="005D0CAC"/>
    <w:rsid w:val="005D0CCC"/>
    <w:rsid w:val="005D0D87"/>
    <w:rsid w:val="005D0E28"/>
    <w:rsid w:val="005D1002"/>
    <w:rsid w:val="005D1052"/>
    <w:rsid w:val="005D10F2"/>
    <w:rsid w:val="005D11AC"/>
    <w:rsid w:val="005D121D"/>
    <w:rsid w:val="005D1240"/>
    <w:rsid w:val="005D12FD"/>
    <w:rsid w:val="005D1326"/>
    <w:rsid w:val="005D1441"/>
    <w:rsid w:val="005D14C7"/>
    <w:rsid w:val="005D1558"/>
    <w:rsid w:val="005D1634"/>
    <w:rsid w:val="005D166E"/>
    <w:rsid w:val="005D17E4"/>
    <w:rsid w:val="005D1812"/>
    <w:rsid w:val="005D1C25"/>
    <w:rsid w:val="005D1D48"/>
    <w:rsid w:val="005D1E05"/>
    <w:rsid w:val="005D1E16"/>
    <w:rsid w:val="005D1E26"/>
    <w:rsid w:val="005D1E7D"/>
    <w:rsid w:val="005D1FB7"/>
    <w:rsid w:val="005D2115"/>
    <w:rsid w:val="005D21EF"/>
    <w:rsid w:val="005D2259"/>
    <w:rsid w:val="005D2342"/>
    <w:rsid w:val="005D2371"/>
    <w:rsid w:val="005D23D6"/>
    <w:rsid w:val="005D24A7"/>
    <w:rsid w:val="005D24CB"/>
    <w:rsid w:val="005D2691"/>
    <w:rsid w:val="005D26AE"/>
    <w:rsid w:val="005D27D0"/>
    <w:rsid w:val="005D2932"/>
    <w:rsid w:val="005D2CAB"/>
    <w:rsid w:val="005D2DB6"/>
    <w:rsid w:val="005D2EFE"/>
    <w:rsid w:val="005D2F78"/>
    <w:rsid w:val="005D2F7F"/>
    <w:rsid w:val="005D2FC5"/>
    <w:rsid w:val="005D328F"/>
    <w:rsid w:val="005D331F"/>
    <w:rsid w:val="005D34DC"/>
    <w:rsid w:val="005D3751"/>
    <w:rsid w:val="005D37C1"/>
    <w:rsid w:val="005D38D2"/>
    <w:rsid w:val="005D3ADF"/>
    <w:rsid w:val="005D3C33"/>
    <w:rsid w:val="005D3CCE"/>
    <w:rsid w:val="005D3D11"/>
    <w:rsid w:val="005D3D51"/>
    <w:rsid w:val="005D4014"/>
    <w:rsid w:val="005D4046"/>
    <w:rsid w:val="005D406E"/>
    <w:rsid w:val="005D418E"/>
    <w:rsid w:val="005D4216"/>
    <w:rsid w:val="005D4228"/>
    <w:rsid w:val="005D43B8"/>
    <w:rsid w:val="005D44FF"/>
    <w:rsid w:val="005D4671"/>
    <w:rsid w:val="005D46A0"/>
    <w:rsid w:val="005D471A"/>
    <w:rsid w:val="005D475E"/>
    <w:rsid w:val="005D477D"/>
    <w:rsid w:val="005D48B7"/>
    <w:rsid w:val="005D4B0B"/>
    <w:rsid w:val="005D4CF1"/>
    <w:rsid w:val="005D4F29"/>
    <w:rsid w:val="005D4FD0"/>
    <w:rsid w:val="005D4FE6"/>
    <w:rsid w:val="005D5067"/>
    <w:rsid w:val="005D51C3"/>
    <w:rsid w:val="005D5274"/>
    <w:rsid w:val="005D52A6"/>
    <w:rsid w:val="005D5414"/>
    <w:rsid w:val="005D5442"/>
    <w:rsid w:val="005D55B8"/>
    <w:rsid w:val="005D55F3"/>
    <w:rsid w:val="005D5718"/>
    <w:rsid w:val="005D5742"/>
    <w:rsid w:val="005D58FA"/>
    <w:rsid w:val="005D5B49"/>
    <w:rsid w:val="005D5CE5"/>
    <w:rsid w:val="005D6039"/>
    <w:rsid w:val="005D606A"/>
    <w:rsid w:val="005D60A2"/>
    <w:rsid w:val="005D6113"/>
    <w:rsid w:val="005D61FD"/>
    <w:rsid w:val="005D6307"/>
    <w:rsid w:val="005D63BB"/>
    <w:rsid w:val="005D6424"/>
    <w:rsid w:val="005D660D"/>
    <w:rsid w:val="005D677B"/>
    <w:rsid w:val="005D684B"/>
    <w:rsid w:val="005D694E"/>
    <w:rsid w:val="005D69E0"/>
    <w:rsid w:val="005D6BBC"/>
    <w:rsid w:val="005D6C9B"/>
    <w:rsid w:val="005D6D27"/>
    <w:rsid w:val="005D6DD2"/>
    <w:rsid w:val="005D6E56"/>
    <w:rsid w:val="005D7076"/>
    <w:rsid w:val="005D7081"/>
    <w:rsid w:val="005D7103"/>
    <w:rsid w:val="005D7281"/>
    <w:rsid w:val="005D7288"/>
    <w:rsid w:val="005D729C"/>
    <w:rsid w:val="005D72F7"/>
    <w:rsid w:val="005D7309"/>
    <w:rsid w:val="005D7409"/>
    <w:rsid w:val="005D7474"/>
    <w:rsid w:val="005D7537"/>
    <w:rsid w:val="005D76CE"/>
    <w:rsid w:val="005D7733"/>
    <w:rsid w:val="005D7841"/>
    <w:rsid w:val="005D78A7"/>
    <w:rsid w:val="005D78C2"/>
    <w:rsid w:val="005D7992"/>
    <w:rsid w:val="005D79EF"/>
    <w:rsid w:val="005D7BE7"/>
    <w:rsid w:val="005D7F5C"/>
    <w:rsid w:val="005D7FE6"/>
    <w:rsid w:val="005E0143"/>
    <w:rsid w:val="005E0237"/>
    <w:rsid w:val="005E0253"/>
    <w:rsid w:val="005E03FC"/>
    <w:rsid w:val="005E03FE"/>
    <w:rsid w:val="005E078D"/>
    <w:rsid w:val="005E0863"/>
    <w:rsid w:val="005E0C60"/>
    <w:rsid w:val="005E0C9E"/>
    <w:rsid w:val="005E0CE7"/>
    <w:rsid w:val="005E0E85"/>
    <w:rsid w:val="005E104D"/>
    <w:rsid w:val="005E10F1"/>
    <w:rsid w:val="005E1289"/>
    <w:rsid w:val="005E12F3"/>
    <w:rsid w:val="005E1372"/>
    <w:rsid w:val="005E1402"/>
    <w:rsid w:val="005E1417"/>
    <w:rsid w:val="005E1583"/>
    <w:rsid w:val="005E1681"/>
    <w:rsid w:val="005E16DE"/>
    <w:rsid w:val="005E170C"/>
    <w:rsid w:val="005E18EA"/>
    <w:rsid w:val="005E18FD"/>
    <w:rsid w:val="005E19B0"/>
    <w:rsid w:val="005E19B7"/>
    <w:rsid w:val="005E1A55"/>
    <w:rsid w:val="005E1A5D"/>
    <w:rsid w:val="005E1D13"/>
    <w:rsid w:val="005E1E8B"/>
    <w:rsid w:val="005E1EE2"/>
    <w:rsid w:val="005E213A"/>
    <w:rsid w:val="005E22F5"/>
    <w:rsid w:val="005E25A6"/>
    <w:rsid w:val="005E2654"/>
    <w:rsid w:val="005E2AFE"/>
    <w:rsid w:val="005E2D1A"/>
    <w:rsid w:val="005E2E6D"/>
    <w:rsid w:val="005E2EA7"/>
    <w:rsid w:val="005E2EE2"/>
    <w:rsid w:val="005E2EE5"/>
    <w:rsid w:val="005E305F"/>
    <w:rsid w:val="005E33D4"/>
    <w:rsid w:val="005E3411"/>
    <w:rsid w:val="005E36B8"/>
    <w:rsid w:val="005E36D6"/>
    <w:rsid w:val="005E3808"/>
    <w:rsid w:val="005E380C"/>
    <w:rsid w:val="005E388F"/>
    <w:rsid w:val="005E38DD"/>
    <w:rsid w:val="005E3B65"/>
    <w:rsid w:val="005E3BB4"/>
    <w:rsid w:val="005E3C38"/>
    <w:rsid w:val="005E3C8B"/>
    <w:rsid w:val="005E3CB9"/>
    <w:rsid w:val="005E3CE1"/>
    <w:rsid w:val="005E3E43"/>
    <w:rsid w:val="005E3F60"/>
    <w:rsid w:val="005E3FCE"/>
    <w:rsid w:val="005E3FE7"/>
    <w:rsid w:val="005E43F4"/>
    <w:rsid w:val="005E43FA"/>
    <w:rsid w:val="005E44DF"/>
    <w:rsid w:val="005E488C"/>
    <w:rsid w:val="005E48C4"/>
    <w:rsid w:val="005E4C1A"/>
    <w:rsid w:val="005E4C44"/>
    <w:rsid w:val="005E4C4E"/>
    <w:rsid w:val="005E4C6F"/>
    <w:rsid w:val="005E4C7D"/>
    <w:rsid w:val="005E4CCC"/>
    <w:rsid w:val="005E4E22"/>
    <w:rsid w:val="005E4FF5"/>
    <w:rsid w:val="005E51D8"/>
    <w:rsid w:val="005E5520"/>
    <w:rsid w:val="005E5624"/>
    <w:rsid w:val="005E5955"/>
    <w:rsid w:val="005E599D"/>
    <w:rsid w:val="005E5A16"/>
    <w:rsid w:val="005E5AE6"/>
    <w:rsid w:val="005E5CC7"/>
    <w:rsid w:val="005E5DBA"/>
    <w:rsid w:val="005E5E71"/>
    <w:rsid w:val="005E61B6"/>
    <w:rsid w:val="005E62A1"/>
    <w:rsid w:val="005E630A"/>
    <w:rsid w:val="005E6377"/>
    <w:rsid w:val="005E653D"/>
    <w:rsid w:val="005E6541"/>
    <w:rsid w:val="005E658D"/>
    <w:rsid w:val="005E65A6"/>
    <w:rsid w:val="005E65C8"/>
    <w:rsid w:val="005E66A0"/>
    <w:rsid w:val="005E66FD"/>
    <w:rsid w:val="005E670D"/>
    <w:rsid w:val="005E6767"/>
    <w:rsid w:val="005E68A7"/>
    <w:rsid w:val="005E691F"/>
    <w:rsid w:val="005E6928"/>
    <w:rsid w:val="005E69CE"/>
    <w:rsid w:val="005E6CD2"/>
    <w:rsid w:val="005E6D78"/>
    <w:rsid w:val="005E6E43"/>
    <w:rsid w:val="005E6EAE"/>
    <w:rsid w:val="005E7034"/>
    <w:rsid w:val="005E7181"/>
    <w:rsid w:val="005E71A0"/>
    <w:rsid w:val="005E7211"/>
    <w:rsid w:val="005E72E6"/>
    <w:rsid w:val="005E734F"/>
    <w:rsid w:val="005E760C"/>
    <w:rsid w:val="005E7611"/>
    <w:rsid w:val="005E7644"/>
    <w:rsid w:val="005E7828"/>
    <w:rsid w:val="005E791D"/>
    <w:rsid w:val="005E7ABC"/>
    <w:rsid w:val="005E7AC6"/>
    <w:rsid w:val="005E7C39"/>
    <w:rsid w:val="005E7CED"/>
    <w:rsid w:val="005E7DE1"/>
    <w:rsid w:val="005E7E31"/>
    <w:rsid w:val="005E7EC7"/>
    <w:rsid w:val="005E7F1C"/>
    <w:rsid w:val="005F01CD"/>
    <w:rsid w:val="005F01F5"/>
    <w:rsid w:val="005F02B4"/>
    <w:rsid w:val="005F0305"/>
    <w:rsid w:val="005F032C"/>
    <w:rsid w:val="005F05C4"/>
    <w:rsid w:val="005F061C"/>
    <w:rsid w:val="005F063F"/>
    <w:rsid w:val="005F06B2"/>
    <w:rsid w:val="005F0822"/>
    <w:rsid w:val="005F0850"/>
    <w:rsid w:val="005F0AF0"/>
    <w:rsid w:val="005F0C37"/>
    <w:rsid w:val="005F0CD8"/>
    <w:rsid w:val="005F12F7"/>
    <w:rsid w:val="005F1322"/>
    <w:rsid w:val="005F1697"/>
    <w:rsid w:val="005F16E1"/>
    <w:rsid w:val="005F16EE"/>
    <w:rsid w:val="005F17A9"/>
    <w:rsid w:val="005F1804"/>
    <w:rsid w:val="005F191C"/>
    <w:rsid w:val="005F19C0"/>
    <w:rsid w:val="005F19D3"/>
    <w:rsid w:val="005F1A99"/>
    <w:rsid w:val="005F1AA5"/>
    <w:rsid w:val="005F1ADA"/>
    <w:rsid w:val="005F1B48"/>
    <w:rsid w:val="005F1BC8"/>
    <w:rsid w:val="005F1BF7"/>
    <w:rsid w:val="005F1CB2"/>
    <w:rsid w:val="005F1D47"/>
    <w:rsid w:val="005F1D68"/>
    <w:rsid w:val="005F1F0E"/>
    <w:rsid w:val="005F2050"/>
    <w:rsid w:val="005F2078"/>
    <w:rsid w:val="005F20EB"/>
    <w:rsid w:val="005F2200"/>
    <w:rsid w:val="005F2223"/>
    <w:rsid w:val="005F24FA"/>
    <w:rsid w:val="005F251F"/>
    <w:rsid w:val="005F253E"/>
    <w:rsid w:val="005F259D"/>
    <w:rsid w:val="005F265B"/>
    <w:rsid w:val="005F2665"/>
    <w:rsid w:val="005F2673"/>
    <w:rsid w:val="005F26AF"/>
    <w:rsid w:val="005F271E"/>
    <w:rsid w:val="005F2A1F"/>
    <w:rsid w:val="005F2DB9"/>
    <w:rsid w:val="005F2EF7"/>
    <w:rsid w:val="005F2F6F"/>
    <w:rsid w:val="005F30D7"/>
    <w:rsid w:val="005F33DB"/>
    <w:rsid w:val="005F348A"/>
    <w:rsid w:val="005F349A"/>
    <w:rsid w:val="005F350B"/>
    <w:rsid w:val="005F35ED"/>
    <w:rsid w:val="005F3639"/>
    <w:rsid w:val="005F3672"/>
    <w:rsid w:val="005F367A"/>
    <w:rsid w:val="005F368F"/>
    <w:rsid w:val="005F36AF"/>
    <w:rsid w:val="005F374B"/>
    <w:rsid w:val="005F3995"/>
    <w:rsid w:val="005F39AC"/>
    <w:rsid w:val="005F3AF2"/>
    <w:rsid w:val="005F3B83"/>
    <w:rsid w:val="005F3C71"/>
    <w:rsid w:val="005F3D2D"/>
    <w:rsid w:val="005F3D8A"/>
    <w:rsid w:val="005F3F0C"/>
    <w:rsid w:val="005F3F25"/>
    <w:rsid w:val="005F4009"/>
    <w:rsid w:val="005F40BB"/>
    <w:rsid w:val="005F417E"/>
    <w:rsid w:val="005F427D"/>
    <w:rsid w:val="005F43FE"/>
    <w:rsid w:val="005F456C"/>
    <w:rsid w:val="005F464A"/>
    <w:rsid w:val="005F46EF"/>
    <w:rsid w:val="005F48DF"/>
    <w:rsid w:val="005F4C50"/>
    <w:rsid w:val="005F4D0B"/>
    <w:rsid w:val="005F4D9F"/>
    <w:rsid w:val="005F4DBC"/>
    <w:rsid w:val="005F4EDD"/>
    <w:rsid w:val="005F4FAB"/>
    <w:rsid w:val="005F51D5"/>
    <w:rsid w:val="005F5390"/>
    <w:rsid w:val="005F5396"/>
    <w:rsid w:val="005F5428"/>
    <w:rsid w:val="005F5698"/>
    <w:rsid w:val="005F56CE"/>
    <w:rsid w:val="005F5763"/>
    <w:rsid w:val="005F57E9"/>
    <w:rsid w:val="005F585B"/>
    <w:rsid w:val="005F58EF"/>
    <w:rsid w:val="005F593F"/>
    <w:rsid w:val="005F5B24"/>
    <w:rsid w:val="005F5B96"/>
    <w:rsid w:val="005F5BDF"/>
    <w:rsid w:val="005F5F10"/>
    <w:rsid w:val="005F5F73"/>
    <w:rsid w:val="005F5FAC"/>
    <w:rsid w:val="005F60D4"/>
    <w:rsid w:val="005F632F"/>
    <w:rsid w:val="005F63E6"/>
    <w:rsid w:val="005F65E9"/>
    <w:rsid w:val="005F6613"/>
    <w:rsid w:val="005F6890"/>
    <w:rsid w:val="005F68B4"/>
    <w:rsid w:val="005F6937"/>
    <w:rsid w:val="005F6BAB"/>
    <w:rsid w:val="005F6BB8"/>
    <w:rsid w:val="005F6D83"/>
    <w:rsid w:val="005F6F5F"/>
    <w:rsid w:val="005F6FF3"/>
    <w:rsid w:val="005F7111"/>
    <w:rsid w:val="005F720D"/>
    <w:rsid w:val="005F72CD"/>
    <w:rsid w:val="005F7381"/>
    <w:rsid w:val="005F7616"/>
    <w:rsid w:val="005F76E2"/>
    <w:rsid w:val="005F7819"/>
    <w:rsid w:val="005F7942"/>
    <w:rsid w:val="005F7ADD"/>
    <w:rsid w:val="005F7BCF"/>
    <w:rsid w:val="005F7CD4"/>
    <w:rsid w:val="005F7D40"/>
    <w:rsid w:val="005F7F41"/>
    <w:rsid w:val="006000A4"/>
    <w:rsid w:val="00600187"/>
    <w:rsid w:val="0060018E"/>
    <w:rsid w:val="006002A5"/>
    <w:rsid w:val="006002D7"/>
    <w:rsid w:val="00600333"/>
    <w:rsid w:val="00600369"/>
    <w:rsid w:val="006003F6"/>
    <w:rsid w:val="0060043C"/>
    <w:rsid w:val="006004DA"/>
    <w:rsid w:val="0060056A"/>
    <w:rsid w:val="0060072E"/>
    <w:rsid w:val="00600874"/>
    <w:rsid w:val="0060099E"/>
    <w:rsid w:val="006009BA"/>
    <w:rsid w:val="00600AEC"/>
    <w:rsid w:val="00600D71"/>
    <w:rsid w:val="00600FC3"/>
    <w:rsid w:val="0060107F"/>
    <w:rsid w:val="0060112F"/>
    <w:rsid w:val="00601183"/>
    <w:rsid w:val="006011F4"/>
    <w:rsid w:val="00601264"/>
    <w:rsid w:val="006012A2"/>
    <w:rsid w:val="006012B5"/>
    <w:rsid w:val="006012FC"/>
    <w:rsid w:val="006014BD"/>
    <w:rsid w:val="006014D2"/>
    <w:rsid w:val="00601605"/>
    <w:rsid w:val="0060164A"/>
    <w:rsid w:val="006017C9"/>
    <w:rsid w:val="006018EA"/>
    <w:rsid w:val="0060195B"/>
    <w:rsid w:val="006019F4"/>
    <w:rsid w:val="00601B00"/>
    <w:rsid w:val="00601B10"/>
    <w:rsid w:val="00601B6A"/>
    <w:rsid w:val="00601D12"/>
    <w:rsid w:val="00601F0B"/>
    <w:rsid w:val="00601F44"/>
    <w:rsid w:val="006020AD"/>
    <w:rsid w:val="00602124"/>
    <w:rsid w:val="006021B0"/>
    <w:rsid w:val="00602394"/>
    <w:rsid w:val="00602540"/>
    <w:rsid w:val="006025B7"/>
    <w:rsid w:val="0060287C"/>
    <w:rsid w:val="00602898"/>
    <w:rsid w:val="0060296B"/>
    <w:rsid w:val="006029E5"/>
    <w:rsid w:val="00602A89"/>
    <w:rsid w:val="00602AE1"/>
    <w:rsid w:val="00602BEF"/>
    <w:rsid w:val="00602BF8"/>
    <w:rsid w:val="00602E47"/>
    <w:rsid w:val="006030B4"/>
    <w:rsid w:val="00603179"/>
    <w:rsid w:val="00603263"/>
    <w:rsid w:val="00603271"/>
    <w:rsid w:val="00603317"/>
    <w:rsid w:val="00603337"/>
    <w:rsid w:val="00603421"/>
    <w:rsid w:val="00603576"/>
    <w:rsid w:val="0060357A"/>
    <w:rsid w:val="006036D6"/>
    <w:rsid w:val="006037D1"/>
    <w:rsid w:val="00603A55"/>
    <w:rsid w:val="00603A6F"/>
    <w:rsid w:val="00603AC7"/>
    <w:rsid w:val="00603B2D"/>
    <w:rsid w:val="00603B92"/>
    <w:rsid w:val="00603BE5"/>
    <w:rsid w:val="00603C29"/>
    <w:rsid w:val="00603CA8"/>
    <w:rsid w:val="00603CF8"/>
    <w:rsid w:val="00603D73"/>
    <w:rsid w:val="00603E5B"/>
    <w:rsid w:val="00603EEB"/>
    <w:rsid w:val="00603F7B"/>
    <w:rsid w:val="00604053"/>
    <w:rsid w:val="0060408E"/>
    <w:rsid w:val="0060413B"/>
    <w:rsid w:val="0060432D"/>
    <w:rsid w:val="006044C2"/>
    <w:rsid w:val="006044F8"/>
    <w:rsid w:val="00604692"/>
    <w:rsid w:val="0060480C"/>
    <w:rsid w:val="00604894"/>
    <w:rsid w:val="00604968"/>
    <w:rsid w:val="006049D8"/>
    <w:rsid w:val="00604A4E"/>
    <w:rsid w:val="00604AC4"/>
    <w:rsid w:val="00604B41"/>
    <w:rsid w:val="00604BB0"/>
    <w:rsid w:val="00604BF9"/>
    <w:rsid w:val="00604C2D"/>
    <w:rsid w:val="00604CE1"/>
    <w:rsid w:val="00604E4D"/>
    <w:rsid w:val="00604E60"/>
    <w:rsid w:val="00605193"/>
    <w:rsid w:val="006051EB"/>
    <w:rsid w:val="006051EF"/>
    <w:rsid w:val="00605227"/>
    <w:rsid w:val="00605234"/>
    <w:rsid w:val="006052DC"/>
    <w:rsid w:val="006052E6"/>
    <w:rsid w:val="0060534A"/>
    <w:rsid w:val="006053B2"/>
    <w:rsid w:val="00605588"/>
    <w:rsid w:val="006056FA"/>
    <w:rsid w:val="00605767"/>
    <w:rsid w:val="00605965"/>
    <w:rsid w:val="0060598D"/>
    <w:rsid w:val="00605A1C"/>
    <w:rsid w:val="00605A3B"/>
    <w:rsid w:val="00605A71"/>
    <w:rsid w:val="00605B6C"/>
    <w:rsid w:val="00605B7C"/>
    <w:rsid w:val="00605C97"/>
    <w:rsid w:val="00605D89"/>
    <w:rsid w:val="00605DB3"/>
    <w:rsid w:val="00605E2C"/>
    <w:rsid w:val="00605F88"/>
    <w:rsid w:val="00606018"/>
    <w:rsid w:val="00606083"/>
    <w:rsid w:val="006060EE"/>
    <w:rsid w:val="00606102"/>
    <w:rsid w:val="006061AA"/>
    <w:rsid w:val="006061DE"/>
    <w:rsid w:val="006062CD"/>
    <w:rsid w:val="0060631E"/>
    <w:rsid w:val="006065DE"/>
    <w:rsid w:val="006066A0"/>
    <w:rsid w:val="00606887"/>
    <w:rsid w:val="0060690F"/>
    <w:rsid w:val="0060691A"/>
    <w:rsid w:val="0060695D"/>
    <w:rsid w:val="006069F8"/>
    <w:rsid w:val="00606B08"/>
    <w:rsid w:val="00606C26"/>
    <w:rsid w:val="00606F25"/>
    <w:rsid w:val="00606F77"/>
    <w:rsid w:val="00606F9E"/>
    <w:rsid w:val="00607094"/>
    <w:rsid w:val="006070A6"/>
    <w:rsid w:val="006070C2"/>
    <w:rsid w:val="00607124"/>
    <w:rsid w:val="0060713C"/>
    <w:rsid w:val="006071A3"/>
    <w:rsid w:val="006076A4"/>
    <w:rsid w:val="006078AB"/>
    <w:rsid w:val="006079A9"/>
    <w:rsid w:val="00607BB5"/>
    <w:rsid w:val="00607C32"/>
    <w:rsid w:val="00607C65"/>
    <w:rsid w:val="00607F34"/>
    <w:rsid w:val="00610077"/>
    <w:rsid w:val="006100F6"/>
    <w:rsid w:val="00610245"/>
    <w:rsid w:val="00610299"/>
    <w:rsid w:val="006103C1"/>
    <w:rsid w:val="006103F9"/>
    <w:rsid w:val="0061053F"/>
    <w:rsid w:val="0061068D"/>
    <w:rsid w:val="0061087A"/>
    <w:rsid w:val="006108B2"/>
    <w:rsid w:val="00610945"/>
    <w:rsid w:val="00610948"/>
    <w:rsid w:val="00610AC2"/>
    <w:rsid w:val="00610AF7"/>
    <w:rsid w:val="00610F97"/>
    <w:rsid w:val="00611305"/>
    <w:rsid w:val="0061136A"/>
    <w:rsid w:val="006113BA"/>
    <w:rsid w:val="006114C8"/>
    <w:rsid w:val="006116F5"/>
    <w:rsid w:val="006118BC"/>
    <w:rsid w:val="006118DA"/>
    <w:rsid w:val="00611B75"/>
    <w:rsid w:val="00611B90"/>
    <w:rsid w:val="00611C13"/>
    <w:rsid w:val="00611F9E"/>
    <w:rsid w:val="00612373"/>
    <w:rsid w:val="0061240C"/>
    <w:rsid w:val="00612503"/>
    <w:rsid w:val="00612579"/>
    <w:rsid w:val="006125FE"/>
    <w:rsid w:val="0061267E"/>
    <w:rsid w:val="0061270B"/>
    <w:rsid w:val="00612752"/>
    <w:rsid w:val="00612758"/>
    <w:rsid w:val="00612765"/>
    <w:rsid w:val="006127F7"/>
    <w:rsid w:val="006127FC"/>
    <w:rsid w:val="006128BE"/>
    <w:rsid w:val="006128C5"/>
    <w:rsid w:val="00612955"/>
    <w:rsid w:val="006129F4"/>
    <w:rsid w:val="00612BD9"/>
    <w:rsid w:val="00612DB3"/>
    <w:rsid w:val="00612DE9"/>
    <w:rsid w:val="00613002"/>
    <w:rsid w:val="00613242"/>
    <w:rsid w:val="006132D5"/>
    <w:rsid w:val="006133AF"/>
    <w:rsid w:val="006133F7"/>
    <w:rsid w:val="006134A8"/>
    <w:rsid w:val="00613821"/>
    <w:rsid w:val="0061383D"/>
    <w:rsid w:val="006138E0"/>
    <w:rsid w:val="00613A1D"/>
    <w:rsid w:val="00613A49"/>
    <w:rsid w:val="00613A73"/>
    <w:rsid w:val="00613B9F"/>
    <w:rsid w:val="00613C1C"/>
    <w:rsid w:val="00613C9D"/>
    <w:rsid w:val="00613F0E"/>
    <w:rsid w:val="00613F4F"/>
    <w:rsid w:val="00613FC7"/>
    <w:rsid w:val="00614127"/>
    <w:rsid w:val="00614147"/>
    <w:rsid w:val="0061417B"/>
    <w:rsid w:val="006145D8"/>
    <w:rsid w:val="00614715"/>
    <w:rsid w:val="00614731"/>
    <w:rsid w:val="00614A18"/>
    <w:rsid w:val="00614D2E"/>
    <w:rsid w:val="00614DD9"/>
    <w:rsid w:val="00614EC0"/>
    <w:rsid w:val="00614FBE"/>
    <w:rsid w:val="00614FFD"/>
    <w:rsid w:val="00615107"/>
    <w:rsid w:val="0061531A"/>
    <w:rsid w:val="0061531D"/>
    <w:rsid w:val="00615324"/>
    <w:rsid w:val="0061546F"/>
    <w:rsid w:val="006155E2"/>
    <w:rsid w:val="0061567F"/>
    <w:rsid w:val="006157AC"/>
    <w:rsid w:val="00615955"/>
    <w:rsid w:val="00615A2B"/>
    <w:rsid w:val="00615A39"/>
    <w:rsid w:val="00615C45"/>
    <w:rsid w:val="00615DA7"/>
    <w:rsid w:val="00616285"/>
    <w:rsid w:val="006162DF"/>
    <w:rsid w:val="00616304"/>
    <w:rsid w:val="0061638D"/>
    <w:rsid w:val="006164AA"/>
    <w:rsid w:val="00616522"/>
    <w:rsid w:val="0061654E"/>
    <w:rsid w:val="00616589"/>
    <w:rsid w:val="006165F4"/>
    <w:rsid w:val="00616637"/>
    <w:rsid w:val="006166B6"/>
    <w:rsid w:val="006168E2"/>
    <w:rsid w:val="006169C0"/>
    <w:rsid w:val="00616A30"/>
    <w:rsid w:val="00616B64"/>
    <w:rsid w:val="00616B9C"/>
    <w:rsid w:val="00616FDF"/>
    <w:rsid w:val="0061703F"/>
    <w:rsid w:val="006170D4"/>
    <w:rsid w:val="0061723E"/>
    <w:rsid w:val="00617250"/>
    <w:rsid w:val="006172B1"/>
    <w:rsid w:val="00617353"/>
    <w:rsid w:val="00617434"/>
    <w:rsid w:val="00617444"/>
    <w:rsid w:val="006174A6"/>
    <w:rsid w:val="0061750B"/>
    <w:rsid w:val="00617520"/>
    <w:rsid w:val="00617582"/>
    <w:rsid w:val="00617660"/>
    <w:rsid w:val="006176DC"/>
    <w:rsid w:val="006179FA"/>
    <w:rsid w:val="00617A56"/>
    <w:rsid w:val="00617AB8"/>
    <w:rsid w:val="00617B2E"/>
    <w:rsid w:val="00617BD5"/>
    <w:rsid w:val="00617C68"/>
    <w:rsid w:val="00617C76"/>
    <w:rsid w:val="00617D4B"/>
    <w:rsid w:val="00617D93"/>
    <w:rsid w:val="00617EAF"/>
    <w:rsid w:val="00617EB6"/>
    <w:rsid w:val="00617ED8"/>
    <w:rsid w:val="00617F93"/>
    <w:rsid w:val="00617FB9"/>
    <w:rsid w:val="00617FD3"/>
    <w:rsid w:val="00620020"/>
    <w:rsid w:val="00620038"/>
    <w:rsid w:val="0062009D"/>
    <w:rsid w:val="006201BA"/>
    <w:rsid w:val="00620329"/>
    <w:rsid w:val="006203AA"/>
    <w:rsid w:val="00620580"/>
    <w:rsid w:val="006205BD"/>
    <w:rsid w:val="00620755"/>
    <w:rsid w:val="0062083F"/>
    <w:rsid w:val="0062092C"/>
    <w:rsid w:val="00620932"/>
    <w:rsid w:val="00620957"/>
    <w:rsid w:val="00620965"/>
    <w:rsid w:val="006209FE"/>
    <w:rsid w:val="00620A97"/>
    <w:rsid w:val="00620B41"/>
    <w:rsid w:val="00620C7C"/>
    <w:rsid w:val="00620DB6"/>
    <w:rsid w:val="00620DF2"/>
    <w:rsid w:val="00620F13"/>
    <w:rsid w:val="00620F69"/>
    <w:rsid w:val="006210B5"/>
    <w:rsid w:val="00621224"/>
    <w:rsid w:val="0062125E"/>
    <w:rsid w:val="006212F3"/>
    <w:rsid w:val="006213BA"/>
    <w:rsid w:val="00621455"/>
    <w:rsid w:val="006215AA"/>
    <w:rsid w:val="0062185A"/>
    <w:rsid w:val="006218E6"/>
    <w:rsid w:val="006219E7"/>
    <w:rsid w:val="00621A42"/>
    <w:rsid w:val="00621B1B"/>
    <w:rsid w:val="00621BBC"/>
    <w:rsid w:val="00621C23"/>
    <w:rsid w:val="00621CF6"/>
    <w:rsid w:val="00621D4C"/>
    <w:rsid w:val="00621F90"/>
    <w:rsid w:val="0062200A"/>
    <w:rsid w:val="00622182"/>
    <w:rsid w:val="00622220"/>
    <w:rsid w:val="0062228F"/>
    <w:rsid w:val="00622473"/>
    <w:rsid w:val="006224AA"/>
    <w:rsid w:val="00622501"/>
    <w:rsid w:val="0062258A"/>
    <w:rsid w:val="00622601"/>
    <w:rsid w:val="006227A8"/>
    <w:rsid w:val="006228B7"/>
    <w:rsid w:val="006229A3"/>
    <w:rsid w:val="00622A40"/>
    <w:rsid w:val="00622BB7"/>
    <w:rsid w:val="00622BDF"/>
    <w:rsid w:val="00622F6B"/>
    <w:rsid w:val="006230BA"/>
    <w:rsid w:val="0062315F"/>
    <w:rsid w:val="006231A7"/>
    <w:rsid w:val="0062349C"/>
    <w:rsid w:val="006235F1"/>
    <w:rsid w:val="00623668"/>
    <w:rsid w:val="006238DC"/>
    <w:rsid w:val="006239E0"/>
    <w:rsid w:val="00623B21"/>
    <w:rsid w:val="00623C04"/>
    <w:rsid w:val="00623DBE"/>
    <w:rsid w:val="00623DD2"/>
    <w:rsid w:val="00623EB7"/>
    <w:rsid w:val="0062410E"/>
    <w:rsid w:val="006243E8"/>
    <w:rsid w:val="00624469"/>
    <w:rsid w:val="0062447C"/>
    <w:rsid w:val="006244F8"/>
    <w:rsid w:val="0062453D"/>
    <w:rsid w:val="0062457A"/>
    <w:rsid w:val="0062458B"/>
    <w:rsid w:val="00624B7A"/>
    <w:rsid w:val="00624C29"/>
    <w:rsid w:val="00624C4F"/>
    <w:rsid w:val="00624C8B"/>
    <w:rsid w:val="00624DAD"/>
    <w:rsid w:val="00624E37"/>
    <w:rsid w:val="00624E96"/>
    <w:rsid w:val="00624F09"/>
    <w:rsid w:val="00625045"/>
    <w:rsid w:val="0062504C"/>
    <w:rsid w:val="00625126"/>
    <w:rsid w:val="006251AA"/>
    <w:rsid w:val="0062531A"/>
    <w:rsid w:val="0062537D"/>
    <w:rsid w:val="00625402"/>
    <w:rsid w:val="0062541D"/>
    <w:rsid w:val="006254E4"/>
    <w:rsid w:val="0062574F"/>
    <w:rsid w:val="0062579E"/>
    <w:rsid w:val="00625876"/>
    <w:rsid w:val="00625CBE"/>
    <w:rsid w:val="00625CD5"/>
    <w:rsid w:val="00625CF6"/>
    <w:rsid w:val="00625CF7"/>
    <w:rsid w:val="00626063"/>
    <w:rsid w:val="00626092"/>
    <w:rsid w:val="006260A9"/>
    <w:rsid w:val="00626139"/>
    <w:rsid w:val="00626170"/>
    <w:rsid w:val="006261B9"/>
    <w:rsid w:val="006261D7"/>
    <w:rsid w:val="00626313"/>
    <w:rsid w:val="0062641D"/>
    <w:rsid w:val="00626680"/>
    <w:rsid w:val="00626728"/>
    <w:rsid w:val="0062678A"/>
    <w:rsid w:val="00626872"/>
    <w:rsid w:val="0062687F"/>
    <w:rsid w:val="00626A08"/>
    <w:rsid w:val="00626A5C"/>
    <w:rsid w:val="00626A74"/>
    <w:rsid w:val="00626AEC"/>
    <w:rsid w:val="00626BDE"/>
    <w:rsid w:val="00626C39"/>
    <w:rsid w:val="00626C78"/>
    <w:rsid w:val="00626CAE"/>
    <w:rsid w:val="00626DF0"/>
    <w:rsid w:val="00626E4C"/>
    <w:rsid w:val="00626F84"/>
    <w:rsid w:val="00626F95"/>
    <w:rsid w:val="00627032"/>
    <w:rsid w:val="006270E7"/>
    <w:rsid w:val="006271C5"/>
    <w:rsid w:val="00627236"/>
    <w:rsid w:val="0062736E"/>
    <w:rsid w:val="006273AA"/>
    <w:rsid w:val="006278E2"/>
    <w:rsid w:val="00627A4A"/>
    <w:rsid w:val="00627A51"/>
    <w:rsid w:val="00627B70"/>
    <w:rsid w:val="00627BDA"/>
    <w:rsid w:val="00627C99"/>
    <w:rsid w:val="00627CB9"/>
    <w:rsid w:val="00627D5D"/>
    <w:rsid w:val="00627D9C"/>
    <w:rsid w:val="00627FCE"/>
    <w:rsid w:val="006301AA"/>
    <w:rsid w:val="0063038F"/>
    <w:rsid w:val="006304B0"/>
    <w:rsid w:val="006304B3"/>
    <w:rsid w:val="006304E4"/>
    <w:rsid w:val="00630558"/>
    <w:rsid w:val="006306DA"/>
    <w:rsid w:val="00630A85"/>
    <w:rsid w:val="00630B58"/>
    <w:rsid w:val="00630DB2"/>
    <w:rsid w:val="00630DCC"/>
    <w:rsid w:val="00630F54"/>
    <w:rsid w:val="0063107B"/>
    <w:rsid w:val="00631146"/>
    <w:rsid w:val="006311E3"/>
    <w:rsid w:val="006312C4"/>
    <w:rsid w:val="006312DC"/>
    <w:rsid w:val="0063150C"/>
    <w:rsid w:val="00631511"/>
    <w:rsid w:val="00631512"/>
    <w:rsid w:val="00631539"/>
    <w:rsid w:val="00631588"/>
    <w:rsid w:val="0063166F"/>
    <w:rsid w:val="0063171F"/>
    <w:rsid w:val="006319AC"/>
    <w:rsid w:val="00631AB6"/>
    <w:rsid w:val="00631AFD"/>
    <w:rsid w:val="00631BA3"/>
    <w:rsid w:val="00631E37"/>
    <w:rsid w:val="00632274"/>
    <w:rsid w:val="006327B4"/>
    <w:rsid w:val="00632946"/>
    <w:rsid w:val="006329C5"/>
    <w:rsid w:val="00632B85"/>
    <w:rsid w:val="00632B9B"/>
    <w:rsid w:val="00632C07"/>
    <w:rsid w:val="00632C5F"/>
    <w:rsid w:val="00632ECB"/>
    <w:rsid w:val="0063303E"/>
    <w:rsid w:val="00633296"/>
    <w:rsid w:val="006333E8"/>
    <w:rsid w:val="00633466"/>
    <w:rsid w:val="006335DD"/>
    <w:rsid w:val="0063377A"/>
    <w:rsid w:val="006338EE"/>
    <w:rsid w:val="006339C5"/>
    <w:rsid w:val="006339EE"/>
    <w:rsid w:val="00633A0C"/>
    <w:rsid w:val="00633AB2"/>
    <w:rsid w:val="00633B17"/>
    <w:rsid w:val="00633C19"/>
    <w:rsid w:val="00633C76"/>
    <w:rsid w:val="00633D8F"/>
    <w:rsid w:val="00633EFF"/>
    <w:rsid w:val="00633F9B"/>
    <w:rsid w:val="00633FDD"/>
    <w:rsid w:val="00634253"/>
    <w:rsid w:val="006342AD"/>
    <w:rsid w:val="00634461"/>
    <w:rsid w:val="006344F0"/>
    <w:rsid w:val="006345B1"/>
    <w:rsid w:val="006346E3"/>
    <w:rsid w:val="006348C8"/>
    <w:rsid w:val="0063490F"/>
    <w:rsid w:val="00634A95"/>
    <w:rsid w:val="00634B78"/>
    <w:rsid w:val="00634DEB"/>
    <w:rsid w:val="00634DFB"/>
    <w:rsid w:val="00634E26"/>
    <w:rsid w:val="00634F6F"/>
    <w:rsid w:val="00635172"/>
    <w:rsid w:val="00635187"/>
    <w:rsid w:val="006351DE"/>
    <w:rsid w:val="0063530E"/>
    <w:rsid w:val="0063538C"/>
    <w:rsid w:val="006355AF"/>
    <w:rsid w:val="006357E1"/>
    <w:rsid w:val="0063581E"/>
    <w:rsid w:val="00635B80"/>
    <w:rsid w:val="00635D23"/>
    <w:rsid w:val="00635D2F"/>
    <w:rsid w:val="00635F94"/>
    <w:rsid w:val="0063602E"/>
    <w:rsid w:val="00636164"/>
    <w:rsid w:val="0063616C"/>
    <w:rsid w:val="006361C3"/>
    <w:rsid w:val="0063624A"/>
    <w:rsid w:val="00636253"/>
    <w:rsid w:val="00636395"/>
    <w:rsid w:val="0063641F"/>
    <w:rsid w:val="0063644E"/>
    <w:rsid w:val="0063649D"/>
    <w:rsid w:val="006364E2"/>
    <w:rsid w:val="006364E6"/>
    <w:rsid w:val="00636658"/>
    <w:rsid w:val="00636720"/>
    <w:rsid w:val="00636870"/>
    <w:rsid w:val="00636887"/>
    <w:rsid w:val="006369CD"/>
    <w:rsid w:val="006369F3"/>
    <w:rsid w:val="00636A28"/>
    <w:rsid w:val="00636A8C"/>
    <w:rsid w:val="00636B0A"/>
    <w:rsid w:val="00636C6E"/>
    <w:rsid w:val="00636EE3"/>
    <w:rsid w:val="00636FD5"/>
    <w:rsid w:val="006370C2"/>
    <w:rsid w:val="006370D6"/>
    <w:rsid w:val="00637179"/>
    <w:rsid w:val="006371EA"/>
    <w:rsid w:val="0063723F"/>
    <w:rsid w:val="00637344"/>
    <w:rsid w:val="006374B1"/>
    <w:rsid w:val="00637599"/>
    <w:rsid w:val="006375A6"/>
    <w:rsid w:val="00637694"/>
    <w:rsid w:val="00637778"/>
    <w:rsid w:val="0063784A"/>
    <w:rsid w:val="00637915"/>
    <w:rsid w:val="006379C9"/>
    <w:rsid w:val="00637AA6"/>
    <w:rsid w:val="00637B6F"/>
    <w:rsid w:val="00637B70"/>
    <w:rsid w:val="00637C35"/>
    <w:rsid w:val="00637CC4"/>
    <w:rsid w:val="00637E9E"/>
    <w:rsid w:val="00637F88"/>
    <w:rsid w:val="0064000D"/>
    <w:rsid w:val="0064019C"/>
    <w:rsid w:val="006401D2"/>
    <w:rsid w:val="006403A9"/>
    <w:rsid w:val="0064047C"/>
    <w:rsid w:val="00640627"/>
    <w:rsid w:val="00640718"/>
    <w:rsid w:val="0064080F"/>
    <w:rsid w:val="00640A2E"/>
    <w:rsid w:val="00640A3C"/>
    <w:rsid w:val="00640A52"/>
    <w:rsid w:val="00640A76"/>
    <w:rsid w:val="00640C94"/>
    <w:rsid w:val="00640CD6"/>
    <w:rsid w:val="00640F00"/>
    <w:rsid w:val="0064107B"/>
    <w:rsid w:val="006411AF"/>
    <w:rsid w:val="00641290"/>
    <w:rsid w:val="006412C7"/>
    <w:rsid w:val="0064134C"/>
    <w:rsid w:val="0064165C"/>
    <w:rsid w:val="00641854"/>
    <w:rsid w:val="006419E5"/>
    <w:rsid w:val="00641B1E"/>
    <w:rsid w:val="00641CA6"/>
    <w:rsid w:val="00641CB8"/>
    <w:rsid w:val="00642013"/>
    <w:rsid w:val="00642083"/>
    <w:rsid w:val="00642090"/>
    <w:rsid w:val="00642203"/>
    <w:rsid w:val="006422A5"/>
    <w:rsid w:val="006423D5"/>
    <w:rsid w:val="006424AA"/>
    <w:rsid w:val="00642587"/>
    <w:rsid w:val="006428D5"/>
    <w:rsid w:val="00642A9C"/>
    <w:rsid w:val="00642C24"/>
    <w:rsid w:val="00642C98"/>
    <w:rsid w:val="00642D3F"/>
    <w:rsid w:val="00642D56"/>
    <w:rsid w:val="00642E78"/>
    <w:rsid w:val="00642EB6"/>
    <w:rsid w:val="00642EDE"/>
    <w:rsid w:val="00643039"/>
    <w:rsid w:val="006430FF"/>
    <w:rsid w:val="00643266"/>
    <w:rsid w:val="0064332D"/>
    <w:rsid w:val="00643352"/>
    <w:rsid w:val="00643387"/>
    <w:rsid w:val="006433E9"/>
    <w:rsid w:val="006434B0"/>
    <w:rsid w:val="006434BD"/>
    <w:rsid w:val="00643542"/>
    <w:rsid w:val="006435C1"/>
    <w:rsid w:val="006436FF"/>
    <w:rsid w:val="0064371E"/>
    <w:rsid w:val="00643951"/>
    <w:rsid w:val="0064398C"/>
    <w:rsid w:val="00643AA0"/>
    <w:rsid w:val="00643AF5"/>
    <w:rsid w:val="00643B7D"/>
    <w:rsid w:val="00643BF1"/>
    <w:rsid w:val="00643C74"/>
    <w:rsid w:val="00643CE1"/>
    <w:rsid w:val="00643EFE"/>
    <w:rsid w:val="0064404F"/>
    <w:rsid w:val="006440A2"/>
    <w:rsid w:val="006442E9"/>
    <w:rsid w:val="0064431A"/>
    <w:rsid w:val="00644366"/>
    <w:rsid w:val="00644443"/>
    <w:rsid w:val="006444F7"/>
    <w:rsid w:val="006445CB"/>
    <w:rsid w:val="006446CE"/>
    <w:rsid w:val="00644759"/>
    <w:rsid w:val="00644831"/>
    <w:rsid w:val="0064483C"/>
    <w:rsid w:val="00644993"/>
    <w:rsid w:val="00644C27"/>
    <w:rsid w:val="00644C65"/>
    <w:rsid w:val="00644D64"/>
    <w:rsid w:val="00644DCE"/>
    <w:rsid w:val="00644EF6"/>
    <w:rsid w:val="00644F6F"/>
    <w:rsid w:val="00644F94"/>
    <w:rsid w:val="00644FFE"/>
    <w:rsid w:val="00645084"/>
    <w:rsid w:val="006450FB"/>
    <w:rsid w:val="00645178"/>
    <w:rsid w:val="0064519C"/>
    <w:rsid w:val="00645249"/>
    <w:rsid w:val="0064524E"/>
    <w:rsid w:val="0064588C"/>
    <w:rsid w:val="00645928"/>
    <w:rsid w:val="00645C69"/>
    <w:rsid w:val="00645CFF"/>
    <w:rsid w:val="00645EE1"/>
    <w:rsid w:val="00645FD2"/>
    <w:rsid w:val="00646018"/>
    <w:rsid w:val="0064629E"/>
    <w:rsid w:val="0064640B"/>
    <w:rsid w:val="00646550"/>
    <w:rsid w:val="006467A7"/>
    <w:rsid w:val="00646917"/>
    <w:rsid w:val="006469BB"/>
    <w:rsid w:val="00646A81"/>
    <w:rsid w:val="00646ABD"/>
    <w:rsid w:val="00646D8A"/>
    <w:rsid w:val="00646FC5"/>
    <w:rsid w:val="00646FE1"/>
    <w:rsid w:val="0064725D"/>
    <w:rsid w:val="006472C8"/>
    <w:rsid w:val="00647354"/>
    <w:rsid w:val="006473CB"/>
    <w:rsid w:val="0064741D"/>
    <w:rsid w:val="0064747C"/>
    <w:rsid w:val="0064751E"/>
    <w:rsid w:val="0064754B"/>
    <w:rsid w:val="006476DA"/>
    <w:rsid w:val="0064780D"/>
    <w:rsid w:val="006478B5"/>
    <w:rsid w:val="00647995"/>
    <w:rsid w:val="006479CF"/>
    <w:rsid w:val="006479FE"/>
    <w:rsid w:val="00647A70"/>
    <w:rsid w:val="00647A8B"/>
    <w:rsid w:val="00647AD2"/>
    <w:rsid w:val="00647AD5"/>
    <w:rsid w:val="00647BD6"/>
    <w:rsid w:val="00647BE3"/>
    <w:rsid w:val="00647D52"/>
    <w:rsid w:val="00647E21"/>
    <w:rsid w:val="00650029"/>
    <w:rsid w:val="00650142"/>
    <w:rsid w:val="006502BA"/>
    <w:rsid w:val="0065032B"/>
    <w:rsid w:val="00650330"/>
    <w:rsid w:val="0065040C"/>
    <w:rsid w:val="006504B6"/>
    <w:rsid w:val="00650563"/>
    <w:rsid w:val="0065058A"/>
    <w:rsid w:val="00650718"/>
    <w:rsid w:val="00650A81"/>
    <w:rsid w:val="00650AAD"/>
    <w:rsid w:val="00650BC9"/>
    <w:rsid w:val="00650C15"/>
    <w:rsid w:val="00650C3E"/>
    <w:rsid w:val="00650CA4"/>
    <w:rsid w:val="00650EA3"/>
    <w:rsid w:val="00650ED4"/>
    <w:rsid w:val="00650F2F"/>
    <w:rsid w:val="00650F9F"/>
    <w:rsid w:val="00651095"/>
    <w:rsid w:val="00651151"/>
    <w:rsid w:val="00651191"/>
    <w:rsid w:val="006511DF"/>
    <w:rsid w:val="0065135B"/>
    <w:rsid w:val="006514AC"/>
    <w:rsid w:val="00651508"/>
    <w:rsid w:val="0065154A"/>
    <w:rsid w:val="006515A6"/>
    <w:rsid w:val="006516E2"/>
    <w:rsid w:val="006516E4"/>
    <w:rsid w:val="006518BD"/>
    <w:rsid w:val="006518C1"/>
    <w:rsid w:val="0065195D"/>
    <w:rsid w:val="00651C08"/>
    <w:rsid w:val="00651C99"/>
    <w:rsid w:val="00651D6D"/>
    <w:rsid w:val="00651D8D"/>
    <w:rsid w:val="00651E40"/>
    <w:rsid w:val="00651ECF"/>
    <w:rsid w:val="00651F95"/>
    <w:rsid w:val="00651FE3"/>
    <w:rsid w:val="00652032"/>
    <w:rsid w:val="00652276"/>
    <w:rsid w:val="006525FC"/>
    <w:rsid w:val="00652932"/>
    <w:rsid w:val="006529E0"/>
    <w:rsid w:val="00652D25"/>
    <w:rsid w:val="00652D6A"/>
    <w:rsid w:val="00652E29"/>
    <w:rsid w:val="00652E83"/>
    <w:rsid w:val="00652EF0"/>
    <w:rsid w:val="00653054"/>
    <w:rsid w:val="006530A3"/>
    <w:rsid w:val="0065311F"/>
    <w:rsid w:val="006531C2"/>
    <w:rsid w:val="00653488"/>
    <w:rsid w:val="00653610"/>
    <w:rsid w:val="006536F7"/>
    <w:rsid w:val="006538D6"/>
    <w:rsid w:val="00653BE2"/>
    <w:rsid w:val="00653F92"/>
    <w:rsid w:val="006540A5"/>
    <w:rsid w:val="00654360"/>
    <w:rsid w:val="0065463A"/>
    <w:rsid w:val="00654674"/>
    <w:rsid w:val="00654685"/>
    <w:rsid w:val="006546B3"/>
    <w:rsid w:val="00654866"/>
    <w:rsid w:val="00654935"/>
    <w:rsid w:val="00654982"/>
    <w:rsid w:val="00654AF2"/>
    <w:rsid w:val="00654AFE"/>
    <w:rsid w:val="00654BD4"/>
    <w:rsid w:val="00654C45"/>
    <w:rsid w:val="00654D93"/>
    <w:rsid w:val="00654E2C"/>
    <w:rsid w:val="00654E57"/>
    <w:rsid w:val="00654E9F"/>
    <w:rsid w:val="006555E7"/>
    <w:rsid w:val="00655642"/>
    <w:rsid w:val="006557AB"/>
    <w:rsid w:val="00655819"/>
    <w:rsid w:val="00655874"/>
    <w:rsid w:val="0065587F"/>
    <w:rsid w:val="0065588F"/>
    <w:rsid w:val="006558FB"/>
    <w:rsid w:val="00655963"/>
    <w:rsid w:val="006559AC"/>
    <w:rsid w:val="00655A86"/>
    <w:rsid w:val="00655A95"/>
    <w:rsid w:val="00655BDB"/>
    <w:rsid w:val="00655C2F"/>
    <w:rsid w:val="00655DAC"/>
    <w:rsid w:val="0065604F"/>
    <w:rsid w:val="006560A4"/>
    <w:rsid w:val="00656391"/>
    <w:rsid w:val="006564A6"/>
    <w:rsid w:val="0065650A"/>
    <w:rsid w:val="00656559"/>
    <w:rsid w:val="0065657C"/>
    <w:rsid w:val="006565E9"/>
    <w:rsid w:val="00656668"/>
    <w:rsid w:val="006567D8"/>
    <w:rsid w:val="0065681A"/>
    <w:rsid w:val="00656B3C"/>
    <w:rsid w:val="00656D32"/>
    <w:rsid w:val="00656E73"/>
    <w:rsid w:val="00657024"/>
    <w:rsid w:val="00657215"/>
    <w:rsid w:val="00657255"/>
    <w:rsid w:val="00657303"/>
    <w:rsid w:val="0065732D"/>
    <w:rsid w:val="00657345"/>
    <w:rsid w:val="0065740A"/>
    <w:rsid w:val="00657449"/>
    <w:rsid w:val="006574A6"/>
    <w:rsid w:val="006574C0"/>
    <w:rsid w:val="00657526"/>
    <w:rsid w:val="00657527"/>
    <w:rsid w:val="00657B56"/>
    <w:rsid w:val="00657BB0"/>
    <w:rsid w:val="00657E2B"/>
    <w:rsid w:val="00657E39"/>
    <w:rsid w:val="00657EE6"/>
    <w:rsid w:val="00660026"/>
    <w:rsid w:val="00660158"/>
    <w:rsid w:val="0066020E"/>
    <w:rsid w:val="00660276"/>
    <w:rsid w:val="006602FA"/>
    <w:rsid w:val="006604E7"/>
    <w:rsid w:val="006604E8"/>
    <w:rsid w:val="0066051D"/>
    <w:rsid w:val="00660539"/>
    <w:rsid w:val="00660546"/>
    <w:rsid w:val="00660658"/>
    <w:rsid w:val="00660681"/>
    <w:rsid w:val="006607D3"/>
    <w:rsid w:val="006608DB"/>
    <w:rsid w:val="00660A50"/>
    <w:rsid w:val="00660A56"/>
    <w:rsid w:val="00660A5D"/>
    <w:rsid w:val="00660BCB"/>
    <w:rsid w:val="00660E31"/>
    <w:rsid w:val="00660EA6"/>
    <w:rsid w:val="00660ED3"/>
    <w:rsid w:val="006610F2"/>
    <w:rsid w:val="00661468"/>
    <w:rsid w:val="00661494"/>
    <w:rsid w:val="00661529"/>
    <w:rsid w:val="006615F1"/>
    <w:rsid w:val="006616CD"/>
    <w:rsid w:val="0066173A"/>
    <w:rsid w:val="006617FE"/>
    <w:rsid w:val="00661835"/>
    <w:rsid w:val="006618CC"/>
    <w:rsid w:val="00661958"/>
    <w:rsid w:val="00661A61"/>
    <w:rsid w:val="00661A9B"/>
    <w:rsid w:val="00661DB6"/>
    <w:rsid w:val="00661E29"/>
    <w:rsid w:val="00661E37"/>
    <w:rsid w:val="00661E96"/>
    <w:rsid w:val="00661F97"/>
    <w:rsid w:val="00662019"/>
    <w:rsid w:val="006623D3"/>
    <w:rsid w:val="0066241D"/>
    <w:rsid w:val="006624E8"/>
    <w:rsid w:val="006624E9"/>
    <w:rsid w:val="00662640"/>
    <w:rsid w:val="00662968"/>
    <w:rsid w:val="00662B3D"/>
    <w:rsid w:val="00662DBD"/>
    <w:rsid w:val="00662DD8"/>
    <w:rsid w:val="00662F1F"/>
    <w:rsid w:val="00662F38"/>
    <w:rsid w:val="00663037"/>
    <w:rsid w:val="00663332"/>
    <w:rsid w:val="00663383"/>
    <w:rsid w:val="00663396"/>
    <w:rsid w:val="0066339D"/>
    <w:rsid w:val="006634DC"/>
    <w:rsid w:val="006635FF"/>
    <w:rsid w:val="006636AC"/>
    <w:rsid w:val="00663717"/>
    <w:rsid w:val="00663867"/>
    <w:rsid w:val="00663942"/>
    <w:rsid w:val="0066394B"/>
    <w:rsid w:val="00663989"/>
    <w:rsid w:val="006639B6"/>
    <w:rsid w:val="00663A71"/>
    <w:rsid w:val="00663AE7"/>
    <w:rsid w:val="00663B08"/>
    <w:rsid w:val="00663C53"/>
    <w:rsid w:val="00663C7A"/>
    <w:rsid w:val="00663DDC"/>
    <w:rsid w:val="00663E7D"/>
    <w:rsid w:val="0066405E"/>
    <w:rsid w:val="006640E5"/>
    <w:rsid w:val="00664135"/>
    <w:rsid w:val="0066413C"/>
    <w:rsid w:val="006643D1"/>
    <w:rsid w:val="0066444B"/>
    <w:rsid w:val="0066445E"/>
    <w:rsid w:val="0066450B"/>
    <w:rsid w:val="006646AD"/>
    <w:rsid w:val="00664776"/>
    <w:rsid w:val="0066480E"/>
    <w:rsid w:val="00664834"/>
    <w:rsid w:val="006648E3"/>
    <w:rsid w:val="006649B2"/>
    <w:rsid w:val="00664BF7"/>
    <w:rsid w:val="00664C16"/>
    <w:rsid w:val="00664E72"/>
    <w:rsid w:val="00664F73"/>
    <w:rsid w:val="00664FD1"/>
    <w:rsid w:val="006650A0"/>
    <w:rsid w:val="006651D0"/>
    <w:rsid w:val="0066535B"/>
    <w:rsid w:val="006653E2"/>
    <w:rsid w:val="0066545B"/>
    <w:rsid w:val="006654AB"/>
    <w:rsid w:val="006655F5"/>
    <w:rsid w:val="00665667"/>
    <w:rsid w:val="006657EE"/>
    <w:rsid w:val="0066590B"/>
    <w:rsid w:val="00665996"/>
    <w:rsid w:val="006659F6"/>
    <w:rsid w:val="00665A6A"/>
    <w:rsid w:val="00665A7E"/>
    <w:rsid w:val="00665B06"/>
    <w:rsid w:val="00665C41"/>
    <w:rsid w:val="00665CF8"/>
    <w:rsid w:val="00665E9A"/>
    <w:rsid w:val="00665FC0"/>
    <w:rsid w:val="00665FF1"/>
    <w:rsid w:val="00666031"/>
    <w:rsid w:val="006660A5"/>
    <w:rsid w:val="006660B8"/>
    <w:rsid w:val="0066610E"/>
    <w:rsid w:val="0066626D"/>
    <w:rsid w:val="0066644F"/>
    <w:rsid w:val="00666559"/>
    <w:rsid w:val="00666597"/>
    <w:rsid w:val="006665F2"/>
    <w:rsid w:val="00666625"/>
    <w:rsid w:val="006666C5"/>
    <w:rsid w:val="006666F1"/>
    <w:rsid w:val="0066672B"/>
    <w:rsid w:val="00666825"/>
    <w:rsid w:val="00666960"/>
    <w:rsid w:val="00666962"/>
    <w:rsid w:val="006669C0"/>
    <w:rsid w:val="00666AB7"/>
    <w:rsid w:val="00666AEE"/>
    <w:rsid w:val="00666B98"/>
    <w:rsid w:val="00666D68"/>
    <w:rsid w:val="00666E86"/>
    <w:rsid w:val="00666EA2"/>
    <w:rsid w:val="00666FEF"/>
    <w:rsid w:val="0066708C"/>
    <w:rsid w:val="00667315"/>
    <w:rsid w:val="00667355"/>
    <w:rsid w:val="006673B7"/>
    <w:rsid w:val="0066750E"/>
    <w:rsid w:val="0066756F"/>
    <w:rsid w:val="0066770D"/>
    <w:rsid w:val="00667852"/>
    <w:rsid w:val="00667C3B"/>
    <w:rsid w:val="00667E56"/>
    <w:rsid w:val="00667EBC"/>
    <w:rsid w:val="00667EC5"/>
    <w:rsid w:val="00667EC9"/>
    <w:rsid w:val="00667F2D"/>
    <w:rsid w:val="0067005C"/>
    <w:rsid w:val="00670180"/>
    <w:rsid w:val="0067044C"/>
    <w:rsid w:val="0067049C"/>
    <w:rsid w:val="00670546"/>
    <w:rsid w:val="006705ED"/>
    <w:rsid w:val="006706DD"/>
    <w:rsid w:val="006706FC"/>
    <w:rsid w:val="006709A1"/>
    <w:rsid w:val="00670B21"/>
    <w:rsid w:val="00670B31"/>
    <w:rsid w:val="00670B3B"/>
    <w:rsid w:val="00670D61"/>
    <w:rsid w:val="00670E19"/>
    <w:rsid w:val="00670E8E"/>
    <w:rsid w:val="00670FB8"/>
    <w:rsid w:val="00671092"/>
    <w:rsid w:val="00671105"/>
    <w:rsid w:val="0067118B"/>
    <w:rsid w:val="0067125C"/>
    <w:rsid w:val="00671305"/>
    <w:rsid w:val="0067139A"/>
    <w:rsid w:val="00671759"/>
    <w:rsid w:val="0067186E"/>
    <w:rsid w:val="00671950"/>
    <w:rsid w:val="00671A60"/>
    <w:rsid w:val="00671BF1"/>
    <w:rsid w:val="00671C2A"/>
    <w:rsid w:val="00671CCD"/>
    <w:rsid w:val="00671D43"/>
    <w:rsid w:val="00671D63"/>
    <w:rsid w:val="00671ED0"/>
    <w:rsid w:val="00671F29"/>
    <w:rsid w:val="0067216B"/>
    <w:rsid w:val="006721E6"/>
    <w:rsid w:val="00672249"/>
    <w:rsid w:val="00672349"/>
    <w:rsid w:val="00672351"/>
    <w:rsid w:val="00672533"/>
    <w:rsid w:val="006726BD"/>
    <w:rsid w:val="00672735"/>
    <w:rsid w:val="00672AD7"/>
    <w:rsid w:val="00672BA7"/>
    <w:rsid w:val="00672C10"/>
    <w:rsid w:val="00672C5E"/>
    <w:rsid w:val="00672DF9"/>
    <w:rsid w:val="00672E99"/>
    <w:rsid w:val="0067307D"/>
    <w:rsid w:val="00673104"/>
    <w:rsid w:val="006731BC"/>
    <w:rsid w:val="006731F6"/>
    <w:rsid w:val="006732D2"/>
    <w:rsid w:val="00673321"/>
    <w:rsid w:val="006736AB"/>
    <w:rsid w:val="006737AE"/>
    <w:rsid w:val="0067381F"/>
    <w:rsid w:val="00673844"/>
    <w:rsid w:val="00673A7D"/>
    <w:rsid w:val="00673AAD"/>
    <w:rsid w:val="00673B06"/>
    <w:rsid w:val="00673BCA"/>
    <w:rsid w:val="00673D12"/>
    <w:rsid w:val="00673F05"/>
    <w:rsid w:val="00673FAF"/>
    <w:rsid w:val="006740B5"/>
    <w:rsid w:val="0067433A"/>
    <w:rsid w:val="006744CC"/>
    <w:rsid w:val="0067460F"/>
    <w:rsid w:val="0067475C"/>
    <w:rsid w:val="00674802"/>
    <w:rsid w:val="006748C7"/>
    <w:rsid w:val="006749F3"/>
    <w:rsid w:val="00674A2B"/>
    <w:rsid w:val="00674A6C"/>
    <w:rsid w:val="00674AC6"/>
    <w:rsid w:val="00674C07"/>
    <w:rsid w:val="00674C35"/>
    <w:rsid w:val="00674D05"/>
    <w:rsid w:val="00674D78"/>
    <w:rsid w:val="00674E71"/>
    <w:rsid w:val="0067501B"/>
    <w:rsid w:val="00675361"/>
    <w:rsid w:val="006753B1"/>
    <w:rsid w:val="006755A9"/>
    <w:rsid w:val="0067564B"/>
    <w:rsid w:val="006756CF"/>
    <w:rsid w:val="00675835"/>
    <w:rsid w:val="00675884"/>
    <w:rsid w:val="006759AF"/>
    <w:rsid w:val="00675C5B"/>
    <w:rsid w:val="00675CA8"/>
    <w:rsid w:val="00675DD8"/>
    <w:rsid w:val="00675F55"/>
    <w:rsid w:val="006762B8"/>
    <w:rsid w:val="00676304"/>
    <w:rsid w:val="0067633B"/>
    <w:rsid w:val="00676348"/>
    <w:rsid w:val="006764C0"/>
    <w:rsid w:val="0067653D"/>
    <w:rsid w:val="0067654F"/>
    <w:rsid w:val="00676613"/>
    <w:rsid w:val="0067662E"/>
    <w:rsid w:val="006766FD"/>
    <w:rsid w:val="00676975"/>
    <w:rsid w:val="00676AD9"/>
    <w:rsid w:val="00676B9F"/>
    <w:rsid w:val="00676C50"/>
    <w:rsid w:val="00676CA3"/>
    <w:rsid w:val="00676D16"/>
    <w:rsid w:val="00676DAB"/>
    <w:rsid w:val="00676E09"/>
    <w:rsid w:val="00676EBB"/>
    <w:rsid w:val="00677170"/>
    <w:rsid w:val="006771DA"/>
    <w:rsid w:val="00677272"/>
    <w:rsid w:val="006773D2"/>
    <w:rsid w:val="006775BE"/>
    <w:rsid w:val="0067794B"/>
    <w:rsid w:val="00677A32"/>
    <w:rsid w:val="00677B01"/>
    <w:rsid w:val="00677BA7"/>
    <w:rsid w:val="00677DD2"/>
    <w:rsid w:val="00677DED"/>
    <w:rsid w:val="00677E24"/>
    <w:rsid w:val="00677F3B"/>
    <w:rsid w:val="0068003F"/>
    <w:rsid w:val="00680083"/>
    <w:rsid w:val="006803CF"/>
    <w:rsid w:val="0068041C"/>
    <w:rsid w:val="0068063A"/>
    <w:rsid w:val="00680709"/>
    <w:rsid w:val="00680730"/>
    <w:rsid w:val="006807C3"/>
    <w:rsid w:val="006809BE"/>
    <w:rsid w:val="00680A88"/>
    <w:rsid w:val="00680B3A"/>
    <w:rsid w:val="00680BCD"/>
    <w:rsid w:val="00680E5D"/>
    <w:rsid w:val="00680E93"/>
    <w:rsid w:val="00680F17"/>
    <w:rsid w:val="00680F55"/>
    <w:rsid w:val="00681002"/>
    <w:rsid w:val="00681005"/>
    <w:rsid w:val="00681099"/>
    <w:rsid w:val="00681408"/>
    <w:rsid w:val="00681463"/>
    <w:rsid w:val="00681596"/>
    <w:rsid w:val="006815A4"/>
    <w:rsid w:val="0068190D"/>
    <w:rsid w:val="0068197B"/>
    <w:rsid w:val="00681A2E"/>
    <w:rsid w:val="00681A66"/>
    <w:rsid w:val="00681A9C"/>
    <w:rsid w:val="00681ACD"/>
    <w:rsid w:val="00681B14"/>
    <w:rsid w:val="00681CC6"/>
    <w:rsid w:val="00681D8A"/>
    <w:rsid w:val="00681D8B"/>
    <w:rsid w:val="00681E6C"/>
    <w:rsid w:val="00681F87"/>
    <w:rsid w:val="00682012"/>
    <w:rsid w:val="006821C7"/>
    <w:rsid w:val="00682209"/>
    <w:rsid w:val="00682392"/>
    <w:rsid w:val="006824E0"/>
    <w:rsid w:val="0068255C"/>
    <w:rsid w:val="006825A5"/>
    <w:rsid w:val="00682603"/>
    <w:rsid w:val="00682641"/>
    <w:rsid w:val="00682771"/>
    <w:rsid w:val="0068278D"/>
    <w:rsid w:val="00682970"/>
    <w:rsid w:val="006829AD"/>
    <w:rsid w:val="00682AF8"/>
    <w:rsid w:val="00682C07"/>
    <w:rsid w:val="00682EF3"/>
    <w:rsid w:val="00682F4F"/>
    <w:rsid w:val="00683025"/>
    <w:rsid w:val="006830F4"/>
    <w:rsid w:val="006831A2"/>
    <w:rsid w:val="006832AE"/>
    <w:rsid w:val="006833F2"/>
    <w:rsid w:val="0068345D"/>
    <w:rsid w:val="00683462"/>
    <w:rsid w:val="006836C9"/>
    <w:rsid w:val="006836E2"/>
    <w:rsid w:val="00683819"/>
    <w:rsid w:val="00684070"/>
    <w:rsid w:val="00684148"/>
    <w:rsid w:val="00684385"/>
    <w:rsid w:val="006843E4"/>
    <w:rsid w:val="0068445F"/>
    <w:rsid w:val="0068463A"/>
    <w:rsid w:val="00684749"/>
    <w:rsid w:val="006847BF"/>
    <w:rsid w:val="006847D9"/>
    <w:rsid w:val="006847E8"/>
    <w:rsid w:val="00684A5A"/>
    <w:rsid w:val="00684B3A"/>
    <w:rsid w:val="00684E2A"/>
    <w:rsid w:val="00684EF4"/>
    <w:rsid w:val="00684FA8"/>
    <w:rsid w:val="00684FD3"/>
    <w:rsid w:val="00684FEF"/>
    <w:rsid w:val="00685249"/>
    <w:rsid w:val="00685278"/>
    <w:rsid w:val="00685330"/>
    <w:rsid w:val="00685365"/>
    <w:rsid w:val="00685407"/>
    <w:rsid w:val="006854DB"/>
    <w:rsid w:val="00685570"/>
    <w:rsid w:val="0068557E"/>
    <w:rsid w:val="00685628"/>
    <w:rsid w:val="00685A0D"/>
    <w:rsid w:val="00685B0F"/>
    <w:rsid w:val="00685BF4"/>
    <w:rsid w:val="00685CF1"/>
    <w:rsid w:val="00685D6A"/>
    <w:rsid w:val="00685DEB"/>
    <w:rsid w:val="00685E92"/>
    <w:rsid w:val="00685E9B"/>
    <w:rsid w:val="00685FE8"/>
    <w:rsid w:val="00686076"/>
    <w:rsid w:val="00686119"/>
    <w:rsid w:val="00686283"/>
    <w:rsid w:val="00686350"/>
    <w:rsid w:val="006865A8"/>
    <w:rsid w:val="006865AD"/>
    <w:rsid w:val="006865BE"/>
    <w:rsid w:val="00686630"/>
    <w:rsid w:val="006866C6"/>
    <w:rsid w:val="00686842"/>
    <w:rsid w:val="006869F3"/>
    <w:rsid w:val="00686A92"/>
    <w:rsid w:val="00686BA4"/>
    <w:rsid w:val="00686C2B"/>
    <w:rsid w:val="00686F20"/>
    <w:rsid w:val="00686F5A"/>
    <w:rsid w:val="00686FAE"/>
    <w:rsid w:val="0068701B"/>
    <w:rsid w:val="0068703C"/>
    <w:rsid w:val="006872C0"/>
    <w:rsid w:val="0068738C"/>
    <w:rsid w:val="006874AD"/>
    <w:rsid w:val="006874FC"/>
    <w:rsid w:val="006875E2"/>
    <w:rsid w:val="00687640"/>
    <w:rsid w:val="006876DD"/>
    <w:rsid w:val="0068773A"/>
    <w:rsid w:val="00687765"/>
    <w:rsid w:val="006877D9"/>
    <w:rsid w:val="00687892"/>
    <w:rsid w:val="006878D0"/>
    <w:rsid w:val="00687972"/>
    <w:rsid w:val="00687B81"/>
    <w:rsid w:val="00687C42"/>
    <w:rsid w:val="00687C7D"/>
    <w:rsid w:val="00687D4D"/>
    <w:rsid w:val="00687DD5"/>
    <w:rsid w:val="00687E34"/>
    <w:rsid w:val="00690037"/>
    <w:rsid w:val="00690096"/>
    <w:rsid w:val="006901E3"/>
    <w:rsid w:val="00690268"/>
    <w:rsid w:val="006904B3"/>
    <w:rsid w:val="0069062C"/>
    <w:rsid w:val="00690674"/>
    <w:rsid w:val="0069070D"/>
    <w:rsid w:val="006907CF"/>
    <w:rsid w:val="0069087E"/>
    <w:rsid w:val="006908B8"/>
    <w:rsid w:val="00690B7B"/>
    <w:rsid w:val="00690BF4"/>
    <w:rsid w:val="00690D1E"/>
    <w:rsid w:val="00690D98"/>
    <w:rsid w:val="00690FA6"/>
    <w:rsid w:val="00691005"/>
    <w:rsid w:val="006911F1"/>
    <w:rsid w:val="00691276"/>
    <w:rsid w:val="00691450"/>
    <w:rsid w:val="00691636"/>
    <w:rsid w:val="00691813"/>
    <w:rsid w:val="006918E1"/>
    <w:rsid w:val="0069190D"/>
    <w:rsid w:val="006919AD"/>
    <w:rsid w:val="00691C86"/>
    <w:rsid w:val="00691CB7"/>
    <w:rsid w:val="00691CC6"/>
    <w:rsid w:val="00691E2E"/>
    <w:rsid w:val="00691FE8"/>
    <w:rsid w:val="0069201B"/>
    <w:rsid w:val="00692099"/>
    <w:rsid w:val="006921AE"/>
    <w:rsid w:val="00692231"/>
    <w:rsid w:val="006922A4"/>
    <w:rsid w:val="00692385"/>
    <w:rsid w:val="006924D5"/>
    <w:rsid w:val="006928C2"/>
    <w:rsid w:val="006928EB"/>
    <w:rsid w:val="00692960"/>
    <w:rsid w:val="00692B9C"/>
    <w:rsid w:val="00692C7E"/>
    <w:rsid w:val="00692CE9"/>
    <w:rsid w:val="00692E54"/>
    <w:rsid w:val="00692E5B"/>
    <w:rsid w:val="00692FF8"/>
    <w:rsid w:val="006930E3"/>
    <w:rsid w:val="0069316D"/>
    <w:rsid w:val="006931E6"/>
    <w:rsid w:val="0069325E"/>
    <w:rsid w:val="00693273"/>
    <w:rsid w:val="00693284"/>
    <w:rsid w:val="00693378"/>
    <w:rsid w:val="006933C6"/>
    <w:rsid w:val="0069349B"/>
    <w:rsid w:val="00693597"/>
    <w:rsid w:val="00693849"/>
    <w:rsid w:val="0069388C"/>
    <w:rsid w:val="00693892"/>
    <w:rsid w:val="006938F8"/>
    <w:rsid w:val="00693936"/>
    <w:rsid w:val="006939B2"/>
    <w:rsid w:val="00693CD9"/>
    <w:rsid w:val="00693F61"/>
    <w:rsid w:val="00693FD3"/>
    <w:rsid w:val="006941C1"/>
    <w:rsid w:val="00694247"/>
    <w:rsid w:val="00694275"/>
    <w:rsid w:val="006942F4"/>
    <w:rsid w:val="006943DB"/>
    <w:rsid w:val="00694670"/>
    <w:rsid w:val="00694683"/>
    <w:rsid w:val="00694A23"/>
    <w:rsid w:val="00694BE0"/>
    <w:rsid w:val="00694CBD"/>
    <w:rsid w:val="00694CC8"/>
    <w:rsid w:val="00694E04"/>
    <w:rsid w:val="00695091"/>
    <w:rsid w:val="006951BF"/>
    <w:rsid w:val="006951FA"/>
    <w:rsid w:val="00695520"/>
    <w:rsid w:val="00695533"/>
    <w:rsid w:val="006955F5"/>
    <w:rsid w:val="00695603"/>
    <w:rsid w:val="00695622"/>
    <w:rsid w:val="0069565A"/>
    <w:rsid w:val="00695702"/>
    <w:rsid w:val="00695841"/>
    <w:rsid w:val="00695903"/>
    <w:rsid w:val="006959CB"/>
    <w:rsid w:val="00695B79"/>
    <w:rsid w:val="00695DAB"/>
    <w:rsid w:val="00695DF9"/>
    <w:rsid w:val="006960F2"/>
    <w:rsid w:val="006960FB"/>
    <w:rsid w:val="00696442"/>
    <w:rsid w:val="0069666E"/>
    <w:rsid w:val="006966CB"/>
    <w:rsid w:val="006967CF"/>
    <w:rsid w:val="006967F8"/>
    <w:rsid w:val="00696869"/>
    <w:rsid w:val="00696C80"/>
    <w:rsid w:val="00696E42"/>
    <w:rsid w:val="00696E4F"/>
    <w:rsid w:val="00696E74"/>
    <w:rsid w:val="00697183"/>
    <w:rsid w:val="0069718A"/>
    <w:rsid w:val="006972B3"/>
    <w:rsid w:val="006972D2"/>
    <w:rsid w:val="00697539"/>
    <w:rsid w:val="0069773D"/>
    <w:rsid w:val="006977CA"/>
    <w:rsid w:val="0069784E"/>
    <w:rsid w:val="00697896"/>
    <w:rsid w:val="006978E8"/>
    <w:rsid w:val="0069793C"/>
    <w:rsid w:val="00697ACC"/>
    <w:rsid w:val="00697CF6"/>
    <w:rsid w:val="00697DAF"/>
    <w:rsid w:val="00697E6B"/>
    <w:rsid w:val="00697ECD"/>
    <w:rsid w:val="00697F6F"/>
    <w:rsid w:val="00697FD0"/>
    <w:rsid w:val="006A0046"/>
    <w:rsid w:val="006A0085"/>
    <w:rsid w:val="006A0087"/>
    <w:rsid w:val="006A00A8"/>
    <w:rsid w:val="006A00F9"/>
    <w:rsid w:val="006A0187"/>
    <w:rsid w:val="006A019E"/>
    <w:rsid w:val="006A02B6"/>
    <w:rsid w:val="006A063A"/>
    <w:rsid w:val="006A0886"/>
    <w:rsid w:val="006A0B5A"/>
    <w:rsid w:val="006A0B78"/>
    <w:rsid w:val="006A0E5C"/>
    <w:rsid w:val="006A0E7A"/>
    <w:rsid w:val="006A0F4E"/>
    <w:rsid w:val="006A0F99"/>
    <w:rsid w:val="006A118B"/>
    <w:rsid w:val="006A11A5"/>
    <w:rsid w:val="006A160B"/>
    <w:rsid w:val="006A1703"/>
    <w:rsid w:val="006A184D"/>
    <w:rsid w:val="006A186A"/>
    <w:rsid w:val="006A1941"/>
    <w:rsid w:val="006A1A86"/>
    <w:rsid w:val="006A1B41"/>
    <w:rsid w:val="006A1BEB"/>
    <w:rsid w:val="006A1CCF"/>
    <w:rsid w:val="006A1D09"/>
    <w:rsid w:val="006A1D96"/>
    <w:rsid w:val="006A1F33"/>
    <w:rsid w:val="006A1F68"/>
    <w:rsid w:val="006A2037"/>
    <w:rsid w:val="006A2307"/>
    <w:rsid w:val="006A234D"/>
    <w:rsid w:val="006A2366"/>
    <w:rsid w:val="006A23CB"/>
    <w:rsid w:val="006A23D0"/>
    <w:rsid w:val="006A23F3"/>
    <w:rsid w:val="006A2442"/>
    <w:rsid w:val="006A2476"/>
    <w:rsid w:val="006A258F"/>
    <w:rsid w:val="006A2766"/>
    <w:rsid w:val="006A2835"/>
    <w:rsid w:val="006A2CAD"/>
    <w:rsid w:val="006A2D0B"/>
    <w:rsid w:val="006A2D24"/>
    <w:rsid w:val="006A2E33"/>
    <w:rsid w:val="006A316F"/>
    <w:rsid w:val="006A3303"/>
    <w:rsid w:val="006A330A"/>
    <w:rsid w:val="006A3389"/>
    <w:rsid w:val="006A33E9"/>
    <w:rsid w:val="006A3985"/>
    <w:rsid w:val="006A3996"/>
    <w:rsid w:val="006A3A3A"/>
    <w:rsid w:val="006A3AEC"/>
    <w:rsid w:val="006A3C44"/>
    <w:rsid w:val="006A3EB4"/>
    <w:rsid w:val="006A3EBE"/>
    <w:rsid w:val="006A401C"/>
    <w:rsid w:val="006A4225"/>
    <w:rsid w:val="006A432C"/>
    <w:rsid w:val="006A4349"/>
    <w:rsid w:val="006A43B2"/>
    <w:rsid w:val="006A449C"/>
    <w:rsid w:val="006A460F"/>
    <w:rsid w:val="006A469C"/>
    <w:rsid w:val="006A49F2"/>
    <w:rsid w:val="006A4A0A"/>
    <w:rsid w:val="006A4B83"/>
    <w:rsid w:val="006A4C59"/>
    <w:rsid w:val="006A502D"/>
    <w:rsid w:val="006A515C"/>
    <w:rsid w:val="006A5225"/>
    <w:rsid w:val="006A529A"/>
    <w:rsid w:val="006A53C3"/>
    <w:rsid w:val="006A5453"/>
    <w:rsid w:val="006A5493"/>
    <w:rsid w:val="006A5519"/>
    <w:rsid w:val="006A5591"/>
    <w:rsid w:val="006A55CA"/>
    <w:rsid w:val="006A5737"/>
    <w:rsid w:val="006A5975"/>
    <w:rsid w:val="006A59C7"/>
    <w:rsid w:val="006A5B1D"/>
    <w:rsid w:val="006A5B97"/>
    <w:rsid w:val="006A5CD1"/>
    <w:rsid w:val="006A5D9B"/>
    <w:rsid w:val="006A5DF8"/>
    <w:rsid w:val="006A5FB3"/>
    <w:rsid w:val="006A5FF5"/>
    <w:rsid w:val="006A60AB"/>
    <w:rsid w:val="006A60B5"/>
    <w:rsid w:val="006A60B9"/>
    <w:rsid w:val="006A60FD"/>
    <w:rsid w:val="006A614F"/>
    <w:rsid w:val="006A665A"/>
    <w:rsid w:val="006A668A"/>
    <w:rsid w:val="006A66A3"/>
    <w:rsid w:val="006A6914"/>
    <w:rsid w:val="006A6B6E"/>
    <w:rsid w:val="006A6C6A"/>
    <w:rsid w:val="006A6E80"/>
    <w:rsid w:val="006A6FB4"/>
    <w:rsid w:val="006A7089"/>
    <w:rsid w:val="006A75F8"/>
    <w:rsid w:val="006A7694"/>
    <w:rsid w:val="006A7809"/>
    <w:rsid w:val="006A7852"/>
    <w:rsid w:val="006A78BF"/>
    <w:rsid w:val="006A7909"/>
    <w:rsid w:val="006A7988"/>
    <w:rsid w:val="006A799D"/>
    <w:rsid w:val="006A79D9"/>
    <w:rsid w:val="006A7AFF"/>
    <w:rsid w:val="006A7BD0"/>
    <w:rsid w:val="006A7C2D"/>
    <w:rsid w:val="006A7C86"/>
    <w:rsid w:val="006A7D69"/>
    <w:rsid w:val="006A7D8D"/>
    <w:rsid w:val="006A7E07"/>
    <w:rsid w:val="006A7FB8"/>
    <w:rsid w:val="006B00CD"/>
    <w:rsid w:val="006B00FD"/>
    <w:rsid w:val="006B02B2"/>
    <w:rsid w:val="006B0401"/>
    <w:rsid w:val="006B040D"/>
    <w:rsid w:val="006B04C1"/>
    <w:rsid w:val="006B052D"/>
    <w:rsid w:val="006B060C"/>
    <w:rsid w:val="006B067B"/>
    <w:rsid w:val="006B0688"/>
    <w:rsid w:val="006B0799"/>
    <w:rsid w:val="006B0A39"/>
    <w:rsid w:val="006B0C18"/>
    <w:rsid w:val="006B0DAA"/>
    <w:rsid w:val="006B0DB9"/>
    <w:rsid w:val="006B0E09"/>
    <w:rsid w:val="006B0FB4"/>
    <w:rsid w:val="006B1172"/>
    <w:rsid w:val="006B12B8"/>
    <w:rsid w:val="006B140F"/>
    <w:rsid w:val="006B14B1"/>
    <w:rsid w:val="006B176F"/>
    <w:rsid w:val="006B1895"/>
    <w:rsid w:val="006B18DE"/>
    <w:rsid w:val="006B19EC"/>
    <w:rsid w:val="006B1A48"/>
    <w:rsid w:val="006B1BD1"/>
    <w:rsid w:val="006B1C15"/>
    <w:rsid w:val="006B1CD8"/>
    <w:rsid w:val="006B1D8C"/>
    <w:rsid w:val="006B1DEE"/>
    <w:rsid w:val="006B1E9E"/>
    <w:rsid w:val="006B1F24"/>
    <w:rsid w:val="006B228E"/>
    <w:rsid w:val="006B2360"/>
    <w:rsid w:val="006B2505"/>
    <w:rsid w:val="006B2556"/>
    <w:rsid w:val="006B26D9"/>
    <w:rsid w:val="006B27E2"/>
    <w:rsid w:val="006B2898"/>
    <w:rsid w:val="006B28C3"/>
    <w:rsid w:val="006B29B1"/>
    <w:rsid w:val="006B2D00"/>
    <w:rsid w:val="006B2DCB"/>
    <w:rsid w:val="006B3072"/>
    <w:rsid w:val="006B3099"/>
    <w:rsid w:val="006B3242"/>
    <w:rsid w:val="006B33E2"/>
    <w:rsid w:val="006B3476"/>
    <w:rsid w:val="006B35EB"/>
    <w:rsid w:val="006B3763"/>
    <w:rsid w:val="006B39C3"/>
    <w:rsid w:val="006B3B34"/>
    <w:rsid w:val="006B3E09"/>
    <w:rsid w:val="006B3E6D"/>
    <w:rsid w:val="006B3EBE"/>
    <w:rsid w:val="006B3ECA"/>
    <w:rsid w:val="006B3ED1"/>
    <w:rsid w:val="006B4003"/>
    <w:rsid w:val="006B4467"/>
    <w:rsid w:val="006B455E"/>
    <w:rsid w:val="006B457C"/>
    <w:rsid w:val="006B46A3"/>
    <w:rsid w:val="006B47ED"/>
    <w:rsid w:val="006B487E"/>
    <w:rsid w:val="006B4A1A"/>
    <w:rsid w:val="006B4B0E"/>
    <w:rsid w:val="006B4C86"/>
    <w:rsid w:val="006B4CB4"/>
    <w:rsid w:val="006B4D34"/>
    <w:rsid w:val="006B4D8C"/>
    <w:rsid w:val="006B4DAF"/>
    <w:rsid w:val="006B4DD7"/>
    <w:rsid w:val="006B4E9A"/>
    <w:rsid w:val="006B4FAE"/>
    <w:rsid w:val="006B506C"/>
    <w:rsid w:val="006B50E3"/>
    <w:rsid w:val="006B54FE"/>
    <w:rsid w:val="006B56B1"/>
    <w:rsid w:val="006B56DD"/>
    <w:rsid w:val="006B56FB"/>
    <w:rsid w:val="006B570F"/>
    <w:rsid w:val="006B5924"/>
    <w:rsid w:val="006B5978"/>
    <w:rsid w:val="006B5997"/>
    <w:rsid w:val="006B5C11"/>
    <w:rsid w:val="006B5C42"/>
    <w:rsid w:val="006B5CAF"/>
    <w:rsid w:val="006B5CEE"/>
    <w:rsid w:val="006B5D31"/>
    <w:rsid w:val="006B5DAF"/>
    <w:rsid w:val="006B5F3D"/>
    <w:rsid w:val="006B6065"/>
    <w:rsid w:val="006B6092"/>
    <w:rsid w:val="006B61A5"/>
    <w:rsid w:val="006B61BA"/>
    <w:rsid w:val="006B61C4"/>
    <w:rsid w:val="006B6255"/>
    <w:rsid w:val="006B629A"/>
    <w:rsid w:val="006B62CB"/>
    <w:rsid w:val="006B62E1"/>
    <w:rsid w:val="006B63C6"/>
    <w:rsid w:val="006B64C0"/>
    <w:rsid w:val="006B64D4"/>
    <w:rsid w:val="006B65BB"/>
    <w:rsid w:val="006B664F"/>
    <w:rsid w:val="006B69AA"/>
    <w:rsid w:val="006B6A05"/>
    <w:rsid w:val="006B6A7E"/>
    <w:rsid w:val="006B6B55"/>
    <w:rsid w:val="006B6C83"/>
    <w:rsid w:val="006B6CF8"/>
    <w:rsid w:val="006B6F1D"/>
    <w:rsid w:val="006B7279"/>
    <w:rsid w:val="006B745A"/>
    <w:rsid w:val="006B747C"/>
    <w:rsid w:val="006B7486"/>
    <w:rsid w:val="006B755F"/>
    <w:rsid w:val="006B7822"/>
    <w:rsid w:val="006B784C"/>
    <w:rsid w:val="006B78C7"/>
    <w:rsid w:val="006B792F"/>
    <w:rsid w:val="006B7963"/>
    <w:rsid w:val="006B79A4"/>
    <w:rsid w:val="006B79B7"/>
    <w:rsid w:val="006B7A0F"/>
    <w:rsid w:val="006B7B8E"/>
    <w:rsid w:val="006B7CF3"/>
    <w:rsid w:val="006B7D84"/>
    <w:rsid w:val="006B7DEA"/>
    <w:rsid w:val="006B7EC1"/>
    <w:rsid w:val="006C02FD"/>
    <w:rsid w:val="006C036F"/>
    <w:rsid w:val="006C03FE"/>
    <w:rsid w:val="006C0572"/>
    <w:rsid w:val="006C05D0"/>
    <w:rsid w:val="006C05DB"/>
    <w:rsid w:val="006C06B6"/>
    <w:rsid w:val="006C077B"/>
    <w:rsid w:val="006C09A8"/>
    <w:rsid w:val="006C0C34"/>
    <w:rsid w:val="006C0C35"/>
    <w:rsid w:val="006C0C44"/>
    <w:rsid w:val="006C0E8D"/>
    <w:rsid w:val="006C1202"/>
    <w:rsid w:val="006C1294"/>
    <w:rsid w:val="006C12DA"/>
    <w:rsid w:val="006C1396"/>
    <w:rsid w:val="006C150C"/>
    <w:rsid w:val="006C1510"/>
    <w:rsid w:val="006C1576"/>
    <w:rsid w:val="006C15F0"/>
    <w:rsid w:val="006C161C"/>
    <w:rsid w:val="006C170C"/>
    <w:rsid w:val="006C173D"/>
    <w:rsid w:val="006C1752"/>
    <w:rsid w:val="006C18C6"/>
    <w:rsid w:val="006C19EB"/>
    <w:rsid w:val="006C19F0"/>
    <w:rsid w:val="006C1C12"/>
    <w:rsid w:val="006C1D8A"/>
    <w:rsid w:val="006C1E59"/>
    <w:rsid w:val="006C1F61"/>
    <w:rsid w:val="006C1FF4"/>
    <w:rsid w:val="006C20D3"/>
    <w:rsid w:val="006C2141"/>
    <w:rsid w:val="006C2242"/>
    <w:rsid w:val="006C22CE"/>
    <w:rsid w:val="006C2626"/>
    <w:rsid w:val="006C2815"/>
    <w:rsid w:val="006C2961"/>
    <w:rsid w:val="006C2979"/>
    <w:rsid w:val="006C2990"/>
    <w:rsid w:val="006C29B1"/>
    <w:rsid w:val="006C2B4A"/>
    <w:rsid w:val="006C2BFE"/>
    <w:rsid w:val="006C2C78"/>
    <w:rsid w:val="006C2D31"/>
    <w:rsid w:val="006C2DA4"/>
    <w:rsid w:val="006C2E30"/>
    <w:rsid w:val="006C2F29"/>
    <w:rsid w:val="006C2F57"/>
    <w:rsid w:val="006C3002"/>
    <w:rsid w:val="006C307D"/>
    <w:rsid w:val="006C33E8"/>
    <w:rsid w:val="006C33EA"/>
    <w:rsid w:val="006C3462"/>
    <w:rsid w:val="006C3495"/>
    <w:rsid w:val="006C35C0"/>
    <w:rsid w:val="006C368C"/>
    <w:rsid w:val="006C36B2"/>
    <w:rsid w:val="006C37A1"/>
    <w:rsid w:val="006C3807"/>
    <w:rsid w:val="006C3872"/>
    <w:rsid w:val="006C3D28"/>
    <w:rsid w:val="006C3D43"/>
    <w:rsid w:val="006C3FA5"/>
    <w:rsid w:val="006C4044"/>
    <w:rsid w:val="006C4250"/>
    <w:rsid w:val="006C4297"/>
    <w:rsid w:val="006C4404"/>
    <w:rsid w:val="006C462E"/>
    <w:rsid w:val="006C4665"/>
    <w:rsid w:val="006C48E0"/>
    <w:rsid w:val="006C4904"/>
    <w:rsid w:val="006C490B"/>
    <w:rsid w:val="006C4932"/>
    <w:rsid w:val="006C4A40"/>
    <w:rsid w:val="006C4CA7"/>
    <w:rsid w:val="006C4CF1"/>
    <w:rsid w:val="006C4F29"/>
    <w:rsid w:val="006C4FA8"/>
    <w:rsid w:val="006C5007"/>
    <w:rsid w:val="006C50B3"/>
    <w:rsid w:val="006C5146"/>
    <w:rsid w:val="006C5156"/>
    <w:rsid w:val="006C5394"/>
    <w:rsid w:val="006C54A9"/>
    <w:rsid w:val="006C555E"/>
    <w:rsid w:val="006C5715"/>
    <w:rsid w:val="006C5781"/>
    <w:rsid w:val="006C57A1"/>
    <w:rsid w:val="006C5A83"/>
    <w:rsid w:val="006C5A86"/>
    <w:rsid w:val="006C5A87"/>
    <w:rsid w:val="006C5CA3"/>
    <w:rsid w:val="006C5E20"/>
    <w:rsid w:val="006C5F45"/>
    <w:rsid w:val="006C6085"/>
    <w:rsid w:val="006C613A"/>
    <w:rsid w:val="006C6199"/>
    <w:rsid w:val="006C6279"/>
    <w:rsid w:val="006C631F"/>
    <w:rsid w:val="006C6376"/>
    <w:rsid w:val="006C656D"/>
    <w:rsid w:val="006C6642"/>
    <w:rsid w:val="006C6808"/>
    <w:rsid w:val="006C6945"/>
    <w:rsid w:val="006C6ABF"/>
    <w:rsid w:val="006C6B3D"/>
    <w:rsid w:val="006C6CE0"/>
    <w:rsid w:val="006C6E1D"/>
    <w:rsid w:val="006C6E2A"/>
    <w:rsid w:val="006C717F"/>
    <w:rsid w:val="006C721B"/>
    <w:rsid w:val="006C72CD"/>
    <w:rsid w:val="006C7334"/>
    <w:rsid w:val="006C73E4"/>
    <w:rsid w:val="006C746C"/>
    <w:rsid w:val="006C7591"/>
    <w:rsid w:val="006C75AF"/>
    <w:rsid w:val="006C765D"/>
    <w:rsid w:val="006C76EA"/>
    <w:rsid w:val="006C790F"/>
    <w:rsid w:val="006C79B5"/>
    <w:rsid w:val="006C79FC"/>
    <w:rsid w:val="006C7A2C"/>
    <w:rsid w:val="006C7BFA"/>
    <w:rsid w:val="006C7CAF"/>
    <w:rsid w:val="006C7D2E"/>
    <w:rsid w:val="006C7D75"/>
    <w:rsid w:val="006C7DA8"/>
    <w:rsid w:val="006C7DBE"/>
    <w:rsid w:val="006C7EBB"/>
    <w:rsid w:val="006C7F0F"/>
    <w:rsid w:val="006C7F55"/>
    <w:rsid w:val="006D01B5"/>
    <w:rsid w:val="006D0386"/>
    <w:rsid w:val="006D0435"/>
    <w:rsid w:val="006D0566"/>
    <w:rsid w:val="006D067D"/>
    <w:rsid w:val="006D07A8"/>
    <w:rsid w:val="006D082A"/>
    <w:rsid w:val="006D0890"/>
    <w:rsid w:val="006D08BD"/>
    <w:rsid w:val="006D0925"/>
    <w:rsid w:val="006D0CC6"/>
    <w:rsid w:val="006D0CED"/>
    <w:rsid w:val="006D0D14"/>
    <w:rsid w:val="006D0E57"/>
    <w:rsid w:val="006D0E5F"/>
    <w:rsid w:val="006D0E69"/>
    <w:rsid w:val="006D0EE4"/>
    <w:rsid w:val="006D0FFD"/>
    <w:rsid w:val="006D1195"/>
    <w:rsid w:val="006D11E8"/>
    <w:rsid w:val="006D1228"/>
    <w:rsid w:val="006D127B"/>
    <w:rsid w:val="006D1339"/>
    <w:rsid w:val="006D137C"/>
    <w:rsid w:val="006D1499"/>
    <w:rsid w:val="006D1559"/>
    <w:rsid w:val="006D158A"/>
    <w:rsid w:val="006D16C7"/>
    <w:rsid w:val="006D17EF"/>
    <w:rsid w:val="006D18DE"/>
    <w:rsid w:val="006D1A0D"/>
    <w:rsid w:val="006D1C93"/>
    <w:rsid w:val="006D1C98"/>
    <w:rsid w:val="006D1F3A"/>
    <w:rsid w:val="006D1FA2"/>
    <w:rsid w:val="006D2174"/>
    <w:rsid w:val="006D2198"/>
    <w:rsid w:val="006D2224"/>
    <w:rsid w:val="006D2624"/>
    <w:rsid w:val="006D26B8"/>
    <w:rsid w:val="006D27EC"/>
    <w:rsid w:val="006D283E"/>
    <w:rsid w:val="006D28D5"/>
    <w:rsid w:val="006D29F1"/>
    <w:rsid w:val="006D2ABF"/>
    <w:rsid w:val="006D2B48"/>
    <w:rsid w:val="006D2BF7"/>
    <w:rsid w:val="006D2C7E"/>
    <w:rsid w:val="006D2D89"/>
    <w:rsid w:val="006D2DD2"/>
    <w:rsid w:val="006D2DDA"/>
    <w:rsid w:val="006D2E3C"/>
    <w:rsid w:val="006D2E9B"/>
    <w:rsid w:val="006D2FAE"/>
    <w:rsid w:val="006D2FC0"/>
    <w:rsid w:val="006D2FEC"/>
    <w:rsid w:val="006D31B6"/>
    <w:rsid w:val="006D3410"/>
    <w:rsid w:val="006D3411"/>
    <w:rsid w:val="006D34CF"/>
    <w:rsid w:val="006D35D7"/>
    <w:rsid w:val="006D3614"/>
    <w:rsid w:val="006D3689"/>
    <w:rsid w:val="006D372B"/>
    <w:rsid w:val="006D3736"/>
    <w:rsid w:val="006D3800"/>
    <w:rsid w:val="006D38D2"/>
    <w:rsid w:val="006D3948"/>
    <w:rsid w:val="006D399D"/>
    <w:rsid w:val="006D3B92"/>
    <w:rsid w:val="006D3CF3"/>
    <w:rsid w:val="006D3D8C"/>
    <w:rsid w:val="006D4128"/>
    <w:rsid w:val="006D4251"/>
    <w:rsid w:val="006D4332"/>
    <w:rsid w:val="006D434D"/>
    <w:rsid w:val="006D43BE"/>
    <w:rsid w:val="006D4409"/>
    <w:rsid w:val="006D4587"/>
    <w:rsid w:val="006D45FF"/>
    <w:rsid w:val="006D4993"/>
    <w:rsid w:val="006D49B0"/>
    <w:rsid w:val="006D4B25"/>
    <w:rsid w:val="006D4B59"/>
    <w:rsid w:val="006D4C97"/>
    <w:rsid w:val="006D4DE3"/>
    <w:rsid w:val="006D4E1B"/>
    <w:rsid w:val="006D4E98"/>
    <w:rsid w:val="006D4F2F"/>
    <w:rsid w:val="006D50DE"/>
    <w:rsid w:val="006D522E"/>
    <w:rsid w:val="006D5298"/>
    <w:rsid w:val="006D53B4"/>
    <w:rsid w:val="006D551D"/>
    <w:rsid w:val="006D553A"/>
    <w:rsid w:val="006D5724"/>
    <w:rsid w:val="006D58F9"/>
    <w:rsid w:val="006D5B40"/>
    <w:rsid w:val="006D5B62"/>
    <w:rsid w:val="006D5BBF"/>
    <w:rsid w:val="006D5CB1"/>
    <w:rsid w:val="006D5E47"/>
    <w:rsid w:val="006D5E7C"/>
    <w:rsid w:val="006D5F6E"/>
    <w:rsid w:val="006D6022"/>
    <w:rsid w:val="006D61B0"/>
    <w:rsid w:val="006D626C"/>
    <w:rsid w:val="006D636E"/>
    <w:rsid w:val="006D63D9"/>
    <w:rsid w:val="006D6572"/>
    <w:rsid w:val="006D65B3"/>
    <w:rsid w:val="006D6652"/>
    <w:rsid w:val="006D667D"/>
    <w:rsid w:val="006D6751"/>
    <w:rsid w:val="006D679F"/>
    <w:rsid w:val="006D67AE"/>
    <w:rsid w:val="006D680C"/>
    <w:rsid w:val="006D68AF"/>
    <w:rsid w:val="006D68EF"/>
    <w:rsid w:val="006D6999"/>
    <w:rsid w:val="006D6BCE"/>
    <w:rsid w:val="006D6CB8"/>
    <w:rsid w:val="006D6D13"/>
    <w:rsid w:val="006D6D2A"/>
    <w:rsid w:val="006D6D58"/>
    <w:rsid w:val="006D6D77"/>
    <w:rsid w:val="006D6E02"/>
    <w:rsid w:val="006D6E21"/>
    <w:rsid w:val="006D6E7D"/>
    <w:rsid w:val="006D6EE5"/>
    <w:rsid w:val="006D6F88"/>
    <w:rsid w:val="006D7084"/>
    <w:rsid w:val="006D71D1"/>
    <w:rsid w:val="006D71D5"/>
    <w:rsid w:val="006D723B"/>
    <w:rsid w:val="006D72EE"/>
    <w:rsid w:val="006D72F9"/>
    <w:rsid w:val="006D7327"/>
    <w:rsid w:val="006D7441"/>
    <w:rsid w:val="006D7468"/>
    <w:rsid w:val="006D762D"/>
    <w:rsid w:val="006D7659"/>
    <w:rsid w:val="006D76D7"/>
    <w:rsid w:val="006D7829"/>
    <w:rsid w:val="006D78BE"/>
    <w:rsid w:val="006D7B0D"/>
    <w:rsid w:val="006D7C8B"/>
    <w:rsid w:val="006D7D7F"/>
    <w:rsid w:val="006D7E14"/>
    <w:rsid w:val="006D7E57"/>
    <w:rsid w:val="006E00F8"/>
    <w:rsid w:val="006E0162"/>
    <w:rsid w:val="006E01A3"/>
    <w:rsid w:val="006E0277"/>
    <w:rsid w:val="006E02D2"/>
    <w:rsid w:val="006E0388"/>
    <w:rsid w:val="006E04F7"/>
    <w:rsid w:val="006E0500"/>
    <w:rsid w:val="006E072A"/>
    <w:rsid w:val="006E076F"/>
    <w:rsid w:val="006E08B8"/>
    <w:rsid w:val="006E0B00"/>
    <w:rsid w:val="006E0B80"/>
    <w:rsid w:val="006E0CB1"/>
    <w:rsid w:val="006E0E6E"/>
    <w:rsid w:val="006E0E94"/>
    <w:rsid w:val="006E0EA3"/>
    <w:rsid w:val="006E1318"/>
    <w:rsid w:val="006E136E"/>
    <w:rsid w:val="006E1455"/>
    <w:rsid w:val="006E1470"/>
    <w:rsid w:val="006E15FA"/>
    <w:rsid w:val="006E1627"/>
    <w:rsid w:val="006E171A"/>
    <w:rsid w:val="006E19D8"/>
    <w:rsid w:val="006E1AD5"/>
    <w:rsid w:val="006E1AD7"/>
    <w:rsid w:val="006E1BB0"/>
    <w:rsid w:val="006E1C06"/>
    <w:rsid w:val="006E1C30"/>
    <w:rsid w:val="006E1D7C"/>
    <w:rsid w:val="006E1E1B"/>
    <w:rsid w:val="006E1EFA"/>
    <w:rsid w:val="006E1F46"/>
    <w:rsid w:val="006E1FDC"/>
    <w:rsid w:val="006E1FFE"/>
    <w:rsid w:val="006E2048"/>
    <w:rsid w:val="006E20E7"/>
    <w:rsid w:val="006E20FD"/>
    <w:rsid w:val="006E21F5"/>
    <w:rsid w:val="006E23CD"/>
    <w:rsid w:val="006E2417"/>
    <w:rsid w:val="006E245B"/>
    <w:rsid w:val="006E2476"/>
    <w:rsid w:val="006E29DF"/>
    <w:rsid w:val="006E2A84"/>
    <w:rsid w:val="006E2ABF"/>
    <w:rsid w:val="006E2B1D"/>
    <w:rsid w:val="006E2B2F"/>
    <w:rsid w:val="006E2B93"/>
    <w:rsid w:val="006E2C01"/>
    <w:rsid w:val="006E2C21"/>
    <w:rsid w:val="006E2E12"/>
    <w:rsid w:val="006E2E4D"/>
    <w:rsid w:val="006E316B"/>
    <w:rsid w:val="006E328B"/>
    <w:rsid w:val="006E340F"/>
    <w:rsid w:val="006E34D2"/>
    <w:rsid w:val="006E350F"/>
    <w:rsid w:val="006E3514"/>
    <w:rsid w:val="006E35F2"/>
    <w:rsid w:val="006E36AF"/>
    <w:rsid w:val="006E38F9"/>
    <w:rsid w:val="006E390B"/>
    <w:rsid w:val="006E396C"/>
    <w:rsid w:val="006E3AAC"/>
    <w:rsid w:val="006E3D2F"/>
    <w:rsid w:val="006E3D4E"/>
    <w:rsid w:val="006E3DA4"/>
    <w:rsid w:val="006E3DA9"/>
    <w:rsid w:val="006E3DC9"/>
    <w:rsid w:val="006E3DF6"/>
    <w:rsid w:val="006E3E15"/>
    <w:rsid w:val="006E3FFB"/>
    <w:rsid w:val="006E405B"/>
    <w:rsid w:val="006E419C"/>
    <w:rsid w:val="006E4240"/>
    <w:rsid w:val="006E42D1"/>
    <w:rsid w:val="006E445F"/>
    <w:rsid w:val="006E4571"/>
    <w:rsid w:val="006E45CD"/>
    <w:rsid w:val="006E4600"/>
    <w:rsid w:val="006E4646"/>
    <w:rsid w:val="006E46BF"/>
    <w:rsid w:val="006E4750"/>
    <w:rsid w:val="006E4783"/>
    <w:rsid w:val="006E4833"/>
    <w:rsid w:val="006E48E8"/>
    <w:rsid w:val="006E4A78"/>
    <w:rsid w:val="006E4AC6"/>
    <w:rsid w:val="006E4B0D"/>
    <w:rsid w:val="006E4D0D"/>
    <w:rsid w:val="006E4EF7"/>
    <w:rsid w:val="006E4F6E"/>
    <w:rsid w:val="006E4FB7"/>
    <w:rsid w:val="006E5079"/>
    <w:rsid w:val="006E51D9"/>
    <w:rsid w:val="006E5217"/>
    <w:rsid w:val="006E5222"/>
    <w:rsid w:val="006E52D0"/>
    <w:rsid w:val="006E531F"/>
    <w:rsid w:val="006E54ED"/>
    <w:rsid w:val="006E5647"/>
    <w:rsid w:val="006E57AE"/>
    <w:rsid w:val="006E58CE"/>
    <w:rsid w:val="006E5929"/>
    <w:rsid w:val="006E5C46"/>
    <w:rsid w:val="006E5D50"/>
    <w:rsid w:val="006E5F0F"/>
    <w:rsid w:val="006E5F70"/>
    <w:rsid w:val="006E615B"/>
    <w:rsid w:val="006E61C0"/>
    <w:rsid w:val="006E6259"/>
    <w:rsid w:val="006E6283"/>
    <w:rsid w:val="006E6307"/>
    <w:rsid w:val="006E645D"/>
    <w:rsid w:val="006E6573"/>
    <w:rsid w:val="006E6A40"/>
    <w:rsid w:val="006E6AAE"/>
    <w:rsid w:val="006E6CFE"/>
    <w:rsid w:val="006E6D33"/>
    <w:rsid w:val="006E6E5D"/>
    <w:rsid w:val="006E6FBC"/>
    <w:rsid w:val="006E7027"/>
    <w:rsid w:val="006E7274"/>
    <w:rsid w:val="006E728E"/>
    <w:rsid w:val="006E7324"/>
    <w:rsid w:val="006E744B"/>
    <w:rsid w:val="006E752C"/>
    <w:rsid w:val="006E764D"/>
    <w:rsid w:val="006E770E"/>
    <w:rsid w:val="006E7753"/>
    <w:rsid w:val="006E77A6"/>
    <w:rsid w:val="006E77DD"/>
    <w:rsid w:val="006E799F"/>
    <w:rsid w:val="006E79CA"/>
    <w:rsid w:val="006E7A4F"/>
    <w:rsid w:val="006E7BE5"/>
    <w:rsid w:val="006E7C0A"/>
    <w:rsid w:val="006E7D37"/>
    <w:rsid w:val="006E7DEB"/>
    <w:rsid w:val="006E7E28"/>
    <w:rsid w:val="006E7F45"/>
    <w:rsid w:val="006E7FA2"/>
    <w:rsid w:val="006E7FE0"/>
    <w:rsid w:val="006F0099"/>
    <w:rsid w:val="006F0427"/>
    <w:rsid w:val="006F0481"/>
    <w:rsid w:val="006F04CB"/>
    <w:rsid w:val="006F06D3"/>
    <w:rsid w:val="006F0713"/>
    <w:rsid w:val="006F08D3"/>
    <w:rsid w:val="006F0A50"/>
    <w:rsid w:val="006F0C65"/>
    <w:rsid w:val="006F0F16"/>
    <w:rsid w:val="006F0F2C"/>
    <w:rsid w:val="006F0F35"/>
    <w:rsid w:val="006F0FB1"/>
    <w:rsid w:val="006F0FD6"/>
    <w:rsid w:val="006F0FD8"/>
    <w:rsid w:val="006F11E5"/>
    <w:rsid w:val="006F1279"/>
    <w:rsid w:val="006F12EE"/>
    <w:rsid w:val="006F130F"/>
    <w:rsid w:val="006F1355"/>
    <w:rsid w:val="006F1369"/>
    <w:rsid w:val="006F1394"/>
    <w:rsid w:val="006F1448"/>
    <w:rsid w:val="006F148B"/>
    <w:rsid w:val="006F15B2"/>
    <w:rsid w:val="006F1871"/>
    <w:rsid w:val="006F1AAC"/>
    <w:rsid w:val="006F1AE9"/>
    <w:rsid w:val="006F1B86"/>
    <w:rsid w:val="006F1CA5"/>
    <w:rsid w:val="006F1CDF"/>
    <w:rsid w:val="006F1D29"/>
    <w:rsid w:val="006F1F2B"/>
    <w:rsid w:val="006F1F56"/>
    <w:rsid w:val="006F207A"/>
    <w:rsid w:val="006F20AE"/>
    <w:rsid w:val="006F20B3"/>
    <w:rsid w:val="006F211F"/>
    <w:rsid w:val="006F224A"/>
    <w:rsid w:val="006F2518"/>
    <w:rsid w:val="006F25A4"/>
    <w:rsid w:val="006F25EB"/>
    <w:rsid w:val="006F2609"/>
    <w:rsid w:val="006F2654"/>
    <w:rsid w:val="006F26E2"/>
    <w:rsid w:val="006F26F9"/>
    <w:rsid w:val="006F28E1"/>
    <w:rsid w:val="006F2A70"/>
    <w:rsid w:val="006F2AF6"/>
    <w:rsid w:val="006F2B8A"/>
    <w:rsid w:val="006F2FB6"/>
    <w:rsid w:val="006F2FC8"/>
    <w:rsid w:val="006F305A"/>
    <w:rsid w:val="006F30CA"/>
    <w:rsid w:val="006F318C"/>
    <w:rsid w:val="006F3242"/>
    <w:rsid w:val="006F3298"/>
    <w:rsid w:val="006F32B8"/>
    <w:rsid w:val="006F32B9"/>
    <w:rsid w:val="006F32F3"/>
    <w:rsid w:val="006F352F"/>
    <w:rsid w:val="006F3661"/>
    <w:rsid w:val="006F3807"/>
    <w:rsid w:val="006F38C9"/>
    <w:rsid w:val="006F3A59"/>
    <w:rsid w:val="006F3A7E"/>
    <w:rsid w:val="006F3E2F"/>
    <w:rsid w:val="006F3FA7"/>
    <w:rsid w:val="006F40D2"/>
    <w:rsid w:val="006F410C"/>
    <w:rsid w:val="006F411E"/>
    <w:rsid w:val="006F4208"/>
    <w:rsid w:val="006F42EB"/>
    <w:rsid w:val="006F43D7"/>
    <w:rsid w:val="006F43F3"/>
    <w:rsid w:val="006F4443"/>
    <w:rsid w:val="006F4505"/>
    <w:rsid w:val="006F451C"/>
    <w:rsid w:val="006F4589"/>
    <w:rsid w:val="006F46A6"/>
    <w:rsid w:val="006F46BD"/>
    <w:rsid w:val="006F4752"/>
    <w:rsid w:val="006F484E"/>
    <w:rsid w:val="006F48B0"/>
    <w:rsid w:val="006F49C6"/>
    <w:rsid w:val="006F4ABF"/>
    <w:rsid w:val="006F4AC0"/>
    <w:rsid w:val="006F4C03"/>
    <w:rsid w:val="006F4C7E"/>
    <w:rsid w:val="006F4DE0"/>
    <w:rsid w:val="006F4E82"/>
    <w:rsid w:val="006F4FD5"/>
    <w:rsid w:val="006F5054"/>
    <w:rsid w:val="006F50D6"/>
    <w:rsid w:val="006F51E8"/>
    <w:rsid w:val="006F52B4"/>
    <w:rsid w:val="006F5324"/>
    <w:rsid w:val="006F5340"/>
    <w:rsid w:val="006F53A7"/>
    <w:rsid w:val="006F53B4"/>
    <w:rsid w:val="006F53BD"/>
    <w:rsid w:val="006F55CE"/>
    <w:rsid w:val="006F55EF"/>
    <w:rsid w:val="006F55FB"/>
    <w:rsid w:val="006F5736"/>
    <w:rsid w:val="006F58C1"/>
    <w:rsid w:val="006F59E4"/>
    <w:rsid w:val="006F5AD8"/>
    <w:rsid w:val="006F5D19"/>
    <w:rsid w:val="006F5D42"/>
    <w:rsid w:val="006F5D66"/>
    <w:rsid w:val="006F5ECF"/>
    <w:rsid w:val="006F5F8C"/>
    <w:rsid w:val="006F5FAF"/>
    <w:rsid w:val="006F5FCD"/>
    <w:rsid w:val="006F61DC"/>
    <w:rsid w:val="006F6209"/>
    <w:rsid w:val="006F6348"/>
    <w:rsid w:val="006F640F"/>
    <w:rsid w:val="006F644C"/>
    <w:rsid w:val="006F6522"/>
    <w:rsid w:val="006F65DA"/>
    <w:rsid w:val="006F6611"/>
    <w:rsid w:val="006F668F"/>
    <w:rsid w:val="006F66C1"/>
    <w:rsid w:val="006F678C"/>
    <w:rsid w:val="006F6B2E"/>
    <w:rsid w:val="006F6D11"/>
    <w:rsid w:val="006F6FFC"/>
    <w:rsid w:val="006F71AB"/>
    <w:rsid w:val="006F72A8"/>
    <w:rsid w:val="006F74AC"/>
    <w:rsid w:val="006F7521"/>
    <w:rsid w:val="006F7657"/>
    <w:rsid w:val="006F76AD"/>
    <w:rsid w:val="006F7905"/>
    <w:rsid w:val="006F7AAF"/>
    <w:rsid w:val="006F7B66"/>
    <w:rsid w:val="006F7BEF"/>
    <w:rsid w:val="006F7CDB"/>
    <w:rsid w:val="006F7E1B"/>
    <w:rsid w:val="006F7E34"/>
    <w:rsid w:val="006F7ED9"/>
    <w:rsid w:val="006F7F61"/>
    <w:rsid w:val="00700138"/>
    <w:rsid w:val="00700246"/>
    <w:rsid w:val="007003D3"/>
    <w:rsid w:val="00700437"/>
    <w:rsid w:val="007004B6"/>
    <w:rsid w:val="00700566"/>
    <w:rsid w:val="00700659"/>
    <w:rsid w:val="00700779"/>
    <w:rsid w:val="007007A2"/>
    <w:rsid w:val="007007FB"/>
    <w:rsid w:val="00700859"/>
    <w:rsid w:val="007008A2"/>
    <w:rsid w:val="0070095A"/>
    <w:rsid w:val="00700995"/>
    <w:rsid w:val="00700A15"/>
    <w:rsid w:val="00700A3D"/>
    <w:rsid w:val="00700AA6"/>
    <w:rsid w:val="00700B39"/>
    <w:rsid w:val="00700D47"/>
    <w:rsid w:val="00700D9F"/>
    <w:rsid w:val="00700FF7"/>
    <w:rsid w:val="0070106E"/>
    <w:rsid w:val="00701092"/>
    <w:rsid w:val="007010A7"/>
    <w:rsid w:val="00701210"/>
    <w:rsid w:val="0070121C"/>
    <w:rsid w:val="007013A1"/>
    <w:rsid w:val="00701751"/>
    <w:rsid w:val="007019BD"/>
    <w:rsid w:val="00701AF8"/>
    <w:rsid w:val="00701CAF"/>
    <w:rsid w:val="00701CC0"/>
    <w:rsid w:val="00701D26"/>
    <w:rsid w:val="00701DCB"/>
    <w:rsid w:val="00701EF9"/>
    <w:rsid w:val="00701EFA"/>
    <w:rsid w:val="00701FC2"/>
    <w:rsid w:val="007020B9"/>
    <w:rsid w:val="007020D1"/>
    <w:rsid w:val="0070210B"/>
    <w:rsid w:val="00702244"/>
    <w:rsid w:val="0070236A"/>
    <w:rsid w:val="007025F9"/>
    <w:rsid w:val="00702750"/>
    <w:rsid w:val="00702757"/>
    <w:rsid w:val="00702947"/>
    <w:rsid w:val="00702966"/>
    <w:rsid w:val="007029FD"/>
    <w:rsid w:val="00702B71"/>
    <w:rsid w:val="00702BD4"/>
    <w:rsid w:val="00702BDD"/>
    <w:rsid w:val="00702C04"/>
    <w:rsid w:val="00702E63"/>
    <w:rsid w:val="00702E97"/>
    <w:rsid w:val="00702EBE"/>
    <w:rsid w:val="00702F23"/>
    <w:rsid w:val="00702FC4"/>
    <w:rsid w:val="00703089"/>
    <w:rsid w:val="007030E0"/>
    <w:rsid w:val="00703190"/>
    <w:rsid w:val="00703217"/>
    <w:rsid w:val="00703343"/>
    <w:rsid w:val="00703394"/>
    <w:rsid w:val="00703611"/>
    <w:rsid w:val="0070361A"/>
    <w:rsid w:val="00703666"/>
    <w:rsid w:val="00703848"/>
    <w:rsid w:val="00703878"/>
    <w:rsid w:val="007038BE"/>
    <w:rsid w:val="00703A5A"/>
    <w:rsid w:val="00703A5C"/>
    <w:rsid w:val="00703BC3"/>
    <w:rsid w:val="00703D0A"/>
    <w:rsid w:val="00703D72"/>
    <w:rsid w:val="00703D88"/>
    <w:rsid w:val="00703D8F"/>
    <w:rsid w:val="00703D94"/>
    <w:rsid w:val="00703DE9"/>
    <w:rsid w:val="00703DED"/>
    <w:rsid w:val="00703E39"/>
    <w:rsid w:val="00703FD7"/>
    <w:rsid w:val="00704002"/>
    <w:rsid w:val="007040A0"/>
    <w:rsid w:val="00704293"/>
    <w:rsid w:val="0070436A"/>
    <w:rsid w:val="00704406"/>
    <w:rsid w:val="0070445A"/>
    <w:rsid w:val="00704534"/>
    <w:rsid w:val="0070470C"/>
    <w:rsid w:val="007048F3"/>
    <w:rsid w:val="00704982"/>
    <w:rsid w:val="00704AD8"/>
    <w:rsid w:val="00704B5D"/>
    <w:rsid w:val="00704C27"/>
    <w:rsid w:val="00704C87"/>
    <w:rsid w:val="00704D3E"/>
    <w:rsid w:val="00704DD0"/>
    <w:rsid w:val="00704EFB"/>
    <w:rsid w:val="00704EFD"/>
    <w:rsid w:val="007050CE"/>
    <w:rsid w:val="0070514F"/>
    <w:rsid w:val="00705236"/>
    <w:rsid w:val="00705340"/>
    <w:rsid w:val="007053A3"/>
    <w:rsid w:val="0070545F"/>
    <w:rsid w:val="0070556F"/>
    <w:rsid w:val="00705616"/>
    <w:rsid w:val="00705731"/>
    <w:rsid w:val="007057A4"/>
    <w:rsid w:val="007057CA"/>
    <w:rsid w:val="0070585B"/>
    <w:rsid w:val="00705902"/>
    <w:rsid w:val="00705A92"/>
    <w:rsid w:val="00705AB0"/>
    <w:rsid w:val="00705B28"/>
    <w:rsid w:val="00705B87"/>
    <w:rsid w:val="00705D0D"/>
    <w:rsid w:val="00705DD2"/>
    <w:rsid w:val="0070601B"/>
    <w:rsid w:val="00706031"/>
    <w:rsid w:val="007063E9"/>
    <w:rsid w:val="00706487"/>
    <w:rsid w:val="00706522"/>
    <w:rsid w:val="0070656E"/>
    <w:rsid w:val="0070658B"/>
    <w:rsid w:val="007066F7"/>
    <w:rsid w:val="00706766"/>
    <w:rsid w:val="007067EA"/>
    <w:rsid w:val="007067FE"/>
    <w:rsid w:val="0070687B"/>
    <w:rsid w:val="00706936"/>
    <w:rsid w:val="00706B35"/>
    <w:rsid w:val="00706BC4"/>
    <w:rsid w:val="00706BE4"/>
    <w:rsid w:val="00706DC5"/>
    <w:rsid w:val="00706FA2"/>
    <w:rsid w:val="00707130"/>
    <w:rsid w:val="007071EC"/>
    <w:rsid w:val="007071F0"/>
    <w:rsid w:val="00707544"/>
    <w:rsid w:val="007075E5"/>
    <w:rsid w:val="00707838"/>
    <w:rsid w:val="007078ED"/>
    <w:rsid w:val="00707906"/>
    <w:rsid w:val="00707AC6"/>
    <w:rsid w:val="00707ACD"/>
    <w:rsid w:val="00707B0C"/>
    <w:rsid w:val="00707B72"/>
    <w:rsid w:val="00707C8C"/>
    <w:rsid w:val="00707CAE"/>
    <w:rsid w:val="00707CFD"/>
    <w:rsid w:val="00707D05"/>
    <w:rsid w:val="00707D86"/>
    <w:rsid w:val="00707E1F"/>
    <w:rsid w:val="00710166"/>
    <w:rsid w:val="00710186"/>
    <w:rsid w:val="007101C1"/>
    <w:rsid w:val="00710377"/>
    <w:rsid w:val="007103A7"/>
    <w:rsid w:val="007103D5"/>
    <w:rsid w:val="007104DD"/>
    <w:rsid w:val="0071050E"/>
    <w:rsid w:val="007106DC"/>
    <w:rsid w:val="007107EA"/>
    <w:rsid w:val="0071080F"/>
    <w:rsid w:val="007108B7"/>
    <w:rsid w:val="007108B8"/>
    <w:rsid w:val="007108CC"/>
    <w:rsid w:val="00710A28"/>
    <w:rsid w:val="00710A34"/>
    <w:rsid w:val="00710C93"/>
    <w:rsid w:val="00710D62"/>
    <w:rsid w:val="00710E7E"/>
    <w:rsid w:val="00710E8F"/>
    <w:rsid w:val="00710F15"/>
    <w:rsid w:val="007113B8"/>
    <w:rsid w:val="00711502"/>
    <w:rsid w:val="0071157E"/>
    <w:rsid w:val="00711599"/>
    <w:rsid w:val="0071159B"/>
    <w:rsid w:val="0071170E"/>
    <w:rsid w:val="00711898"/>
    <w:rsid w:val="007119A0"/>
    <w:rsid w:val="007119DB"/>
    <w:rsid w:val="00711A6C"/>
    <w:rsid w:val="00711BCE"/>
    <w:rsid w:val="00711BFE"/>
    <w:rsid w:val="00711C3D"/>
    <w:rsid w:val="00711DEB"/>
    <w:rsid w:val="00711DEE"/>
    <w:rsid w:val="007120BE"/>
    <w:rsid w:val="007121D0"/>
    <w:rsid w:val="00712364"/>
    <w:rsid w:val="0071242A"/>
    <w:rsid w:val="00712434"/>
    <w:rsid w:val="007125BF"/>
    <w:rsid w:val="00712696"/>
    <w:rsid w:val="00712768"/>
    <w:rsid w:val="00712990"/>
    <w:rsid w:val="007129FF"/>
    <w:rsid w:val="00712A45"/>
    <w:rsid w:val="00712B8D"/>
    <w:rsid w:val="00712C8B"/>
    <w:rsid w:val="00712D75"/>
    <w:rsid w:val="00712E1D"/>
    <w:rsid w:val="0071305A"/>
    <w:rsid w:val="0071306E"/>
    <w:rsid w:val="00713101"/>
    <w:rsid w:val="007131AB"/>
    <w:rsid w:val="007131D4"/>
    <w:rsid w:val="007131EE"/>
    <w:rsid w:val="00713235"/>
    <w:rsid w:val="007137E9"/>
    <w:rsid w:val="0071389E"/>
    <w:rsid w:val="00713A47"/>
    <w:rsid w:val="00713BCD"/>
    <w:rsid w:val="00713C33"/>
    <w:rsid w:val="00713C46"/>
    <w:rsid w:val="00713C5C"/>
    <w:rsid w:val="00713C82"/>
    <w:rsid w:val="00713D91"/>
    <w:rsid w:val="00713DB4"/>
    <w:rsid w:val="00713E74"/>
    <w:rsid w:val="00714006"/>
    <w:rsid w:val="007141C5"/>
    <w:rsid w:val="00714312"/>
    <w:rsid w:val="00714462"/>
    <w:rsid w:val="007144AB"/>
    <w:rsid w:val="00714519"/>
    <w:rsid w:val="007145D0"/>
    <w:rsid w:val="00714711"/>
    <w:rsid w:val="007148E2"/>
    <w:rsid w:val="00714AA0"/>
    <w:rsid w:val="00714AA4"/>
    <w:rsid w:val="00714B36"/>
    <w:rsid w:val="00714B85"/>
    <w:rsid w:val="00714BDF"/>
    <w:rsid w:val="00714EF0"/>
    <w:rsid w:val="00715073"/>
    <w:rsid w:val="0071520B"/>
    <w:rsid w:val="0071529A"/>
    <w:rsid w:val="0071534E"/>
    <w:rsid w:val="00715456"/>
    <w:rsid w:val="0071545D"/>
    <w:rsid w:val="0071551E"/>
    <w:rsid w:val="00715651"/>
    <w:rsid w:val="007158A2"/>
    <w:rsid w:val="00715BF8"/>
    <w:rsid w:val="00715C78"/>
    <w:rsid w:val="00715CB1"/>
    <w:rsid w:val="00715D36"/>
    <w:rsid w:val="00715E62"/>
    <w:rsid w:val="00715E8A"/>
    <w:rsid w:val="00716005"/>
    <w:rsid w:val="007160C7"/>
    <w:rsid w:val="00716160"/>
    <w:rsid w:val="0071619B"/>
    <w:rsid w:val="007162AB"/>
    <w:rsid w:val="007163EA"/>
    <w:rsid w:val="0071642A"/>
    <w:rsid w:val="00716530"/>
    <w:rsid w:val="00716595"/>
    <w:rsid w:val="007168BD"/>
    <w:rsid w:val="00716952"/>
    <w:rsid w:val="00716A1E"/>
    <w:rsid w:val="00716B14"/>
    <w:rsid w:val="00716B2D"/>
    <w:rsid w:val="00716CED"/>
    <w:rsid w:val="00716CF0"/>
    <w:rsid w:val="00716E45"/>
    <w:rsid w:val="00716F74"/>
    <w:rsid w:val="00716FCA"/>
    <w:rsid w:val="00717062"/>
    <w:rsid w:val="007170C4"/>
    <w:rsid w:val="007170EE"/>
    <w:rsid w:val="007171E9"/>
    <w:rsid w:val="007173EC"/>
    <w:rsid w:val="00717499"/>
    <w:rsid w:val="0071749E"/>
    <w:rsid w:val="007174D0"/>
    <w:rsid w:val="007177AD"/>
    <w:rsid w:val="0071781F"/>
    <w:rsid w:val="00717932"/>
    <w:rsid w:val="0071795E"/>
    <w:rsid w:val="00717A5D"/>
    <w:rsid w:val="00717D91"/>
    <w:rsid w:val="00717F8C"/>
    <w:rsid w:val="007201AC"/>
    <w:rsid w:val="0072029E"/>
    <w:rsid w:val="0072031D"/>
    <w:rsid w:val="00720387"/>
    <w:rsid w:val="007203A0"/>
    <w:rsid w:val="007203C4"/>
    <w:rsid w:val="007203EB"/>
    <w:rsid w:val="00720441"/>
    <w:rsid w:val="00720514"/>
    <w:rsid w:val="00720517"/>
    <w:rsid w:val="00720593"/>
    <w:rsid w:val="007209BE"/>
    <w:rsid w:val="00720A0E"/>
    <w:rsid w:val="00720D11"/>
    <w:rsid w:val="0072108C"/>
    <w:rsid w:val="0072115D"/>
    <w:rsid w:val="0072119E"/>
    <w:rsid w:val="00721441"/>
    <w:rsid w:val="00721530"/>
    <w:rsid w:val="00721556"/>
    <w:rsid w:val="00721625"/>
    <w:rsid w:val="00721757"/>
    <w:rsid w:val="00721794"/>
    <w:rsid w:val="00721A0D"/>
    <w:rsid w:val="00721A17"/>
    <w:rsid w:val="00721BB4"/>
    <w:rsid w:val="00721C09"/>
    <w:rsid w:val="00721DAA"/>
    <w:rsid w:val="00721E32"/>
    <w:rsid w:val="00721FCD"/>
    <w:rsid w:val="007220BB"/>
    <w:rsid w:val="007220D7"/>
    <w:rsid w:val="007220EC"/>
    <w:rsid w:val="007221E0"/>
    <w:rsid w:val="00722474"/>
    <w:rsid w:val="0072249E"/>
    <w:rsid w:val="00722549"/>
    <w:rsid w:val="007226B3"/>
    <w:rsid w:val="00722905"/>
    <w:rsid w:val="007229D1"/>
    <w:rsid w:val="00722A15"/>
    <w:rsid w:val="00722AC5"/>
    <w:rsid w:val="00722DDD"/>
    <w:rsid w:val="00722F3D"/>
    <w:rsid w:val="00723022"/>
    <w:rsid w:val="00723066"/>
    <w:rsid w:val="00723173"/>
    <w:rsid w:val="0072317B"/>
    <w:rsid w:val="0072327E"/>
    <w:rsid w:val="007233B3"/>
    <w:rsid w:val="00723431"/>
    <w:rsid w:val="00723675"/>
    <w:rsid w:val="007237A5"/>
    <w:rsid w:val="007238A4"/>
    <w:rsid w:val="007238EE"/>
    <w:rsid w:val="00723A0A"/>
    <w:rsid w:val="00723B4D"/>
    <w:rsid w:val="00723BA0"/>
    <w:rsid w:val="00723CE0"/>
    <w:rsid w:val="00723F0C"/>
    <w:rsid w:val="00723F55"/>
    <w:rsid w:val="00723FE6"/>
    <w:rsid w:val="00723FF2"/>
    <w:rsid w:val="0072418B"/>
    <w:rsid w:val="0072419C"/>
    <w:rsid w:val="0072419D"/>
    <w:rsid w:val="0072435E"/>
    <w:rsid w:val="00724382"/>
    <w:rsid w:val="007243E3"/>
    <w:rsid w:val="00724423"/>
    <w:rsid w:val="007244D6"/>
    <w:rsid w:val="007246E8"/>
    <w:rsid w:val="0072479B"/>
    <w:rsid w:val="0072482F"/>
    <w:rsid w:val="007249AA"/>
    <w:rsid w:val="007249C4"/>
    <w:rsid w:val="00724ADC"/>
    <w:rsid w:val="00724AF9"/>
    <w:rsid w:val="00724B91"/>
    <w:rsid w:val="00724C16"/>
    <w:rsid w:val="00724DAA"/>
    <w:rsid w:val="00724EA3"/>
    <w:rsid w:val="00724F13"/>
    <w:rsid w:val="00724F14"/>
    <w:rsid w:val="00724F40"/>
    <w:rsid w:val="00724F8B"/>
    <w:rsid w:val="00725090"/>
    <w:rsid w:val="0072512D"/>
    <w:rsid w:val="007251A7"/>
    <w:rsid w:val="007251AF"/>
    <w:rsid w:val="007251D5"/>
    <w:rsid w:val="007254F9"/>
    <w:rsid w:val="0072553E"/>
    <w:rsid w:val="007255FD"/>
    <w:rsid w:val="00725747"/>
    <w:rsid w:val="00725991"/>
    <w:rsid w:val="007259D3"/>
    <w:rsid w:val="007259DF"/>
    <w:rsid w:val="00725A2D"/>
    <w:rsid w:val="00725A9C"/>
    <w:rsid w:val="00725B19"/>
    <w:rsid w:val="00725D0A"/>
    <w:rsid w:val="00725D4E"/>
    <w:rsid w:val="00725F44"/>
    <w:rsid w:val="00726165"/>
    <w:rsid w:val="00726190"/>
    <w:rsid w:val="0072641B"/>
    <w:rsid w:val="00726488"/>
    <w:rsid w:val="0072648C"/>
    <w:rsid w:val="00726502"/>
    <w:rsid w:val="0072677B"/>
    <w:rsid w:val="0072677F"/>
    <w:rsid w:val="00726802"/>
    <w:rsid w:val="00726989"/>
    <w:rsid w:val="00726B9A"/>
    <w:rsid w:val="00726BB6"/>
    <w:rsid w:val="00726C7C"/>
    <w:rsid w:val="00726D6E"/>
    <w:rsid w:val="00726DF0"/>
    <w:rsid w:val="0072704B"/>
    <w:rsid w:val="007271E2"/>
    <w:rsid w:val="0072732D"/>
    <w:rsid w:val="007273A9"/>
    <w:rsid w:val="007274EE"/>
    <w:rsid w:val="0072750D"/>
    <w:rsid w:val="007275A0"/>
    <w:rsid w:val="007275F9"/>
    <w:rsid w:val="007276C0"/>
    <w:rsid w:val="00727726"/>
    <w:rsid w:val="007278EE"/>
    <w:rsid w:val="00727A6F"/>
    <w:rsid w:val="00727C1C"/>
    <w:rsid w:val="00727CED"/>
    <w:rsid w:val="00727E38"/>
    <w:rsid w:val="0072D755"/>
    <w:rsid w:val="0073002B"/>
    <w:rsid w:val="00730057"/>
    <w:rsid w:val="0073005D"/>
    <w:rsid w:val="007301E4"/>
    <w:rsid w:val="0073023D"/>
    <w:rsid w:val="00730321"/>
    <w:rsid w:val="00730855"/>
    <w:rsid w:val="007308FC"/>
    <w:rsid w:val="00730BAB"/>
    <w:rsid w:val="00730BCB"/>
    <w:rsid w:val="00730D34"/>
    <w:rsid w:val="00730DCC"/>
    <w:rsid w:val="00730EA8"/>
    <w:rsid w:val="00730F75"/>
    <w:rsid w:val="00730FFA"/>
    <w:rsid w:val="007310D9"/>
    <w:rsid w:val="007311E2"/>
    <w:rsid w:val="00731343"/>
    <w:rsid w:val="00731437"/>
    <w:rsid w:val="00731768"/>
    <w:rsid w:val="007317F4"/>
    <w:rsid w:val="0073186E"/>
    <w:rsid w:val="007319DD"/>
    <w:rsid w:val="00731A55"/>
    <w:rsid w:val="00731B2F"/>
    <w:rsid w:val="00731C35"/>
    <w:rsid w:val="00731FDD"/>
    <w:rsid w:val="00732524"/>
    <w:rsid w:val="00732577"/>
    <w:rsid w:val="00732588"/>
    <w:rsid w:val="00732652"/>
    <w:rsid w:val="007326E9"/>
    <w:rsid w:val="007326F3"/>
    <w:rsid w:val="00732746"/>
    <w:rsid w:val="00732B19"/>
    <w:rsid w:val="00732BC7"/>
    <w:rsid w:val="00732C6D"/>
    <w:rsid w:val="00732E56"/>
    <w:rsid w:val="00732E5E"/>
    <w:rsid w:val="00732F0B"/>
    <w:rsid w:val="007330E7"/>
    <w:rsid w:val="007331E9"/>
    <w:rsid w:val="007332CB"/>
    <w:rsid w:val="0073340E"/>
    <w:rsid w:val="00733459"/>
    <w:rsid w:val="0073365D"/>
    <w:rsid w:val="00733868"/>
    <w:rsid w:val="007338E9"/>
    <w:rsid w:val="00733AB9"/>
    <w:rsid w:val="00733B63"/>
    <w:rsid w:val="00733BE1"/>
    <w:rsid w:val="00733C8F"/>
    <w:rsid w:val="00733CEF"/>
    <w:rsid w:val="00733DF7"/>
    <w:rsid w:val="00733E9C"/>
    <w:rsid w:val="00733F46"/>
    <w:rsid w:val="0073407F"/>
    <w:rsid w:val="007340F7"/>
    <w:rsid w:val="0073418E"/>
    <w:rsid w:val="00734246"/>
    <w:rsid w:val="0073426D"/>
    <w:rsid w:val="0073436C"/>
    <w:rsid w:val="00734377"/>
    <w:rsid w:val="00734570"/>
    <w:rsid w:val="00734593"/>
    <w:rsid w:val="007346B1"/>
    <w:rsid w:val="007346D6"/>
    <w:rsid w:val="0073470C"/>
    <w:rsid w:val="00734839"/>
    <w:rsid w:val="007348AF"/>
    <w:rsid w:val="00734AC8"/>
    <w:rsid w:val="00734C2D"/>
    <w:rsid w:val="00734C77"/>
    <w:rsid w:val="00734D35"/>
    <w:rsid w:val="00734EB6"/>
    <w:rsid w:val="00734F5F"/>
    <w:rsid w:val="00735056"/>
    <w:rsid w:val="0073517E"/>
    <w:rsid w:val="007351E6"/>
    <w:rsid w:val="007351E7"/>
    <w:rsid w:val="007352C9"/>
    <w:rsid w:val="00735354"/>
    <w:rsid w:val="007353E5"/>
    <w:rsid w:val="007356E4"/>
    <w:rsid w:val="007358D7"/>
    <w:rsid w:val="007358EB"/>
    <w:rsid w:val="00735B91"/>
    <w:rsid w:val="00735CFC"/>
    <w:rsid w:val="00735DAD"/>
    <w:rsid w:val="00735ECD"/>
    <w:rsid w:val="00735FED"/>
    <w:rsid w:val="007360C9"/>
    <w:rsid w:val="007361F6"/>
    <w:rsid w:val="00736329"/>
    <w:rsid w:val="007363FD"/>
    <w:rsid w:val="00736499"/>
    <w:rsid w:val="007365B8"/>
    <w:rsid w:val="007365F0"/>
    <w:rsid w:val="007366F8"/>
    <w:rsid w:val="007368B7"/>
    <w:rsid w:val="00736911"/>
    <w:rsid w:val="00736AA6"/>
    <w:rsid w:val="00736BB3"/>
    <w:rsid w:val="00736D1C"/>
    <w:rsid w:val="00736EC3"/>
    <w:rsid w:val="00736F33"/>
    <w:rsid w:val="00737374"/>
    <w:rsid w:val="00737383"/>
    <w:rsid w:val="0073738F"/>
    <w:rsid w:val="007373BE"/>
    <w:rsid w:val="00737409"/>
    <w:rsid w:val="00737410"/>
    <w:rsid w:val="00737473"/>
    <w:rsid w:val="007375A7"/>
    <w:rsid w:val="007375ED"/>
    <w:rsid w:val="0073762E"/>
    <w:rsid w:val="007377AA"/>
    <w:rsid w:val="007377AB"/>
    <w:rsid w:val="007377BE"/>
    <w:rsid w:val="0073781C"/>
    <w:rsid w:val="007378E5"/>
    <w:rsid w:val="00737985"/>
    <w:rsid w:val="007379B2"/>
    <w:rsid w:val="00737C5A"/>
    <w:rsid w:val="00737DBC"/>
    <w:rsid w:val="00737DF5"/>
    <w:rsid w:val="00737E00"/>
    <w:rsid w:val="00737ECB"/>
    <w:rsid w:val="00737F2C"/>
    <w:rsid w:val="00740078"/>
    <w:rsid w:val="0074009A"/>
    <w:rsid w:val="0074027D"/>
    <w:rsid w:val="0074031F"/>
    <w:rsid w:val="00740355"/>
    <w:rsid w:val="0074042A"/>
    <w:rsid w:val="007404BC"/>
    <w:rsid w:val="00740505"/>
    <w:rsid w:val="007405B5"/>
    <w:rsid w:val="00740656"/>
    <w:rsid w:val="0074070A"/>
    <w:rsid w:val="0074076B"/>
    <w:rsid w:val="0074078D"/>
    <w:rsid w:val="00740937"/>
    <w:rsid w:val="007409E6"/>
    <w:rsid w:val="00740A05"/>
    <w:rsid w:val="00740DED"/>
    <w:rsid w:val="00740DFF"/>
    <w:rsid w:val="00740E4F"/>
    <w:rsid w:val="00740F32"/>
    <w:rsid w:val="00740FC6"/>
    <w:rsid w:val="0074103A"/>
    <w:rsid w:val="00741435"/>
    <w:rsid w:val="00741457"/>
    <w:rsid w:val="00741623"/>
    <w:rsid w:val="0074167B"/>
    <w:rsid w:val="0074169E"/>
    <w:rsid w:val="007416E3"/>
    <w:rsid w:val="00741859"/>
    <w:rsid w:val="007418B9"/>
    <w:rsid w:val="007418C0"/>
    <w:rsid w:val="007418E1"/>
    <w:rsid w:val="00741978"/>
    <w:rsid w:val="00741A65"/>
    <w:rsid w:val="00741A68"/>
    <w:rsid w:val="00741B2D"/>
    <w:rsid w:val="00741BFB"/>
    <w:rsid w:val="00741D33"/>
    <w:rsid w:val="00741DAF"/>
    <w:rsid w:val="00741ED5"/>
    <w:rsid w:val="007420AC"/>
    <w:rsid w:val="007420D9"/>
    <w:rsid w:val="007421DC"/>
    <w:rsid w:val="00742241"/>
    <w:rsid w:val="007422EB"/>
    <w:rsid w:val="007423EB"/>
    <w:rsid w:val="00742494"/>
    <w:rsid w:val="00742644"/>
    <w:rsid w:val="007426D9"/>
    <w:rsid w:val="0074270B"/>
    <w:rsid w:val="0074271F"/>
    <w:rsid w:val="00742725"/>
    <w:rsid w:val="007427A9"/>
    <w:rsid w:val="00742B7B"/>
    <w:rsid w:val="00742BE3"/>
    <w:rsid w:val="00742BE9"/>
    <w:rsid w:val="00742C2B"/>
    <w:rsid w:val="00742D67"/>
    <w:rsid w:val="00742E38"/>
    <w:rsid w:val="00742EA9"/>
    <w:rsid w:val="00742ED2"/>
    <w:rsid w:val="007431CB"/>
    <w:rsid w:val="007431F2"/>
    <w:rsid w:val="0074325C"/>
    <w:rsid w:val="0074349A"/>
    <w:rsid w:val="007434E3"/>
    <w:rsid w:val="0074363E"/>
    <w:rsid w:val="0074374B"/>
    <w:rsid w:val="00743781"/>
    <w:rsid w:val="0074382F"/>
    <w:rsid w:val="00743859"/>
    <w:rsid w:val="00743A43"/>
    <w:rsid w:val="00743BBF"/>
    <w:rsid w:val="00743BFB"/>
    <w:rsid w:val="00743C75"/>
    <w:rsid w:val="00743D74"/>
    <w:rsid w:val="00743E95"/>
    <w:rsid w:val="00743EE7"/>
    <w:rsid w:val="00743F01"/>
    <w:rsid w:val="00743F13"/>
    <w:rsid w:val="00743FA5"/>
    <w:rsid w:val="00743FF5"/>
    <w:rsid w:val="00744055"/>
    <w:rsid w:val="00744083"/>
    <w:rsid w:val="007441ED"/>
    <w:rsid w:val="007442A9"/>
    <w:rsid w:val="00744529"/>
    <w:rsid w:val="00744BFA"/>
    <w:rsid w:val="00744C0D"/>
    <w:rsid w:val="00744C68"/>
    <w:rsid w:val="00744D91"/>
    <w:rsid w:val="00745130"/>
    <w:rsid w:val="00745139"/>
    <w:rsid w:val="00745209"/>
    <w:rsid w:val="0074524E"/>
    <w:rsid w:val="007452E4"/>
    <w:rsid w:val="007453E9"/>
    <w:rsid w:val="0074540F"/>
    <w:rsid w:val="00745479"/>
    <w:rsid w:val="0074564E"/>
    <w:rsid w:val="00745715"/>
    <w:rsid w:val="0074588D"/>
    <w:rsid w:val="007458A0"/>
    <w:rsid w:val="007458E2"/>
    <w:rsid w:val="00745900"/>
    <w:rsid w:val="00745DB0"/>
    <w:rsid w:val="00745E32"/>
    <w:rsid w:val="00745EE8"/>
    <w:rsid w:val="00745F4E"/>
    <w:rsid w:val="00745FB6"/>
    <w:rsid w:val="0074607F"/>
    <w:rsid w:val="0074627B"/>
    <w:rsid w:val="007462D3"/>
    <w:rsid w:val="00746451"/>
    <w:rsid w:val="00746522"/>
    <w:rsid w:val="00746567"/>
    <w:rsid w:val="0074660C"/>
    <w:rsid w:val="00746777"/>
    <w:rsid w:val="0074682D"/>
    <w:rsid w:val="0074697C"/>
    <w:rsid w:val="00746B5B"/>
    <w:rsid w:val="00746C9E"/>
    <w:rsid w:val="00746CA4"/>
    <w:rsid w:val="00746D9A"/>
    <w:rsid w:val="00746E0D"/>
    <w:rsid w:val="00747065"/>
    <w:rsid w:val="007470AE"/>
    <w:rsid w:val="007472E6"/>
    <w:rsid w:val="00747302"/>
    <w:rsid w:val="007473D3"/>
    <w:rsid w:val="007473FA"/>
    <w:rsid w:val="00747582"/>
    <w:rsid w:val="007475D2"/>
    <w:rsid w:val="00747652"/>
    <w:rsid w:val="00747819"/>
    <w:rsid w:val="00747896"/>
    <w:rsid w:val="007478E1"/>
    <w:rsid w:val="0074796E"/>
    <w:rsid w:val="007479FC"/>
    <w:rsid w:val="00747A59"/>
    <w:rsid w:val="00747CF8"/>
    <w:rsid w:val="00750095"/>
    <w:rsid w:val="007500AA"/>
    <w:rsid w:val="0075013E"/>
    <w:rsid w:val="00750464"/>
    <w:rsid w:val="007504F1"/>
    <w:rsid w:val="00750549"/>
    <w:rsid w:val="0075065F"/>
    <w:rsid w:val="00750839"/>
    <w:rsid w:val="007508A2"/>
    <w:rsid w:val="00750919"/>
    <w:rsid w:val="00750A60"/>
    <w:rsid w:val="00750BAB"/>
    <w:rsid w:val="00750DE7"/>
    <w:rsid w:val="00751030"/>
    <w:rsid w:val="007510DC"/>
    <w:rsid w:val="0075113B"/>
    <w:rsid w:val="007511BE"/>
    <w:rsid w:val="007511F4"/>
    <w:rsid w:val="00751311"/>
    <w:rsid w:val="0075142F"/>
    <w:rsid w:val="00751460"/>
    <w:rsid w:val="00751846"/>
    <w:rsid w:val="00751969"/>
    <w:rsid w:val="007519CC"/>
    <w:rsid w:val="00751A72"/>
    <w:rsid w:val="00751A82"/>
    <w:rsid w:val="00751A89"/>
    <w:rsid w:val="00751B1D"/>
    <w:rsid w:val="00751B31"/>
    <w:rsid w:val="00751D0F"/>
    <w:rsid w:val="00751DCD"/>
    <w:rsid w:val="00751E5F"/>
    <w:rsid w:val="00751FB1"/>
    <w:rsid w:val="00752107"/>
    <w:rsid w:val="00752143"/>
    <w:rsid w:val="0075222B"/>
    <w:rsid w:val="00752386"/>
    <w:rsid w:val="007523C8"/>
    <w:rsid w:val="00752472"/>
    <w:rsid w:val="0075256A"/>
    <w:rsid w:val="007525F5"/>
    <w:rsid w:val="00752602"/>
    <w:rsid w:val="00752703"/>
    <w:rsid w:val="007527A0"/>
    <w:rsid w:val="007528D9"/>
    <w:rsid w:val="00752B5E"/>
    <w:rsid w:val="00752BF6"/>
    <w:rsid w:val="00752DE5"/>
    <w:rsid w:val="00752DEA"/>
    <w:rsid w:val="0075309E"/>
    <w:rsid w:val="007530C0"/>
    <w:rsid w:val="0075310E"/>
    <w:rsid w:val="00753123"/>
    <w:rsid w:val="0075317F"/>
    <w:rsid w:val="00753321"/>
    <w:rsid w:val="007533F3"/>
    <w:rsid w:val="00753412"/>
    <w:rsid w:val="0075345C"/>
    <w:rsid w:val="00753573"/>
    <w:rsid w:val="00753631"/>
    <w:rsid w:val="007536D3"/>
    <w:rsid w:val="007536F0"/>
    <w:rsid w:val="00753A39"/>
    <w:rsid w:val="00753B53"/>
    <w:rsid w:val="00753BA2"/>
    <w:rsid w:val="00753C54"/>
    <w:rsid w:val="00753EC9"/>
    <w:rsid w:val="00753EFD"/>
    <w:rsid w:val="0075400C"/>
    <w:rsid w:val="00754025"/>
    <w:rsid w:val="007540E9"/>
    <w:rsid w:val="00754170"/>
    <w:rsid w:val="0075420B"/>
    <w:rsid w:val="007542FF"/>
    <w:rsid w:val="00754602"/>
    <w:rsid w:val="007547A1"/>
    <w:rsid w:val="0075485B"/>
    <w:rsid w:val="00754892"/>
    <w:rsid w:val="00754925"/>
    <w:rsid w:val="00754BB6"/>
    <w:rsid w:val="00754CC3"/>
    <w:rsid w:val="00754DBA"/>
    <w:rsid w:val="0075501D"/>
    <w:rsid w:val="00755075"/>
    <w:rsid w:val="00755197"/>
    <w:rsid w:val="00755199"/>
    <w:rsid w:val="00755419"/>
    <w:rsid w:val="007554E8"/>
    <w:rsid w:val="0075558D"/>
    <w:rsid w:val="007555D0"/>
    <w:rsid w:val="007556B3"/>
    <w:rsid w:val="0075582E"/>
    <w:rsid w:val="00755937"/>
    <w:rsid w:val="00755A02"/>
    <w:rsid w:val="00755AB5"/>
    <w:rsid w:val="00755BD1"/>
    <w:rsid w:val="00755C9A"/>
    <w:rsid w:val="00755CA9"/>
    <w:rsid w:val="00755CAF"/>
    <w:rsid w:val="00755CE5"/>
    <w:rsid w:val="00755D15"/>
    <w:rsid w:val="00755D52"/>
    <w:rsid w:val="00755E7E"/>
    <w:rsid w:val="00755EE5"/>
    <w:rsid w:val="00755F3E"/>
    <w:rsid w:val="0075625F"/>
    <w:rsid w:val="00756266"/>
    <w:rsid w:val="00756302"/>
    <w:rsid w:val="00756338"/>
    <w:rsid w:val="007563E2"/>
    <w:rsid w:val="00756448"/>
    <w:rsid w:val="007564CE"/>
    <w:rsid w:val="007564FB"/>
    <w:rsid w:val="00756517"/>
    <w:rsid w:val="007566D9"/>
    <w:rsid w:val="007568B4"/>
    <w:rsid w:val="00756974"/>
    <w:rsid w:val="00756AAA"/>
    <w:rsid w:val="00756B94"/>
    <w:rsid w:val="00756B9A"/>
    <w:rsid w:val="00756C48"/>
    <w:rsid w:val="00756C9E"/>
    <w:rsid w:val="00756D51"/>
    <w:rsid w:val="00756DEE"/>
    <w:rsid w:val="007570AC"/>
    <w:rsid w:val="0075726A"/>
    <w:rsid w:val="007574CA"/>
    <w:rsid w:val="007576A7"/>
    <w:rsid w:val="0075773B"/>
    <w:rsid w:val="00757747"/>
    <w:rsid w:val="0075775C"/>
    <w:rsid w:val="00757905"/>
    <w:rsid w:val="00757972"/>
    <w:rsid w:val="00757982"/>
    <w:rsid w:val="007579DE"/>
    <w:rsid w:val="00757B3D"/>
    <w:rsid w:val="00757D08"/>
    <w:rsid w:val="00757D9C"/>
    <w:rsid w:val="00757DE3"/>
    <w:rsid w:val="00757E3A"/>
    <w:rsid w:val="00757E3F"/>
    <w:rsid w:val="00757E81"/>
    <w:rsid w:val="00757F39"/>
    <w:rsid w:val="00757FFD"/>
    <w:rsid w:val="00760256"/>
    <w:rsid w:val="00760543"/>
    <w:rsid w:val="007606CE"/>
    <w:rsid w:val="007608FA"/>
    <w:rsid w:val="00760BA0"/>
    <w:rsid w:val="00760C8D"/>
    <w:rsid w:val="00760DB6"/>
    <w:rsid w:val="00760FE4"/>
    <w:rsid w:val="0076112A"/>
    <w:rsid w:val="007612C4"/>
    <w:rsid w:val="007612D8"/>
    <w:rsid w:val="007612E9"/>
    <w:rsid w:val="00761347"/>
    <w:rsid w:val="0076159A"/>
    <w:rsid w:val="007617CC"/>
    <w:rsid w:val="00761840"/>
    <w:rsid w:val="00761869"/>
    <w:rsid w:val="007619BB"/>
    <w:rsid w:val="007619BC"/>
    <w:rsid w:val="007619DA"/>
    <w:rsid w:val="00761BB0"/>
    <w:rsid w:val="00761D83"/>
    <w:rsid w:val="00761E6B"/>
    <w:rsid w:val="00761EA2"/>
    <w:rsid w:val="00761F35"/>
    <w:rsid w:val="00761F69"/>
    <w:rsid w:val="00761FB7"/>
    <w:rsid w:val="007620E0"/>
    <w:rsid w:val="007621F0"/>
    <w:rsid w:val="00762321"/>
    <w:rsid w:val="0076237A"/>
    <w:rsid w:val="00762413"/>
    <w:rsid w:val="00762438"/>
    <w:rsid w:val="00762463"/>
    <w:rsid w:val="00762533"/>
    <w:rsid w:val="007625D1"/>
    <w:rsid w:val="00762602"/>
    <w:rsid w:val="007627AC"/>
    <w:rsid w:val="00762918"/>
    <w:rsid w:val="00762A41"/>
    <w:rsid w:val="00762AE7"/>
    <w:rsid w:val="00762B63"/>
    <w:rsid w:val="00762B73"/>
    <w:rsid w:val="00762C5E"/>
    <w:rsid w:val="00762C9A"/>
    <w:rsid w:val="00762D4A"/>
    <w:rsid w:val="00763040"/>
    <w:rsid w:val="0076304E"/>
    <w:rsid w:val="0076310B"/>
    <w:rsid w:val="0076319D"/>
    <w:rsid w:val="00763556"/>
    <w:rsid w:val="007636FD"/>
    <w:rsid w:val="00763783"/>
    <w:rsid w:val="00763906"/>
    <w:rsid w:val="0076391D"/>
    <w:rsid w:val="00763959"/>
    <w:rsid w:val="00763A09"/>
    <w:rsid w:val="00763A46"/>
    <w:rsid w:val="00763D0E"/>
    <w:rsid w:val="00763EAD"/>
    <w:rsid w:val="00763FC7"/>
    <w:rsid w:val="0076403F"/>
    <w:rsid w:val="00764087"/>
    <w:rsid w:val="0076408D"/>
    <w:rsid w:val="007641AE"/>
    <w:rsid w:val="00764207"/>
    <w:rsid w:val="0076427D"/>
    <w:rsid w:val="007642C0"/>
    <w:rsid w:val="007645C2"/>
    <w:rsid w:val="0076460F"/>
    <w:rsid w:val="007648A9"/>
    <w:rsid w:val="007648CF"/>
    <w:rsid w:val="00764922"/>
    <w:rsid w:val="0076494C"/>
    <w:rsid w:val="0076495C"/>
    <w:rsid w:val="0076496D"/>
    <w:rsid w:val="00764A17"/>
    <w:rsid w:val="00764A29"/>
    <w:rsid w:val="00764C31"/>
    <w:rsid w:val="00764D18"/>
    <w:rsid w:val="00764D27"/>
    <w:rsid w:val="00764E23"/>
    <w:rsid w:val="00764E6F"/>
    <w:rsid w:val="00764EAB"/>
    <w:rsid w:val="007653E1"/>
    <w:rsid w:val="00765521"/>
    <w:rsid w:val="0076556A"/>
    <w:rsid w:val="0076559C"/>
    <w:rsid w:val="00765A35"/>
    <w:rsid w:val="00765A79"/>
    <w:rsid w:val="00765ABC"/>
    <w:rsid w:val="00765B3E"/>
    <w:rsid w:val="00765B4A"/>
    <w:rsid w:val="00765C46"/>
    <w:rsid w:val="00765ECE"/>
    <w:rsid w:val="00765F69"/>
    <w:rsid w:val="007660CC"/>
    <w:rsid w:val="00766160"/>
    <w:rsid w:val="007661DA"/>
    <w:rsid w:val="0076622D"/>
    <w:rsid w:val="00766275"/>
    <w:rsid w:val="007662CC"/>
    <w:rsid w:val="007663B9"/>
    <w:rsid w:val="00766491"/>
    <w:rsid w:val="00766547"/>
    <w:rsid w:val="007665E9"/>
    <w:rsid w:val="00766B1E"/>
    <w:rsid w:val="00766CA1"/>
    <w:rsid w:val="00766CC2"/>
    <w:rsid w:val="00766D88"/>
    <w:rsid w:val="00766DB2"/>
    <w:rsid w:val="00766DE6"/>
    <w:rsid w:val="00766F08"/>
    <w:rsid w:val="00766F27"/>
    <w:rsid w:val="00766F77"/>
    <w:rsid w:val="0076703D"/>
    <w:rsid w:val="00767117"/>
    <w:rsid w:val="00767275"/>
    <w:rsid w:val="00767332"/>
    <w:rsid w:val="007673CC"/>
    <w:rsid w:val="00767A4C"/>
    <w:rsid w:val="00767AFD"/>
    <w:rsid w:val="00767CDC"/>
    <w:rsid w:val="00767D2E"/>
    <w:rsid w:val="00767E07"/>
    <w:rsid w:val="00767E33"/>
    <w:rsid w:val="00767F7D"/>
    <w:rsid w:val="00770031"/>
    <w:rsid w:val="00770122"/>
    <w:rsid w:val="00770182"/>
    <w:rsid w:val="007702F0"/>
    <w:rsid w:val="007703AA"/>
    <w:rsid w:val="00770723"/>
    <w:rsid w:val="00770767"/>
    <w:rsid w:val="00770781"/>
    <w:rsid w:val="00770932"/>
    <w:rsid w:val="00770ADB"/>
    <w:rsid w:val="00770AE0"/>
    <w:rsid w:val="00770CB1"/>
    <w:rsid w:val="00770CDC"/>
    <w:rsid w:val="00770D44"/>
    <w:rsid w:val="007713CA"/>
    <w:rsid w:val="007714EB"/>
    <w:rsid w:val="0077152A"/>
    <w:rsid w:val="0077152B"/>
    <w:rsid w:val="007715FB"/>
    <w:rsid w:val="0077184F"/>
    <w:rsid w:val="007719E8"/>
    <w:rsid w:val="00771CDB"/>
    <w:rsid w:val="00771D78"/>
    <w:rsid w:val="00771E89"/>
    <w:rsid w:val="00771E8A"/>
    <w:rsid w:val="00771EA0"/>
    <w:rsid w:val="00771F43"/>
    <w:rsid w:val="00771FB9"/>
    <w:rsid w:val="007721B7"/>
    <w:rsid w:val="0077226D"/>
    <w:rsid w:val="0077237C"/>
    <w:rsid w:val="00772395"/>
    <w:rsid w:val="0077241D"/>
    <w:rsid w:val="00772434"/>
    <w:rsid w:val="0077250D"/>
    <w:rsid w:val="0077258F"/>
    <w:rsid w:val="007725EA"/>
    <w:rsid w:val="007726D1"/>
    <w:rsid w:val="0077274B"/>
    <w:rsid w:val="0077293D"/>
    <w:rsid w:val="00772A23"/>
    <w:rsid w:val="00772BAD"/>
    <w:rsid w:val="00772BF2"/>
    <w:rsid w:val="00772CCF"/>
    <w:rsid w:val="00772F82"/>
    <w:rsid w:val="00772F93"/>
    <w:rsid w:val="00773130"/>
    <w:rsid w:val="007731D4"/>
    <w:rsid w:val="007731E5"/>
    <w:rsid w:val="0077333F"/>
    <w:rsid w:val="007733C7"/>
    <w:rsid w:val="007733D3"/>
    <w:rsid w:val="0077345B"/>
    <w:rsid w:val="007734FE"/>
    <w:rsid w:val="0077354D"/>
    <w:rsid w:val="00773579"/>
    <w:rsid w:val="007735E1"/>
    <w:rsid w:val="007736B6"/>
    <w:rsid w:val="00773A58"/>
    <w:rsid w:val="00773ACF"/>
    <w:rsid w:val="00773AE7"/>
    <w:rsid w:val="00773C58"/>
    <w:rsid w:val="00773DFF"/>
    <w:rsid w:val="00773E85"/>
    <w:rsid w:val="007740A4"/>
    <w:rsid w:val="00774139"/>
    <w:rsid w:val="0077429C"/>
    <w:rsid w:val="007742A8"/>
    <w:rsid w:val="00774314"/>
    <w:rsid w:val="0077431C"/>
    <w:rsid w:val="00774322"/>
    <w:rsid w:val="00774351"/>
    <w:rsid w:val="00774600"/>
    <w:rsid w:val="007748CF"/>
    <w:rsid w:val="00774B4A"/>
    <w:rsid w:val="00774FC6"/>
    <w:rsid w:val="00775117"/>
    <w:rsid w:val="0077527A"/>
    <w:rsid w:val="00775602"/>
    <w:rsid w:val="00775616"/>
    <w:rsid w:val="007756E7"/>
    <w:rsid w:val="007756ED"/>
    <w:rsid w:val="007757E7"/>
    <w:rsid w:val="00775869"/>
    <w:rsid w:val="00775872"/>
    <w:rsid w:val="00775889"/>
    <w:rsid w:val="007758E5"/>
    <w:rsid w:val="007759DB"/>
    <w:rsid w:val="00775AE4"/>
    <w:rsid w:val="00775BAC"/>
    <w:rsid w:val="00775D12"/>
    <w:rsid w:val="00775D36"/>
    <w:rsid w:val="00775ECE"/>
    <w:rsid w:val="00776611"/>
    <w:rsid w:val="00776927"/>
    <w:rsid w:val="00776A17"/>
    <w:rsid w:val="00776C5E"/>
    <w:rsid w:val="00776E09"/>
    <w:rsid w:val="00777007"/>
    <w:rsid w:val="00777012"/>
    <w:rsid w:val="007770FA"/>
    <w:rsid w:val="00777283"/>
    <w:rsid w:val="00777396"/>
    <w:rsid w:val="007773D0"/>
    <w:rsid w:val="007773DE"/>
    <w:rsid w:val="00777403"/>
    <w:rsid w:val="00777440"/>
    <w:rsid w:val="007778A1"/>
    <w:rsid w:val="007778F3"/>
    <w:rsid w:val="00777949"/>
    <w:rsid w:val="00777B29"/>
    <w:rsid w:val="00777E56"/>
    <w:rsid w:val="00777E7D"/>
    <w:rsid w:val="00777EE4"/>
    <w:rsid w:val="00777EE5"/>
    <w:rsid w:val="00780140"/>
    <w:rsid w:val="0078030E"/>
    <w:rsid w:val="0078044B"/>
    <w:rsid w:val="007804BB"/>
    <w:rsid w:val="007807CB"/>
    <w:rsid w:val="007807F9"/>
    <w:rsid w:val="0078089B"/>
    <w:rsid w:val="0078091C"/>
    <w:rsid w:val="00780983"/>
    <w:rsid w:val="00780A6E"/>
    <w:rsid w:val="00780B1B"/>
    <w:rsid w:val="00780C62"/>
    <w:rsid w:val="00780E70"/>
    <w:rsid w:val="00780EAD"/>
    <w:rsid w:val="00780EB5"/>
    <w:rsid w:val="00780F73"/>
    <w:rsid w:val="00780FD1"/>
    <w:rsid w:val="007810B3"/>
    <w:rsid w:val="00781250"/>
    <w:rsid w:val="00781339"/>
    <w:rsid w:val="007814DE"/>
    <w:rsid w:val="00781557"/>
    <w:rsid w:val="00781583"/>
    <w:rsid w:val="00781585"/>
    <w:rsid w:val="007815FF"/>
    <w:rsid w:val="0078177F"/>
    <w:rsid w:val="00781957"/>
    <w:rsid w:val="00781A38"/>
    <w:rsid w:val="00781AE3"/>
    <w:rsid w:val="00781C5C"/>
    <w:rsid w:val="00781CB9"/>
    <w:rsid w:val="00781D1F"/>
    <w:rsid w:val="00781D36"/>
    <w:rsid w:val="00781E09"/>
    <w:rsid w:val="00781E55"/>
    <w:rsid w:val="00781EA1"/>
    <w:rsid w:val="00781FE8"/>
    <w:rsid w:val="00782235"/>
    <w:rsid w:val="00782296"/>
    <w:rsid w:val="007822D0"/>
    <w:rsid w:val="007822E3"/>
    <w:rsid w:val="00782322"/>
    <w:rsid w:val="00782525"/>
    <w:rsid w:val="007825E8"/>
    <w:rsid w:val="0078269D"/>
    <w:rsid w:val="007826A8"/>
    <w:rsid w:val="007827D1"/>
    <w:rsid w:val="0078282F"/>
    <w:rsid w:val="0078296A"/>
    <w:rsid w:val="00782AE2"/>
    <w:rsid w:val="00782AF0"/>
    <w:rsid w:val="00782AFC"/>
    <w:rsid w:val="00782E06"/>
    <w:rsid w:val="00782E3D"/>
    <w:rsid w:val="00782EB0"/>
    <w:rsid w:val="00782ED8"/>
    <w:rsid w:val="00782F59"/>
    <w:rsid w:val="0078308B"/>
    <w:rsid w:val="007830CC"/>
    <w:rsid w:val="007833D7"/>
    <w:rsid w:val="00783526"/>
    <w:rsid w:val="00783592"/>
    <w:rsid w:val="007835D5"/>
    <w:rsid w:val="00783623"/>
    <w:rsid w:val="00783716"/>
    <w:rsid w:val="007837E3"/>
    <w:rsid w:val="00783827"/>
    <w:rsid w:val="007838EA"/>
    <w:rsid w:val="00783957"/>
    <w:rsid w:val="00783A08"/>
    <w:rsid w:val="00783BB1"/>
    <w:rsid w:val="00783D81"/>
    <w:rsid w:val="00783D84"/>
    <w:rsid w:val="00783E85"/>
    <w:rsid w:val="00783EBF"/>
    <w:rsid w:val="00783F29"/>
    <w:rsid w:val="00784029"/>
    <w:rsid w:val="00784039"/>
    <w:rsid w:val="00784188"/>
    <w:rsid w:val="00784209"/>
    <w:rsid w:val="00784452"/>
    <w:rsid w:val="00784667"/>
    <w:rsid w:val="0078479E"/>
    <w:rsid w:val="007847D7"/>
    <w:rsid w:val="0078482D"/>
    <w:rsid w:val="00784924"/>
    <w:rsid w:val="00784B19"/>
    <w:rsid w:val="00784D33"/>
    <w:rsid w:val="00784E1A"/>
    <w:rsid w:val="00784EA7"/>
    <w:rsid w:val="00785072"/>
    <w:rsid w:val="007851A2"/>
    <w:rsid w:val="0078522D"/>
    <w:rsid w:val="0078524B"/>
    <w:rsid w:val="00785323"/>
    <w:rsid w:val="00785374"/>
    <w:rsid w:val="00785401"/>
    <w:rsid w:val="00785564"/>
    <w:rsid w:val="00785764"/>
    <w:rsid w:val="00785828"/>
    <w:rsid w:val="007858DB"/>
    <w:rsid w:val="007859CA"/>
    <w:rsid w:val="00785A1A"/>
    <w:rsid w:val="00785ACE"/>
    <w:rsid w:val="00785AD2"/>
    <w:rsid w:val="00785B41"/>
    <w:rsid w:val="00785B6D"/>
    <w:rsid w:val="00785B93"/>
    <w:rsid w:val="00785BD4"/>
    <w:rsid w:val="00785BEE"/>
    <w:rsid w:val="00785D05"/>
    <w:rsid w:val="00785D8C"/>
    <w:rsid w:val="00785FB9"/>
    <w:rsid w:val="0078607B"/>
    <w:rsid w:val="00786191"/>
    <w:rsid w:val="007861F2"/>
    <w:rsid w:val="0078620D"/>
    <w:rsid w:val="00786286"/>
    <w:rsid w:val="007863AF"/>
    <w:rsid w:val="007863BD"/>
    <w:rsid w:val="00786440"/>
    <w:rsid w:val="00786462"/>
    <w:rsid w:val="0078647E"/>
    <w:rsid w:val="00786549"/>
    <w:rsid w:val="0078659E"/>
    <w:rsid w:val="00786600"/>
    <w:rsid w:val="00786717"/>
    <w:rsid w:val="0078673C"/>
    <w:rsid w:val="00786762"/>
    <w:rsid w:val="007867E3"/>
    <w:rsid w:val="0078680E"/>
    <w:rsid w:val="00786B3E"/>
    <w:rsid w:val="00786CFA"/>
    <w:rsid w:val="00786E30"/>
    <w:rsid w:val="007872DB"/>
    <w:rsid w:val="007873E7"/>
    <w:rsid w:val="00787480"/>
    <w:rsid w:val="0078750C"/>
    <w:rsid w:val="007875CD"/>
    <w:rsid w:val="0078763F"/>
    <w:rsid w:val="00787700"/>
    <w:rsid w:val="0078775A"/>
    <w:rsid w:val="00787773"/>
    <w:rsid w:val="00787AB3"/>
    <w:rsid w:val="00787ACB"/>
    <w:rsid w:val="00787C7E"/>
    <w:rsid w:val="00787E10"/>
    <w:rsid w:val="00787ED9"/>
    <w:rsid w:val="00787F22"/>
    <w:rsid w:val="00787F3C"/>
    <w:rsid w:val="0079002F"/>
    <w:rsid w:val="00790089"/>
    <w:rsid w:val="007900BB"/>
    <w:rsid w:val="00790228"/>
    <w:rsid w:val="00790345"/>
    <w:rsid w:val="007904A6"/>
    <w:rsid w:val="007905A5"/>
    <w:rsid w:val="00790780"/>
    <w:rsid w:val="00790844"/>
    <w:rsid w:val="00790888"/>
    <w:rsid w:val="00790893"/>
    <w:rsid w:val="007908D5"/>
    <w:rsid w:val="00790900"/>
    <w:rsid w:val="00790A19"/>
    <w:rsid w:val="00790A38"/>
    <w:rsid w:val="00790B00"/>
    <w:rsid w:val="00790B0E"/>
    <w:rsid w:val="00790B7F"/>
    <w:rsid w:val="00790BCB"/>
    <w:rsid w:val="00790C2C"/>
    <w:rsid w:val="00790CC8"/>
    <w:rsid w:val="00790DB8"/>
    <w:rsid w:val="00790E35"/>
    <w:rsid w:val="00790EC4"/>
    <w:rsid w:val="00791078"/>
    <w:rsid w:val="007913A0"/>
    <w:rsid w:val="0079142D"/>
    <w:rsid w:val="00791497"/>
    <w:rsid w:val="0079150A"/>
    <w:rsid w:val="0079156A"/>
    <w:rsid w:val="0079165F"/>
    <w:rsid w:val="00791841"/>
    <w:rsid w:val="00791A11"/>
    <w:rsid w:val="00791B72"/>
    <w:rsid w:val="00791D9B"/>
    <w:rsid w:val="00791E58"/>
    <w:rsid w:val="00792059"/>
    <w:rsid w:val="00792241"/>
    <w:rsid w:val="00792275"/>
    <w:rsid w:val="00792312"/>
    <w:rsid w:val="00792467"/>
    <w:rsid w:val="007925BB"/>
    <w:rsid w:val="007925D2"/>
    <w:rsid w:val="0079270E"/>
    <w:rsid w:val="00792763"/>
    <w:rsid w:val="007928EF"/>
    <w:rsid w:val="007929DB"/>
    <w:rsid w:val="00792D2A"/>
    <w:rsid w:val="00792DB2"/>
    <w:rsid w:val="00792EDC"/>
    <w:rsid w:val="0079308C"/>
    <w:rsid w:val="00793194"/>
    <w:rsid w:val="007931A6"/>
    <w:rsid w:val="00793226"/>
    <w:rsid w:val="0079343E"/>
    <w:rsid w:val="00793588"/>
    <w:rsid w:val="007936E3"/>
    <w:rsid w:val="007937FC"/>
    <w:rsid w:val="0079386C"/>
    <w:rsid w:val="007938AF"/>
    <w:rsid w:val="007938EC"/>
    <w:rsid w:val="007939A7"/>
    <w:rsid w:val="00793A90"/>
    <w:rsid w:val="00793BDB"/>
    <w:rsid w:val="00793C7E"/>
    <w:rsid w:val="00793C8E"/>
    <w:rsid w:val="00793CE7"/>
    <w:rsid w:val="00793F6A"/>
    <w:rsid w:val="00794088"/>
    <w:rsid w:val="007941F6"/>
    <w:rsid w:val="007942A1"/>
    <w:rsid w:val="007942A5"/>
    <w:rsid w:val="007942D6"/>
    <w:rsid w:val="007942F6"/>
    <w:rsid w:val="00794380"/>
    <w:rsid w:val="00794506"/>
    <w:rsid w:val="00794586"/>
    <w:rsid w:val="00794741"/>
    <w:rsid w:val="00794A00"/>
    <w:rsid w:val="00794A7A"/>
    <w:rsid w:val="00794B7F"/>
    <w:rsid w:val="00794D13"/>
    <w:rsid w:val="00794D5F"/>
    <w:rsid w:val="00794D97"/>
    <w:rsid w:val="00794E95"/>
    <w:rsid w:val="00794EFD"/>
    <w:rsid w:val="00795070"/>
    <w:rsid w:val="007950AB"/>
    <w:rsid w:val="00795212"/>
    <w:rsid w:val="00795367"/>
    <w:rsid w:val="00795499"/>
    <w:rsid w:val="0079549E"/>
    <w:rsid w:val="007955B1"/>
    <w:rsid w:val="00795697"/>
    <w:rsid w:val="00795701"/>
    <w:rsid w:val="0079571A"/>
    <w:rsid w:val="00795772"/>
    <w:rsid w:val="007957C7"/>
    <w:rsid w:val="00795871"/>
    <w:rsid w:val="007958C8"/>
    <w:rsid w:val="00795C50"/>
    <w:rsid w:val="00795C8A"/>
    <w:rsid w:val="00795D12"/>
    <w:rsid w:val="00795D66"/>
    <w:rsid w:val="00795DB6"/>
    <w:rsid w:val="00796180"/>
    <w:rsid w:val="007964DB"/>
    <w:rsid w:val="007965CC"/>
    <w:rsid w:val="007966F3"/>
    <w:rsid w:val="0079682E"/>
    <w:rsid w:val="007968A3"/>
    <w:rsid w:val="007969BA"/>
    <w:rsid w:val="00796BD2"/>
    <w:rsid w:val="00796C1C"/>
    <w:rsid w:val="00796EBF"/>
    <w:rsid w:val="0079712A"/>
    <w:rsid w:val="00797249"/>
    <w:rsid w:val="007973A7"/>
    <w:rsid w:val="007975B4"/>
    <w:rsid w:val="00797678"/>
    <w:rsid w:val="007977BC"/>
    <w:rsid w:val="00797873"/>
    <w:rsid w:val="00797B0D"/>
    <w:rsid w:val="00797B44"/>
    <w:rsid w:val="00797C42"/>
    <w:rsid w:val="00797CCA"/>
    <w:rsid w:val="00797F41"/>
    <w:rsid w:val="00797F51"/>
    <w:rsid w:val="00797F7A"/>
    <w:rsid w:val="00797F9C"/>
    <w:rsid w:val="007A006E"/>
    <w:rsid w:val="007A00A7"/>
    <w:rsid w:val="007A00D4"/>
    <w:rsid w:val="007A00F5"/>
    <w:rsid w:val="007A0171"/>
    <w:rsid w:val="007A0178"/>
    <w:rsid w:val="007A0364"/>
    <w:rsid w:val="007A039F"/>
    <w:rsid w:val="007A0455"/>
    <w:rsid w:val="007A046C"/>
    <w:rsid w:val="007A0600"/>
    <w:rsid w:val="007A0632"/>
    <w:rsid w:val="007A06CC"/>
    <w:rsid w:val="007A075A"/>
    <w:rsid w:val="007A0854"/>
    <w:rsid w:val="007A08A1"/>
    <w:rsid w:val="007A0943"/>
    <w:rsid w:val="007A09CE"/>
    <w:rsid w:val="007A0A2D"/>
    <w:rsid w:val="007A0A60"/>
    <w:rsid w:val="007A0AF7"/>
    <w:rsid w:val="007A0B2A"/>
    <w:rsid w:val="007A0C4C"/>
    <w:rsid w:val="007A0E4F"/>
    <w:rsid w:val="007A0F07"/>
    <w:rsid w:val="007A0F89"/>
    <w:rsid w:val="007A1251"/>
    <w:rsid w:val="007A1314"/>
    <w:rsid w:val="007A1319"/>
    <w:rsid w:val="007A138A"/>
    <w:rsid w:val="007A1479"/>
    <w:rsid w:val="007A1795"/>
    <w:rsid w:val="007A17B3"/>
    <w:rsid w:val="007A1831"/>
    <w:rsid w:val="007A1969"/>
    <w:rsid w:val="007A1A8D"/>
    <w:rsid w:val="007A1B3E"/>
    <w:rsid w:val="007A1BB2"/>
    <w:rsid w:val="007A1D59"/>
    <w:rsid w:val="007A1DA0"/>
    <w:rsid w:val="007A1E5C"/>
    <w:rsid w:val="007A1F85"/>
    <w:rsid w:val="007A21BF"/>
    <w:rsid w:val="007A248B"/>
    <w:rsid w:val="007A2559"/>
    <w:rsid w:val="007A2566"/>
    <w:rsid w:val="007A258C"/>
    <w:rsid w:val="007A2622"/>
    <w:rsid w:val="007A26C8"/>
    <w:rsid w:val="007A2712"/>
    <w:rsid w:val="007A27CA"/>
    <w:rsid w:val="007A28D9"/>
    <w:rsid w:val="007A28F1"/>
    <w:rsid w:val="007A2991"/>
    <w:rsid w:val="007A29F2"/>
    <w:rsid w:val="007A2A52"/>
    <w:rsid w:val="007A2A57"/>
    <w:rsid w:val="007A2AA8"/>
    <w:rsid w:val="007A2B7A"/>
    <w:rsid w:val="007A2BF1"/>
    <w:rsid w:val="007A2C13"/>
    <w:rsid w:val="007A2C73"/>
    <w:rsid w:val="007A2CE8"/>
    <w:rsid w:val="007A2D1E"/>
    <w:rsid w:val="007A2D7D"/>
    <w:rsid w:val="007A2E7B"/>
    <w:rsid w:val="007A2F65"/>
    <w:rsid w:val="007A2F67"/>
    <w:rsid w:val="007A309B"/>
    <w:rsid w:val="007A30F0"/>
    <w:rsid w:val="007A311E"/>
    <w:rsid w:val="007A31E2"/>
    <w:rsid w:val="007A3294"/>
    <w:rsid w:val="007A32C0"/>
    <w:rsid w:val="007A3480"/>
    <w:rsid w:val="007A353F"/>
    <w:rsid w:val="007A36D0"/>
    <w:rsid w:val="007A395F"/>
    <w:rsid w:val="007A3AC3"/>
    <w:rsid w:val="007A3C05"/>
    <w:rsid w:val="007A3C5C"/>
    <w:rsid w:val="007A3E7F"/>
    <w:rsid w:val="007A3F88"/>
    <w:rsid w:val="007A40A0"/>
    <w:rsid w:val="007A415A"/>
    <w:rsid w:val="007A416B"/>
    <w:rsid w:val="007A43A6"/>
    <w:rsid w:val="007A44D0"/>
    <w:rsid w:val="007A453D"/>
    <w:rsid w:val="007A4677"/>
    <w:rsid w:val="007A46E4"/>
    <w:rsid w:val="007A48D9"/>
    <w:rsid w:val="007A4968"/>
    <w:rsid w:val="007A4981"/>
    <w:rsid w:val="007A4D1F"/>
    <w:rsid w:val="007A4E37"/>
    <w:rsid w:val="007A4E89"/>
    <w:rsid w:val="007A4FF6"/>
    <w:rsid w:val="007A50AB"/>
    <w:rsid w:val="007A50DE"/>
    <w:rsid w:val="007A5145"/>
    <w:rsid w:val="007A518F"/>
    <w:rsid w:val="007A51E4"/>
    <w:rsid w:val="007A5203"/>
    <w:rsid w:val="007A5227"/>
    <w:rsid w:val="007A533C"/>
    <w:rsid w:val="007A556E"/>
    <w:rsid w:val="007A585A"/>
    <w:rsid w:val="007A58F9"/>
    <w:rsid w:val="007A5ABB"/>
    <w:rsid w:val="007A5B3A"/>
    <w:rsid w:val="007A5C23"/>
    <w:rsid w:val="007A5C27"/>
    <w:rsid w:val="007A5CC1"/>
    <w:rsid w:val="007A5E5C"/>
    <w:rsid w:val="007A5F31"/>
    <w:rsid w:val="007A600D"/>
    <w:rsid w:val="007A60E0"/>
    <w:rsid w:val="007A60E1"/>
    <w:rsid w:val="007A61F0"/>
    <w:rsid w:val="007A624C"/>
    <w:rsid w:val="007A62E1"/>
    <w:rsid w:val="007A6368"/>
    <w:rsid w:val="007A648E"/>
    <w:rsid w:val="007A677F"/>
    <w:rsid w:val="007A6873"/>
    <w:rsid w:val="007A6925"/>
    <w:rsid w:val="007A69A4"/>
    <w:rsid w:val="007A6D13"/>
    <w:rsid w:val="007A6EC0"/>
    <w:rsid w:val="007A7207"/>
    <w:rsid w:val="007A732C"/>
    <w:rsid w:val="007A73AA"/>
    <w:rsid w:val="007A7486"/>
    <w:rsid w:val="007A7489"/>
    <w:rsid w:val="007A7569"/>
    <w:rsid w:val="007A7705"/>
    <w:rsid w:val="007A77DC"/>
    <w:rsid w:val="007A7856"/>
    <w:rsid w:val="007A7871"/>
    <w:rsid w:val="007A789C"/>
    <w:rsid w:val="007A78C1"/>
    <w:rsid w:val="007A799A"/>
    <w:rsid w:val="007A7A22"/>
    <w:rsid w:val="007A7A6E"/>
    <w:rsid w:val="007A7A76"/>
    <w:rsid w:val="007A7C1A"/>
    <w:rsid w:val="007A7EB3"/>
    <w:rsid w:val="007A7ECA"/>
    <w:rsid w:val="007A7F30"/>
    <w:rsid w:val="007B00E6"/>
    <w:rsid w:val="007B0134"/>
    <w:rsid w:val="007B0509"/>
    <w:rsid w:val="007B051A"/>
    <w:rsid w:val="007B054B"/>
    <w:rsid w:val="007B05E3"/>
    <w:rsid w:val="007B08B2"/>
    <w:rsid w:val="007B09C6"/>
    <w:rsid w:val="007B0A9B"/>
    <w:rsid w:val="007B0C92"/>
    <w:rsid w:val="007B0CE3"/>
    <w:rsid w:val="007B0DDC"/>
    <w:rsid w:val="007B0E03"/>
    <w:rsid w:val="007B0EC2"/>
    <w:rsid w:val="007B0FAB"/>
    <w:rsid w:val="007B1009"/>
    <w:rsid w:val="007B1184"/>
    <w:rsid w:val="007B124E"/>
    <w:rsid w:val="007B132F"/>
    <w:rsid w:val="007B14BA"/>
    <w:rsid w:val="007B1531"/>
    <w:rsid w:val="007B1646"/>
    <w:rsid w:val="007B16AB"/>
    <w:rsid w:val="007B16F6"/>
    <w:rsid w:val="007B1796"/>
    <w:rsid w:val="007B1839"/>
    <w:rsid w:val="007B1917"/>
    <w:rsid w:val="007B1B96"/>
    <w:rsid w:val="007B1EA7"/>
    <w:rsid w:val="007B1EF8"/>
    <w:rsid w:val="007B2017"/>
    <w:rsid w:val="007B202B"/>
    <w:rsid w:val="007B23B0"/>
    <w:rsid w:val="007B24AF"/>
    <w:rsid w:val="007B24E4"/>
    <w:rsid w:val="007B2505"/>
    <w:rsid w:val="007B25CA"/>
    <w:rsid w:val="007B267C"/>
    <w:rsid w:val="007B2684"/>
    <w:rsid w:val="007B2896"/>
    <w:rsid w:val="007B28CB"/>
    <w:rsid w:val="007B29E1"/>
    <w:rsid w:val="007B29E7"/>
    <w:rsid w:val="007B2A18"/>
    <w:rsid w:val="007B2ABC"/>
    <w:rsid w:val="007B2C1F"/>
    <w:rsid w:val="007B2DF4"/>
    <w:rsid w:val="007B2FFB"/>
    <w:rsid w:val="007B30AE"/>
    <w:rsid w:val="007B312C"/>
    <w:rsid w:val="007B3195"/>
    <w:rsid w:val="007B3225"/>
    <w:rsid w:val="007B3358"/>
    <w:rsid w:val="007B34DC"/>
    <w:rsid w:val="007B35E2"/>
    <w:rsid w:val="007B370E"/>
    <w:rsid w:val="007B3755"/>
    <w:rsid w:val="007B382A"/>
    <w:rsid w:val="007B3919"/>
    <w:rsid w:val="007B398B"/>
    <w:rsid w:val="007B3B04"/>
    <w:rsid w:val="007B3CFB"/>
    <w:rsid w:val="007B3D51"/>
    <w:rsid w:val="007B3FAF"/>
    <w:rsid w:val="007B3FF8"/>
    <w:rsid w:val="007B434D"/>
    <w:rsid w:val="007B43F8"/>
    <w:rsid w:val="007B4418"/>
    <w:rsid w:val="007B44DB"/>
    <w:rsid w:val="007B4578"/>
    <w:rsid w:val="007B4610"/>
    <w:rsid w:val="007B46D6"/>
    <w:rsid w:val="007B479F"/>
    <w:rsid w:val="007B47E1"/>
    <w:rsid w:val="007B4831"/>
    <w:rsid w:val="007B491A"/>
    <w:rsid w:val="007B4943"/>
    <w:rsid w:val="007B49C8"/>
    <w:rsid w:val="007B4A93"/>
    <w:rsid w:val="007B4B1A"/>
    <w:rsid w:val="007B4B22"/>
    <w:rsid w:val="007B4BA9"/>
    <w:rsid w:val="007B4C27"/>
    <w:rsid w:val="007B4D04"/>
    <w:rsid w:val="007B4DEF"/>
    <w:rsid w:val="007B4E56"/>
    <w:rsid w:val="007B4FBF"/>
    <w:rsid w:val="007B53DC"/>
    <w:rsid w:val="007B55B3"/>
    <w:rsid w:val="007B57A1"/>
    <w:rsid w:val="007B5861"/>
    <w:rsid w:val="007B59D4"/>
    <w:rsid w:val="007B5A79"/>
    <w:rsid w:val="007B5A9C"/>
    <w:rsid w:val="007B5B43"/>
    <w:rsid w:val="007B5B45"/>
    <w:rsid w:val="007B5CF3"/>
    <w:rsid w:val="007B5DC2"/>
    <w:rsid w:val="007B5EA3"/>
    <w:rsid w:val="007B5ED6"/>
    <w:rsid w:val="007B60A5"/>
    <w:rsid w:val="007B621D"/>
    <w:rsid w:val="007B6297"/>
    <w:rsid w:val="007B6514"/>
    <w:rsid w:val="007B6584"/>
    <w:rsid w:val="007B65B9"/>
    <w:rsid w:val="007B660C"/>
    <w:rsid w:val="007B690C"/>
    <w:rsid w:val="007B691D"/>
    <w:rsid w:val="007B69DF"/>
    <w:rsid w:val="007B69E0"/>
    <w:rsid w:val="007B6A0E"/>
    <w:rsid w:val="007B6A2A"/>
    <w:rsid w:val="007B6B39"/>
    <w:rsid w:val="007B6B70"/>
    <w:rsid w:val="007B6C10"/>
    <w:rsid w:val="007B6DCF"/>
    <w:rsid w:val="007B6FD3"/>
    <w:rsid w:val="007B72F5"/>
    <w:rsid w:val="007B7434"/>
    <w:rsid w:val="007B7486"/>
    <w:rsid w:val="007B7563"/>
    <w:rsid w:val="007B760A"/>
    <w:rsid w:val="007B767A"/>
    <w:rsid w:val="007B767C"/>
    <w:rsid w:val="007B76EA"/>
    <w:rsid w:val="007B7790"/>
    <w:rsid w:val="007B77DF"/>
    <w:rsid w:val="007B77E4"/>
    <w:rsid w:val="007B79CD"/>
    <w:rsid w:val="007B7A7C"/>
    <w:rsid w:val="007B7B7E"/>
    <w:rsid w:val="007B7C5B"/>
    <w:rsid w:val="007B7CDB"/>
    <w:rsid w:val="007B7DA5"/>
    <w:rsid w:val="007B7DCA"/>
    <w:rsid w:val="007C0071"/>
    <w:rsid w:val="007C008E"/>
    <w:rsid w:val="007C0164"/>
    <w:rsid w:val="007C0187"/>
    <w:rsid w:val="007C0214"/>
    <w:rsid w:val="007C036C"/>
    <w:rsid w:val="007C04CC"/>
    <w:rsid w:val="007C0565"/>
    <w:rsid w:val="007C0614"/>
    <w:rsid w:val="007C06AA"/>
    <w:rsid w:val="007C07AB"/>
    <w:rsid w:val="007C0B9D"/>
    <w:rsid w:val="007C0E53"/>
    <w:rsid w:val="007C0E9F"/>
    <w:rsid w:val="007C0F29"/>
    <w:rsid w:val="007C0FA4"/>
    <w:rsid w:val="007C1078"/>
    <w:rsid w:val="007C110C"/>
    <w:rsid w:val="007C1127"/>
    <w:rsid w:val="007C1376"/>
    <w:rsid w:val="007C13BF"/>
    <w:rsid w:val="007C14D4"/>
    <w:rsid w:val="007C1515"/>
    <w:rsid w:val="007C1539"/>
    <w:rsid w:val="007C16C2"/>
    <w:rsid w:val="007C183E"/>
    <w:rsid w:val="007C196B"/>
    <w:rsid w:val="007C1A37"/>
    <w:rsid w:val="007C1B41"/>
    <w:rsid w:val="007C1BBF"/>
    <w:rsid w:val="007C1C9C"/>
    <w:rsid w:val="007C1D65"/>
    <w:rsid w:val="007C1DEB"/>
    <w:rsid w:val="007C1E12"/>
    <w:rsid w:val="007C1ECB"/>
    <w:rsid w:val="007C1ED8"/>
    <w:rsid w:val="007C1F6C"/>
    <w:rsid w:val="007C1FA5"/>
    <w:rsid w:val="007C1FB4"/>
    <w:rsid w:val="007C20B3"/>
    <w:rsid w:val="007C20FE"/>
    <w:rsid w:val="007C220E"/>
    <w:rsid w:val="007C2240"/>
    <w:rsid w:val="007C224F"/>
    <w:rsid w:val="007C22FD"/>
    <w:rsid w:val="007C237B"/>
    <w:rsid w:val="007C2559"/>
    <w:rsid w:val="007C2565"/>
    <w:rsid w:val="007C259F"/>
    <w:rsid w:val="007C274A"/>
    <w:rsid w:val="007C2780"/>
    <w:rsid w:val="007C27BC"/>
    <w:rsid w:val="007C28FB"/>
    <w:rsid w:val="007C2A16"/>
    <w:rsid w:val="007C2AAC"/>
    <w:rsid w:val="007C2AFE"/>
    <w:rsid w:val="007C2B78"/>
    <w:rsid w:val="007C2B8E"/>
    <w:rsid w:val="007C2C70"/>
    <w:rsid w:val="007C2EEC"/>
    <w:rsid w:val="007C30D3"/>
    <w:rsid w:val="007C30F2"/>
    <w:rsid w:val="007C30F6"/>
    <w:rsid w:val="007C31EF"/>
    <w:rsid w:val="007C3223"/>
    <w:rsid w:val="007C3322"/>
    <w:rsid w:val="007C33B6"/>
    <w:rsid w:val="007C351A"/>
    <w:rsid w:val="007C35DC"/>
    <w:rsid w:val="007C36E9"/>
    <w:rsid w:val="007C3952"/>
    <w:rsid w:val="007C396A"/>
    <w:rsid w:val="007C3A15"/>
    <w:rsid w:val="007C3A4D"/>
    <w:rsid w:val="007C3A5C"/>
    <w:rsid w:val="007C3C51"/>
    <w:rsid w:val="007C3CBF"/>
    <w:rsid w:val="007C3D59"/>
    <w:rsid w:val="007C3D5E"/>
    <w:rsid w:val="007C3D7D"/>
    <w:rsid w:val="007C3E34"/>
    <w:rsid w:val="007C4143"/>
    <w:rsid w:val="007C41C8"/>
    <w:rsid w:val="007C4237"/>
    <w:rsid w:val="007C44F1"/>
    <w:rsid w:val="007C4542"/>
    <w:rsid w:val="007C4545"/>
    <w:rsid w:val="007C46C8"/>
    <w:rsid w:val="007C48A0"/>
    <w:rsid w:val="007C4AB9"/>
    <w:rsid w:val="007C4B05"/>
    <w:rsid w:val="007C4B27"/>
    <w:rsid w:val="007C4C09"/>
    <w:rsid w:val="007C4E1E"/>
    <w:rsid w:val="007C4E86"/>
    <w:rsid w:val="007C4F91"/>
    <w:rsid w:val="007C506D"/>
    <w:rsid w:val="007C50EB"/>
    <w:rsid w:val="007C520E"/>
    <w:rsid w:val="007C529A"/>
    <w:rsid w:val="007C52A0"/>
    <w:rsid w:val="007C5521"/>
    <w:rsid w:val="007C566D"/>
    <w:rsid w:val="007C56D4"/>
    <w:rsid w:val="007C58D3"/>
    <w:rsid w:val="007C58FB"/>
    <w:rsid w:val="007C594E"/>
    <w:rsid w:val="007C5962"/>
    <w:rsid w:val="007C5A29"/>
    <w:rsid w:val="007C5AE2"/>
    <w:rsid w:val="007C5C14"/>
    <w:rsid w:val="007C6066"/>
    <w:rsid w:val="007C6171"/>
    <w:rsid w:val="007C618C"/>
    <w:rsid w:val="007C6537"/>
    <w:rsid w:val="007C6585"/>
    <w:rsid w:val="007C6596"/>
    <w:rsid w:val="007C660A"/>
    <w:rsid w:val="007C66D4"/>
    <w:rsid w:val="007C675C"/>
    <w:rsid w:val="007C67C9"/>
    <w:rsid w:val="007C6831"/>
    <w:rsid w:val="007C6868"/>
    <w:rsid w:val="007C686A"/>
    <w:rsid w:val="007C6882"/>
    <w:rsid w:val="007C6ADE"/>
    <w:rsid w:val="007C6AF2"/>
    <w:rsid w:val="007C6B34"/>
    <w:rsid w:val="007C6B82"/>
    <w:rsid w:val="007C6BE5"/>
    <w:rsid w:val="007C6CD7"/>
    <w:rsid w:val="007C6D34"/>
    <w:rsid w:val="007C6E11"/>
    <w:rsid w:val="007C6EA8"/>
    <w:rsid w:val="007C6EAA"/>
    <w:rsid w:val="007C6F54"/>
    <w:rsid w:val="007C718B"/>
    <w:rsid w:val="007C71EE"/>
    <w:rsid w:val="007C739F"/>
    <w:rsid w:val="007C73CD"/>
    <w:rsid w:val="007C749A"/>
    <w:rsid w:val="007C751D"/>
    <w:rsid w:val="007C7532"/>
    <w:rsid w:val="007C7579"/>
    <w:rsid w:val="007C76FE"/>
    <w:rsid w:val="007C7886"/>
    <w:rsid w:val="007C7983"/>
    <w:rsid w:val="007C7A01"/>
    <w:rsid w:val="007C7A4A"/>
    <w:rsid w:val="007C7C2F"/>
    <w:rsid w:val="007C7D02"/>
    <w:rsid w:val="007C7D5F"/>
    <w:rsid w:val="007C7E01"/>
    <w:rsid w:val="007C7E9D"/>
    <w:rsid w:val="007C7F0C"/>
    <w:rsid w:val="007C7FCF"/>
    <w:rsid w:val="007C7FF6"/>
    <w:rsid w:val="007D00D9"/>
    <w:rsid w:val="007D0374"/>
    <w:rsid w:val="007D0460"/>
    <w:rsid w:val="007D06C4"/>
    <w:rsid w:val="007D0852"/>
    <w:rsid w:val="007D0A0C"/>
    <w:rsid w:val="007D0AD9"/>
    <w:rsid w:val="007D0AE3"/>
    <w:rsid w:val="007D0B4D"/>
    <w:rsid w:val="007D0C6B"/>
    <w:rsid w:val="007D0D78"/>
    <w:rsid w:val="007D0E43"/>
    <w:rsid w:val="007D0F96"/>
    <w:rsid w:val="007D1069"/>
    <w:rsid w:val="007D10BA"/>
    <w:rsid w:val="007D11BC"/>
    <w:rsid w:val="007D150C"/>
    <w:rsid w:val="007D1592"/>
    <w:rsid w:val="007D1696"/>
    <w:rsid w:val="007D16A8"/>
    <w:rsid w:val="007D187C"/>
    <w:rsid w:val="007D1BDC"/>
    <w:rsid w:val="007D1BE2"/>
    <w:rsid w:val="007D1BE7"/>
    <w:rsid w:val="007D1E46"/>
    <w:rsid w:val="007D1FC7"/>
    <w:rsid w:val="007D1FE8"/>
    <w:rsid w:val="007D214F"/>
    <w:rsid w:val="007D21CF"/>
    <w:rsid w:val="007D22B3"/>
    <w:rsid w:val="007D23CE"/>
    <w:rsid w:val="007D23FE"/>
    <w:rsid w:val="007D255C"/>
    <w:rsid w:val="007D25B9"/>
    <w:rsid w:val="007D25CA"/>
    <w:rsid w:val="007D260C"/>
    <w:rsid w:val="007D2624"/>
    <w:rsid w:val="007D2629"/>
    <w:rsid w:val="007D278B"/>
    <w:rsid w:val="007D28D4"/>
    <w:rsid w:val="007D2A7A"/>
    <w:rsid w:val="007D2A90"/>
    <w:rsid w:val="007D2C60"/>
    <w:rsid w:val="007D2E27"/>
    <w:rsid w:val="007D2E36"/>
    <w:rsid w:val="007D2EB1"/>
    <w:rsid w:val="007D3008"/>
    <w:rsid w:val="007D30F4"/>
    <w:rsid w:val="007D331D"/>
    <w:rsid w:val="007D3351"/>
    <w:rsid w:val="007D34C0"/>
    <w:rsid w:val="007D35AF"/>
    <w:rsid w:val="007D35D8"/>
    <w:rsid w:val="007D35F3"/>
    <w:rsid w:val="007D38AF"/>
    <w:rsid w:val="007D3954"/>
    <w:rsid w:val="007D3AC0"/>
    <w:rsid w:val="007D3B81"/>
    <w:rsid w:val="007D3C6E"/>
    <w:rsid w:val="007D3C86"/>
    <w:rsid w:val="007D3D58"/>
    <w:rsid w:val="007D3F7E"/>
    <w:rsid w:val="007D403C"/>
    <w:rsid w:val="007D419C"/>
    <w:rsid w:val="007D441F"/>
    <w:rsid w:val="007D447A"/>
    <w:rsid w:val="007D44C0"/>
    <w:rsid w:val="007D4604"/>
    <w:rsid w:val="007D4A35"/>
    <w:rsid w:val="007D4A4F"/>
    <w:rsid w:val="007D4AEF"/>
    <w:rsid w:val="007D4CF9"/>
    <w:rsid w:val="007D4E01"/>
    <w:rsid w:val="007D4E3C"/>
    <w:rsid w:val="007D4F0C"/>
    <w:rsid w:val="007D518A"/>
    <w:rsid w:val="007D51BF"/>
    <w:rsid w:val="007D5240"/>
    <w:rsid w:val="007D5413"/>
    <w:rsid w:val="007D58B3"/>
    <w:rsid w:val="007D59F6"/>
    <w:rsid w:val="007D5AE3"/>
    <w:rsid w:val="007D5CA5"/>
    <w:rsid w:val="007D5D55"/>
    <w:rsid w:val="007D5E49"/>
    <w:rsid w:val="007D5E8D"/>
    <w:rsid w:val="007D5FAF"/>
    <w:rsid w:val="007D5FDF"/>
    <w:rsid w:val="007D618D"/>
    <w:rsid w:val="007D62F6"/>
    <w:rsid w:val="007D638A"/>
    <w:rsid w:val="007D63BB"/>
    <w:rsid w:val="007D63CA"/>
    <w:rsid w:val="007D643E"/>
    <w:rsid w:val="007D6495"/>
    <w:rsid w:val="007D64CA"/>
    <w:rsid w:val="007D6645"/>
    <w:rsid w:val="007D6763"/>
    <w:rsid w:val="007D6779"/>
    <w:rsid w:val="007D689B"/>
    <w:rsid w:val="007D6C45"/>
    <w:rsid w:val="007D6C87"/>
    <w:rsid w:val="007D6CE2"/>
    <w:rsid w:val="007D6DF4"/>
    <w:rsid w:val="007D6E2A"/>
    <w:rsid w:val="007D6F55"/>
    <w:rsid w:val="007D70B8"/>
    <w:rsid w:val="007D71D8"/>
    <w:rsid w:val="007D71EC"/>
    <w:rsid w:val="007D7292"/>
    <w:rsid w:val="007D729E"/>
    <w:rsid w:val="007D750D"/>
    <w:rsid w:val="007D75F0"/>
    <w:rsid w:val="007D76A6"/>
    <w:rsid w:val="007D7702"/>
    <w:rsid w:val="007D783F"/>
    <w:rsid w:val="007D79C3"/>
    <w:rsid w:val="007D7A53"/>
    <w:rsid w:val="007D7B48"/>
    <w:rsid w:val="007D7B74"/>
    <w:rsid w:val="007D7B84"/>
    <w:rsid w:val="007D7BE9"/>
    <w:rsid w:val="007D7CFA"/>
    <w:rsid w:val="007D7D2A"/>
    <w:rsid w:val="007D7D85"/>
    <w:rsid w:val="007D7ECB"/>
    <w:rsid w:val="007D7EF8"/>
    <w:rsid w:val="007D7FA6"/>
    <w:rsid w:val="007E0044"/>
    <w:rsid w:val="007E00C0"/>
    <w:rsid w:val="007E010B"/>
    <w:rsid w:val="007E0165"/>
    <w:rsid w:val="007E01C0"/>
    <w:rsid w:val="007E01DB"/>
    <w:rsid w:val="007E01FF"/>
    <w:rsid w:val="007E0231"/>
    <w:rsid w:val="007E0331"/>
    <w:rsid w:val="007E0474"/>
    <w:rsid w:val="007E0550"/>
    <w:rsid w:val="007E0560"/>
    <w:rsid w:val="007E067A"/>
    <w:rsid w:val="007E06E6"/>
    <w:rsid w:val="007E0754"/>
    <w:rsid w:val="007E089B"/>
    <w:rsid w:val="007E0930"/>
    <w:rsid w:val="007E0954"/>
    <w:rsid w:val="007E09AD"/>
    <w:rsid w:val="007E0B65"/>
    <w:rsid w:val="007E0BBB"/>
    <w:rsid w:val="007E0C62"/>
    <w:rsid w:val="007E0C63"/>
    <w:rsid w:val="007E0DBF"/>
    <w:rsid w:val="007E0E4F"/>
    <w:rsid w:val="007E0F83"/>
    <w:rsid w:val="007E10EA"/>
    <w:rsid w:val="007E1128"/>
    <w:rsid w:val="007E113B"/>
    <w:rsid w:val="007E127C"/>
    <w:rsid w:val="007E13A2"/>
    <w:rsid w:val="007E13DD"/>
    <w:rsid w:val="007E14A0"/>
    <w:rsid w:val="007E1594"/>
    <w:rsid w:val="007E167C"/>
    <w:rsid w:val="007E17A2"/>
    <w:rsid w:val="007E1801"/>
    <w:rsid w:val="007E18DC"/>
    <w:rsid w:val="007E1922"/>
    <w:rsid w:val="007E1C85"/>
    <w:rsid w:val="007E1CA5"/>
    <w:rsid w:val="007E1E51"/>
    <w:rsid w:val="007E1F1D"/>
    <w:rsid w:val="007E21F0"/>
    <w:rsid w:val="007E2239"/>
    <w:rsid w:val="007E248D"/>
    <w:rsid w:val="007E2A2A"/>
    <w:rsid w:val="007E2A91"/>
    <w:rsid w:val="007E2D15"/>
    <w:rsid w:val="007E2D32"/>
    <w:rsid w:val="007E2DC5"/>
    <w:rsid w:val="007E2F2A"/>
    <w:rsid w:val="007E300A"/>
    <w:rsid w:val="007E31CD"/>
    <w:rsid w:val="007E31CF"/>
    <w:rsid w:val="007E34BC"/>
    <w:rsid w:val="007E37F6"/>
    <w:rsid w:val="007E3834"/>
    <w:rsid w:val="007E38A5"/>
    <w:rsid w:val="007E38E9"/>
    <w:rsid w:val="007E39DB"/>
    <w:rsid w:val="007E39F8"/>
    <w:rsid w:val="007E3ADB"/>
    <w:rsid w:val="007E3D40"/>
    <w:rsid w:val="007E3E6A"/>
    <w:rsid w:val="007E3F33"/>
    <w:rsid w:val="007E3FE4"/>
    <w:rsid w:val="007E401D"/>
    <w:rsid w:val="007E415B"/>
    <w:rsid w:val="007E42BD"/>
    <w:rsid w:val="007E4309"/>
    <w:rsid w:val="007E45A2"/>
    <w:rsid w:val="007E45D6"/>
    <w:rsid w:val="007E460F"/>
    <w:rsid w:val="007E4685"/>
    <w:rsid w:val="007E46A1"/>
    <w:rsid w:val="007E471C"/>
    <w:rsid w:val="007E4762"/>
    <w:rsid w:val="007E4BE7"/>
    <w:rsid w:val="007E4C21"/>
    <w:rsid w:val="007E4C84"/>
    <w:rsid w:val="007E4DF5"/>
    <w:rsid w:val="007E4FB0"/>
    <w:rsid w:val="007E50CE"/>
    <w:rsid w:val="007E50EF"/>
    <w:rsid w:val="007E55AD"/>
    <w:rsid w:val="007E5766"/>
    <w:rsid w:val="007E57EE"/>
    <w:rsid w:val="007E585B"/>
    <w:rsid w:val="007E5A68"/>
    <w:rsid w:val="007E5B37"/>
    <w:rsid w:val="007E5BF0"/>
    <w:rsid w:val="007E5C03"/>
    <w:rsid w:val="007E5C12"/>
    <w:rsid w:val="007E5D72"/>
    <w:rsid w:val="007E5E62"/>
    <w:rsid w:val="007E6124"/>
    <w:rsid w:val="007E6160"/>
    <w:rsid w:val="007E6173"/>
    <w:rsid w:val="007E62DA"/>
    <w:rsid w:val="007E64D9"/>
    <w:rsid w:val="007E658A"/>
    <w:rsid w:val="007E669C"/>
    <w:rsid w:val="007E676F"/>
    <w:rsid w:val="007E67B1"/>
    <w:rsid w:val="007E67D7"/>
    <w:rsid w:val="007E6897"/>
    <w:rsid w:val="007E6908"/>
    <w:rsid w:val="007E6A7B"/>
    <w:rsid w:val="007E6ADB"/>
    <w:rsid w:val="007E6AF6"/>
    <w:rsid w:val="007E6B57"/>
    <w:rsid w:val="007E6BB0"/>
    <w:rsid w:val="007E6E19"/>
    <w:rsid w:val="007E6E3D"/>
    <w:rsid w:val="007E6EC7"/>
    <w:rsid w:val="007E6EFE"/>
    <w:rsid w:val="007E6F33"/>
    <w:rsid w:val="007E713A"/>
    <w:rsid w:val="007E720A"/>
    <w:rsid w:val="007E725F"/>
    <w:rsid w:val="007E7284"/>
    <w:rsid w:val="007E73AD"/>
    <w:rsid w:val="007E73F3"/>
    <w:rsid w:val="007E7460"/>
    <w:rsid w:val="007E74B9"/>
    <w:rsid w:val="007E75ED"/>
    <w:rsid w:val="007E7715"/>
    <w:rsid w:val="007E77D8"/>
    <w:rsid w:val="007E794D"/>
    <w:rsid w:val="007E79A1"/>
    <w:rsid w:val="007E7A64"/>
    <w:rsid w:val="007E7A73"/>
    <w:rsid w:val="007E7ABE"/>
    <w:rsid w:val="007E7AF1"/>
    <w:rsid w:val="007E7B1B"/>
    <w:rsid w:val="007E7CA1"/>
    <w:rsid w:val="007E7FC0"/>
    <w:rsid w:val="007F05BA"/>
    <w:rsid w:val="007F0620"/>
    <w:rsid w:val="007F082B"/>
    <w:rsid w:val="007F0A1E"/>
    <w:rsid w:val="007F0A8E"/>
    <w:rsid w:val="007F0B2C"/>
    <w:rsid w:val="007F0B73"/>
    <w:rsid w:val="007F0B75"/>
    <w:rsid w:val="007F0BA6"/>
    <w:rsid w:val="007F0BFC"/>
    <w:rsid w:val="007F0C8E"/>
    <w:rsid w:val="007F0CD2"/>
    <w:rsid w:val="007F0D0A"/>
    <w:rsid w:val="007F0D6F"/>
    <w:rsid w:val="007F0E67"/>
    <w:rsid w:val="007F0F1D"/>
    <w:rsid w:val="007F0F95"/>
    <w:rsid w:val="007F1148"/>
    <w:rsid w:val="007F116F"/>
    <w:rsid w:val="007F1295"/>
    <w:rsid w:val="007F1316"/>
    <w:rsid w:val="007F1550"/>
    <w:rsid w:val="007F1582"/>
    <w:rsid w:val="007F1593"/>
    <w:rsid w:val="007F15D2"/>
    <w:rsid w:val="007F1795"/>
    <w:rsid w:val="007F1826"/>
    <w:rsid w:val="007F1885"/>
    <w:rsid w:val="007F198C"/>
    <w:rsid w:val="007F1AE9"/>
    <w:rsid w:val="007F1AF3"/>
    <w:rsid w:val="007F1C1A"/>
    <w:rsid w:val="007F1CA2"/>
    <w:rsid w:val="007F1E4B"/>
    <w:rsid w:val="007F1F24"/>
    <w:rsid w:val="007F2247"/>
    <w:rsid w:val="007F22B2"/>
    <w:rsid w:val="007F2503"/>
    <w:rsid w:val="007F25B7"/>
    <w:rsid w:val="007F26C5"/>
    <w:rsid w:val="007F2731"/>
    <w:rsid w:val="007F27FE"/>
    <w:rsid w:val="007F28D1"/>
    <w:rsid w:val="007F29DB"/>
    <w:rsid w:val="007F2A52"/>
    <w:rsid w:val="007F2B1C"/>
    <w:rsid w:val="007F2CF7"/>
    <w:rsid w:val="007F2D71"/>
    <w:rsid w:val="007F2EC6"/>
    <w:rsid w:val="007F2F3D"/>
    <w:rsid w:val="007F302B"/>
    <w:rsid w:val="007F321D"/>
    <w:rsid w:val="007F3248"/>
    <w:rsid w:val="007F3499"/>
    <w:rsid w:val="007F363A"/>
    <w:rsid w:val="007F3696"/>
    <w:rsid w:val="007F36E3"/>
    <w:rsid w:val="007F37BB"/>
    <w:rsid w:val="007F3A30"/>
    <w:rsid w:val="007F3C3B"/>
    <w:rsid w:val="007F3D03"/>
    <w:rsid w:val="007F3E00"/>
    <w:rsid w:val="007F3E9B"/>
    <w:rsid w:val="007F3FA3"/>
    <w:rsid w:val="007F3FC1"/>
    <w:rsid w:val="007F40C1"/>
    <w:rsid w:val="007F41BD"/>
    <w:rsid w:val="007F41CE"/>
    <w:rsid w:val="007F438C"/>
    <w:rsid w:val="007F43A0"/>
    <w:rsid w:val="007F440C"/>
    <w:rsid w:val="007F461C"/>
    <w:rsid w:val="007F470A"/>
    <w:rsid w:val="007F4747"/>
    <w:rsid w:val="007F49E1"/>
    <w:rsid w:val="007F4AF6"/>
    <w:rsid w:val="007F4C82"/>
    <w:rsid w:val="007F4DFA"/>
    <w:rsid w:val="007F4EA4"/>
    <w:rsid w:val="007F4F29"/>
    <w:rsid w:val="007F5095"/>
    <w:rsid w:val="007F52D9"/>
    <w:rsid w:val="007F5414"/>
    <w:rsid w:val="007F56F9"/>
    <w:rsid w:val="007F57D4"/>
    <w:rsid w:val="007F58E7"/>
    <w:rsid w:val="007F59AF"/>
    <w:rsid w:val="007F5A80"/>
    <w:rsid w:val="007F5A84"/>
    <w:rsid w:val="007F5C7E"/>
    <w:rsid w:val="007F5CC6"/>
    <w:rsid w:val="007F607F"/>
    <w:rsid w:val="007F61D3"/>
    <w:rsid w:val="007F6212"/>
    <w:rsid w:val="007F63BB"/>
    <w:rsid w:val="007F6452"/>
    <w:rsid w:val="007F6552"/>
    <w:rsid w:val="007F666B"/>
    <w:rsid w:val="007F673A"/>
    <w:rsid w:val="007F6A2A"/>
    <w:rsid w:val="007F6C00"/>
    <w:rsid w:val="007F6CD7"/>
    <w:rsid w:val="007F6CEF"/>
    <w:rsid w:val="007F6D31"/>
    <w:rsid w:val="007F6D4C"/>
    <w:rsid w:val="007F6F05"/>
    <w:rsid w:val="007F710B"/>
    <w:rsid w:val="007F7202"/>
    <w:rsid w:val="007F72C4"/>
    <w:rsid w:val="007F7382"/>
    <w:rsid w:val="007F73B4"/>
    <w:rsid w:val="007F73CE"/>
    <w:rsid w:val="007F7439"/>
    <w:rsid w:val="007F7442"/>
    <w:rsid w:val="007F7479"/>
    <w:rsid w:val="007F7821"/>
    <w:rsid w:val="007F7838"/>
    <w:rsid w:val="007F783E"/>
    <w:rsid w:val="007F7890"/>
    <w:rsid w:val="007F79C2"/>
    <w:rsid w:val="007F7B4F"/>
    <w:rsid w:val="007F7B5D"/>
    <w:rsid w:val="007F7C1F"/>
    <w:rsid w:val="007F7D3C"/>
    <w:rsid w:val="007F7DC1"/>
    <w:rsid w:val="007F7DCF"/>
    <w:rsid w:val="007F7E3A"/>
    <w:rsid w:val="007F7E8B"/>
    <w:rsid w:val="007F7ECE"/>
    <w:rsid w:val="007F7F8D"/>
    <w:rsid w:val="00800172"/>
    <w:rsid w:val="0080019E"/>
    <w:rsid w:val="008002DE"/>
    <w:rsid w:val="008002FC"/>
    <w:rsid w:val="008003D7"/>
    <w:rsid w:val="0080042C"/>
    <w:rsid w:val="0080043C"/>
    <w:rsid w:val="0080048F"/>
    <w:rsid w:val="008004A3"/>
    <w:rsid w:val="0080069F"/>
    <w:rsid w:val="008006AB"/>
    <w:rsid w:val="008006DE"/>
    <w:rsid w:val="0080075D"/>
    <w:rsid w:val="008007D3"/>
    <w:rsid w:val="00800872"/>
    <w:rsid w:val="008008B0"/>
    <w:rsid w:val="008008B5"/>
    <w:rsid w:val="008009A9"/>
    <w:rsid w:val="00800EF3"/>
    <w:rsid w:val="00800F35"/>
    <w:rsid w:val="00800F42"/>
    <w:rsid w:val="00800FD4"/>
    <w:rsid w:val="008010ED"/>
    <w:rsid w:val="00801149"/>
    <w:rsid w:val="00801169"/>
    <w:rsid w:val="0080117F"/>
    <w:rsid w:val="00801200"/>
    <w:rsid w:val="00801244"/>
    <w:rsid w:val="008012C0"/>
    <w:rsid w:val="00801346"/>
    <w:rsid w:val="008013C7"/>
    <w:rsid w:val="008014A5"/>
    <w:rsid w:val="008014A8"/>
    <w:rsid w:val="008014FE"/>
    <w:rsid w:val="0080156A"/>
    <w:rsid w:val="0080156D"/>
    <w:rsid w:val="00801626"/>
    <w:rsid w:val="008016C8"/>
    <w:rsid w:val="008016E2"/>
    <w:rsid w:val="008017CF"/>
    <w:rsid w:val="00801AA1"/>
    <w:rsid w:val="00801AB1"/>
    <w:rsid w:val="00801AD6"/>
    <w:rsid w:val="00801AFF"/>
    <w:rsid w:val="00801B34"/>
    <w:rsid w:val="00801B57"/>
    <w:rsid w:val="00801D90"/>
    <w:rsid w:val="00801F77"/>
    <w:rsid w:val="008021C2"/>
    <w:rsid w:val="008021D7"/>
    <w:rsid w:val="0080222E"/>
    <w:rsid w:val="00802269"/>
    <w:rsid w:val="008022AA"/>
    <w:rsid w:val="008022F5"/>
    <w:rsid w:val="008022FD"/>
    <w:rsid w:val="008023D8"/>
    <w:rsid w:val="008024E3"/>
    <w:rsid w:val="00802506"/>
    <w:rsid w:val="008025EF"/>
    <w:rsid w:val="0080268B"/>
    <w:rsid w:val="00802701"/>
    <w:rsid w:val="0080281F"/>
    <w:rsid w:val="00802881"/>
    <w:rsid w:val="008028B8"/>
    <w:rsid w:val="008028BD"/>
    <w:rsid w:val="00802C5E"/>
    <w:rsid w:val="00802CD3"/>
    <w:rsid w:val="00802CED"/>
    <w:rsid w:val="00802D29"/>
    <w:rsid w:val="00802D37"/>
    <w:rsid w:val="00802E66"/>
    <w:rsid w:val="00802EAF"/>
    <w:rsid w:val="00802EF3"/>
    <w:rsid w:val="00802F2E"/>
    <w:rsid w:val="00802FB9"/>
    <w:rsid w:val="00803221"/>
    <w:rsid w:val="008032D5"/>
    <w:rsid w:val="00803322"/>
    <w:rsid w:val="00803605"/>
    <w:rsid w:val="00803820"/>
    <w:rsid w:val="0080388A"/>
    <w:rsid w:val="0080392E"/>
    <w:rsid w:val="008039F9"/>
    <w:rsid w:val="00803A38"/>
    <w:rsid w:val="00803A41"/>
    <w:rsid w:val="00803C6A"/>
    <w:rsid w:val="00803CAC"/>
    <w:rsid w:val="00803D10"/>
    <w:rsid w:val="00803F9B"/>
    <w:rsid w:val="00804019"/>
    <w:rsid w:val="00804079"/>
    <w:rsid w:val="008040C5"/>
    <w:rsid w:val="00804175"/>
    <w:rsid w:val="00804322"/>
    <w:rsid w:val="00804371"/>
    <w:rsid w:val="00804447"/>
    <w:rsid w:val="00804958"/>
    <w:rsid w:val="0080495B"/>
    <w:rsid w:val="00804B9B"/>
    <w:rsid w:val="00804C5F"/>
    <w:rsid w:val="00804C91"/>
    <w:rsid w:val="00804FA5"/>
    <w:rsid w:val="0080503B"/>
    <w:rsid w:val="00805066"/>
    <w:rsid w:val="00805116"/>
    <w:rsid w:val="0080524A"/>
    <w:rsid w:val="008052C7"/>
    <w:rsid w:val="00805379"/>
    <w:rsid w:val="0080543F"/>
    <w:rsid w:val="008054CE"/>
    <w:rsid w:val="0080557A"/>
    <w:rsid w:val="008055ED"/>
    <w:rsid w:val="008056B7"/>
    <w:rsid w:val="008058A7"/>
    <w:rsid w:val="0080599E"/>
    <w:rsid w:val="00805A29"/>
    <w:rsid w:val="00805BC0"/>
    <w:rsid w:val="00805BDC"/>
    <w:rsid w:val="00805CBB"/>
    <w:rsid w:val="00805D0C"/>
    <w:rsid w:val="00805E85"/>
    <w:rsid w:val="00805EB5"/>
    <w:rsid w:val="00805EDB"/>
    <w:rsid w:val="00805F36"/>
    <w:rsid w:val="008062EC"/>
    <w:rsid w:val="008063C9"/>
    <w:rsid w:val="0080656A"/>
    <w:rsid w:val="0080658B"/>
    <w:rsid w:val="00806654"/>
    <w:rsid w:val="008068AF"/>
    <w:rsid w:val="008069E8"/>
    <w:rsid w:val="00806C69"/>
    <w:rsid w:val="00806D06"/>
    <w:rsid w:val="00806D19"/>
    <w:rsid w:val="00806E3F"/>
    <w:rsid w:val="00806E4B"/>
    <w:rsid w:val="00806EEB"/>
    <w:rsid w:val="00806EF5"/>
    <w:rsid w:val="00806F41"/>
    <w:rsid w:val="0080700B"/>
    <w:rsid w:val="0080700C"/>
    <w:rsid w:val="00807205"/>
    <w:rsid w:val="00807373"/>
    <w:rsid w:val="00807384"/>
    <w:rsid w:val="0080742A"/>
    <w:rsid w:val="00807442"/>
    <w:rsid w:val="00807534"/>
    <w:rsid w:val="008075DD"/>
    <w:rsid w:val="00807653"/>
    <w:rsid w:val="008076A0"/>
    <w:rsid w:val="00807781"/>
    <w:rsid w:val="008077A8"/>
    <w:rsid w:val="00807AE2"/>
    <w:rsid w:val="00807B62"/>
    <w:rsid w:val="00807B90"/>
    <w:rsid w:val="00807BA4"/>
    <w:rsid w:val="00807C62"/>
    <w:rsid w:val="00807DCA"/>
    <w:rsid w:val="00807E01"/>
    <w:rsid w:val="00807FDE"/>
    <w:rsid w:val="0081018D"/>
    <w:rsid w:val="008101DD"/>
    <w:rsid w:val="00810292"/>
    <w:rsid w:val="0081059D"/>
    <w:rsid w:val="0081074A"/>
    <w:rsid w:val="008107BE"/>
    <w:rsid w:val="0081089A"/>
    <w:rsid w:val="008108D8"/>
    <w:rsid w:val="00810C07"/>
    <w:rsid w:val="00810C6B"/>
    <w:rsid w:val="00810DA5"/>
    <w:rsid w:val="00810F9B"/>
    <w:rsid w:val="0081108D"/>
    <w:rsid w:val="0081131A"/>
    <w:rsid w:val="008113FB"/>
    <w:rsid w:val="00811403"/>
    <w:rsid w:val="00811465"/>
    <w:rsid w:val="00811470"/>
    <w:rsid w:val="0081148C"/>
    <w:rsid w:val="008114ED"/>
    <w:rsid w:val="008114EF"/>
    <w:rsid w:val="00811585"/>
    <w:rsid w:val="0081167B"/>
    <w:rsid w:val="008116A2"/>
    <w:rsid w:val="008116AB"/>
    <w:rsid w:val="00811792"/>
    <w:rsid w:val="0081198F"/>
    <w:rsid w:val="00811B5D"/>
    <w:rsid w:val="00811BCA"/>
    <w:rsid w:val="00811C1A"/>
    <w:rsid w:val="00811E7D"/>
    <w:rsid w:val="00811F9E"/>
    <w:rsid w:val="008120AC"/>
    <w:rsid w:val="0081220E"/>
    <w:rsid w:val="00812379"/>
    <w:rsid w:val="0081258B"/>
    <w:rsid w:val="008125EB"/>
    <w:rsid w:val="0081261C"/>
    <w:rsid w:val="008126BB"/>
    <w:rsid w:val="008126CC"/>
    <w:rsid w:val="008126F3"/>
    <w:rsid w:val="00812823"/>
    <w:rsid w:val="008128F8"/>
    <w:rsid w:val="00812B7C"/>
    <w:rsid w:val="00812EED"/>
    <w:rsid w:val="00812F29"/>
    <w:rsid w:val="00812F3C"/>
    <w:rsid w:val="00812F97"/>
    <w:rsid w:val="0081311B"/>
    <w:rsid w:val="00813328"/>
    <w:rsid w:val="008135D7"/>
    <w:rsid w:val="0081378F"/>
    <w:rsid w:val="008137AA"/>
    <w:rsid w:val="008137D8"/>
    <w:rsid w:val="00813818"/>
    <w:rsid w:val="00813879"/>
    <w:rsid w:val="0081390E"/>
    <w:rsid w:val="00813AC1"/>
    <w:rsid w:val="00813BC6"/>
    <w:rsid w:val="00813CC8"/>
    <w:rsid w:val="00813E77"/>
    <w:rsid w:val="00813F04"/>
    <w:rsid w:val="00813F66"/>
    <w:rsid w:val="008141CE"/>
    <w:rsid w:val="008141D0"/>
    <w:rsid w:val="00814287"/>
    <w:rsid w:val="008144C7"/>
    <w:rsid w:val="008145F5"/>
    <w:rsid w:val="00814637"/>
    <w:rsid w:val="00814649"/>
    <w:rsid w:val="00814787"/>
    <w:rsid w:val="00814826"/>
    <w:rsid w:val="00814952"/>
    <w:rsid w:val="00814BE1"/>
    <w:rsid w:val="00814D8B"/>
    <w:rsid w:val="00814E9A"/>
    <w:rsid w:val="00814EC8"/>
    <w:rsid w:val="0081505A"/>
    <w:rsid w:val="008150A4"/>
    <w:rsid w:val="00815105"/>
    <w:rsid w:val="00815133"/>
    <w:rsid w:val="008152DD"/>
    <w:rsid w:val="0081544B"/>
    <w:rsid w:val="00815474"/>
    <w:rsid w:val="008154C1"/>
    <w:rsid w:val="008154F4"/>
    <w:rsid w:val="00815707"/>
    <w:rsid w:val="008157C1"/>
    <w:rsid w:val="00815A42"/>
    <w:rsid w:val="00815A6D"/>
    <w:rsid w:val="00815C05"/>
    <w:rsid w:val="00815C63"/>
    <w:rsid w:val="00815CE1"/>
    <w:rsid w:val="008160FE"/>
    <w:rsid w:val="0081623F"/>
    <w:rsid w:val="008163B2"/>
    <w:rsid w:val="00816635"/>
    <w:rsid w:val="0081666E"/>
    <w:rsid w:val="00816720"/>
    <w:rsid w:val="008167DD"/>
    <w:rsid w:val="008168C3"/>
    <w:rsid w:val="0081695C"/>
    <w:rsid w:val="008169C9"/>
    <w:rsid w:val="00816AD4"/>
    <w:rsid w:val="00816B11"/>
    <w:rsid w:val="00816C06"/>
    <w:rsid w:val="008170C6"/>
    <w:rsid w:val="008172AE"/>
    <w:rsid w:val="00817406"/>
    <w:rsid w:val="00817467"/>
    <w:rsid w:val="008176AF"/>
    <w:rsid w:val="008176EF"/>
    <w:rsid w:val="0081790C"/>
    <w:rsid w:val="008179E5"/>
    <w:rsid w:val="00817A15"/>
    <w:rsid w:val="00817A1A"/>
    <w:rsid w:val="00817A59"/>
    <w:rsid w:val="00817AEA"/>
    <w:rsid w:val="00817B54"/>
    <w:rsid w:val="00817B8F"/>
    <w:rsid w:val="00817C68"/>
    <w:rsid w:val="00817D14"/>
    <w:rsid w:val="00817EAC"/>
    <w:rsid w:val="00820044"/>
    <w:rsid w:val="00820052"/>
    <w:rsid w:val="00820259"/>
    <w:rsid w:val="00820338"/>
    <w:rsid w:val="0082043E"/>
    <w:rsid w:val="008206D9"/>
    <w:rsid w:val="008207EF"/>
    <w:rsid w:val="00820841"/>
    <w:rsid w:val="008208A9"/>
    <w:rsid w:val="00820923"/>
    <w:rsid w:val="00820AA2"/>
    <w:rsid w:val="00820CC0"/>
    <w:rsid w:val="00820D35"/>
    <w:rsid w:val="00820DB7"/>
    <w:rsid w:val="00820DF8"/>
    <w:rsid w:val="00820FAC"/>
    <w:rsid w:val="00821009"/>
    <w:rsid w:val="008210BD"/>
    <w:rsid w:val="00821175"/>
    <w:rsid w:val="008212B0"/>
    <w:rsid w:val="00821309"/>
    <w:rsid w:val="00821563"/>
    <w:rsid w:val="008217CB"/>
    <w:rsid w:val="00821843"/>
    <w:rsid w:val="008218AC"/>
    <w:rsid w:val="00821916"/>
    <w:rsid w:val="008219A0"/>
    <w:rsid w:val="00821A08"/>
    <w:rsid w:val="00821AF6"/>
    <w:rsid w:val="00821B5F"/>
    <w:rsid w:val="00821BF3"/>
    <w:rsid w:val="00821D47"/>
    <w:rsid w:val="00821DD5"/>
    <w:rsid w:val="00821E1A"/>
    <w:rsid w:val="00821E4B"/>
    <w:rsid w:val="00821F71"/>
    <w:rsid w:val="00822040"/>
    <w:rsid w:val="008220D7"/>
    <w:rsid w:val="008223F7"/>
    <w:rsid w:val="00822588"/>
    <w:rsid w:val="00822605"/>
    <w:rsid w:val="008227CB"/>
    <w:rsid w:val="008227ED"/>
    <w:rsid w:val="008229C0"/>
    <w:rsid w:val="008229DD"/>
    <w:rsid w:val="00822A13"/>
    <w:rsid w:val="00822B6B"/>
    <w:rsid w:val="00822C20"/>
    <w:rsid w:val="00822CC9"/>
    <w:rsid w:val="00822CF8"/>
    <w:rsid w:val="00822D66"/>
    <w:rsid w:val="00822DAF"/>
    <w:rsid w:val="00823057"/>
    <w:rsid w:val="008231A4"/>
    <w:rsid w:val="008231B0"/>
    <w:rsid w:val="00823281"/>
    <w:rsid w:val="008232BF"/>
    <w:rsid w:val="008232EE"/>
    <w:rsid w:val="00823330"/>
    <w:rsid w:val="008233CD"/>
    <w:rsid w:val="00823452"/>
    <w:rsid w:val="008236B8"/>
    <w:rsid w:val="0082386D"/>
    <w:rsid w:val="00823884"/>
    <w:rsid w:val="008239A1"/>
    <w:rsid w:val="00823A1F"/>
    <w:rsid w:val="00823A86"/>
    <w:rsid w:val="00823AEA"/>
    <w:rsid w:val="00823BC1"/>
    <w:rsid w:val="00823BF2"/>
    <w:rsid w:val="00823C9D"/>
    <w:rsid w:val="00823DD5"/>
    <w:rsid w:val="00823EBF"/>
    <w:rsid w:val="00824287"/>
    <w:rsid w:val="00824533"/>
    <w:rsid w:val="008245DB"/>
    <w:rsid w:val="00824656"/>
    <w:rsid w:val="008246D7"/>
    <w:rsid w:val="0082470B"/>
    <w:rsid w:val="0082486F"/>
    <w:rsid w:val="0082493A"/>
    <w:rsid w:val="00824AA5"/>
    <w:rsid w:val="00824C42"/>
    <w:rsid w:val="00824C54"/>
    <w:rsid w:val="00824D57"/>
    <w:rsid w:val="00824FE7"/>
    <w:rsid w:val="0082518F"/>
    <w:rsid w:val="008252A0"/>
    <w:rsid w:val="008252C6"/>
    <w:rsid w:val="00825418"/>
    <w:rsid w:val="00825450"/>
    <w:rsid w:val="008257D0"/>
    <w:rsid w:val="00825AD3"/>
    <w:rsid w:val="00825CBE"/>
    <w:rsid w:val="00825FDC"/>
    <w:rsid w:val="0082601E"/>
    <w:rsid w:val="0082605E"/>
    <w:rsid w:val="0082614C"/>
    <w:rsid w:val="008261DA"/>
    <w:rsid w:val="00826391"/>
    <w:rsid w:val="008264E5"/>
    <w:rsid w:val="00826586"/>
    <w:rsid w:val="0082663B"/>
    <w:rsid w:val="00826752"/>
    <w:rsid w:val="008268A0"/>
    <w:rsid w:val="00826C2C"/>
    <w:rsid w:val="00826CB4"/>
    <w:rsid w:val="00826DAF"/>
    <w:rsid w:val="00826EA0"/>
    <w:rsid w:val="00826FF0"/>
    <w:rsid w:val="00826FF4"/>
    <w:rsid w:val="0082700D"/>
    <w:rsid w:val="008272BA"/>
    <w:rsid w:val="00827328"/>
    <w:rsid w:val="0082732C"/>
    <w:rsid w:val="008273F2"/>
    <w:rsid w:val="0082751E"/>
    <w:rsid w:val="00827674"/>
    <w:rsid w:val="0082776D"/>
    <w:rsid w:val="0082788F"/>
    <w:rsid w:val="0082796C"/>
    <w:rsid w:val="00827AAA"/>
    <w:rsid w:val="00827AE6"/>
    <w:rsid w:val="00827B4E"/>
    <w:rsid w:val="00827C44"/>
    <w:rsid w:val="00827C59"/>
    <w:rsid w:val="00827D10"/>
    <w:rsid w:val="00827D3C"/>
    <w:rsid w:val="00827D69"/>
    <w:rsid w:val="00827DB0"/>
    <w:rsid w:val="00827E17"/>
    <w:rsid w:val="00827E7E"/>
    <w:rsid w:val="00827F50"/>
    <w:rsid w:val="00827F80"/>
    <w:rsid w:val="00827F96"/>
    <w:rsid w:val="00830277"/>
    <w:rsid w:val="008302E5"/>
    <w:rsid w:val="00830303"/>
    <w:rsid w:val="00830359"/>
    <w:rsid w:val="00830564"/>
    <w:rsid w:val="008305EB"/>
    <w:rsid w:val="0083066E"/>
    <w:rsid w:val="008307F6"/>
    <w:rsid w:val="00830844"/>
    <w:rsid w:val="0083084A"/>
    <w:rsid w:val="0083090F"/>
    <w:rsid w:val="00830A31"/>
    <w:rsid w:val="00830C6C"/>
    <w:rsid w:val="00830CAF"/>
    <w:rsid w:val="00830CB5"/>
    <w:rsid w:val="00830D67"/>
    <w:rsid w:val="00830D71"/>
    <w:rsid w:val="00830FB9"/>
    <w:rsid w:val="008310CE"/>
    <w:rsid w:val="00831126"/>
    <w:rsid w:val="008311CD"/>
    <w:rsid w:val="00831235"/>
    <w:rsid w:val="00831493"/>
    <w:rsid w:val="00831783"/>
    <w:rsid w:val="008317D8"/>
    <w:rsid w:val="0083191D"/>
    <w:rsid w:val="00831D72"/>
    <w:rsid w:val="00831E85"/>
    <w:rsid w:val="00831EF1"/>
    <w:rsid w:val="00831F66"/>
    <w:rsid w:val="0083207C"/>
    <w:rsid w:val="008323DD"/>
    <w:rsid w:val="00832451"/>
    <w:rsid w:val="00832551"/>
    <w:rsid w:val="008326FA"/>
    <w:rsid w:val="0083271D"/>
    <w:rsid w:val="0083280C"/>
    <w:rsid w:val="008328F5"/>
    <w:rsid w:val="00832AC2"/>
    <w:rsid w:val="00832C57"/>
    <w:rsid w:val="00832C5A"/>
    <w:rsid w:val="00832CA6"/>
    <w:rsid w:val="00832D11"/>
    <w:rsid w:val="00832E7D"/>
    <w:rsid w:val="00832F23"/>
    <w:rsid w:val="008332F3"/>
    <w:rsid w:val="00833418"/>
    <w:rsid w:val="008337B3"/>
    <w:rsid w:val="00833804"/>
    <w:rsid w:val="00833A69"/>
    <w:rsid w:val="00833B06"/>
    <w:rsid w:val="00833D5A"/>
    <w:rsid w:val="00833D64"/>
    <w:rsid w:val="00833D65"/>
    <w:rsid w:val="00833EB5"/>
    <w:rsid w:val="00833EBF"/>
    <w:rsid w:val="00833FD8"/>
    <w:rsid w:val="0083408E"/>
    <w:rsid w:val="0083415E"/>
    <w:rsid w:val="008341B4"/>
    <w:rsid w:val="00834358"/>
    <w:rsid w:val="008343BC"/>
    <w:rsid w:val="0083442F"/>
    <w:rsid w:val="008344A0"/>
    <w:rsid w:val="0083451B"/>
    <w:rsid w:val="00834665"/>
    <w:rsid w:val="008346BC"/>
    <w:rsid w:val="008347C2"/>
    <w:rsid w:val="00834AC3"/>
    <w:rsid w:val="00834B2B"/>
    <w:rsid w:val="00834B5E"/>
    <w:rsid w:val="00834BB2"/>
    <w:rsid w:val="00834BD1"/>
    <w:rsid w:val="00834CEC"/>
    <w:rsid w:val="00834D76"/>
    <w:rsid w:val="00834ECF"/>
    <w:rsid w:val="00834F5F"/>
    <w:rsid w:val="0083519D"/>
    <w:rsid w:val="008353E1"/>
    <w:rsid w:val="008354FC"/>
    <w:rsid w:val="0083579A"/>
    <w:rsid w:val="0083581D"/>
    <w:rsid w:val="008359B4"/>
    <w:rsid w:val="00835A3B"/>
    <w:rsid w:val="00835A51"/>
    <w:rsid w:val="00835AAA"/>
    <w:rsid w:val="00835AEC"/>
    <w:rsid w:val="00835C06"/>
    <w:rsid w:val="00835C60"/>
    <w:rsid w:val="00835D8D"/>
    <w:rsid w:val="00835E5A"/>
    <w:rsid w:val="00835EB4"/>
    <w:rsid w:val="00836052"/>
    <w:rsid w:val="0083625F"/>
    <w:rsid w:val="00836295"/>
    <w:rsid w:val="00836298"/>
    <w:rsid w:val="008362D3"/>
    <w:rsid w:val="00836320"/>
    <w:rsid w:val="00836445"/>
    <w:rsid w:val="008364C5"/>
    <w:rsid w:val="00836507"/>
    <w:rsid w:val="0083650F"/>
    <w:rsid w:val="0083651F"/>
    <w:rsid w:val="0083669B"/>
    <w:rsid w:val="008366FD"/>
    <w:rsid w:val="00836900"/>
    <w:rsid w:val="00836938"/>
    <w:rsid w:val="00836A3A"/>
    <w:rsid w:val="00836B04"/>
    <w:rsid w:val="00836B5C"/>
    <w:rsid w:val="00836E37"/>
    <w:rsid w:val="00836EA3"/>
    <w:rsid w:val="00836EEE"/>
    <w:rsid w:val="00836FA8"/>
    <w:rsid w:val="0083716C"/>
    <w:rsid w:val="008371FF"/>
    <w:rsid w:val="00837454"/>
    <w:rsid w:val="0083745E"/>
    <w:rsid w:val="008374D5"/>
    <w:rsid w:val="008376A5"/>
    <w:rsid w:val="008376F5"/>
    <w:rsid w:val="00837726"/>
    <w:rsid w:val="00837BE2"/>
    <w:rsid w:val="00837C53"/>
    <w:rsid w:val="00837D80"/>
    <w:rsid w:val="00837D91"/>
    <w:rsid w:val="00837F05"/>
    <w:rsid w:val="00837F4C"/>
    <w:rsid w:val="0084022C"/>
    <w:rsid w:val="00840236"/>
    <w:rsid w:val="0084039C"/>
    <w:rsid w:val="00840471"/>
    <w:rsid w:val="0084055B"/>
    <w:rsid w:val="00840652"/>
    <w:rsid w:val="00840665"/>
    <w:rsid w:val="00840812"/>
    <w:rsid w:val="00840906"/>
    <w:rsid w:val="00840AC8"/>
    <w:rsid w:val="00840BC8"/>
    <w:rsid w:val="00840C2A"/>
    <w:rsid w:val="00840CDB"/>
    <w:rsid w:val="00840E2F"/>
    <w:rsid w:val="00840E3B"/>
    <w:rsid w:val="00840F53"/>
    <w:rsid w:val="0084100C"/>
    <w:rsid w:val="00841148"/>
    <w:rsid w:val="008412F1"/>
    <w:rsid w:val="00841380"/>
    <w:rsid w:val="0084150D"/>
    <w:rsid w:val="00841548"/>
    <w:rsid w:val="008416B0"/>
    <w:rsid w:val="008418C8"/>
    <w:rsid w:val="008419A4"/>
    <w:rsid w:val="008419B1"/>
    <w:rsid w:val="00841F79"/>
    <w:rsid w:val="0084201C"/>
    <w:rsid w:val="008420F9"/>
    <w:rsid w:val="008422C9"/>
    <w:rsid w:val="008422CB"/>
    <w:rsid w:val="008422D0"/>
    <w:rsid w:val="008422D4"/>
    <w:rsid w:val="0084233D"/>
    <w:rsid w:val="0084239A"/>
    <w:rsid w:val="008425DA"/>
    <w:rsid w:val="0084260D"/>
    <w:rsid w:val="008428FF"/>
    <w:rsid w:val="00842CED"/>
    <w:rsid w:val="0084306D"/>
    <w:rsid w:val="00843176"/>
    <w:rsid w:val="00843357"/>
    <w:rsid w:val="00843378"/>
    <w:rsid w:val="0084345F"/>
    <w:rsid w:val="00843508"/>
    <w:rsid w:val="0084351D"/>
    <w:rsid w:val="008435B1"/>
    <w:rsid w:val="008437FE"/>
    <w:rsid w:val="00843811"/>
    <w:rsid w:val="0084387D"/>
    <w:rsid w:val="008438D5"/>
    <w:rsid w:val="00843BA4"/>
    <w:rsid w:val="00843C46"/>
    <w:rsid w:val="00843C82"/>
    <w:rsid w:val="00843CAD"/>
    <w:rsid w:val="00843E41"/>
    <w:rsid w:val="00844111"/>
    <w:rsid w:val="0084414A"/>
    <w:rsid w:val="0084418F"/>
    <w:rsid w:val="00844205"/>
    <w:rsid w:val="00844231"/>
    <w:rsid w:val="00844486"/>
    <w:rsid w:val="00844678"/>
    <w:rsid w:val="008447A8"/>
    <w:rsid w:val="008448A7"/>
    <w:rsid w:val="00844905"/>
    <w:rsid w:val="0084494A"/>
    <w:rsid w:val="00844A55"/>
    <w:rsid w:val="00844A9A"/>
    <w:rsid w:val="00844B84"/>
    <w:rsid w:val="00844C0A"/>
    <w:rsid w:val="00844C8D"/>
    <w:rsid w:val="00844E9B"/>
    <w:rsid w:val="00844F05"/>
    <w:rsid w:val="00844F30"/>
    <w:rsid w:val="00844F63"/>
    <w:rsid w:val="00845008"/>
    <w:rsid w:val="008454D0"/>
    <w:rsid w:val="0084561A"/>
    <w:rsid w:val="0084562B"/>
    <w:rsid w:val="00845668"/>
    <w:rsid w:val="00845767"/>
    <w:rsid w:val="00845810"/>
    <w:rsid w:val="008458D5"/>
    <w:rsid w:val="0084592F"/>
    <w:rsid w:val="00845A2E"/>
    <w:rsid w:val="00845AD6"/>
    <w:rsid w:val="00845B9B"/>
    <w:rsid w:val="00845C6A"/>
    <w:rsid w:val="00845CC8"/>
    <w:rsid w:val="00845E60"/>
    <w:rsid w:val="00845E73"/>
    <w:rsid w:val="0084607F"/>
    <w:rsid w:val="008460A2"/>
    <w:rsid w:val="008460AF"/>
    <w:rsid w:val="008460B4"/>
    <w:rsid w:val="008460EB"/>
    <w:rsid w:val="00846147"/>
    <w:rsid w:val="0084614F"/>
    <w:rsid w:val="008461D1"/>
    <w:rsid w:val="00846263"/>
    <w:rsid w:val="0084653E"/>
    <w:rsid w:val="0084655F"/>
    <w:rsid w:val="008465E6"/>
    <w:rsid w:val="0084661A"/>
    <w:rsid w:val="008466A5"/>
    <w:rsid w:val="008468CB"/>
    <w:rsid w:val="00846A00"/>
    <w:rsid w:val="00846A8B"/>
    <w:rsid w:val="00846AB3"/>
    <w:rsid w:val="00846BA2"/>
    <w:rsid w:val="00846E11"/>
    <w:rsid w:val="00846E5D"/>
    <w:rsid w:val="00846E96"/>
    <w:rsid w:val="00846F22"/>
    <w:rsid w:val="00846F34"/>
    <w:rsid w:val="00846F7D"/>
    <w:rsid w:val="0084700B"/>
    <w:rsid w:val="00847223"/>
    <w:rsid w:val="008472A5"/>
    <w:rsid w:val="00847396"/>
    <w:rsid w:val="008473CA"/>
    <w:rsid w:val="008473CB"/>
    <w:rsid w:val="00847593"/>
    <w:rsid w:val="00847721"/>
    <w:rsid w:val="00847A4F"/>
    <w:rsid w:val="00847AF6"/>
    <w:rsid w:val="00847B29"/>
    <w:rsid w:val="00847B51"/>
    <w:rsid w:val="00847E12"/>
    <w:rsid w:val="00847E3F"/>
    <w:rsid w:val="00847EE9"/>
    <w:rsid w:val="00847EF3"/>
    <w:rsid w:val="00850478"/>
    <w:rsid w:val="008504B0"/>
    <w:rsid w:val="008504F9"/>
    <w:rsid w:val="00850511"/>
    <w:rsid w:val="00850680"/>
    <w:rsid w:val="008506C3"/>
    <w:rsid w:val="008506E4"/>
    <w:rsid w:val="00850722"/>
    <w:rsid w:val="00850813"/>
    <w:rsid w:val="00850825"/>
    <w:rsid w:val="008508C8"/>
    <w:rsid w:val="00850989"/>
    <w:rsid w:val="00850AB4"/>
    <w:rsid w:val="00850C91"/>
    <w:rsid w:val="00850DC2"/>
    <w:rsid w:val="00851020"/>
    <w:rsid w:val="00851025"/>
    <w:rsid w:val="0085109A"/>
    <w:rsid w:val="0085114F"/>
    <w:rsid w:val="008511D4"/>
    <w:rsid w:val="00851280"/>
    <w:rsid w:val="008512D7"/>
    <w:rsid w:val="00851504"/>
    <w:rsid w:val="008515D9"/>
    <w:rsid w:val="00851760"/>
    <w:rsid w:val="00851A27"/>
    <w:rsid w:val="00851AE1"/>
    <w:rsid w:val="00851B0C"/>
    <w:rsid w:val="00851B92"/>
    <w:rsid w:val="00851C28"/>
    <w:rsid w:val="00851D11"/>
    <w:rsid w:val="00851D55"/>
    <w:rsid w:val="00851D62"/>
    <w:rsid w:val="00851D74"/>
    <w:rsid w:val="00851DCE"/>
    <w:rsid w:val="00852117"/>
    <w:rsid w:val="00852149"/>
    <w:rsid w:val="0085219B"/>
    <w:rsid w:val="00852312"/>
    <w:rsid w:val="00852385"/>
    <w:rsid w:val="008526A3"/>
    <w:rsid w:val="0085298D"/>
    <w:rsid w:val="00852B2E"/>
    <w:rsid w:val="00852B66"/>
    <w:rsid w:val="00852BE3"/>
    <w:rsid w:val="00852C06"/>
    <w:rsid w:val="00852C6C"/>
    <w:rsid w:val="00852DB8"/>
    <w:rsid w:val="00852E74"/>
    <w:rsid w:val="00852F66"/>
    <w:rsid w:val="00852FA9"/>
    <w:rsid w:val="00852FBA"/>
    <w:rsid w:val="00853161"/>
    <w:rsid w:val="008532C7"/>
    <w:rsid w:val="00853437"/>
    <w:rsid w:val="0085364C"/>
    <w:rsid w:val="00853672"/>
    <w:rsid w:val="008537AF"/>
    <w:rsid w:val="0085392D"/>
    <w:rsid w:val="0085395F"/>
    <w:rsid w:val="00853961"/>
    <w:rsid w:val="0085399C"/>
    <w:rsid w:val="00853C24"/>
    <w:rsid w:val="00853C3C"/>
    <w:rsid w:val="00853C56"/>
    <w:rsid w:val="00853E16"/>
    <w:rsid w:val="00853EB6"/>
    <w:rsid w:val="00853FAE"/>
    <w:rsid w:val="00853FF1"/>
    <w:rsid w:val="0085413D"/>
    <w:rsid w:val="00854300"/>
    <w:rsid w:val="008543AC"/>
    <w:rsid w:val="008543FB"/>
    <w:rsid w:val="00854409"/>
    <w:rsid w:val="00854532"/>
    <w:rsid w:val="0085457F"/>
    <w:rsid w:val="008545FC"/>
    <w:rsid w:val="0085476F"/>
    <w:rsid w:val="008548EE"/>
    <w:rsid w:val="00854957"/>
    <w:rsid w:val="00854D3F"/>
    <w:rsid w:val="00854DE2"/>
    <w:rsid w:val="00854E44"/>
    <w:rsid w:val="00854E7A"/>
    <w:rsid w:val="00855135"/>
    <w:rsid w:val="00855396"/>
    <w:rsid w:val="0085552D"/>
    <w:rsid w:val="00855B2C"/>
    <w:rsid w:val="00855B67"/>
    <w:rsid w:val="00855BEC"/>
    <w:rsid w:val="00855D0D"/>
    <w:rsid w:val="00855E3D"/>
    <w:rsid w:val="00855FE0"/>
    <w:rsid w:val="00856031"/>
    <w:rsid w:val="0085603F"/>
    <w:rsid w:val="0085607E"/>
    <w:rsid w:val="00856286"/>
    <w:rsid w:val="00856388"/>
    <w:rsid w:val="00856433"/>
    <w:rsid w:val="008564C9"/>
    <w:rsid w:val="008565FC"/>
    <w:rsid w:val="008568BA"/>
    <w:rsid w:val="008569F9"/>
    <w:rsid w:val="00856A27"/>
    <w:rsid w:val="00856BE8"/>
    <w:rsid w:val="00856C48"/>
    <w:rsid w:val="00856CA3"/>
    <w:rsid w:val="00856D2E"/>
    <w:rsid w:val="00856DF8"/>
    <w:rsid w:val="00856F0A"/>
    <w:rsid w:val="00856F9B"/>
    <w:rsid w:val="00856F9D"/>
    <w:rsid w:val="0085700B"/>
    <w:rsid w:val="008571AD"/>
    <w:rsid w:val="00857211"/>
    <w:rsid w:val="0085744B"/>
    <w:rsid w:val="008574EF"/>
    <w:rsid w:val="00857763"/>
    <w:rsid w:val="008578D3"/>
    <w:rsid w:val="00857971"/>
    <w:rsid w:val="00857A36"/>
    <w:rsid w:val="00857F24"/>
    <w:rsid w:val="00860095"/>
    <w:rsid w:val="008600E9"/>
    <w:rsid w:val="0086019E"/>
    <w:rsid w:val="00860276"/>
    <w:rsid w:val="00860294"/>
    <w:rsid w:val="0086029D"/>
    <w:rsid w:val="008604B1"/>
    <w:rsid w:val="008604E9"/>
    <w:rsid w:val="0086059C"/>
    <w:rsid w:val="008605C8"/>
    <w:rsid w:val="0086076A"/>
    <w:rsid w:val="0086078A"/>
    <w:rsid w:val="00860985"/>
    <w:rsid w:val="00860B0A"/>
    <w:rsid w:val="00860BD6"/>
    <w:rsid w:val="00860BF2"/>
    <w:rsid w:val="00860C5B"/>
    <w:rsid w:val="00860D77"/>
    <w:rsid w:val="00860DF3"/>
    <w:rsid w:val="00860F49"/>
    <w:rsid w:val="00861021"/>
    <w:rsid w:val="00861243"/>
    <w:rsid w:val="0086124A"/>
    <w:rsid w:val="00861283"/>
    <w:rsid w:val="00861322"/>
    <w:rsid w:val="00861566"/>
    <w:rsid w:val="00861602"/>
    <w:rsid w:val="0086176F"/>
    <w:rsid w:val="0086180F"/>
    <w:rsid w:val="008618D2"/>
    <w:rsid w:val="00861B54"/>
    <w:rsid w:val="00861BF3"/>
    <w:rsid w:val="00861CCB"/>
    <w:rsid w:val="00861D31"/>
    <w:rsid w:val="00861E1D"/>
    <w:rsid w:val="00861F4F"/>
    <w:rsid w:val="0086202D"/>
    <w:rsid w:val="008620BC"/>
    <w:rsid w:val="00862128"/>
    <w:rsid w:val="008621D6"/>
    <w:rsid w:val="00862261"/>
    <w:rsid w:val="00862373"/>
    <w:rsid w:val="00862541"/>
    <w:rsid w:val="008626B6"/>
    <w:rsid w:val="008628D7"/>
    <w:rsid w:val="00862969"/>
    <w:rsid w:val="0086306E"/>
    <w:rsid w:val="0086314E"/>
    <w:rsid w:val="008633EF"/>
    <w:rsid w:val="00863537"/>
    <w:rsid w:val="00863767"/>
    <w:rsid w:val="00863780"/>
    <w:rsid w:val="008637AC"/>
    <w:rsid w:val="008637BF"/>
    <w:rsid w:val="008638B1"/>
    <w:rsid w:val="008638B2"/>
    <w:rsid w:val="008639AD"/>
    <w:rsid w:val="00863B44"/>
    <w:rsid w:val="00863BD1"/>
    <w:rsid w:val="00863C40"/>
    <w:rsid w:val="00863CB4"/>
    <w:rsid w:val="00863E93"/>
    <w:rsid w:val="00863F3F"/>
    <w:rsid w:val="00863FF8"/>
    <w:rsid w:val="00864007"/>
    <w:rsid w:val="008641D1"/>
    <w:rsid w:val="008642F2"/>
    <w:rsid w:val="0086432B"/>
    <w:rsid w:val="00864370"/>
    <w:rsid w:val="00864397"/>
    <w:rsid w:val="008643EB"/>
    <w:rsid w:val="00864430"/>
    <w:rsid w:val="00864506"/>
    <w:rsid w:val="0086451C"/>
    <w:rsid w:val="008645E0"/>
    <w:rsid w:val="00864639"/>
    <w:rsid w:val="0086467B"/>
    <w:rsid w:val="008646DF"/>
    <w:rsid w:val="00864883"/>
    <w:rsid w:val="00864AE3"/>
    <w:rsid w:val="00864C95"/>
    <w:rsid w:val="00864D02"/>
    <w:rsid w:val="00864E47"/>
    <w:rsid w:val="00864ED6"/>
    <w:rsid w:val="0086502C"/>
    <w:rsid w:val="00865103"/>
    <w:rsid w:val="008651A3"/>
    <w:rsid w:val="008653B7"/>
    <w:rsid w:val="0086547E"/>
    <w:rsid w:val="00865548"/>
    <w:rsid w:val="0086581C"/>
    <w:rsid w:val="0086584D"/>
    <w:rsid w:val="0086591A"/>
    <w:rsid w:val="0086593F"/>
    <w:rsid w:val="00865968"/>
    <w:rsid w:val="008659C2"/>
    <w:rsid w:val="008659DC"/>
    <w:rsid w:val="00865A12"/>
    <w:rsid w:val="00865AA5"/>
    <w:rsid w:val="00865AC9"/>
    <w:rsid w:val="00865AFD"/>
    <w:rsid w:val="00865B0E"/>
    <w:rsid w:val="00865B8B"/>
    <w:rsid w:val="00865E26"/>
    <w:rsid w:val="00865F39"/>
    <w:rsid w:val="00865F5A"/>
    <w:rsid w:val="00866082"/>
    <w:rsid w:val="008660BE"/>
    <w:rsid w:val="00866244"/>
    <w:rsid w:val="00866314"/>
    <w:rsid w:val="00866335"/>
    <w:rsid w:val="008663BE"/>
    <w:rsid w:val="00866515"/>
    <w:rsid w:val="008666A9"/>
    <w:rsid w:val="008667D7"/>
    <w:rsid w:val="0086697E"/>
    <w:rsid w:val="008669EB"/>
    <w:rsid w:val="00866A41"/>
    <w:rsid w:val="00866C9E"/>
    <w:rsid w:val="00866CB3"/>
    <w:rsid w:val="00866CBC"/>
    <w:rsid w:val="00866CE2"/>
    <w:rsid w:val="00866D1D"/>
    <w:rsid w:val="00866E54"/>
    <w:rsid w:val="00866F4D"/>
    <w:rsid w:val="00866F69"/>
    <w:rsid w:val="00867191"/>
    <w:rsid w:val="008673F0"/>
    <w:rsid w:val="00867519"/>
    <w:rsid w:val="008676DD"/>
    <w:rsid w:val="0086789E"/>
    <w:rsid w:val="00867A0B"/>
    <w:rsid w:val="00867AFA"/>
    <w:rsid w:val="00867B05"/>
    <w:rsid w:val="00867B88"/>
    <w:rsid w:val="00867D4F"/>
    <w:rsid w:val="00867E95"/>
    <w:rsid w:val="008700AF"/>
    <w:rsid w:val="008700EC"/>
    <w:rsid w:val="00870151"/>
    <w:rsid w:val="00870194"/>
    <w:rsid w:val="00870214"/>
    <w:rsid w:val="00870264"/>
    <w:rsid w:val="0087028C"/>
    <w:rsid w:val="00870292"/>
    <w:rsid w:val="0087034C"/>
    <w:rsid w:val="00870411"/>
    <w:rsid w:val="0087055B"/>
    <w:rsid w:val="00870BDE"/>
    <w:rsid w:val="00870C99"/>
    <w:rsid w:val="00870CF7"/>
    <w:rsid w:val="00870D12"/>
    <w:rsid w:val="00870E20"/>
    <w:rsid w:val="00870E33"/>
    <w:rsid w:val="00870E6D"/>
    <w:rsid w:val="00870E74"/>
    <w:rsid w:val="00870F74"/>
    <w:rsid w:val="00870FF1"/>
    <w:rsid w:val="00871016"/>
    <w:rsid w:val="00871017"/>
    <w:rsid w:val="008711AE"/>
    <w:rsid w:val="008712CB"/>
    <w:rsid w:val="00871373"/>
    <w:rsid w:val="008714E0"/>
    <w:rsid w:val="008714EE"/>
    <w:rsid w:val="008715F4"/>
    <w:rsid w:val="0087184B"/>
    <w:rsid w:val="00871877"/>
    <w:rsid w:val="00871AA6"/>
    <w:rsid w:val="00871BB2"/>
    <w:rsid w:val="00871DBC"/>
    <w:rsid w:val="00871FE8"/>
    <w:rsid w:val="00872087"/>
    <w:rsid w:val="008720F1"/>
    <w:rsid w:val="00872196"/>
    <w:rsid w:val="008722E1"/>
    <w:rsid w:val="0087232B"/>
    <w:rsid w:val="008723FC"/>
    <w:rsid w:val="00872676"/>
    <w:rsid w:val="00872690"/>
    <w:rsid w:val="00872859"/>
    <w:rsid w:val="008729D6"/>
    <w:rsid w:val="00872AE0"/>
    <w:rsid w:val="00872D83"/>
    <w:rsid w:val="00872E42"/>
    <w:rsid w:val="00872EAC"/>
    <w:rsid w:val="00872FB8"/>
    <w:rsid w:val="00873089"/>
    <w:rsid w:val="00873091"/>
    <w:rsid w:val="0087321D"/>
    <w:rsid w:val="0087325C"/>
    <w:rsid w:val="00873278"/>
    <w:rsid w:val="0087340B"/>
    <w:rsid w:val="0087350A"/>
    <w:rsid w:val="00873685"/>
    <w:rsid w:val="00873905"/>
    <w:rsid w:val="00873969"/>
    <w:rsid w:val="008739BF"/>
    <w:rsid w:val="008739FE"/>
    <w:rsid w:val="00873ABE"/>
    <w:rsid w:val="00873B8D"/>
    <w:rsid w:val="00873CC3"/>
    <w:rsid w:val="00873D01"/>
    <w:rsid w:val="00873E7C"/>
    <w:rsid w:val="00873FF8"/>
    <w:rsid w:val="00874275"/>
    <w:rsid w:val="008742BC"/>
    <w:rsid w:val="008742C1"/>
    <w:rsid w:val="0087431A"/>
    <w:rsid w:val="0087431B"/>
    <w:rsid w:val="008743AC"/>
    <w:rsid w:val="00874450"/>
    <w:rsid w:val="00874509"/>
    <w:rsid w:val="0087454B"/>
    <w:rsid w:val="0087457C"/>
    <w:rsid w:val="008746B8"/>
    <w:rsid w:val="0087472D"/>
    <w:rsid w:val="00874895"/>
    <w:rsid w:val="00874B6D"/>
    <w:rsid w:val="00874BAE"/>
    <w:rsid w:val="00874C2E"/>
    <w:rsid w:val="00874D3F"/>
    <w:rsid w:val="00874D49"/>
    <w:rsid w:val="00874E5A"/>
    <w:rsid w:val="00875235"/>
    <w:rsid w:val="00875256"/>
    <w:rsid w:val="00875486"/>
    <w:rsid w:val="008755B2"/>
    <w:rsid w:val="0087560C"/>
    <w:rsid w:val="008756E7"/>
    <w:rsid w:val="008757EA"/>
    <w:rsid w:val="0087584C"/>
    <w:rsid w:val="00875924"/>
    <w:rsid w:val="008759CD"/>
    <w:rsid w:val="008759F1"/>
    <w:rsid w:val="00875AF3"/>
    <w:rsid w:val="00875B43"/>
    <w:rsid w:val="00875BAF"/>
    <w:rsid w:val="00875BD5"/>
    <w:rsid w:val="00875C9E"/>
    <w:rsid w:val="00875CA0"/>
    <w:rsid w:val="00875FA3"/>
    <w:rsid w:val="0087600C"/>
    <w:rsid w:val="008760D8"/>
    <w:rsid w:val="0087611D"/>
    <w:rsid w:val="008761E5"/>
    <w:rsid w:val="0087620E"/>
    <w:rsid w:val="008762BF"/>
    <w:rsid w:val="008762FA"/>
    <w:rsid w:val="0087645E"/>
    <w:rsid w:val="00876718"/>
    <w:rsid w:val="00876953"/>
    <w:rsid w:val="00876A17"/>
    <w:rsid w:val="00876AFA"/>
    <w:rsid w:val="00876B91"/>
    <w:rsid w:val="00876C2C"/>
    <w:rsid w:val="00876DC0"/>
    <w:rsid w:val="00876DD3"/>
    <w:rsid w:val="00876E2F"/>
    <w:rsid w:val="0087708B"/>
    <w:rsid w:val="008770B2"/>
    <w:rsid w:val="00877329"/>
    <w:rsid w:val="00877421"/>
    <w:rsid w:val="00877495"/>
    <w:rsid w:val="008774B7"/>
    <w:rsid w:val="00877614"/>
    <w:rsid w:val="0087761B"/>
    <w:rsid w:val="008776CB"/>
    <w:rsid w:val="008777D8"/>
    <w:rsid w:val="00877844"/>
    <w:rsid w:val="0087795E"/>
    <w:rsid w:val="00877BDE"/>
    <w:rsid w:val="00877CD8"/>
    <w:rsid w:val="00877DC3"/>
    <w:rsid w:val="00877E48"/>
    <w:rsid w:val="00877FBC"/>
    <w:rsid w:val="0088002B"/>
    <w:rsid w:val="00880081"/>
    <w:rsid w:val="00880163"/>
    <w:rsid w:val="0088016E"/>
    <w:rsid w:val="00880351"/>
    <w:rsid w:val="00880435"/>
    <w:rsid w:val="0088043E"/>
    <w:rsid w:val="0088046C"/>
    <w:rsid w:val="00880633"/>
    <w:rsid w:val="0088064D"/>
    <w:rsid w:val="00880777"/>
    <w:rsid w:val="00880893"/>
    <w:rsid w:val="008808CD"/>
    <w:rsid w:val="00880AFF"/>
    <w:rsid w:val="00880B96"/>
    <w:rsid w:val="00880BD0"/>
    <w:rsid w:val="00880CB4"/>
    <w:rsid w:val="00880CC6"/>
    <w:rsid w:val="00880D4D"/>
    <w:rsid w:val="00880E6D"/>
    <w:rsid w:val="00880FFC"/>
    <w:rsid w:val="008811FB"/>
    <w:rsid w:val="008812F2"/>
    <w:rsid w:val="00881329"/>
    <w:rsid w:val="00881352"/>
    <w:rsid w:val="008813B7"/>
    <w:rsid w:val="00881480"/>
    <w:rsid w:val="008818EF"/>
    <w:rsid w:val="00881919"/>
    <w:rsid w:val="008819B5"/>
    <w:rsid w:val="00881A10"/>
    <w:rsid w:val="00881A70"/>
    <w:rsid w:val="00881AA4"/>
    <w:rsid w:val="00881AA8"/>
    <w:rsid w:val="00881B4A"/>
    <w:rsid w:val="0088208A"/>
    <w:rsid w:val="00882272"/>
    <w:rsid w:val="00882305"/>
    <w:rsid w:val="008823F3"/>
    <w:rsid w:val="00882461"/>
    <w:rsid w:val="00882473"/>
    <w:rsid w:val="008824B0"/>
    <w:rsid w:val="0088274B"/>
    <w:rsid w:val="0088282D"/>
    <w:rsid w:val="008828CA"/>
    <w:rsid w:val="008828D0"/>
    <w:rsid w:val="00882909"/>
    <w:rsid w:val="008829A2"/>
    <w:rsid w:val="008829D4"/>
    <w:rsid w:val="00882D32"/>
    <w:rsid w:val="00882E6B"/>
    <w:rsid w:val="00882F45"/>
    <w:rsid w:val="00882F7E"/>
    <w:rsid w:val="00883035"/>
    <w:rsid w:val="00883039"/>
    <w:rsid w:val="00883083"/>
    <w:rsid w:val="008830B0"/>
    <w:rsid w:val="0088372A"/>
    <w:rsid w:val="00883854"/>
    <w:rsid w:val="0088387A"/>
    <w:rsid w:val="00883A27"/>
    <w:rsid w:val="00883AB5"/>
    <w:rsid w:val="00883C7A"/>
    <w:rsid w:val="00883CC7"/>
    <w:rsid w:val="00883E13"/>
    <w:rsid w:val="00883EF8"/>
    <w:rsid w:val="00884043"/>
    <w:rsid w:val="0088405D"/>
    <w:rsid w:val="008841C3"/>
    <w:rsid w:val="008842F9"/>
    <w:rsid w:val="00884515"/>
    <w:rsid w:val="0088455B"/>
    <w:rsid w:val="00884614"/>
    <w:rsid w:val="00884674"/>
    <w:rsid w:val="00884766"/>
    <w:rsid w:val="00884774"/>
    <w:rsid w:val="008847E0"/>
    <w:rsid w:val="0088483D"/>
    <w:rsid w:val="00884A97"/>
    <w:rsid w:val="00884F4A"/>
    <w:rsid w:val="00885008"/>
    <w:rsid w:val="0088548E"/>
    <w:rsid w:val="0088559E"/>
    <w:rsid w:val="0088574A"/>
    <w:rsid w:val="0088582E"/>
    <w:rsid w:val="00885852"/>
    <w:rsid w:val="008858E8"/>
    <w:rsid w:val="0088592F"/>
    <w:rsid w:val="00885C63"/>
    <w:rsid w:val="00885EB8"/>
    <w:rsid w:val="00885F0C"/>
    <w:rsid w:val="00885FC4"/>
    <w:rsid w:val="0088603D"/>
    <w:rsid w:val="00886185"/>
    <w:rsid w:val="00886418"/>
    <w:rsid w:val="008865FF"/>
    <w:rsid w:val="0088660A"/>
    <w:rsid w:val="00886614"/>
    <w:rsid w:val="008866A9"/>
    <w:rsid w:val="0088673F"/>
    <w:rsid w:val="008868C3"/>
    <w:rsid w:val="008868CB"/>
    <w:rsid w:val="00886914"/>
    <w:rsid w:val="00886AF5"/>
    <w:rsid w:val="00886CD1"/>
    <w:rsid w:val="00886FF5"/>
    <w:rsid w:val="00887161"/>
    <w:rsid w:val="008872B8"/>
    <w:rsid w:val="008874E4"/>
    <w:rsid w:val="0088754B"/>
    <w:rsid w:val="00887654"/>
    <w:rsid w:val="00887780"/>
    <w:rsid w:val="008877BE"/>
    <w:rsid w:val="00887A31"/>
    <w:rsid w:val="00887A46"/>
    <w:rsid w:val="00887B3F"/>
    <w:rsid w:val="00887B84"/>
    <w:rsid w:val="00887B91"/>
    <w:rsid w:val="00887C6E"/>
    <w:rsid w:val="00887D97"/>
    <w:rsid w:val="00887EB6"/>
    <w:rsid w:val="00890082"/>
    <w:rsid w:val="0089008C"/>
    <w:rsid w:val="0089016E"/>
    <w:rsid w:val="00890185"/>
    <w:rsid w:val="008901B9"/>
    <w:rsid w:val="008902E0"/>
    <w:rsid w:val="0089053A"/>
    <w:rsid w:val="00890728"/>
    <w:rsid w:val="0089075B"/>
    <w:rsid w:val="0089096C"/>
    <w:rsid w:val="008909BC"/>
    <w:rsid w:val="008909D1"/>
    <w:rsid w:val="00890A39"/>
    <w:rsid w:val="00890CB6"/>
    <w:rsid w:val="00890D78"/>
    <w:rsid w:val="00890E02"/>
    <w:rsid w:val="00890E95"/>
    <w:rsid w:val="00890FDE"/>
    <w:rsid w:val="008911E9"/>
    <w:rsid w:val="00891234"/>
    <w:rsid w:val="0089133D"/>
    <w:rsid w:val="008913BA"/>
    <w:rsid w:val="00891411"/>
    <w:rsid w:val="008914D1"/>
    <w:rsid w:val="008914EF"/>
    <w:rsid w:val="0089163E"/>
    <w:rsid w:val="00891809"/>
    <w:rsid w:val="0089182B"/>
    <w:rsid w:val="00891898"/>
    <w:rsid w:val="008918A1"/>
    <w:rsid w:val="008918EF"/>
    <w:rsid w:val="0089192D"/>
    <w:rsid w:val="00891948"/>
    <w:rsid w:val="00891AC2"/>
    <w:rsid w:val="00891B43"/>
    <w:rsid w:val="00891B86"/>
    <w:rsid w:val="00891BF1"/>
    <w:rsid w:val="00891BF7"/>
    <w:rsid w:val="00891CE5"/>
    <w:rsid w:val="00891D53"/>
    <w:rsid w:val="00891DF8"/>
    <w:rsid w:val="00891E48"/>
    <w:rsid w:val="00891F36"/>
    <w:rsid w:val="00891FD1"/>
    <w:rsid w:val="008920B0"/>
    <w:rsid w:val="00892158"/>
    <w:rsid w:val="0089229E"/>
    <w:rsid w:val="00892317"/>
    <w:rsid w:val="008924C3"/>
    <w:rsid w:val="0089256C"/>
    <w:rsid w:val="0089262B"/>
    <w:rsid w:val="008928C3"/>
    <w:rsid w:val="0089290F"/>
    <w:rsid w:val="00892A32"/>
    <w:rsid w:val="00892A73"/>
    <w:rsid w:val="00892A79"/>
    <w:rsid w:val="00892AEC"/>
    <w:rsid w:val="0089315A"/>
    <w:rsid w:val="0089319D"/>
    <w:rsid w:val="00893298"/>
    <w:rsid w:val="00893306"/>
    <w:rsid w:val="00893359"/>
    <w:rsid w:val="0089337A"/>
    <w:rsid w:val="00893449"/>
    <w:rsid w:val="00893497"/>
    <w:rsid w:val="00893687"/>
    <w:rsid w:val="00893689"/>
    <w:rsid w:val="0089374E"/>
    <w:rsid w:val="008938BD"/>
    <w:rsid w:val="00893A13"/>
    <w:rsid w:val="00893A66"/>
    <w:rsid w:val="00893D8D"/>
    <w:rsid w:val="00893F52"/>
    <w:rsid w:val="008940A6"/>
    <w:rsid w:val="0089412D"/>
    <w:rsid w:val="00894138"/>
    <w:rsid w:val="008942B9"/>
    <w:rsid w:val="0089434F"/>
    <w:rsid w:val="00894388"/>
    <w:rsid w:val="00894405"/>
    <w:rsid w:val="0089449D"/>
    <w:rsid w:val="008944CF"/>
    <w:rsid w:val="00894665"/>
    <w:rsid w:val="00894758"/>
    <w:rsid w:val="00894797"/>
    <w:rsid w:val="00894A74"/>
    <w:rsid w:val="00894AD6"/>
    <w:rsid w:val="00894B70"/>
    <w:rsid w:val="00894D27"/>
    <w:rsid w:val="00894D78"/>
    <w:rsid w:val="00894DA6"/>
    <w:rsid w:val="00894E1B"/>
    <w:rsid w:val="00894EEC"/>
    <w:rsid w:val="00894F83"/>
    <w:rsid w:val="008950B2"/>
    <w:rsid w:val="00895397"/>
    <w:rsid w:val="00895461"/>
    <w:rsid w:val="00895503"/>
    <w:rsid w:val="00895563"/>
    <w:rsid w:val="008955E8"/>
    <w:rsid w:val="0089573F"/>
    <w:rsid w:val="00895808"/>
    <w:rsid w:val="008959A8"/>
    <w:rsid w:val="00895B0A"/>
    <w:rsid w:val="00895CD8"/>
    <w:rsid w:val="00895DFD"/>
    <w:rsid w:val="0089605E"/>
    <w:rsid w:val="008960DE"/>
    <w:rsid w:val="0089617F"/>
    <w:rsid w:val="00896234"/>
    <w:rsid w:val="0089627F"/>
    <w:rsid w:val="0089636E"/>
    <w:rsid w:val="0089639C"/>
    <w:rsid w:val="008963B7"/>
    <w:rsid w:val="0089649B"/>
    <w:rsid w:val="008964CA"/>
    <w:rsid w:val="00896568"/>
    <w:rsid w:val="00896A6E"/>
    <w:rsid w:val="00896AE3"/>
    <w:rsid w:val="00896C17"/>
    <w:rsid w:val="00896CB9"/>
    <w:rsid w:val="00896FFD"/>
    <w:rsid w:val="008970E6"/>
    <w:rsid w:val="00897282"/>
    <w:rsid w:val="00897306"/>
    <w:rsid w:val="00897380"/>
    <w:rsid w:val="008973B6"/>
    <w:rsid w:val="00897428"/>
    <w:rsid w:val="00897474"/>
    <w:rsid w:val="00897482"/>
    <w:rsid w:val="008974B5"/>
    <w:rsid w:val="00897623"/>
    <w:rsid w:val="0089778C"/>
    <w:rsid w:val="008977FB"/>
    <w:rsid w:val="0089783F"/>
    <w:rsid w:val="00897B68"/>
    <w:rsid w:val="00897CA5"/>
    <w:rsid w:val="00897CCE"/>
    <w:rsid w:val="00897D9E"/>
    <w:rsid w:val="00897E71"/>
    <w:rsid w:val="00897EF5"/>
    <w:rsid w:val="00897F68"/>
    <w:rsid w:val="008A00ED"/>
    <w:rsid w:val="008A0273"/>
    <w:rsid w:val="008A063F"/>
    <w:rsid w:val="008A0A68"/>
    <w:rsid w:val="008A0A6C"/>
    <w:rsid w:val="008A0AF1"/>
    <w:rsid w:val="008A0E47"/>
    <w:rsid w:val="008A0E4F"/>
    <w:rsid w:val="008A0F23"/>
    <w:rsid w:val="008A0F89"/>
    <w:rsid w:val="008A0FE5"/>
    <w:rsid w:val="008A124F"/>
    <w:rsid w:val="008A12D5"/>
    <w:rsid w:val="008A14A8"/>
    <w:rsid w:val="008A17D8"/>
    <w:rsid w:val="008A17F5"/>
    <w:rsid w:val="008A1818"/>
    <w:rsid w:val="008A1879"/>
    <w:rsid w:val="008A196E"/>
    <w:rsid w:val="008A19BF"/>
    <w:rsid w:val="008A19D2"/>
    <w:rsid w:val="008A1AC1"/>
    <w:rsid w:val="008A1BB4"/>
    <w:rsid w:val="008A1CE3"/>
    <w:rsid w:val="008A1FF7"/>
    <w:rsid w:val="008A201F"/>
    <w:rsid w:val="008A224C"/>
    <w:rsid w:val="008A2437"/>
    <w:rsid w:val="008A2485"/>
    <w:rsid w:val="008A24FC"/>
    <w:rsid w:val="008A2508"/>
    <w:rsid w:val="008A263A"/>
    <w:rsid w:val="008A2671"/>
    <w:rsid w:val="008A26C0"/>
    <w:rsid w:val="008A275F"/>
    <w:rsid w:val="008A27E1"/>
    <w:rsid w:val="008A27FC"/>
    <w:rsid w:val="008A28AA"/>
    <w:rsid w:val="008A29E3"/>
    <w:rsid w:val="008A2A09"/>
    <w:rsid w:val="008A2A18"/>
    <w:rsid w:val="008A2A74"/>
    <w:rsid w:val="008A2AA0"/>
    <w:rsid w:val="008A2B2B"/>
    <w:rsid w:val="008A2B4C"/>
    <w:rsid w:val="008A2B77"/>
    <w:rsid w:val="008A2C73"/>
    <w:rsid w:val="008A2CC2"/>
    <w:rsid w:val="008A2CF3"/>
    <w:rsid w:val="008A2D47"/>
    <w:rsid w:val="008A2D6D"/>
    <w:rsid w:val="008A2F33"/>
    <w:rsid w:val="008A3031"/>
    <w:rsid w:val="008A31EA"/>
    <w:rsid w:val="008A3349"/>
    <w:rsid w:val="008A3358"/>
    <w:rsid w:val="008A34ED"/>
    <w:rsid w:val="008A36D0"/>
    <w:rsid w:val="008A3712"/>
    <w:rsid w:val="008A3838"/>
    <w:rsid w:val="008A38FF"/>
    <w:rsid w:val="008A392B"/>
    <w:rsid w:val="008A39C7"/>
    <w:rsid w:val="008A3A5F"/>
    <w:rsid w:val="008A3BFE"/>
    <w:rsid w:val="008A3C2E"/>
    <w:rsid w:val="008A3D2A"/>
    <w:rsid w:val="008A3D73"/>
    <w:rsid w:val="008A3DC6"/>
    <w:rsid w:val="008A3E91"/>
    <w:rsid w:val="008A3F5E"/>
    <w:rsid w:val="008A41B7"/>
    <w:rsid w:val="008A4275"/>
    <w:rsid w:val="008A4386"/>
    <w:rsid w:val="008A4489"/>
    <w:rsid w:val="008A4564"/>
    <w:rsid w:val="008A474C"/>
    <w:rsid w:val="008A480B"/>
    <w:rsid w:val="008A486D"/>
    <w:rsid w:val="008A4918"/>
    <w:rsid w:val="008A49BA"/>
    <w:rsid w:val="008A4CB5"/>
    <w:rsid w:val="008A4D27"/>
    <w:rsid w:val="008A4F12"/>
    <w:rsid w:val="008A50F9"/>
    <w:rsid w:val="008A511E"/>
    <w:rsid w:val="008A5174"/>
    <w:rsid w:val="008A5220"/>
    <w:rsid w:val="008A5313"/>
    <w:rsid w:val="008A5518"/>
    <w:rsid w:val="008A5576"/>
    <w:rsid w:val="008A55F5"/>
    <w:rsid w:val="008A583B"/>
    <w:rsid w:val="008A5A50"/>
    <w:rsid w:val="008A5A60"/>
    <w:rsid w:val="008A5B81"/>
    <w:rsid w:val="008A5C16"/>
    <w:rsid w:val="008A5D7E"/>
    <w:rsid w:val="008A6008"/>
    <w:rsid w:val="008A60EE"/>
    <w:rsid w:val="008A60F0"/>
    <w:rsid w:val="008A6122"/>
    <w:rsid w:val="008A624C"/>
    <w:rsid w:val="008A628C"/>
    <w:rsid w:val="008A6290"/>
    <w:rsid w:val="008A64A0"/>
    <w:rsid w:val="008A65EE"/>
    <w:rsid w:val="008A65FF"/>
    <w:rsid w:val="008A660A"/>
    <w:rsid w:val="008A66C0"/>
    <w:rsid w:val="008A6913"/>
    <w:rsid w:val="008A6965"/>
    <w:rsid w:val="008A6985"/>
    <w:rsid w:val="008A6A7F"/>
    <w:rsid w:val="008A6B4E"/>
    <w:rsid w:val="008A6C82"/>
    <w:rsid w:val="008A6D3E"/>
    <w:rsid w:val="008A6DFA"/>
    <w:rsid w:val="008A6EBC"/>
    <w:rsid w:val="008A6F8D"/>
    <w:rsid w:val="008A71EE"/>
    <w:rsid w:val="008A7240"/>
    <w:rsid w:val="008A7504"/>
    <w:rsid w:val="008A7564"/>
    <w:rsid w:val="008A75CE"/>
    <w:rsid w:val="008A75D1"/>
    <w:rsid w:val="008A7634"/>
    <w:rsid w:val="008A7906"/>
    <w:rsid w:val="008A7B1A"/>
    <w:rsid w:val="008A7C2F"/>
    <w:rsid w:val="008A7CEC"/>
    <w:rsid w:val="008A7D37"/>
    <w:rsid w:val="008A7DC8"/>
    <w:rsid w:val="008A7E8F"/>
    <w:rsid w:val="008A7E91"/>
    <w:rsid w:val="008A7EE6"/>
    <w:rsid w:val="008A7EED"/>
    <w:rsid w:val="008A7EF6"/>
    <w:rsid w:val="008A7F38"/>
    <w:rsid w:val="008B008A"/>
    <w:rsid w:val="008B04F2"/>
    <w:rsid w:val="008B06F7"/>
    <w:rsid w:val="008B0C96"/>
    <w:rsid w:val="008B0F95"/>
    <w:rsid w:val="008B100B"/>
    <w:rsid w:val="008B1121"/>
    <w:rsid w:val="008B11BA"/>
    <w:rsid w:val="008B1206"/>
    <w:rsid w:val="008B12DA"/>
    <w:rsid w:val="008B1317"/>
    <w:rsid w:val="008B1341"/>
    <w:rsid w:val="008B1361"/>
    <w:rsid w:val="008B148C"/>
    <w:rsid w:val="008B14C8"/>
    <w:rsid w:val="008B1690"/>
    <w:rsid w:val="008B1699"/>
    <w:rsid w:val="008B16C3"/>
    <w:rsid w:val="008B181A"/>
    <w:rsid w:val="008B1A68"/>
    <w:rsid w:val="008B1A84"/>
    <w:rsid w:val="008B1B01"/>
    <w:rsid w:val="008B1B71"/>
    <w:rsid w:val="008B1E4D"/>
    <w:rsid w:val="008B1F71"/>
    <w:rsid w:val="008B1F75"/>
    <w:rsid w:val="008B1F92"/>
    <w:rsid w:val="008B20AA"/>
    <w:rsid w:val="008B2166"/>
    <w:rsid w:val="008B2328"/>
    <w:rsid w:val="008B244D"/>
    <w:rsid w:val="008B2495"/>
    <w:rsid w:val="008B2500"/>
    <w:rsid w:val="008B2696"/>
    <w:rsid w:val="008B27CF"/>
    <w:rsid w:val="008B2842"/>
    <w:rsid w:val="008B291A"/>
    <w:rsid w:val="008B2982"/>
    <w:rsid w:val="008B2B4B"/>
    <w:rsid w:val="008B2C86"/>
    <w:rsid w:val="008B2CA6"/>
    <w:rsid w:val="008B2D04"/>
    <w:rsid w:val="008B2D65"/>
    <w:rsid w:val="008B2FAA"/>
    <w:rsid w:val="008B2FC9"/>
    <w:rsid w:val="008B3100"/>
    <w:rsid w:val="008B31C3"/>
    <w:rsid w:val="008B3328"/>
    <w:rsid w:val="008B3469"/>
    <w:rsid w:val="008B350C"/>
    <w:rsid w:val="008B35CA"/>
    <w:rsid w:val="008B360E"/>
    <w:rsid w:val="008B36E2"/>
    <w:rsid w:val="008B3707"/>
    <w:rsid w:val="008B37F4"/>
    <w:rsid w:val="008B3860"/>
    <w:rsid w:val="008B38FA"/>
    <w:rsid w:val="008B3CDB"/>
    <w:rsid w:val="008B3F02"/>
    <w:rsid w:val="008B3F7B"/>
    <w:rsid w:val="008B3FCB"/>
    <w:rsid w:val="008B41C1"/>
    <w:rsid w:val="008B41E0"/>
    <w:rsid w:val="008B42D8"/>
    <w:rsid w:val="008B43AB"/>
    <w:rsid w:val="008B4478"/>
    <w:rsid w:val="008B44FD"/>
    <w:rsid w:val="008B453A"/>
    <w:rsid w:val="008B4709"/>
    <w:rsid w:val="008B471D"/>
    <w:rsid w:val="008B4923"/>
    <w:rsid w:val="008B4A9E"/>
    <w:rsid w:val="008B4AC2"/>
    <w:rsid w:val="008B4B3C"/>
    <w:rsid w:val="008B4F98"/>
    <w:rsid w:val="008B4FF9"/>
    <w:rsid w:val="008B501D"/>
    <w:rsid w:val="008B5058"/>
    <w:rsid w:val="008B50E7"/>
    <w:rsid w:val="008B51A6"/>
    <w:rsid w:val="008B529D"/>
    <w:rsid w:val="008B5416"/>
    <w:rsid w:val="008B5486"/>
    <w:rsid w:val="008B54AE"/>
    <w:rsid w:val="008B575C"/>
    <w:rsid w:val="008B577D"/>
    <w:rsid w:val="008B582E"/>
    <w:rsid w:val="008B5A93"/>
    <w:rsid w:val="008B5AE4"/>
    <w:rsid w:val="008B5B1E"/>
    <w:rsid w:val="008B5BEC"/>
    <w:rsid w:val="008B5CF9"/>
    <w:rsid w:val="008B5D9C"/>
    <w:rsid w:val="008B5DC1"/>
    <w:rsid w:val="008B5E61"/>
    <w:rsid w:val="008B5E6E"/>
    <w:rsid w:val="008B5F9E"/>
    <w:rsid w:val="008B602B"/>
    <w:rsid w:val="008B6078"/>
    <w:rsid w:val="008B6094"/>
    <w:rsid w:val="008B6216"/>
    <w:rsid w:val="008B6266"/>
    <w:rsid w:val="008B63FE"/>
    <w:rsid w:val="008B6542"/>
    <w:rsid w:val="008B65D9"/>
    <w:rsid w:val="008B660B"/>
    <w:rsid w:val="008B664D"/>
    <w:rsid w:val="008B6696"/>
    <w:rsid w:val="008B66C7"/>
    <w:rsid w:val="008B66F4"/>
    <w:rsid w:val="008B67AC"/>
    <w:rsid w:val="008B67C4"/>
    <w:rsid w:val="008B68D8"/>
    <w:rsid w:val="008B6A47"/>
    <w:rsid w:val="008B6B51"/>
    <w:rsid w:val="008B6CBA"/>
    <w:rsid w:val="008B6D4B"/>
    <w:rsid w:val="008B6DD0"/>
    <w:rsid w:val="008B6E78"/>
    <w:rsid w:val="008B70B1"/>
    <w:rsid w:val="008B7329"/>
    <w:rsid w:val="008B7376"/>
    <w:rsid w:val="008B742A"/>
    <w:rsid w:val="008B7500"/>
    <w:rsid w:val="008B7569"/>
    <w:rsid w:val="008B757C"/>
    <w:rsid w:val="008B76A4"/>
    <w:rsid w:val="008B76CB"/>
    <w:rsid w:val="008B7731"/>
    <w:rsid w:val="008B7841"/>
    <w:rsid w:val="008B7868"/>
    <w:rsid w:val="008B790F"/>
    <w:rsid w:val="008B792B"/>
    <w:rsid w:val="008B7BCB"/>
    <w:rsid w:val="008B7DBF"/>
    <w:rsid w:val="008B7F13"/>
    <w:rsid w:val="008C0028"/>
    <w:rsid w:val="008C0213"/>
    <w:rsid w:val="008C0293"/>
    <w:rsid w:val="008C039D"/>
    <w:rsid w:val="008C03F3"/>
    <w:rsid w:val="008C046B"/>
    <w:rsid w:val="008C06F4"/>
    <w:rsid w:val="008C0724"/>
    <w:rsid w:val="008C07AA"/>
    <w:rsid w:val="008C091C"/>
    <w:rsid w:val="008C0B45"/>
    <w:rsid w:val="008C0BC6"/>
    <w:rsid w:val="008C0C4D"/>
    <w:rsid w:val="008C0D85"/>
    <w:rsid w:val="008C0D88"/>
    <w:rsid w:val="008C0E4E"/>
    <w:rsid w:val="008C0E5D"/>
    <w:rsid w:val="008C0EA5"/>
    <w:rsid w:val="008C0EE6"/>
    <w:rsid w:val="008C116A"/>
    <w:rsid w:val="008C11E6"/>
    <w:rsid w:val="008C1210"/>
    <w:rsid w:val="008C130A"/>
    <w:rsid w:val="008C134F"/>
    <w:rsid w:val="008C1421"/>
    <w:rsid w:val="008C150F"/>
    <w:rsid w:val="008C151A"/>
    <w:rsid w:val="008C15C0"/>
    <w:rsid w:val="008C1630"/>
    <w:rsid w:val="008C1835"/>
    <w:rsid w:val="008C18E4"/>
    <w:rsid w:val="008C19DA"/>
    <w:rsid w:val="008C1AF1"/>
    <w:rsid w:val="008C1AF4"/>
    <w:rsid w:val="008C1B53"/>
    <w:rsid w:val="008C1CE9"/>
    <w:rsid w:val="008C1F2F"/>
    <w:rsid w:val="008C1F35"/>
    <w:rsid w:val="008C2000"/>
    <w:rsid w:val="008C208A"/>
    <w:rsid w:val="008C21E9"/>
    <w:rsid w:val="008C228F"/>
    <w:rsid w:val="008C242E"/>
    <w:rsid w:val="008C2467"/>
    <w:rsid w:val="008C24C9"/>
    <w:rsid w:val="008C2507"/>
    <w:rsid w:val="008C2729"/>
    <w:rsid w:val="008C27EE"/>
    <w:rsid w:val="008C293B"/>
    <w:rsid w:val="008C29BF"/>
    <w:rsid w:val="008C2B89"/>
    <w:rsid w:val="008C2E67"/>
    <w:rsid w:val="008C302B"/>
    <w:rsid w:val="008C31D9"/>
    <w:rsid w:val="008C348A"/>
    <w:rsid w:val="008C3598"/>
    <w:rsid w:val="008C3606"/>
    <w:rsid w:val="008C3664"/>
    <w:rsid w:val="008C3A59"/>
    <w:rsid w:val="008C3B32"/>
    <w:rsid w:val="008C3BAE"/>
    <w:rsid w:val="008C3BDC"/>
    <w:rsid w:val="008C3BFD"/>
    <w:rsid w:val="008C3E5E"/>
    <w:rsid w:val="008C41FF"/>
    <w:rsid w:val="008C4250"/>
    <w:rsid w:val="008C44FD"/>
    <w:rsid w:val="008C4570"/>
    <w:rsid w:val="008C464E"/>
    <w:rsid w:val="008C4694"/>
    <w:rsid w:val="008C4706"/>
    <w:rsid w:val="008C4821"/>
    <w:rsid w:val="008C4966"/>
    <w:rsid w:val="008C4BD9"/>
    <w:rsid w:val="008C4F34"/>
    <w:rsid w:val="008C513F"/>
    <w:rsid w:val="008C5187"/>
    <w:rsid w:val="008C51DF"/>
    <w:rsid w:val="008C51E3"/>
    <w:rsid w:val="008C5304"/>
    <w:rsid w:val="008C535A"/>
    <w:rsid w:val="008C543B"/>
    <w:rsid w:val="008C54E6"/>
    <w:rsid w:val="008C556A"/>
    <w:rsid w:val="008C5743"/>
    <w:rsid w:val="008C579E"/>
    <w:rsid w:val="008C57BC"/>
    <w:rsid w:val="008C57E5"/>
    <w:rsid w:val="008C581E"/>
    <w:rsid w:val="008C589D"/>
    <w:rsid w:val="008C5922"/>
    <w:rsid w:val="008C5AA2"/>
    <w:rsid w:val="008C5BBB"/>
    <w:rsid w:val="008C5C43"/>
    <w:rsid w:val="008C5D46"/>
    <w:rsid w:val="008C5EBD"/>
    <w:rsid w:val="008C6018"/>
    <w:rsid w:val="008C615C"/>
    <w:rsid w:val="008C620D"/>
    <w:rsid w:val="008C622C"/>
    <w:rsid w:val="008C6306"/>
    <w:rsid w:val="008C6610"/>
    <w:rsid w:val="008C6658"/>
    <w:rsid w:val="008C6669"/>
    <w:rsid w:val="008C66B6"/>
    <w:rsid w:val="008C6795"/>
    <w:rsid w:val="008C68A4"/>
    <w:rsid w:val="008C6A33"/>
    <w:rsid w:val="008C6A7D"/>
    <w:rsid w:val="008C6AAB"/>
    <w:rsid w:val="008C6BFA"/>
    <w:rsid w:val="008C6C7F"/>
    <w:rsid w:val="008C6CCF"/>
    <w:rsid w:val="008C6FDF"/>
    <w:rsid w:val="008C701F"/>
    <w:rsid w:val="008C70A0"/>
    <w:rsid w:val="008C7392"/>
    <w:rsid w:val="008C73BE"/>
    <w:rsid w:val="008C7616"/>
    <w:rsid w:val="008C765C"/>
    <w:rsid w:val="008C794D"/>
    <w:rsid w:val="008C7977"/>
    <w:rsid w:val="008C7993"/>
    <w:rsid w:val="008C7B10"/>
    <w:rsid w:val="008C7B39"/>
    <w:rsid w:val="008C7D06"/>
    <w:rsid w:val="008D00A5"/>
    <w:rsid w:val="008D0137"/>
    <w:rsid w:val="008D0227"/>
    <w:rsid w:val="008D0302"/>
    <w:rsid w:val="008D0316"/>
    <w:rsid w:val="008D043F"/>
    <w:rsid w:val="008D0443"/>
    <w:rsid w:val="008D054D"/>
    <w:rsid w:val="008D061D"/>
    <w:rsid w:val="008D0678"/>
    <w:rsid w:val="008D0765"/>
    <w:rsid w:val="008D07BA"/>
    <w:rsid w:val="008D09CC"/>
    <w:rsid w:val="008D0B16"/>
    <w:rsid w:val="008D0D0A"/>
    <w:rsid w:val="008D0E1D"/>
    <w:rsid w:val="008D0E67"/>
    <w:rsid w:val="008D0F77"/>
    <w:rsid w:val="008D1045"/>
    <w:rsid w:val="008D10E0"/>
    <w:rsid w:val="008D11A5"/>
    <w:rsid w:val="008D1227"/>
    <w:rsid w:val="008D12E7"/>
    <w:rsid w:val="008D1307"/>
    <w:rsid w:val="008D1329"/>
    <w:rsid w:val="008D137C"/>
    <w:rsid w:val="008D14CE"/>
    <w:rsid w:val="008D1630"/>
    <w:rsid w:val="008D1638"/>
    <w:rsid w:val="008D1711"/>
    <w:rsid w:val="008D1712"/>
    <w:rsid w:val="008D18C9"/>
    <w:rsid w:val="008D18E7"/>
    <w:rsid w:val="008D1AAA"/>
    <w:rsid w:val="008D1CE2"/>
    <w:rsid w:val="008D20A4"/>
    <w:rsid w:val="008D2352"/>
    <w:rsid w:val="008D2630"/>
    <w:rsid w:val="008D2712"/>
    <w:rsid w:val="008D29AF"/>
    <w:rsid w:val="008D2A1C"/>
    <w:rsid w:val="008D2F7B"/>
    <w:rsid w:val="008D32B3"/>
    <w:rsid w:val="008D32CC"/>
    <w:rsid w:val="008D32F9"/>
    <w:rsid w:val="008D3328"/>
    <w:rsid w:val="008D3466"/>
    <w:rsid w:val="008D34A9"/>
    <w:rsid w:val="008D34D9"/>
    <w:rsid w:val="008D355D"/>
    <w:rsid w:val="008D3601"/>
    <w:rsid w:val="008D3614"/>
    <w:rsid w:val="008D365E"/>
    <w:rsid w:val="008D36E7"/>
    <w:rsid w:val="008D38CC"/>
    <w:rsid w:val="008D3989"/>
    <w:rsid w:val="008D3BBE"/>
    <w:rsid w:val="008D3C7D"/>
    <w:rsid w:val="008D3D2C"/>
    <w:rsid w:val="008D3D9A"/>
    <w:rsid w:val="008D3E07"/>
    <w:rsid w:val="008D3F89"/>
    <w:rsid w:val="008D4271"/>
    <w:rsid w:val="008D436E"/>
    <w:rsid w:val="008D44A7"/>
    <w:rsid w:val="008D44FF"/>
    <w:rsid w:val="008D454A"/>
    <w:rsid w:val="008D459C"/>
    <w:rsid w:val="008D45C9"/>
    <w:rsid w:val="008D46EE"/>
    <w:rsid w:val="008D479B"/>
    <w:rsid w:val="008D494B"/>
    <w:rsid w:val="008D49F4"/>
    <w:rsid w:val="008D4A02"/>
    <w:rsid w:val="008D4A45"/>
    <w:rsid w:val="008D4B7A"/>
    <w:rsid w:val="008D4D48"/>
    <w:rsid w:val="008D4D4E"/>
    <w:rsid w:val="008D4D6F"/>
    <w:rsid w:val="008D4F3F"/>
    <w:rsid w:val="008D50BC"/>
    <w:rsid w:val="008D5274"/>
    <w:rsid w:val="008D5286"/>
    <w:rsid w:val="008D550E"/>
    <w:rsid w:val="008D5516"/>
    <w:rsid w:val="008D5561"/>
    <w:rsid w:val="008D556F"/>
    <w:rsid w:val="008D55B0"/>
    <w:rsid w:val="008D5605"/>
    <w:rsid w:val="008D58CA"/>
    <w:rsid w:val="008D5A66"/>
    <w:rsid w:val="008D5B52"/>
    <w:rsid w:val="008D5C43"/>
    <w:rsid w:val="008D5F9C"/>
    <w:rsid w:val="008D5FCE"/>
    <w:rsid w:val="008D616A"/>
    <w:rsid w:val="008D61D8"/>
    <w:rsid w:val="008D6512"/>
    <w:rsid w:val="008D65CC"/>
    <w:rsid w:val="008D66DE"/>
    <w:rsid w:val="008D67A6"/>
    <w:rsid w:val="008D67BC"/>
    <w:rsid w:val="008D67FB"/>
    <w:rsid w:val="008D6814"/>
    <w:rsid w:val="008D68DD"/>
    <w:rsid w:val="008D6A2B"/>
    <w:rsid w:val="008D6D71"/>
    <w:rsid w:val="008D6E9C"/>
    <w:rsid w:val="008D6F90"/>
    <w:rsid w:val="008D7020"/>
    <w:rsid w:val="008D7063"/>
    <w:rsid w:val="008D70CD"/>
    <w:rsid w:val="008D7104"/>
    <w:rsid w:val="008D7151"/>
    <w:rsid w:val="008D7411"/>
    <w:rsid w:val="008D7581"/>
    <w:rsid w:val="008D75B5"/>
    <w:rsid w:val="008D75E8"/>
    <w:rsid w:val="008D76E4"/>
    <w:rsid w:val="008D76FE"/>
    <w:rsid w:val="008D776C"/>
    <w:rsid w:val="008D778A"/>
    <w:rsid w:val="008D77BE"/>
    <w:rsid w:val="008D77CB"/>
    <w:rsid w:val="008D77D3"/>
    <w:rsid w:val="008D77E3"/>
    <w:rsid w:val="008D792E"/>
    <w:rsid w:val="008D7971"/>
    <w:rsid w:val="008D7A06"/>
    <w:rsid w:val="008D7B02"/>
    <w:rsid w:val="008D7CC1"/>
    <w:rsid w:val="008D7DFC"/>
    <w:rsid w:val="008D7EAF"/>
    <w:rsid w:val="008D7EF1"/>
    <w:rsid w:val="008D7FC4"/>
    <w:rsid w:val="008E003F"/>
    <w:rsid w:val="008E0072"/>
    <w:rsid w:val="008E00FC"/>
    <w:rsid w:val="008E01AE"/>
    <w:rsid w:val="008E021D"/>
    <w:rsid w:val="008E0253"/>
    <w:rsid w:val="008E0269"/>
    <w:rsid w:val="008E0271"/>
    <w:rsid w:val="008E0362"/>
    <w:rsid w:val="008E050E"/>
    <w:rsid w:val="008E05DF"/>
    <w:rsid w:val="008E0764"/>
    <w:rsid w:val="008E077A"/>
    <w:rsid w:val="008E08FB"/>
    <w:rsid w:val="008E09AC"/>
    <w:rsid w:val="008E09B1"/>
    <w:rsid w:val="008E0C05"/>
    <w:rsid w:val="008E0C2A"/>
    <w:rsid w:val="008E0CC7"/>
    <w:rsid w:val="008E0DC2"/>
    <w:rsid w:val="008E0DC7"/>
    <w:rsid w:val="008E0F8C"/>
    <w:rsid w:val="008E0F91"/>
    <w:rsid w:val="008E0FFF"/>
    <w:rsid w:val="008E1044"/>
    <w:rsid w:val="008E10E4"/>
    <w:rsid w:val="008E1113"/>
    <w:rsid w:val="008E134B"/>
    <w:rsid w:val="008E1384"/>
    <w:rsid w:val="008E1395"/>
    <w:rsid w:val="008E13E3"/>
    <w:rsid w:val="008E1492"/>
    <w:rsid w:val="008E14D8"/>
    <w:rsid w:val="008E166C"/>
    <w:rsid w:val="008E17C9"/>
    <w:rsid w:val="008E1928"/>
    <w:rsid w:val="008E193D"/>
    <w:rsid w:val="008E1ABD"/>
    <w:rsid w:val="008E1D9D"/>
    <w:rsid w:val="008E1E49"/>
    <w:rsid w:val="008E1E72"/>
    <w:rsid w:val="008E1F10"/>
    <w:rsid w:val="008E2260"/>
    <w:rsid w:val="008E22FD"/>
    <w:rsid w:val="008E2365"/>
    <w:rsid w:val="008E23A8"/>
    <w:rsid w:val="008E2453"/>
    <w:rsid w:val="008E24C9"/>
    <w:rsid w:val="008E24DE"/>
    <w:rsid w:val="008E280D"/>
    <w:rsid w:val="008E28AC"/>
    <w:rsid w:val="008E28C6"/>
    <w:rsid w:val="008E29EE"/>
    <w:rsid w:val="008E2ACB"/>
    <w:rsid w:val="008E2C8C"/>
    <w:rsid w:val="008E2F66"/>
    <w:rsid w:val="008E2F7D"/>
    <w:rsid w:val="008E2FAD"/>
    <w:rsid w:val="008E301C"/>
    <w:rsid w:val="008E3025"/>
    <w:rsid w:val="008E3387"/>
    <w:rsid w:val="008E33AE"/>
    <w:rsid w:val="008E33DE"/>
    <w:rsid w:val="008E3674"/>
    <w:rsid w:val="008E375E"/>
    <w:rsid w:val="008E37D1"/>
    <w:rsid w:val="008E3822"/>
    <w:rsid w:val="008E3ABC"/>
    <w:rsid w:val="008E3ACD"/>
    <w:rsid w:val="008E3F8B"/>
    <w:rsid w:val="008E3F96"/>
    <w:rsid w:val="008E414D"/>
    <w:rsid w:val="008E4182"/>
    <w:rsid w:val="008E41E9"/>
    <w:rsid w:val="008E4338"/>
    <w:rsid w:val="008E43BA"/>
    <w:rsid w:val="008E43C2"/>
    <w:rsid w:val="008E4618"/>
    <w:rsid w:val="008E4769"/>
    <w:rsid w:val="008E47CB"/>
    <w:rsid w:val="008E4894"/>
    <w:rsid w:val="008E48F6"/>
    <w:rsid w:val="008E4990"/>
    <w:rsid w:val="008E49AE"/>
    <w:rsid w:val="008E4B9F"/>
    <w:rsid w:val="008E4BDA"/>
    <w:rsid w:val="008E4C2A"/>
    <w:rsid w:val="008E4F04"/>
    <w:rsid w:val="008E4FDE"/>
    <w:rsid w:val="008E51CE"/>
    <w:rsid w:val="008E52FD"/>
    <w:rsid w:val="008E53C3"/>
    <w:rsid w:val="008E54FF"/>
    <w:rsid w:val="008E5507"/>
    <w:rsid w:val="008E5567"/>
    <w:rsid w:val="008E55F9"/>
    <w:rsid w:val="008E564D"/>
    <w:rsid w:val="008E5694"/>
    <w:rsid w:val="008E56DE"/>
    <w:rsid w:val="008E57B1"/>
    <w:rsid w:val="008E58B5"/>
    <w:rsid w:val="008E5A56"/>
    <w:rsid w:val="008E5C2F"/>
    <w:rsid w:val="008E6115"/>
    <w:rsid w:val="008E619F"/>
    <w:rsid w:val="008E620A"/>
    <w:rsid w:val="008E628D"/>
    <w:rsid w:val="008E63C8"/>
    <w:rsid w:val="008E648C"/>
    <w:rsid w:val="008E6797"/>
    <w:rsid w:val="008E67F6"/>
    <w:rsid w:val="008E6872"/>
    <w:rsid w:val="008E68E0"/>
    <w:rsid w:val="008E6A1D"/>
    <w:rsid w:val="008E6A46"/>
    <w:rsid w:val="008E6B13"/>
    <w:rsid w:val="008E6B2D"/>
    <w:rsid w:val="008E6B79"/>
    <w:rsid w:val="008E6C29"/>
    <w:rsid w:val="008E6D6C"/>
    <w:rsid w:val="008E6E63"/>
    <w:rsid w:val="008E6F10"/>
    <w:rsid w:val="008E70B9"/>
    <w:rsid w:val="008E7106"/>
    <w:rsid w:val="008E723F"/>
    <w:rsid w:val="008E726C"/>
    <w:rsid w:val="008E738C"/>
    <w:rsid w:val="008E73EC"/>
    <w:rsid w:val="008E74E8"/>
    <w:rsid w:val="008E7586"/>
    <w:rsid w:val="008E760F"/>
    <w:rsid w:val="008E7807"/>
    <w:rsid w:val="008E78B3"/>
    <w:rsid w:val="008E792C"/>
    <w:rsid w:val="008E79F7"/>
    <w:rsid w:val="008E7A2C"/>
    <w:rsid w:val="008E7A4F"/>
    <w:rsid w:val="008E7BC8"/>
    <w:rsid w:val="008E7C24"/>
    <w:rsid w:val="008E7C6B"/>
    <w:rsid w:val="008E7D0F"/>
    <w:rsid w:val="008E7E88"/>
    <w:rsid w:val="008E7EB3"/>
    <w:rsid w:val="008E7F9E"/>
    <w:rsid w:val="008F00B8"/>
    <w:rsid w:val="008F01CF"/>
    <w:rsid w:val="008F0293"/>
    <w:rsid w:val="008F0381"/>
    <w:rsid w:val="008F03E8"/>
    <w:rsid w:val="008F046A"/>
    <w:rsid w:val="008F05AC"/>
    <w:rsid w:val="008F05B7"/>
    <w:rsid w:val="008F06D5"/>
    <w:rsid w:val="008F0730"/>
    <w:rsid w:val="008F07CC"/>
    <w:rsid w:val="008F0995"/>
    <w:rsid w:val="008F0B8D"/>
    <w:rsid w:val="008F0CD5"/>
    <w:rsid w:val="008F0D33"/>
    <w:rsid w:val="008F0D70"/>
    <w:rsid w:val="008F0F09"/>
    <w:rsid w:val="008F10A0"/>
    <w:rsid w:val="008F12D2"/>
    <w:rsid w:val="008F12FB"/>
    <w:rsid w:val="008F1372"/>
    <w:rsid w:val="008F1438"/>
    <w:rsid w:val="008F146F"/>
    <w:rsid w:val="008F14CD"/>
    <w:rsid w:val="008F1505"/>
    <w:rsid w:val="008F151C"/>
    <w:rsid w:val="008F1628"/>
    <w:rsid w:val="008F173B"/>
    <w:rsid w:val="008F1744"/>
    <w:rsid w:val="008F183D"/>
    <w:rsid w:val="008F1A44"/>
    <w:rsid w:val="008F1A4E"/>
    <w:rsid w:val="008F1A89"/>
    <w:rsid w:val="008F1C39"/>
    <w:rsid w:val="008F1C94"/>
    <w:rsid w:val="008F1CB8"/>
    <w:rsid w:val="008F1D5F"/>
    <w:rsid w:val="008F2012"/>
    <w:rsid w:val="008F20F2"/>
    <w:rsid w:val="008F21BE"/>
    <w:rsid w:val="008F2498"/>
    <w:rsid w:val="008F25BA"/>
    <w:rsid w:val="008F2677"/>
    <w:rsid w:val="008F26BC"/>
    <w:rsid w:val="008F26E2"/>
    <w:rsid w:val="008F2725"/>
    <w:rsid w:val="008F27ED"/>
    <w:rsid w:val="008F28F4"/>
    <w:rsid w:val="008F2B1D"/>
    <w:rsid w:val="008F2BC4"/>
    <w:rsid w:val="008F2C2F"/>
    <w:rsid w:val="008F2CFC"/>
    <w:rsid w:val="008F2D48"/>
    <w:rsid w:val="008F31AD"/>
    <w:rsid w:val="008F32B7"/>
    <w:rsid w:val="008F344E"/>
    <w:rsid w:val="008F360E"/>
    <w:rsid w:val="008F37C4"/>
    <w:rsid w:val="008F37CE"/>
    <w:rsid w:val="008F3A7B"/>
    <w:rsid w:val="008F3B72"/>
    <w:rsid w:val="008F3C7B"/>
    <w:rsid w:val="008F3D42"/>
    <w:rsid w:val="008F3E57"/>
    <w:rsid w:val="008F3E9F"/>
    <w:rsid w:val="008F4066"/>
    <w:rsid w:val="008F40F6"/>
    <w:rsid w:val="008F42B2"/>
    <w:rsid w:val="008F4612"/>
    <w:rsid w:val="008F4649"/>
    <w:rsid w:val="008F4678"/>
    <w:rsid w:val="008F46F0"/>
    <w:rsid w:val="008F4AA7"/>
    <w:rsid w:val="008F4ABC"/>
    <w:rsid w:val="008F4AFA"/>
    <w:rsid w:val="008F4BA0"/>
    <w:rsid w:val="008F4C04"/>
    <w:rsid w:val="008F4CA8"/>
    <w:rsid w:val="008F4E18"/>
    <w:rsid w:val="008F4E46"/>
    <w:rsid w:val="008F4EAB"/>
    <w:rsid w:val="008F4ED2"/>
    <w:rsid w:val="008F4F6B"/>
    <w:rsid w:val="008F5023"/>
    <w:rsid w:val="008F50E2"/>
    <w:rsid w:val="008F530A"/>
    <w:rsid w:val="008F5455"/>
    <w:rsid w:val="008F548A"/>
    <w:rsid w:val="008F57D4"/>
    <w:rsid w:val="008F5819"/>
    <w:rsid w:val="008F59A7"/>
    <w:rsid w:val="008F5A92"/>
    <w:rsid w:val="008F5B7F"/>
    <w:rsid w:val="008F5BC5"/>
    <w:rsid w:val="008F5BFA"/>
    <w:rsid w:val="008F6011"/>
    <w:rsid w:val="008F6045"/>
    <w:rsid w:val="008F61C7"/>
    <w:rsid w:val="008F61D5"/>
    <w:rsid w:val="008F6409"/>
    <w:rsid w:val="008F645C"/>
    <w:rsid w:val="008F6462"/>
    <w:rsid w:val="008F6586"/>
    <w:rsid w:val="008F6607"/>
    <w:rsid w:val="008F695A"/>
    <w:rsid w:val="008F6A54"/>
    <w:rsid w:val="008F6CED"/>
    <w:rsid w:val="008F6D27"/>
    <w:rsid w:val="008F6D32"/>
    <w:rsid w:val="008F6E3B"/>
    <w:rsid w:val="008F6EE9"/>
    <w:rsid w:val="008F7074"/>
    <w:rsid w:val="008F70DF"/>
    <w:rsid w:val="008F71EC"/>
    <w:rsid w:val="008F7245"/>
    <w:rsid w:val="008F7444"/>
    <w:rsid w:val="008F74DE"/>
    <w:rsid w:val="008F74E3"/>
    <w:rsid w:val="008F7605"/>
    <w:rsid w:val="008F77F5"/>
    <w:rsid w:val="008F7994"/>
    <w:rsid w:val="008F79E0"/>
    <w:rsid w:val="008F7A88"/>
    <w:rsid w:val="008F7B4B"/>
    <w:rsid w:val="008F7E0F"/>
    <w:rsid w:val="008F7F15"/>
    <w:rsid w:val="008F7F1D"/>
    <w:rsid w:val="008F7F5F"/>
    <w:rsid w:val="009000CF"/>
    <w:rsid w:val="0090022B"/>
    <w:rsid w:val="00900320"/>
    <w:rsid w:val="00900500"/>
    <w:rsid w:val="0090055F"/>
    <w:rsid w:val="00900609"/>
    <w:rsid w:val="0090068E"/>
    <w:rsid w:val="00900713"/>
    <w:rsid w:val="00900801"/>
    <w:rsid w:val="00900891"/>
    <w:rsid w:val="009008C5"/>
    <w:rsid w:val="0090092C"/>
    <w:rsid w:val="0090097D"/>
    <w:rsid w:val="00900B42"/>
    <w:rsid w:val="00900BE9"/>
    <w:rsid w:val="00900E12"/>
    <w:rsid w:val="00900E7C"/>
    <w:rsid w:val="00900ED3"/>
    <w:rsid w:val="00900EF3"/>
    <w:rsid w:val="00900FC2"/>
    <w:rsid w:val="0090105D"/>
    <w:rsid w:val="0090109A"/>
    <w:rsid w:val="009010E6"/>
    <w:rsid w:val="00901183"/>
    <w:rsid w:val="009011A1"/>
    <w:rsid w:val="0090130B"/>
    <w:rsid w:val="0090130F"/>
    <w:rsid w:val="0090137B"/>
    <w:rsid w:val="0090144A"/>
    <w:rsid w:val="00901476"/>
    <w:rsid w:val="009015BB"/>
    <w:rsid w:val="0090174D"/>
    <w:rsid w:val="00901940"/>
    <w:rsid w:val="009019B5"/>
    <w:rsid w:val="00901A08"/>
    <w:rsid w:val="00901A58"/>
    <w:rsid w:val="00901A67"/>
    <w:rsid w:val="00901AEE"/>
    <w:rsid w:val="00901B33"/>
    <w:rsid w:val="00901BD8"/>
    <w:rsid w:val="00901CAB"/>
    <w:rsid w:val="00901D4D"/>
    <w:rsid w:val="00901D7D"/>
    <w:rsid w:val="00901D81"/>
    <w:rsid w:val="00901F01"/>
    <w:rsid w:val="00902043"/>
    <w:rsid w:val="00902278"/>
    <w:rsid w:val="009022A2"/>
    <w:rsid w:val="009023E4"/>
    <w:rsid w:val="00902645"/>
    <w:rsid w:val="0090288A"/>
    <w:rsid w:val="009029D0"/>
    <w:rsid w:val="00902A17"/>
    <w:rsid w:val="00902A8E"/>
    <w:rsid w:val="00902A9F"/>
    <w:rsid w:val="00902C63"/>
    <w:rsid w:val="00902CBB"/>
    <w:rsid w:val="00902DE1"/>
    <w:rsid w:val="00902FD3"/>
    <w:rsid w:val="00902FED"/>
    <w:rsid w:val="00902FF1"/>
    <w:rsid w:val="0090331D"/>
    <w:rsid w:val="00903341"/>
    <w:rsid w:val="009033F1"/>
    <w:rsid w:val="00903475"/>
    <w:rsid w:val="009035B8"/>
    <w:rsid w:val="0090377E"/>
    <w:rsid w:val="009037FA"/>
    <w:rsid w:val="00903808"/>
    <w:rsid w:val="009038B3"/>
    <w:rsid w:val="0090396D"/>
    <w:rsid w:val="00903B02"/>
    <w:rsid w:val="00903C9D"/>
    <w:rsid w:val="00903CFB"/>
    <w:rsid w:val="00903E33"/>
    <w:rsid w:val="00903F6C"/>
    <w:rsid w:val="00904048"/>
    <w:rsid w:val="009040D9"/>
    <w:rsid w:val="00904183"/>
    <w:rsid w:val="009041FA"/>
    <w:rsid w:val="00904282"/>
    <w:rsid w:val="0090437F"/>
    <w:rsid w:val="00904531"/>
    <w:rsid w:val="009045C3"/>
    <w:rsid w:val="009045C7"/>
    <w:rsid w:val="0090462F"/>
    <w:rsid w:val="009046BC"/>
    <w:rsid w:val="009047CF"/>
    <w:rsid w:val="009047FB"/>
    <w:rsid w:val="0090499B"/>
    <w:rsid w:val="00904ADD"/>
    <w:rsid w:val="00904B0A"/>
    <w:rsid w:val="00904D4A"/>
    <w:rsid w:val="009050F1"/>
    <w:rsid w:val="00905535"/>
    <w:rsid w:val="00905573"/>
    <w:rsid w:val="00905748"/>
    <w:rsid w:val="00905927"/>
    <w:rsid w:val="009059F8"/>
    <w:rsid w:val="00905C41"/>
    <w:rsid w:val="00905C73"/>
    <w:rsid w:val="00905CA2"/>
    <w:rsid w:val="00905D78"/>
    <w:rsid w:val="00905E70"/>
    <w:rsid w:val="00905F92"/>
    <w:rsid w:val="00906495"/>
    <w:rsid w:val="0090649A"/>
    <w:rsid w:val="00906506"/>
    <w:rsid w:val="00906845"/>
    <w:rsid w:val="00906900"/>
    <w:rsid w:val="00906A7A"/>
    <w:rsid w:val="00906B8D"/>
    <w:rsid w:val="00906C2A"/>
    <w:rsid w:val="00906DE9"/>
    <w:rsid w:val="00906E6E"/>
    <w:rsid w:val="00906EFC"/>
    <w:rsid w:val="00906F7F"/>
    <w:rsid w:val="0090707E"/>
    <w:rsid w:val="009070FB"/>
    <w:rsid w:val="009072F0"/>
    <w:rsid w:val="0090735C"/>
    <w:rsid w:val="009074CE"/>
    <w:rsid w:val="0090756F"/>
    <w:rsid w:val="009075F3"/>
    <w:rsid w:val="00907986"/>
    <w:rsid w:val="00907BA0"/>
    <w:rsid w:val="00907C0C"/>
    <w:rsid w:val="00907C6E"/>
    <w:rsid w:val="00907DBC"/>
    <w:rsid w:val="00907F1D"/>
    <w:rsid w:val="00907F64"/>
    <w:rsid w:val="00907F9E"/>
    <w:rsid w:val="00907FC8"/>
    <w:rsid w:val="00910065"/>
    <w:rsid w:val="0091008E"/>
    <w:rsid w:val="00910128"/>
    <w:rsid w:val="009101E0"/>
    <w:rsid w:val="0091022C"/>
    <w:rsid w:val="009105E0"/>
    <w:rsid w:val="00910793"/>
    <w:rsid w:val="009107D5"/>
    <w:rsid w:val="00910866"/>
    <w:rsid w:val="009108B9"/>
    <w:rsid w:val="009108F7"/>
    <w:rsid w:val="0091099C"/>
    <w:rsid w:val="009109A9"/>
    <w:rsid w:val="00910A24"/>
    <w:rsid w:val="00910BCA"/>
    <w:rsid w:val="00910E11"/>
    <w:rsid w:val="00910E9D"/>
    <w:rsid w:val="00910F0A"/>
    <w:rsid w:val="00910F9D"/>
    <w:rsid w:val="00911064"/>
    <w:rsid w:val="00911148"/>
    <w:rsid w:val="00911185"/>
    <w:rsid w:val="009111B1"/>
    <w:rsid w:val="00911306"/>
    <w:rsid w:val="0091131F"/>
    <w:rsid w:val="0091139D"/>
    <w:rsid w:val="009113EC"/>
    <w:rsid w:val="00911431"/>
    <w:rsid w:val="00911470"/>
    <w:rsid w:val="0091157A"/>
    <w:rsid w:val="00911723"/>
    <w:rsid w:val="00911793"/>
    <w:rsid w:val="009117B4"/>
    <w:rsid w:val="009119D8"/>
    <w:rsid w:val="009119E2"/>
    <w:rsid w:val="009119E7"/>
    <w:rsid w:val="00911A00"/>
    <w:rsid w:val="00911A34"/>
    <w:rsid w:val="00911AC0"/>
    <w:rsid w:val="00911B49"/>
    <w:rsid w:val="00911B70"/>
    <w:rsid w:val="00911C00"/>
    <w:rsid w:val="00911D72"/>
    <w:rsid w:val="00911F0E"/>
    <w:rsid w:val="00911F65"/>
    <w:rsid w:val="00911F99"/>
    <w:rsid w:val="00911FBB"/>
    <w:rsid w:val="00912068"/>
    <w:rsid w:val="00912208"/>
    <w:rsid w:val="0091223A"/>
    <w:rsid w:val="00912251"/>
    <w:rsid w:val="00912254"/>
    <w:rsid w:val="009122FC"/>
    <w:rsid w:val="00912500"/>
    <w:rsid w:val="0091260C"/>
    <w:rsid w:val="009126E1"/>
    <w:rsid w:val="009128B2"/>
    <w:rsid w:val="00912990"/>
    <w:rsid w:val="009129FB"/>
    <w:rsid w:val="00912A0E"/>
    <w:rsid w:val="00912A7B"/>
    <w:rsid w:val="00912AFE"/>
    <w:rsid w:val="00912C08"/>
    <w:rsid w:val="00912C53"/>
    <w:rsid w:val="00912D96"/>
    <w:rsid w:val="00912F29"/>
    <w:rsid w:val="00912FEE"/>
    <w:rsid w:val="00913016"/>
    <w:rsid w:val="0091302C"/>
    <w:rsid w:val="00913071"/>
    <w:rsid w:val="009130C4"/>
    <w:rsid w:val="009133E6"/>
    <w:rsid w:val="009135B9"/>
    <w:rsid w:val="0091365F"/>
    <w:rsid w:val="00913870"/>
    <w:rsid w:val="009138D6"/>
    <w:rsid w:val="0091390E"/>
    <w:rsid w:val="0091395B"/>
    <w:rsid w:val="009139AB"/>
    <w:rsid w:val="00913A56"/>
    <w:rsid w:val="00913B55"/>
    <w:rsid w:val="00913BA8"/>
    <w:rsid w:val="00913C6F"/>
    <w:rsid w:val="00913CC5"/>
    <w:rsid w:val="00914258"/>
    <w:rsid w:val="009143B0"/>
    <w:rsid w:val="0091459F"/>
    <w:rsid w:val="00914635"/>
    <w:rsid w:val="00914888"/>
    <w:rsid w:val="009148D9"/>
    <w:rsid w:val="00914C8E"/>
    <w:rsid w:val="00914D3B"/>
    <w:rsid w:val="00914DD1"/>
    <w:rsid w:val="00915016"/>
    <w:rsid w:val="009153B4"/>
    <w:rsid w:val="009153F2"/>
    <w:rsid w:val="009154E3"/>
    <w:rsid w:val="00915933"/>
    <w:rsid w:val="00915A50"/>
    <w:rsid w:val="0091601C"/>
    <w:rsid w:val="009161B1"/>
    <w:rsid w:val="0091626B"/>
    <w:rsid w:val="00916281"/>
    <w:rsid w:val="009162BE"/>
    <w:rsid w:val="0091637A"/>
    <w:rsid w:val="00916404"/>
    <w:rsid w:val="0091659B"/>
    <w:rsid w:val="00916643"/>
    <w:rsid w:val="009166C4"/>
    <w:rsid w:val="0091674E"/>
    <w:rsid w:val="0091677C"/>
    <w:rsid w:val="0091692D"/>
    <w:rsid w:val="00916B2B"/>
    <w:rsid w:val="00916B47"/>
    <w:rsid w:val="00916B67"/>
    <w:rsid w:val="00916C47"/>
    <w:rsid w:val="00916C4D"/>
    <w:rsid w:val="00916C92"/>
    <w:rsid w:val="00916D43"/>
    <w:rsid w:val="00916D80"/>
    <w:rsid w:val="00916D83"/>
    <w:rsid w:val="00916DF5"/>
    <w:rsid w:val="00916DF9"/>
    <w:rsid w:val="00916ED9"/>
    <w:rsid w:val="00917001"/>
    <w:rsid w:val="009170CA"/>
    <w:rsid w:val="009171F9"/>
    <w:rsid w:val="009172B0"/>
    <w:rsid w:val="009172B2"/>
    <w:rsid w:val="0091731B"/>
    <w:rsid w:val="009173E3"/>
    <w:rsid w:val="00917420"/>
    <w:rsid w:val="0091744C"/>
    <w:rsid w:val="0091752A"/>
    <w:rsid w:val="009175A9"/>
    <w:rsid w:val="00917742"/>
    <w:rsid w:val="00917768"/>
    <w:rsid w:val="009178E7"/>
    <w:rsid w:val="00917956"/>
    <w:rsid w:val="00917A45"/>
    <w:rsid w:val="00917B77"/>
    <w:rsid w:val="00917C3D"/>
    <w:rsid w:val="00917CAA"/>
    <w:rsid w:val="00917D5F"/>
    <w:rsid w:val="00917F61"/>
    <w:rsid w:val="009200F6"/>
    <w:rsid w:val="009201F2"/>
    <w:rsid w:val="0092025A"/>
    <w:rsid w:val="009203A4"/>
    <w:rsid w:val="0092040C"/>
    <w:rsid w:val="0092048F"/>
    <w:rsid w:val="00920589"/>
    <w:rsid w:val="009205DB"/>
    <w:rsid w:val="009206B6"/>
    <w:rsid w:val="009206DF"/>
    <w:rsid w:val="00920759"/>
    <w:rsid w:val="009208C9"/>
    <w:rsid w:val="00920922"/>
    <w:rsid w:val="00920927"/>
    <w:rsid w:val="00920AF0"/>
    <w:rsid w:val="00920B5A"/>
    <w:rsid w:val="00920C17"/>
    <w:rsid w:val="00920CC7"/>
    <w:rsid w:val="00920D35"/>
    <w:rsid w:val="00920E44"/>
    <w:rsid w:val="00920FED"/>
    <w:rsid w:val="00920FFF"/>
    <w:rsid w:val="0092100D"/>
    <w:rsid w:val="00921021"/>
    <w:rsid w:val="00921244"/>
    <w:rsid w:val="009212F4"/>
    <w:rsid w:val="00921363"/>
    <w:rsid w:val="00921514"/>
    <w:rsid w:val="00921631"/>
    <w:rsid w:val="009216BC"/>
    <w:rsid w:val="009216D8"/>
    <w:rsid w:val="009216F8"/>
    <w:rsid w:val="0092176F"/>
    <w:rsid w:val="009219D3"/>
    <w:rsid w:val="00921C06"/>
    <w:rsid w:val="00921CAF"/>
    <w:rsid w:val="00921D5C"/>
    <w:rsid w:val="00921DA0"/>
    <w:rsid w:val="00921DAF"/>
    <w:rsid w:val="00921DEC"/>
    <w:rsid w:val="009220A8"/>
    <w:rsid w:val="00922140"/>
    <w:rsid w:val="00922171"/>
    <w:rsid w:val="009221FE"/>
    <w:rsid w:val="00922262"/>
    <w:rsid w:val="009222A2"/>
    <w:rsid w:val="009222AE"/>
    <w:rsid w:val="0092243F"/>
    <w:rsid w:val="00922546"/>
    <w:rsid w:val="009225A5"/>
    <w:rsid w:val="009225BF"/>
    <w:rsid w:val="00922690"/>
    <w:rsid w:val="0092274C"/>
    <w:rsid w:val="009227BF"/>
    <w:rsid w:val="0092286D"/>
    <w:rsid w:val="0092297E"/>
    <w:rsid w:val="00922B7D"/>
    <w:rsid w:val="00922BD5"/>
    <w:rsid w:val="00922D97"/>
    <w:rsid w:val="009231CA"/>
    <w:rsid w:val="009232BF"/>
    <w:rsid w:val="009232E1"/>
    <w:rsid w:val="009232F2"/>
    <w:rsid w:val="00923333"/>
    <w:rsid w:val="009233D6"/>
    <w:rsid w:val="00923488"/>
    <w:rsid w:val="0092355B"/>
    <w:rsid w:val="009235E0"/>
    <w:rsid w:val="00923687"/>
    <w:rsid w:val="00923707"/>
    <w:rsid w:val="0092378C"/>
    <w:rsid w:val="00923793"/>
    <w:rsid w:val="0092379B"/>
    <w:rsid w:val="00923804"/>
    <w:rsid w:val="009238A0"/>
    <w:rsid w:val="0092397E"/>
    <w:rsid w:val="00923CE0"/>
    <w:rsid w:val="00923DB0"/>
    <w:rsid w:val="00923EB2"/>
    <w:rsid w:val="00923ECD"/>
    <w:rsid w:val="00923F0C"/>
    <w:rsid w:val="00923F41"/>
    <w:rsid w:val="00923FE8"/>
    <w:rsid w:val="00924135"/>
    <w:rsid w:val="009241A6"/>
    <w:rsid w:val="009241D1"/>
    <w:rsid w:val="00924350"/>
    <w:rsid w:val="00924363"/>
    <w:rsid w:val="009243F7"/>
    <w:rsid w:val="009244EF"/>
    <w:rsid w:val="0092462A"/>
    <w:rsid w:val="009246D3"/>
    <w:rsid w:val="00924B92"/>
    <w:rsid w:val="00924BD8"/>
    <w:rsid w:val="00924D53"/>
    <w:rsid w:val="00924D84"/>
    <w:rsid w:val="00924E67"/>
    <w:rsid w:val="00924E7A"/>
    <w:rsid w:val="0092500D"/>
    <w:rsid w:val="00925083"/>
    <w:rsid w:val="009250D7"/>
    <w:rsid w:val="009251D5"/>
    <w:rsid w:val="009255EA"/>
    <w:rsid w:val="00925690"/>
    <w:rsid w:val="009257EC"/>
    <w:rsid w:val="0092589B"/>
    <w:rsid w:val="00925918"/>
    <w:rsid w:val="00925A7A"/>
    <w:rsid w:val="00925B48"/>
    <w:rsid w:val="00926246"/>
    <w:rsid w:val="0092649F"/>
    <w:rsid w:val="0092653D"/>
    <w:rsid w:val="009266A2"/>
    <w:rsid w:val="009266C7"/>
    <w:rsid w:val="0092671E"/>
    <w:rsid w:val="00926768"/>
    <w:rsid w:val="009267EA"/>
    <w:rsid w:val="00926877"/>
    <w:rsid w:val="00926BAC"/>
    <w:rsid w:val="00926CF4"/>
    <w:rsid w:val="00926DB1"/>
    <w:rsid w:val="00926DBB"/>
    <w:rsid w:val="00926E68"/>
    <w:rsid w:val="00926E7B"/>
    <w:rsid w:val="009270BD"/>
    <w:rsid w:val="00927337"/>
    <w:rsid w:val="009274E3"/>
    <w:rsid w:val="0092762D"/>
    <w:rsid w:val="009276BA"/>
    <w:rsid w:val="0092772A"/>
    <w:rsid w:val="0092774F"/>
    <w:rsid w:val="009277E2"/>
    <w:rsid w:val="009277E4"/>
    <w:rsid w:val="00927A84"/>
    <w:rsid w:val="00927ADB"/>
    <w:rsid w:val="00927C20"/>
    <w:rsid w:val="00927D20"/>
    <w:rsid w:val="00927D63"/>
    <w:rsid w:val="00927E01"/>
    <w:rsid w:val="00927E3E"/>
    <w:rsid w:val="00927EA4"/>
    <w:rsid w:val="00927F74"/>
    <w:rsid w:val="00927F93"/>
    <w:rsid w:val="00930073"/>
    <w:rsid w:val="0093014A"/>
    <w:rsid w:val="00930236"/>
    <w:rsid w:val="00930319"/>
    <w:rsid w:val="0093035C"/>
    <w:rsid w:val="0093045E"/>
    <w:rsid w:val="0093055A"/>
    <w:rsid w:val="0093070A"/>
    <w:rsid w:val="00930769"/>
    <w:rsid w:val="00930808"/>
    <w:rsid w:val="00930AC2"/>
    <w:rsid w:val="00930AFA"/>
    <w:rsid w:val="00930B8F"/>
    <w:rsid w:val="00930D3C"/>
    <w:rsid w:val="00930D64"/>
    <w:rsid w:val="00930D6D"/>
    <w:rsid w:val="00930E5E"/>
    <w:rsid w:val="00930EA6"/>
    <w:rsid w:val="00930EF5"/>
    <w:rsid w:val="0093110C"/>
    <w:rsid w:val="00931115"/>
    <w:rsid w:val="00931166"/>
    <w:rsid w:val="0093118A"/>
    <w:rsid w:val="00931255"/>
    <w:rsid w:val="00931302"/>
    <w:rsid w:val="00931472"/>
    <w:rsid w:val="009315A4"/>
    <w:rsid w:val="009315F6"/>
    <w:rsid w:val="0093184F"/>
    <w:rsid w:val="009318A7"/>
    <w:rsid w:val="009318C2"/>
    <w:rsid w:val="0093192B"/>
    <w:rsid w:val="0093194C"/>
    <w:rsid w:val="0093197A"/>
    <w:rsid w:val="009319A5"/>
    <w:rsid w:val="00931B9C"/>
    <w:rsid w:val="00931BC9"/>
    <w:rsid w:val="00931BD3"/>
    <w:rsid w:val="00931E4A"/>
    <w:rsid w:val="00931E6F"/>
    <w:rsid w:val="00931F37"/>
    <w:rsid w:val="00931F42"/>
    <w:rsid w:val="00932053"/>
    <w:rsid w:val="00932202"/>
    <w:rsid w:val="00932388"/>
    <w:rsid w:val="00932412"/>
    <w:rsid w:val="00932493"/>
    <w:rsid w:val="0093249E"/>
    <w:rsid w:val="00932850"/>
    <w:rsid w:val="009329DD"/>
    <w:rsid w:val="00932A36"/>
    <w:rsid w:val="00932ADE"/>
    <w:rsid w:val="00932B25"/>
    <w:rsid w:val="00932B72"/>
    <w:rsid w:val="00932BAC"/>
    <w:rsid w:val="00932F92"/>
    <w:rsid w:val="009330C9"/>
    <w:rsid w:val="009330FE"/>
    <w:rsid w:val="0093310B"/>
    <w:rsid w:val="00933138"/>
    <w:rsid w:val="00933344"/>
    <w:rsid w:val="009334ED"/>
    <w:rsid w:val="0093358A"/>
    <w:rsid w:val="009335D3"/>
    <w:rsid w:val="009335E2"/>
    <w:rsid w:val="009336CB"/>
    <w:rsid w:val="0093387A"/>
    <w:rsid w:val="00933AB6"/>
    <w:rsid w:val="00933DBC"/>
    <w:rsid w:val="00933E12"/>
    <w:rsid w:val="00933E9F"/>
    <w:rsid w:val="00933F0E"/>
    <w:rsid w:val="00933FBB"/>
    <w:rsid w:val="00933FDF"/>
    <w:rsid w:val="00934616"/>
    <w:rsid w:val="009347A5"/>
    <w:rsid w:val="009347B3"/>
    <w:rsid w:val="009348F3"/>
    <w:rsid w:val="0093495A"/>
    <w:rsid w:val="009349ED"/>
    <w:rsid w:val="00934A62"/>
    <w:rsid w:val="00934B6F"/>
    <w:rsid w:val="00934C8E"/>
    <w:rsid w:val="00934F17"/>
    <w:rsid w:val="00935181"/>
    <w:rsid w:val="00935185"/>
    <w:rsid w:val="00935268"/>
    <w:rsid w:val="009352D7"/>
    <w:rsid w:val="009352ED"/>
    <w:rsid w:val="00935519"/>
    <w:rsid w:val="00935641"/>
    <w:rsid w:val="00935695"/>
    <w:rsid w:val="0093573B"/>
    <w:rsid w:val="00935741"/>
    <w:rsid w:val="0093575C"/>
    <w:rsid w:val="0093585D"/>
    <w:rsid w:val="00935995"/>
    <w:rsid w:val="00935A21"/>
    <w:rsid w:val="00935C8C"/>
    <w:rsid w:val="00935DA2"/>
    <w:rsid w:val="00935DD7"/>
    <w:rsid w:val="00935E1F"/>
    <w:rsid w:val="00935F11"/>
    <w:rsid w:val="0093609C"/>
    <w:rsid w:val="009360D3"/>
    <w:rsid w:val="00936114"/>
    <w:rsid w:val="0093615F"/>
    <w:rsid w:val="009361B4"/>
    <w:rsid w:val="009363E7"/>
    <w:rsid w:val="009364E2"/>
    <w:rsid w:val="0093653C"/>
    <w:rsid w:val="00936568"/>
    <w:rsid w:val="009365CE"/>
    <w:rsid w:val="0093675E"/>
    <w:rsid w:val="0093679F"/>
    <w:rsid w:val="0093686E"/>
    <w:rsid w:val="00936886"/>
    <w:rsid w:val="00936924"/>
    <w:rsid w:val="00936A33"/>
    <w:rsid w:val="00936AE2"/>
    <w:rsid w:val="00936B10"/>
    <w:rsid w:val="00936BC3"/>
    <w:rsid w:val="00936E66"/>
    <w:rsid w:val="00936F97"/>
    <w:rsid w:val="00936FA2"/>
    <w:rsid w:val="009370B0"/>
    <w:rsid w:val="00937292"/>
    <w:rsid w:val="00937492"/>
    <w:rsid w:val="009374C6"/>
    <w:rsid w:val="0093754B"/>
    <w:rsid w:val="009376AA"/>
    <w:rsid w:val="00937709"/>
    <w:rsid w:val="0093771D"/>
    <w:rsid w:val="00937824"/>
    <w:rsid w:val="00937841"/>
    <w:rsid w:val="0093786E"/>
    <w:rsid w:val="00937A64"/>
    <w:rsid w:val="00937B1D"/>
    <w:rsid w:val="00937B26"/>
    <w:rsid w:val="00937C9C"/>
    <w:rsid w:val="00937E3A"/>
    <w:rsid w:val="00937FC0"/>
    <w:rsid w:val="00937FF2"/>
    <w:rsid w:val="0094001B"/>
    <w:rsid w:val="0094005D"/>
    <w:rsid w:val="009400A7"/>
    <w:rsid w:val="0094015C"/>
    <w:rsid w:val="00940167"/>
    <w:rsid w:val="00940178"/>
    <w:rsid w:val="00940311"/>
    <w:rsid w:val="00940316"/>
    <w:rsid w:val="00940565"/>
    <w:rsid w:val="0094064D"/>
    <w:rsid w:val="00940740"/>
    <w:rsid w:val="00940856"/>
    <w:rsid w:val="009409F2"/>
    <w:rsid w:val="00940F00"/>
    <w:rsid w:val="00940F81"/>
    <w:rsid w:val="009410D1"/>
    <w:rsid w:val="0094113E"/>
    <w:rsid w:val="0094121B"/>
    <w:rsid w:val="009413BB"/>
    <w:rsid w:val="009415A2"/>
    <w:rsid w:val="009416DF"/>
    <w:rsid w:val="009416E7"/>
    <w:rsid w:val="00941752"/>
    <w:rsid w:val="00941808"/>
    <w:rsid w:val="00941821"/>
    <w:rsid w:val="0094182A"/>
    <w:rsid w:val="00941894"/>
    <w:rsid w:val="00941A3E"/>
    <w:rsid w:val="00941A76"/>
    <w:rsid w:val="00941B73"/>
    <w:rsid w:val="00941BC4"/>
    <w:rsid w:val="00941D93"/>
    <w:rsid w:val="00941E60"/>
    <w:rsid w:val="00941EF1"/>
    <w:rsid w:val="00941FC1"/>
    <w:rsid w:val="00941FFF"/>
    <w:rsid w:val="00942019"/>
    <w:rsid w:val="009421BB"/>
    <w:rsid w:val="00942244"/>
    <w:rsid w:val="009424C8"/>
    <w:rsid w:val="00942573"/>
    <w:rsid w:val="009427A8"/>
    <w:rsid w:val="00942923"/>
    <w:rsid w:val="00942958"/>
    <w:rsid w:val="00942988"/>
    <w:rsid w:val="00942AF1"/>
    <w:rsid w:val="00942B07"/>
    <w:rsid w:val="00942BDB"/>
    <w:rsid w:val="00942C43"/>
    <w:rsid w:val="00942E59"/>
    <w:rsid w:val="00942E63"/>
    <w:rsid w:val="00943026"/>
    <w:rsid w:val="009430B6"/>
    <w:rsid w:val="00943260"/>
    <w:rsid w:val="00943306"/>
    <w:rsid w:val="00943365"/>
    <w:rsid w:val="009435F7"/>
    <w:rsid w:val="00943794"/>
    <w:rsid w:val="00943849"/>
    <w:rsid w:val="009438DE"/>
    <w:rsid w:val="009438E6"/>
    <w:rsid w:val="00943945"/>
    <w:rsid w:val="00943AA3"/>
    <w:rsid w:val="00943B74"/>
    <w:rsid w:val="00943BB1"/>
    <w:rsid w:val="00943C92"/>
    <w:rsid w:val="00943DFE"/>
    <w:rsid w:val="00943EBA"/>
    <w:rsid w:val="00943EE5"/>
    <w:rsid w:val="009440E3"/>
    <w:rsid w:val="00944212"/>
    <w:rsid w:val="0094435E"/>
    <w:rsid w:val="0094439F"/>
    <w:rsid w:val="00944428"/>
    <w:rsid w:val="0094447F"/>
    <w:rsid w:val="009444D5"/>
    <w:rsid w:val="009445CA"/>
    <w:rsid w:val="00944761"/>
    <w:rsid w:val="00944879"/>
    <w:rsid w:val="00944BAC"/>
    <w:rsid w:val="00944E10"/>
    <w:rsid w:val="00944F6B"/>
    <w:rsid w:val="00944FBE"/>
    <w:rsid w:val="00944FC3"/>
    <w:rsid w:val="00945015"/>
    <w:rsid w:val="0094516C"/>
    <w:rsid w:val="0094520E"/>
    <w:rsid w:val="0094539A"/>
    <w:rsid w:val="00945436"/>
    <w:rsid w:val="009455B8"/>
    <w:rsid w:val="0094579F"/>
    <w:rsid w:val="009457DC"/>
    <w:rsid w:val="009458D3"/>
    <w:rsid w:val="00945A7A"/>
    <w:rsid w:val="00945ADF"/>
    <w:rsid w:val="00945BAB"/>
    <w:rsid w:val="00945BBE"/>
    <w:rsid w:val="00945D14"/>
    <w:rsid w:val="00945EC4"/>
    <w:rsid w:val="00945F64"/>
    <w:rsid w:val="0094614A"/>
    <w:rsid w:val="0094659B"/>
    <w:rsid w:val="0094673B"/>
    <w:rsid w:val="00946B9B"/>
    <w:rsid w:val="00946C14"/>
    <w:rsid w:val="00946CE0"/>
    <w:rsid w:val="00946D19"/>
    <w:rsid w:val="00946D91"/>
    <w:rsid w:val="00946ECB"/>
    <w:rsid w:val="00946F70"/>
    <w:rsid w:val="00946FAB"/>
    <w:rsid w:val="00947181"/>
    <w:rsid w:val="00947210"/>
    <w:rsid w:val="0094725D"/>
    <w:rsid w:val="00947280"/>
    <w:rsid w:val="0094745F"/>
    <w:rsid w:val="00947554"/>
    <w:rsid w:val="00947657"/>
    <w:rsid w:val="00947667"/>
    <w:rsid w:val="00947717"/>
    <w:rsid w:val="0094786D"/>
    <w:rsid w:val="00947AF1"/>
    <w:rsid w:val="00947C04"/>
    <w:rsid w:val="00947D05"/>
    <w:rsid w:val="00947FBD"/>
    <w:rsid w:val="00950137"/>
    <w:rsid w:val="00950189"/>
    <w:rsid w:val="00950405"/>
    <w:rsid w:val="009504C4"/>
    <w:rsid w:val="0095067D"/>
    <w:rsid w:val="009506DD"/>
    <w:rsid w:val="0095087B"/>
    <w:rsid w:val="009508C4"/>
    <w:rsid w:val="009508D5"/>
    <w:rsid w:val="009508EF"/>
    <w:rsid w:val="00950906"/>
    <w:rsid w:val="00950A11"/>
    <w:rsid w:val="00950BF2"/>
    <w:rsid w:val="00950C68"/>
    <w:rsid w:val="00950D7B"/>
    <w:rsid w:val="00951168"/>
    <w:rsid w:val="00951178"/>
    <w:rsid w:val="009511C8"/>
    <w:rsid w:val="009511EB"/>
    <w:rsid w:val="0095127D"/>
    <w:rsid w:val="00951380"/>
    <w:rsid w:val="0095158D"/>
    <w:rsid w:val="0095177C"/>
    <w:rsid w:val="0095193C"/>
    <w:rsid w:val="00951BB0"/>
    <w:rsid w:val="00951BF1"/>
    <w:rsid w:val="00951F85"/>
    <w:rsid w:val="00951FAB"/>
    <w:rsid w:val="00952022"/>
    <w:rsid w:val="00952030"/>
    <w:rsid w:val="0095206F"/>
    <w:rsid w:val="009520E8"/>
    <w:rsid w:val="0095220E"/>
    <w:rsid w:val="00952431"/>
    <w:rsid w:val="00952638"/>
    <w:rsid w:val="0095275B"/>
    <w:rsid w:val="00952824"/>
    <w:rsid w:val="00952826"/>
    <w:rsid w:val="00952897"/>
    <w:rsid w:val="0095291B"/>
    <w:rsid w:val="00952999"/>
    <w:rsid w:val="00952A43"/>
    <w:rsid w:val="00952A7D"/>
    <w:rsid w:val="00952B25"/>
    <w:rsid w:val="00952B58"/>
    <w:rsid w:val="00952BB1"/>
    <w:rsid w:val="00952BD4"/>
    <w:rsid w:val="00952DB5"/>
    <w:rsid w:val="00952DBA"/>
    <w:rsid w:val="00952E41"/>
    <w:rsid w:val="00952E57"/>
    <w:rsid w:val="00952F83"/>
    <w:rsid w:val="00953198"/>
    <w:rsid w:val="00953255"/>
    <w:rsid w:val="009532FE"/>
    <w:rsid w:val="00953317"/>
    <w:rsid w:val="009533FB"/>
    <w:rsid w:val="00953578"/>
    <w:rsid w:val="00953677"/>
    <w:rsid w:val="00953716"/>
    <w:rsid w:val="00953850"/>
    <w:rsid w:val="00953A2B"/>
    <w:rsid w:val="00953A7C"/>
    <w:rsid w:val="00953CED"/>
    <w:rsid w:val="00953CF6"/>
    <w:rsid w:val="00953DB8"/>
    <w:rsid w:val="00953DEF"/>
    <w:rsid w:val="00953E15"/>
    <w:rsid w:val="009540AE"/>
    <w:rsid w:val="009541BF"/>
    <w:rsid w:val="00954268"/>
    <w:rsid w:val="0095437A"/>
    <w:rsid w:val="009543D7"/>
    <w:rsid w:val="00954711"/>
    <w:rsid w:val="009547B6"/>
    <w:rsid w:val="009547B8"/>
    <w:rsid w:val="00954829"/>
    <w:rsid w:val="0095491A"/>
    <w:rsid w:val="009549DA"/>
    <w:rsid w:val="00954B59"/>
    <w:rsid w:val="00954BE4"/>
    <w:rsid w:val="00954C26"/>
    <w:rsid w:val="00954E94"/>
    <w:rsid w:val="00955104"/>
    <w:rsid w:val="00955175"/>
    <w:rsid w:val="00955190"/>
    <w:rsid w:val="009551E7"/>
    <w:rsid w:val="0095524E"/>
    <w:rsid w:val="009553CF"/>
    <w:rsid w:val="009554D0"/>
    <w:rsid w:val="0095555A"/>
    <w:rsid w:val="00955576"/>
    <w:rsid w:val="00955753"/>
    <w:rsid w:val="0095576E"/>
    <w:rsid w:val="009557C9"/>
    <w:rsid w:val="0095583C"/>
    <w:rsid w:val="00955878"/>
    <w:rsid w:val="00955881"/>
    <w:rsid w:val="00955A57"/>
    <w:rsid w:val="00955A84"/>
    <w:rsid w:val="00955BDA"/>
    <w:rsid w:val="00955DA0"/>
    <w:rsid w:val="00955F4D"/>
    <w:rsid w:val="0095602E"/>
    <w:rsid w:val="0095611F"/>
    <w:rsid w:val="00956222"/>
    <w:rsid w:val="009562D0"/>
    <w:rsid w:val="00956321"/>
    <w:rsid w:val="00956451"/>
    <w:rsid w:val="009564BF"/>
    <w:rsid w:val="009564D3"/>
    <w:rsid w:val="00956677"/>
    <w:rsid w:val="00956899"/>
    <w:rsid w:val="009568A5"/>
    <w:rsid w:val="00956998"/>
    <w:rsid w:val="009569BD"/>
    <w:rsid w:val="00956A96"/>
    <w:rsid w:val="00956BF3"/>
    <w:rsid w:val="00956D0B"/>
    <w:rsid w:val="00956F54"/>
    <w:rsid w:val="00956FAE"/>
    <w:rsid w:val="00957288"/>
    <w:rsid w:val="0095728B"/>
    <w:rsid w:val="009572C0"/>
    <w:rsid w:val="00957563"/>
    <w:rsid w:val="00957565"/>
    <w:rsid w:val="0095757A"/>
    <w:rsid w:val="0095768E"/>
    <w:rsid w:val="009576C2"/>
    <w:rsid w:val="00957740"/>
    <w:rsid w:val="00957783"/>
    <w:rsid w:val="009579AF"/>
    <w:rsid w:val="00957A3E"/>
    <w:rsid w:val="00957A9A"/>
    <w:rsid w:val="00957BF7"/>
    <w:rsid w:val="00957C50"/>
    <w:rsid w:val="00957C51"/>
    <w:rsid w:val="00957DA8"/>
    <w:rsid w:val="00957E09"/>
    <w:rsid w:val="00957E66"/>
    <w:rsid w:val="00957EAF"/>
    <w:rsid w:val="00957EC6"/>
    <w:rsid w:val="00957F37"/>
    <w:rsid w:val="00957F65"/>
    <w:rsid w:val="00957FA1"/>
    <w:rsid w:val="00957FDA"/>
    <w:rsid w:val="009600F1"/>
    <w:rsid w:val="0096017E"/>
    <w:rsid w:val="009601CD"/>
    <w:rsid w:val="009601E8"/>
    <w:rsid w:val="00960202"/>
    <w:rsid w:val="00960203"/>
    <w:rsid w:val="00960221"/>
    <w:rsid w:val="00960294"/>
    <w:rsid w:val="009602EC"/>
    <w:rsid w:val="00960351"/>
    <w:rsid w:val="00960546"/>
    <w:rsid w:val="00960575"/>
    <w:rsid w:val="00960625"/>
    <w:rsid w:val="00960718"/>
    <w:rsid w:val="00960753"/>
    <w:rsid w:val="00960BCA"/>
    <w:rsid w:val="00960E1C"/>
    <w:rsid w:val="00960E2B"/>
    <w:rsid w:val="00960F52"/>
    <w:rsid w:val="00960FEC"/>
    <w:rsid w:val="00961016"/>
    <w:rsid w:val="0096105B"/>
    <w:rsid w:val="0096105D"/>
    <w:rsid w:val="009611AB"/>
    <w:rsid w:val="00961273"/>
    <w:rsid w:val="009613B9"/>
    <w:rsid w:val="00961653"/>
    <w:rsid w:val="00961738"/>
    <w:rsid w:val="00961752"/>
    <w:rsid w:val="00961800"/>
    <w:rsid w:val="0096187C"/>
    <w:rsid w:val="00961938"/>
    <w:rsid w:val="00961A04"/>
    <w:rsid w:val="00961A2B"/>
    <w:rsid w:val="00961BCF"/>
    <w:rsid w:val="00961BE7"/>
    <w:rsid w:val="00961D76"/>
    <w:rsid w:val="00961DFC"/>
    <w:rsid w:val="00961E13"/>
    <w:rsid w:val="00961F34"/>
    <w:rsid w:val="00961F75"/>
    <w:rsid w:val="0096211D"/>
    <w:rsid w:val="009621C6"/>
    <w:rsid w:val="00962337"/>
    <w:rsid w:val="009624D0"/>
    <w:rsid w:val="009624D7"/>
    <w:rsid w:val="009626F2"/>
    <w:rsid w:val="00962963"/>
    <w:rsid w:val="009629D0"/>
    <w:rsid w:val="00962E76"/>
    <w:rsid w:val="00962F2B"/>
    <w:rsid w:val="00962F8D"/>
    <w:rsid w:val="00963049"/>
    <w:rsid w:val="0096310A"/>
    <w:rsid w:val="009634B6"/>
    <w:rsid w:val="0096350A"/>
    <w:rsid w:val="00963535"/>
    <w:rsid w:val="0096364B"/>
    <w:rsid w:val="009637A5"/>
    <w:rsid w:val="009637C7"/>
    <w:rsid w:val="00963887"/>
    <w:rsid w:val="00963A79"/>
    <w:rsid w:val="00963B57"/>
    <w:rsid w:val="00963BEA"/>
    <w:rsid w:val="00963C70"/>
    <w:rsid w:val="00963CC8"/>
    <w:rsid w:val="00963DB7"/>
    <w:rsid w:val="00963E2F"/>
    <w:rsid w:val="00963F1E"/>
    <w:rsid w:val="00963F4D"/>
    <w:rsid w:val="00963F7A"/>
    <w:rsid w:val="00963FBF"/>
    <w:rsid w:val="00963FCB"/>
    <w:rsid w:val="00964110"/>
    <w:rsid w:val="009643A3"/>
    <w:rsid w:val="009643ED"/>
    <w:rsid w:val="0096444A"/>
    <w:rsid w:val="00964472"/>
    <w:rsid w:val="0096459C"/>
    <w:rsid w:val="0096481E"/>
    <w:rsid w:val="00964C41"/>
    <w:rsid w:val="00964EC0"/>
    <w:rsid w:val="00964FAB"/>
    <w:rsid w:val="00964FF5"/>
    <w:rsid w:val="0096513D"/>
    <w:rsid w:val="00965150"/>
    <w:rsid w:val="0096524E"/>
    <w:rsid w:val="00965262"/>
    <w:rsid w:val="009652FB"/>
    <w:rsid w:val="00965327"/>
    <w:rsid w:val="009653D3"/>
    <w:rsid w:val="009653F7"/>
    <w:rsid w:val="0096554A"/>
    <w:rsid w:val="00965732"/>
    <w:rsid w:val="00965850"/>
    <w:rsid w:val="00965889"/>
    <w:rsid w:val="00965A39"/>
    <w:rsid w:val="00965AA5"/>
    <w:rsid w:val="00965C4C"/>
    <w:rsid w:val="00965CE5"/>
    <w:rsid w:val="00965DCE"/>
    <w:rsid w:val="00965DDB"/>
    <w:rsid w:val="00965ED9"/>
    <w:rsid w:val="0096604D"/>
    <w:rsid w:val="00966139"/>
    <w:rsid w:val="009661B1"/>
    <w:rsid w:val="0096626B"/>
    <w:rsid w:val="0096649B"/>
    <w:rsid w:val="009664E9"/>
    <w:rsid w:val="00966550"/>
    <w:rsid w:val="009665E5"/>
    <w:rsid w:val="009666B1"/>
    <w:rsid w:val="009666B6"/>
    <w:rsid w:val="0096673F"/>
    <w:rsid w:val="00966909"/>
    <w:rsid w:val="00966A40"/>
    <w:rsid w:val="00966A4B"/>
    <w:rsid w:val="00966AB7"/>
    <w:rsid w:val="00966ABD"/>
    <w:rsid w:val="00966ADF"/>
    <w:rsid w:val="00966BDB"/>
    <w:rsid w:val="00966F92"/>
    <w:rsid w:val="00966FB2"/>
    <w:rsid w:val="009671CA"/>
    <w:rsid w:val="00967232"/>
    <w:rsid w:val="00967496"/>
    <w:rsid w:val="009674A9"/>
    <w:rsid w:val="00967550"/>
    <w:rsid w:val="009675BC"/>
    <w:rsid w:val="009675CD"/>
    <w:rsid w:val="00967617"/>
    <w:rsid w:val="009676DF"/>
    <w:rsid w:val="009676E6"/>
    <w:rsid w:val="009678CA"/>
    <w:rsid w:val="009679CA"/>
    <w:rsid w:val="009679CC"/>
    <w:rsid w:val="00967A4E"/>
    <w:rsid w:val="00967A59"/>
    <w:rsid w:val="00967B67"/>
    <w:rsid w:val="00967BED"/>
    <w:rsid w:val="00967C70"/>
    <w:rsid w:val="00967C88"/>
    <w:rsid w:val="00967D43"/>
    <w:rsid w:val="00967D65"/>
    <w:rsid w:val="00967DC6"/>
    <w:rsid w:val="00967E04"/>
    <w:rsid w:val="0097009C"/>
    <w:rsid w:val="009700F5"/>
    <w:rsid w:val="009702F5"/>
    <w:rsid w:val="009703AC"/>
    <w:rsid w:val="00970443"/>
    <w:rsid w:val="0097047E"/>
    <w:rsid w:val="009704B7"/>
    <w:rsid w:val="009704FA"/>
    <w:rsid w:val="009705E4"/>
    <w:rsid w:val="009706DC"/>
    <w:rsid w:val="0097086A"/>
    <w:rsid w:val="009709C9"/>
    <w:rsid w:val="00970BCE"/>
    <w:rsid w:val="00970BE6"/>
    <w:rsid w:val="00970C16"/>
    <w:rsid w:val="00970DC6"/>
    <w:rsid w:val="00970E0F"/>
    <w:rsid w:val="00970E68"/>
    <w:rsid w:val="00970E7A"/>
    <w:rsid w:val="00970F74"/>
    <w:rsid w:val="00970FAE"/>
    <w:rsid w:val="0097102B"/>
    <w:rsid w:val="009710D3"/>
    <w:rsid w:val="00971187"/>
    <w:rsid w:val="009711CD"/>
    <w:rsid w:val="0097123B"/>
    <w:rsid w:val="009712C6"/>
    <w:rsid w:val="00971316"/>
    <w:rsid w:val="00971378"/>
    <w:rsid w:val="009715E2"/>
    <w:rsid w:val="0097162E"/>
    <w:rsid w:val="009718D7"/>
    <w:rsid w:val="00971ABF"/>
    <w:rsid w:val="00971B24"/>
    <w:rsid w:val="00971BA9"/>
    <w:rsid w:val="00971C21"/>
    <w:rsid w:val="00971C6E"/>
    <w:rsid w:val="00971E44"/>
    <w:rsid w:val="00971FB6"/>
    <w:rsid w:val="00972036"/>
    <w:rsid w:val="00972063"/>
    <w:rsid w:val="009720B2"/>
    <w:rsid w:val="00972458"/>
    <w:rsid w:val="009724C1"/>
    <w:rsid w:val="00972554"/>
    <w:rsid w:val="009726CB"/>
    <w:rsid w:val="009726D6"/>
    <w:rsid w:val="009726FA"/>
    <w:rsid w:val="009728D8"/>
    <w:rsid w:val="00972A0C"/>
    <w:rsid w:val="00972CCF"/>
    <w:rsid w:val="00972E45"/>
    <w:rsid w:val="00972EAF"/>
    <w:rsid w:val="00972EB9"/>
    <w:rsid w:val="00972F2F"/>
    <w:rsid w:val="00972FF3"/>
    <w:rsid w:val="0097308A"/>
    <w:rsid w:val="00973178"/>
    <w:rsid w:val="00973180"/>
    <w:rsid w:val="00973369"/>
    <w:rsid w:val="009733ED"/>
    <w:rsid w:val="00973448"/>
    <w:rsid w:val="009734DE"/>
    <w:rsid w:val="009734E0"/>
    <w:rsid w:val="00973511"/>
    <w:rsid w:val="0097354A"/>
    <w:rsid w:val="009735E5"/>
    <w:rsid w:val="00973775"/>
    <w:rsid w:val="00973794"/>
    <w:rsid w:val="00973863"/>
    <w:rsid w:val="00973869"/>
    <w:rsid w:val="00973A38"/>
    <w:rsid w:val="00973B7F"/>
    <w:rsid w:val="00973C74"/>
    <w:rsid w:val="00973D99"/>
    <w:rsid w:val="00973EEC"/>
    <w:rsid w:val="0097402C"/>
    <w:rsid w:val="00974092"/>
    <w:rsid w:val="00974154"/>
    <w:rsid w:val="009741D4"/>
    <w:rsid w:val="00974209"/>
    <w:rsid w:val="00974451"/>
    <w:rsid w:val="0097446E"/>
    <w:rsid w:val="009744B8"/>
    <w:rsid w:val="0097450D"/>
    <w:rsid w:val="00974516"/>
    <w:rsid w:val="00974A6A"/>
    <w:rsid w:val="00974B97"/>
    <w:rsid w:val="00974C1F"/>
    <w:rsid w:val="00974C7D"/>
    <w:rsid w:val="00974E8B"/>
    <w:rsid w:val="00974EFE"/>
    <w:rsid w:val="0097505D"/>
    <w:rsid w:val="00975070"/>
    <w:rsid w:val="009750CF"/>
    <w:rsid w:val="00975117"/>
    <w:rsid w:val="0097514C"/>
    <w:rsid w:val="0097517D"/>
    <w:rsid w:val="00975197"/>
    <w:rsid w:val="0097519B"/>
    <w:rsid w:val="009751BA"/>
    <w:rsid w:val="0097525D"/>
    <w:rsid w:val="00975367"/>
    <w:rsid w:val="0097540F"/>
    <w:rsid w:val="009754DB"/>
    <w:rsid w:val="0097561F"/>
    <w:rsid w:val="00975787"/>
    <w:rsid w:val="00975AB2"/>
    <w:rsid w:val="00975D47"/>
    <w:rsid w:val="00975D68"/>
    <w:rsid w:val="00975DAA"/>
    <w:rsid w:val="00975DCB"/>
    <w:rsid w:val="00975EC7"/>
    <w:rsid w:val="00975FFA"/>
    <w:rsid w:val="0097603A"/>
    <w:rsid w:val="00976042"/>
    <w:rsid w:val="009760D0"/>
    <w:rsid w:val="0097617F"/>
    <w:rsid w:val="00976227"/>
    <w:rsid w:val="0097625F"/>
    <w:rsid w:val="009763BD"/>
    <w:rsid w:val="00976401"/>
    <w:rsid w:val="009765EC"/>
    <w:rsid w:val="00976646"/>
    <w:rsid w:val="0097673A"/>
    <w:rsid w:val="00976762"/>
    <w:rsid w:val="00976B38"/>
    <w:rsid w:val="00976B9E"/>
    <w:rsid w:val="00976C41"/>
    <w:rsid w:val="00977488"/>
    <w:rsid w:val="00977555"/>
    <w:rsid w:val="009778F7"/>
    <w:rsid w:val="00977B2B"/>
    <w:rsid w:val="00977B34"/>
    <w:rsid w:val="00977B6B"/>
    <w:rsid w:val="00977C8F"/>
    <w:rsid w:val="00977C9E"/>
    <w:rsid w:val="00977D0A"/>
    <w:rsid w:val="00977EA0"/>
    <w:rsid w:val="00977F11"/>
    <w:rsid w:val="00977FEA"/>
    <w:rsid w:val="00980363"/>
    <w:rsid w:val="0098072C"/>
    <w:rsid w:val="009808B1"/>
    <w:rsid w:val="0098094D"/>
    <w:rsid w:val="00980A00"/>
    <w:rsid w:val="00980D40"/>
    <w:rsid w:val="00980D86"/>
    <w:rsid w:val="00980E4E"/>
    <w:rsid w:val="00980EBD"/>
    <w:rsid w:val="00980EE8"/>
    <w:rsid w:val="00980F09"/>
    <w:rsid w:val="00980FB6"/>
    <w:rsid w:val="009813CD"/>
    <w:rsid w:val="00981412"/>
    <w:rsid w:val="0098141B"/>
    <w:rsid w:val="0098148F"/>
    <w:rsid w:val="009817A5"/>
    <w:rsid w:val="009817DC"/>
    <w:rsid w:val="009818A2"/>
    <w:rsid w:val="009819C7"/>
    <w:rsid w:val="00981C20"/>
    <w:rsid w:val="00981D0C"/>
    <w:rsid w:val="00981D30"/>
    <w:rsid w:val="00981E30"/>
    <w:rsid w:val="00981F03"/>
    <w:rsid w:val="00982183"/>
    <w:rsid w:val="0098228E"/>
    <w:rsid w:val="009822A0"/>
    <w:rsid w:val="00982344"/>
    <w:rsid w:val="009823A3"/>
    <w:rsid w:val="0098242F"/>
    <w:rsid w:val="009825D5"/>
    <w:rsid w:val="00982721"/>
    <w:rsid w:val="009827CA"/>
    <w:rsid w:val="00982864"/>
    <w:rsid w:val="00982A23"/>
    <w:rsid w:val="00982C33"/>
    <w:rsid w:val="00982C78"/>
    <w:rsid w:val="00982D2D"/>
    <w:rsid w:val="00982D45"/>
    <w:rsid w:val="00982E0D"/>
    <w:rsid w:val="00982FC8"/>
    <w:rsid w:val="00983069"/>
    <w:rsid w:val="0098309D"/>
    <w:rsid w:val="00983351"/>
    <w:rsid w:val="00983389"/>
    <w:rsid w:val="00983489"/>
    <w:rsid w:val="00983504"/>
    <w:rsid w:val="0098361D"/>
    <w:rsid w:val="00983658"/>
    <w:rsid w:val="0098366A"/>
    <w:rsid w:val="009836AA"/>
    <w:rsid w:val="009836F2"/>
    <w:rsid w:val="009839B4"/>
    <w:rsid w:val="009839E6"/>
    <w:rsid w:val="00983A30"/>
    <w:rsid w:val="00983A3E"/>
    <w:rsid w:val="00983C3F"/>
    <w:rsid w:val="00984006"/>
    <w:rsid w:val="00984134"/>
    <w:rsid w:val="00984147"/>
    <w:rsid w:val="0098415B"/>
    <w:rsid w:val="009841A0"/>
    <w:rsid w:val="009841F0"/>
    <w:rsid w:val="00984216"/>
    <w:rsid w:val="00984249"/>
    <w:rsid w:val="00984352"/>
    <w:rsid w:val="0098435A"/>
    <w:rsid w:val="009843EB"/>
    <w:rsid w:val="00984595"/>
    <w:rsid w:val="0098484B"/>
    <w:rsid w:val="009848AF"/>
    <w:rsid w:val="00984927"/>
    <w:rsid w:val="0098494B"/>
    <w:rsid w:val="00984AEA"/>
    <w:rsid w:val="00984B8F"/>
    <w:rsid w:val="00984C4E"/>
    <w:rsid w:val="00984C9E"/>
    <w:rsid w:val="00984D31"/>
    <w:rsid w:val="00984D94"/>
    <w:rsid w:val="009850A6"/>
    <w:rsid w:val="009850AF"/>
    <w:rsid w:val="0098532E"/>
    <w:rsid w:val="00985359"/>
    <w:rsid w:val="00985458"/>
    <w:rsid w:val="009855E0"/>
    <w:rsid w:val="0098565E"/>
    <w:rsid w:val="009857EF"/>
    <w:rsid w:val="009858BD"/>
    <w:rsid w:val="00985950"/>
    <w:rsid w:val="00985A16"/>
    <w:rsid w:val="00985AA5"/>
    <w:rsid w:val="00985B8C"/>
    <w:rsid w:val="00985F5C"/>
    <w:rsid w:val="00985FAC"/>
    <w:rsid w:val="009861A2"/>
    <w:rsid w:val="0098621C"/>
    <w:rsid w:val="0098624F"/>
    <w:rsid w:val="00986265"/>
    <w:rsid w:val="00986353"/>
    <w:rsid w:val="009863FA"/>
    <w:rsid w:val="0098646C"/>
    <w:rsid w:val="0098672B"/>
    <w:rsid w:val="00986A77"/>
    <w:rsid w:val="00986B40"/>
    <w:rsid w:val="00986B89"/>
    <w:rsid w:val="00986D3F"/>
    <w:rsid w:val="00986D58"/>
    <w:rsid w:val="00986D8A"/>
    <w:rsid w:val="009870EE"/>
    <w:rsid w:val="009871A5"/>
    <w:rsid w:val="00987304"/>
    <w:rsid w:val="00987311"/>
    <w:rsid w:val="009874B1"/>
    <w:rsid w:val="009874C0"/>
    <w:rsid w:val="00987659"/>
    <w:rsid w:val="009877A1"/>
    <w:rsid w:val="0098781F"/>
    <w:rsid w:val="00987931"/>
    <w:rsid w:val="00987941"/>
    <w:rsid w:val="00987A7B"/>
    <w:rsid w:val="00987B2F"/>
    <w:rsid w:val="00987CDB"/>
    <w:rsid w:val="0099004E"/>
    <w:rsid w:val="009900CD"/>
    <w:rsid w:val="00990136"/>
    <w:rsid w:val="00990139"/>
    <w:rsid w:val="00990238"/>
    <w:rsid w:val="00990654"/>
    <w:rsid w:val="009908B3"/>
    <w:rsid w:val="00990905"/>
    <w:rsid w:val="00990940"/>
    <w:rsid w:val="009909E3"/>
    <w:rsid w:val="00990AE2"/>
    <w:rsid w:val="00990B4F"/>
    <w:rsid w:val="00990B9C"/>
    <w:rsid w:val="00990BE9"/>
    <w:rsid w:val="00990D44"/>
    <w:rsid w:val="00990ED7"/>
    <w:rsid w:val="00990EF5"/>
    <w:rsid w:val="00990F8D"/>
    <w:rsid w:val="00990FB2"/>
    <w:rsid w:val="0099112D"/>
    <w:rsid w:val="0099122E"/>
    <w:rsid w:val="00991259"/>
    <w:rsid w:val="009913F2"/>
    <w:rsid w:val="009914E3"/>
    <w:rsid w:val="009915D1"/>
    <w:rsid w:val="0099199C"/>
    <w:rsid w:val="009919A5"/>
    <w:rsid w:val="009919A7"/>
    <w:rsid w:val="00991B02"/>
    <w:rsid w:val="00991CF8"/>
    <w:rsid w:val="009922F5"/>
    <w:rsid w:val="00992426"/>
    <w:rsid w:val="009924C5"/>
    <w:rsid w:val="00992695"/>
    <w:rsid w:val="00992783"/>
    <w:rsid w:val="0099279F"/>
    <w:rsid w:val="009927E0"/>
    <w:rsid w:val="009928A8"/>
    <w:rsid w:val="00992A3E"/>
    <w:rsid w:val="00992B89"/>
    <w:rsid w:val="00992BEC"/>
    <w:rsid w:val="00992C21"/>
    <w:rsid w:val="00992D25"/>
    <w:rsid w:val="00992DDC"/>
    <w:rsid w:val="00992E50"/>
    <w:rsid w:val="00992E57"/>
    <w:rsid w:val="00992FCD"/>
    <w:rsid w:val="00993023"/>
    <w:rsid w:val="00993252"/>
    <w:rsid w:val="009932A5"/>
    <w:rsid w:val="00993311"/>
    <w:rsid w:val="00993399"/>
    <w:rsid w:val="00993457"/>
    <w:rsid w:val="00993619"/>
    <w:rsid w:val="00993629"/>
    <w:rsid w:val="00993643"/>
    <w:rsid w:val="00993764"/>
    <w:rsid w:val="009937F3"/>
    <w:rsid w:val="00993867"/>
    <w:rsid w:val="00993897"/>
    <w:rsid w:val="00993912"/>
    <w:rsid w:val="00993A59"/>
    <w:rsid w:val="00993AB9"/>
    <w:rsid w:val="00993AF3"/>
    <w:rsid w:val="00993B63"/>
    <w:rsid w:val="00993B93"/>
    <w:rsid w:val="00993C9A"/>
    <w:rsid w:val="00993E85"/>
    <w:rsid w:val="00993FBC"/>
    <w:rsid w:val="00993FBE"/>
    <w:rsid w:val="0099402D"/>
    <w:rsid w:val="0099403B"/>
    <w:rsid w:val="009940FF"/>
    <w:rsid w:val="00994163"/>
    <w:rsid w:val="00994230"/>
    <w:rsid w:val="00994508"/>
    <w:rsid w:val="00994641"/>
    <w:rsid w:val="009946E3"/>
    <w:rsid w:val="00994724"/>
    <w:rsid w:val="00994825"/>
    <w:rsid w:val="00994B39"/>
    <w:rsid w:val="00994B70"/>
    <w:rsid w:val="00994BA6"/>
    <w:rsid w:val="00994BBE"/>
    <w:rsid w:val="00994BCE"/>
    <w:rsid w:val="00994C63"/>
    <w:rsid w:val="00994CC4"/>
    <w:rsid w:val="00994DC8"/>
    <w:rsid w:val="00994DCA"/>
    <w:rsid w:val="00994E60"/>
    <w:rsid w:val="00994ECE"/>
    <w:rsid w:val="00994FC5"/>
    <w:rsid w:val="009951B5"/>
    <w:rsid w:val="00995362"/>
    <w:rsid w:val="009953BE"/>
    <w:rsid w:val="009955FF"/>
    <w:rsid w:val="009956AA"/>
    <w:rsid w:val="00995913"/>
    <w:rsid w:val="00995959"/>
    <w:rsid w:val="0099598D"/>
    <w:rsid w:val="009959E4"/>
    <w:rsid w:val="00995A6D"/>
    <w:rsid w:val="00995C51"/>
    <w:rsid w:val="00995E2B"/>
    <w:rsid w:val="00995EFE"/>
    <w:rsid w:val="0099600F"/>
    <w:rsid w:val="00996143"/>
    <w:rsid w:val="009962E0"/>
    <w:rsid w:val="00996341"/>
    <w:rsid w:val="00996357"/>
    <w:rsid w:val="0099641F"/>
    <w:rsid w:val="00996640"/>
    <w:rsid w:val="0099678A"/>
    <w:rsid w:val="00996806"/>
    <w:rsid w:val="0099693D"/>
    <w:rsid w:val="00996965"/>
    <w:rsid w:val="00996979"/>
    <w:rsid w:val="0099698D"/>
    <w:rsid w:val="00996997"/>
    <w:rsid w:val="00996A1B"/>
    <w:rsid w:val="00996A5D"/>
    <w:rsid w:val="00996B46"/>
    <w:rsid w:val="00996BC6"/>
    <w:rsid w:val="00996D4A"/>
    <w:rsid w:val="00996D82"/>
    <w:rsid w:val="00996ED1"/>
    <w:rsid w:val="009972D2"/>
    <w:rsid w:val="00997308"/>
    <w:rsid w:val="00997402"/>
    <w:rsid w:val="009975E9"/>
    <w:rsid w:val="00997661"/>
    <w:rsid w:val="00997694"/>
    <w:rsid w:val="009976EB"/>
    <w:rsid w:val="0099779A"/>
    <w:rsid w:val="009977C2"/>
    <w:rsid w:val="00997840"/>
    <w:rsid w:val="009978B5"/>
    <w:rsid w:val="009979A1"/>
    <w:rsid w:val="00997A65"/>
    <w:rsid w:val="00997B60"/>
    <w:rsid w:val="00997BE5"/>
    <w:rsid w:val="00997C13"/>
    <w:rsid w:val="00997E16"/>
    <w:rsid w:val="00997FCA"/>
    <w:rsid w:val="009A022D"/>
    <w:rsid w:val="009A024D"/>
    <w:rsid w:val="009A02F6"/>
    <w:rsid w:val="009A04D6"/>
    <w:rsid w:val="009A04E7"/>
    <w:rsid w:val="009A053E"/>
    <w:rsid w:val="009A062C"/>
    <w:rsid w:val="009A0835"/>
    <w:rsid w:val="009A08A0"/>
    <w:rsid w:val="009A095B"/>
    <w:rsid w:val="009A0D44"/>
    <w:rsid w:val="009A0D4E"/>
    <w:rsid w:val="009A0E1F"/>
    <w:rsid w:val="009A0E66"/>
    <w:rsid w:val="009A0E7E"/>
    <w:rsid w:val="009A0FAE"/>
    <w:rsid w:val="009A1214"/>
    <w:rsid w:val="009A1256"/>
    <w:rsid w:val="009A12C0"/>
    <w:rsid w:val="009A14C7"/>
    <w:rsid w:val="009A1681"/>
    <w:rsid w:val="009A1759"/>
    <w:rsid w:val="009A1A92"/>
    <w:rsid w:val="009A1B6C"/>
    <w:rsid w:val="009A1BC3"/>
    <w:rsid w:val="009A1C42"/>
    <w:rsid w:val="009A1C7F"/>
    <w:rsid w:val="009A1DF3"/>
    <w:rsid w:val="009A1E0D"/>
    <w:rsid w:val="009A2030"/>
    <w:rsid w:val="009A20C4"/>
    <w:rsid w:val="009A215D"/>
    <w:rsid w:val="009A21B5"/>
    <w:rsid w:val="009A21DE"/>
    <w:rsid w:val="009A233B"/>
    <w:rsid w:val="009A23D8"/>
    <w:rsid w:val="009A23E3"/>
    <w:rsid w:val="009A23EA"/>
    <w:rsid w:val="009A255C"/>
    <w:rsid w:val="009A2654"/>
    <w:rsid w:val="009A2807"/>
    <w:rsid w:val="009A2887"/>
    <w:rsid w:val="009A292C"/>
    <w:rsid w:val="009A2A09"/>
    <w:rsid w:val="009A2A7A"/>
    <w:rsid w:val="009A2AF0"/>
    <w:rsid w:val="009A2B60"/>
    <w:rsid w:val="009A2BE7"/>
    <w:rsid w:val="009A2BF0"/>
    <w:rsid w:val="009A2C4A"/>
    <w:rsid w:val="009A2E32"/>
    <w:rsid w:val="009A307E"/>
    <w:rsid w:val="009A3478"/>
    <w:rsid w:val="009A3533"/>
    <w:rsid w:val="009A3536"/>
    <w:rsid w:val="009A35AE"/>
    <w:rsid w:val="009A35BB"/>
    <w:rsid w:val="009A36F3"/>
    <w:rsid w:val="009A38F7"/>
    <w:rsid w:val="009A3906"/>
    <w:rsid w:val="009A3B65"/>
    <w:rsid w:val="009A3BF3"/>
    <w:rsid w:val="009A3C8D"/>
    <w:rsid w:val="009A3CE1"/>
    <w:rsid w:val="009A3CF3"/>
    <w:rsid w:val="009A3D0B"/>
    <w:rsid w:val="009A3D17"/>
    <w:rsid w:val="009A3D7B"/>
    <w:rsid w:val="009A3E6D"/>
    <w:rsid w:val="009A3E8B"/>
    <w:rsid w:val="009A3FE7"/>
    <w:rsid w:val="009A40CF"/>
    <w:rsid w:val="009A40E8"/>
    <w:rsid w:val="009A4593"/>
    <w:rsid w:val="009A4796"/>
    <w:rsid w:val="009A47D1"/>
    <w:rsid w:val="009A4831"/>
    <w:rsid w:val="009A4A2C"/>
    <w:rsid w:val="009A4B06"/>
    <w:rsid w:val="009A4D09"/>
    <w:rsid w:val="009A4F54"/>
    <w:rsid w:val="009A4F7C"/>
    <w:rsid w:val="009A51E0"/>
    <w:rsid w:val="009A535F"/>
    <w:rsid w:val="009A53A4"/>
    <w:rsid w:val="009A53B7"/>
    <w:rsid w:val="009A53CD"/>
    <w:rsid w:val="009A53D0"/>
    <w:rsid w:val="009A5438"/>
    <w:rsid w:val="009A5475"/>
    <w:rsid w:val="009A55D3"/>
    <w:rsid w:val="009A57E1"/>
    <w:rsid w:val="009A5866"/>
    <w:rsid w:val="009A5BCA"/>
    <w:rsid w:val="009A5CA4"/>
    <w:rsid w:val="009A5E33"/>
    <w:rsid w:val="009A5F60"/>
    <w:rsid w:val="009A5FBE"/>
    <w:rsid w:val="009A60A8"/>
    <w:rsid w:val="009A61D1"/>
    <w:rsid w:val="009A62A4"/>
    <w:rsid w:val="009A6431"/>
    <w:rsid w:val="009A65FF"/>
    <w:rsid w:val="009A6772"/>
    <w:rsid w:val="009A67EB"/>
    <w:rsid w:val="009A680F"/>
    <w:rsid w:val="009A6839"/>
    <w:rsid w:val="009A695F"/>
    <w:rsid w:val="009A6BBE"/>
    <w:rsid w:val="009A6CA9"/>
    <w:rsid w:val="009A6D79"/>
    <w:rsid w:val="009A6FFD"/>
    <w:rsid w:val="009A70AA"/>
    <w:rsid w:val="009A734E"/>
    <w:rsid w:val="009A7410"/>
    <w:rsid w:val="009A7475"/>
    <w:rsid w:val="009A74D5"/>
    <w:rsid w:val="009A7566"/>
    <w:rsid w:val="009A759D"/>
    <w:rsid w:val="009A760A"/>
    <w:rsid w:val="009A7680"/>
    <w:rsid w:val="009A78C0"/>
    <w:rsid w:val="009A7C85"/>
    <w:rsid w:val="009A7CA5"/>
    <w:rsid w:val="009A7D8F"/>
    <w:rsid w:val="009A7FBC"/>
    <w:rsid w:val="009B012C"/>
    <w:rsid w:val="009B0163"/>
    <w:rsid w:val="009B0389"/>
    <w:rsid w:val="009B044B"/>
    <w:rsid w:val="009B04B3"/>
    <w:rsid w:val="009B0585"/>
    <w:rsid w:val="009B05C1"/>
    <w:rsid w:val="009B08F5"/>
    <w:rsid w:val="009B0CF1"/>
    <w:rsid w:val="009B0F4C"/>
    <w:rsid w:val="009B1026"/>
    <w:rsid w:val="009B110F"/>
    <w:rsid w:val="009B1193"/>
    <w:rsid w:val="009B11FE"/>
    <w:rsid w:val="009B131C"/>
    <w:rsid w:val="009B1370"/>
    <w:rsid w:val="009B14EE"/>
    <w:rsid w:val="009B1544"/>
    <w:rsid w:val="009B15B0"/>
    <w:rsid w:val="009B1639"/>
    <w:rsid w:val="009B1685"/>
    <w:rsid w:val="009B17D4"/>
    <w:rsid w:val="009B1855"/>
    <w:rsid w:val="009B18C8"/>
    <w:rsid w:val="009B1A70"/>
    <w:rsid w:val="009B1B3D"/>
    <w:rsid w:val="009B1C3D"/>
    <w:rsid w:val="009B210D"/>
    <w:rsid w:val="009B223C"/>
    <w:rsid w:val="009B239A"/>
    <w:rsid w:val="009B247C"/>
    <w:rsid w:val="009B27AE"/>
    <w:rsid w:val="009B27EC"/>
    <w:rsid w:val="009B2881"/>
    <w:rsid w:val="009B2889"/>
    <w:rsid w:val="009B28DE"/>
    <w:rsid w:val="009B2A55"/>
    <w:rsid w:val="009B2B13"/>
    <w:rsid w:val="009B2B24"/>
    <w:rsid w:val="009B2B33"/>
    <w:rsid w:val="009B2B85"/>
    <w:rsid w:val="009B2D21"/>
    <w:rsid w:val="009B2EC1"/>
    <w:rsid w:val="009B2EC5"/>
    <w:rsid w:val="009B2F5B"/>
    <w:rsid w:val="009B308C"/>
    <w:rsid w:val="009B30C1"/>
    <w:rsid w:val="009B31BF"/>
    <w:rsid w:val="009B324D"/>
    <w:rsid w:val="009B32C6"/>
    <w:rsid w:val="009B32CC"/>
    <w:rsid w:val="009B3405"/>
    <w:rsid w:val="009B351A"/>
    <w:rsid w:val="009B35D8"/>
    <w:rsid w:val="009B3687"/>
    <w:rsid w:val="009B3699"/>
    <w:rsid w:val="009B36B6"/>
    <w:rsid w:val="009B3887"/>
    <w:rsid w:val="009B390F"/>
    <w:rsid w:val="009B3946"/>
    <w:rsid w:val="009B39BB"/>
    <w:rsid w:val="009B39CE"/>
    <w:rsid w:val="009B39DC"/>
    <w:rsid w:val="009B3A3A"/>
    <w:rsid w:val="009B3A62"/>
    <w:rsid w:val="009B3ACD"/>
    <w:rsid w:val="009B3BC5"/>
    <w:rsid w:val="009B3C89"/>
    <w:rsid w:val="009B3CC5"/>
    <w:rsid w:val="009B3CF2"/>
    <w:rsid w:val="009B3CFA"/>
    <w:rsid w:val="009B3D01"/>
    <w:rsid w:val="009B3FB0"/>
    <w:rsid w:val="009B4020"/>
    <w:rsid w:val="009B4110"/>
    <w:rsid w:val="009B417A"/>
    <w:rsid w:val="009B4294"/>
    <w:rsid w:val="009B432E"/>
    <w:rsid w:val="009B43F1"/>
    <w:rsid w:val="009B4419"/>
    <w:rsid w:val="009B4534"/>
    <w:rsid w:val="009B4678"/>
    <w:rsid w:val="009B47EC"/>
    <w:rsid w:val="009B481D"/>
    <w:rsid w:val="009B4918"/>
    <w:rsid w:val="009B4949"/>
    <w:rsid w:val="009B4A85"/>
    <w:rsid w:val="009B4B77"/>
    <w:rsid w:val="009B4BE0"/>
    <w:rsid w:val="009B4C4D"/>
    <w:rsid w:val="009B4CA1"/>
    <w:rsid w:val="009B4CB2"/>
    <w:rsid w:val="009B4CC4"/>
    <w:rsid w:val="009B4E57"/>
    <w:rsid w:val="009B4F89"/>
    <w:rsid w:val="009B505B"/>
    <w:rsid w:val="009B52B0"/>
    <w:rsid w:val="009B52E5"/>
    <w:rsid w:val="009B55A1"/>
    <w:rsid w:val="009B55DE"/>
    <w:rsid w:val="009B5675"/>
    <w:rsid w:val="009B56AA"/>
    <w:rsid w:val="009B5728"/>
    <w:rsid w:val="009B5744"/>
    <w:rsid w:val="009B5958"/>
    <w:rsid w:val="009B59C3"/>
    <w:rsid w:val="009B59E6"/>
    <w:rsid w:val="009B5A9F"/>
    <w:rsid w:val="009B5B0C"/>
    <w:rsid w:val="009B5B14"/>
    <w:rsid w:val="009B5B2F"/>
    <w:rsid w:val="009B5BE8"/>
    <w:rsid w:val="009B5C3C"/>
    <w:rsid w:val="009B5C7C"/>
    <w:rsid w:val="009B5D0C"/>
    <w:rsid w:val="009B5D61"/>
    <w:rsid w:val="009B5E04"/>
    <w:rsid w:val="009B5E56"/>
    <w:rsid w:val="009B6293"/>
    <w:rsid w:val="009B62B4"/>
    <w:rsid w:val="009B63C3"/>
    <w:rsid w:val="009B6493"/>
    <w:rsid w:val="009B64F2"/>
    <w:rsid w:val="009B65F9"/>
    <w:rsid w:val="009B6894"/>
    <w:rsid w:val="009B69D5"/>
    <w:rsid w:val="009B6E04"/>
    <w:rsid w:val="009B704F"/>
    <w:rsid w:val="009B70FC"/>
    <w:rsid w:val="009B7278"/>
    <w:rsid w:val="009B7383"/>
    <w:rsid w:val="009B7407"/>
    <w:rsid w:val="009B7466"/>
    <w:rsid w:val="009B7A41"/>
    <w:rsid w:val="009B7ABC"/>
    <w:rsid w:val="009B7BA6"/>
    <w:rsid w:val="009B7D8F"/>
    <w:rsid w:val="009C023C"/>
    <w:rsid w:val="009C02D0"/>
    <w:rsid w:val="009C0458"/>
    <w:rsid w:val="009C04F8"/>
    <w:rsid w:val="009C05E6"/>
    <w:rsid w:val="009C05EE"/>
    <w:rsid w:val="009C0733"/>
    <w:rsid w:val="009C0743"/>
    <w:rsid w:val="009C087D"/>
    <w:rsid w:val="009C0966"/>
    <w:rsid w:val="009C098D"/>
    <w:rsid w:val="009C0A9F"/>
    <w:rsid w:val="009C0AC2"/>
    <w:rsid w:val="009C0AE7"/>
    <w:rsid w:val="009C0B4D"/>
    <w:rsid w:val="009C0DDD"/>
    <w:rsid w:val="009C0ED4"/>
    <w:rsid w:val="009C0F03"/>
    <w:rsid w:val="009C0F1D"/>
    <w:rsid w:val="009C0F81"/>
    <w:rsid w:val="009C0FCF"/>
    <w:rsid w:val="009C1194"/>
    <w:rsid w:val="009C11BC"/>
    <w:rsid w:val="009C11D0"/>
    <w:rsid w:val="009C12E0"/>
    <w:rsid w:val="009C15B0"/>
    <w:rsid w:val="009C1623"/>
    <w:rsid w:val="009C16A7"/>
    <w:rsid w:val="009C1728"/>
    <w:rsid w:val="009C17BB"/>
    <w:rsid w:val="009C1806"/>
    <w:rsid w:val="009C18BD"/>
    <w:rsid w:val="009C19A8"/>
    <w:rsid w:val="009C1A05"/>
    <w:rsid w:val="009C1BAC"/>
    <w:rsid w:val="009C1CC6"/>
    <w:rsid w:val="009C1ED0"/>
    <w:rsid w:val="009C20D1"/>
    <w:rsid w:val="009C2166"/>
    <w:rsid w:val="009C21E8"/>
    <w:rsid w:val="009C224D"/>
    <w:rsid w:val="009C2293"/>
    <w:rsid w:val="009C22A2"/>
    <w:rsid w:val="009C2321"/>
    <w:rsid w:val="009C2374"/>
    <w:rsid w:val="009C251D"/>
    <w:rsid w:val="009C257E"/>
    <w:rsid w:val="009C2593"/>
    <w:rsid w:val="009C2602"/>
    <w:rsid w:val="009C27C2"/>
    <w:rsid w:val="009C29B1"/>
    <w:rsid w:val="009C2B38"/>
    <w:rsid w:val="009C2D23"/>
    <w:rsid w:val="009C2DCA"/>
    <w:rsid w:val="009C2E17"/>
    <w:rsid w:val="009C2F9D"/>
    <w:rsid w:val="009C3046"/>
    <w:rsid w:val="009C30F1"/>
    <w:rsid w:val="009C30FC"/>
    <w:rsid w:val="009C313A"/>
    <w:rsid w:val="009C3234"/>
    <w:rsid w:val="009C336B"/>
    <w:rsid w:val="009C338A"/>
    <w:rsid w:val="009C3396"/>
    <w:rsid w:val="009C349B"/>
    <w:rsid w:val="009C34F5"/>
    <w:rsid w:val="009C356C"/>
    <w:rsid w:val="009C35DF"/>
    <w:rsid w:val="009C3945"/>
    <w:rsid w:val="009C3B4B"/>
    <w:rsid w:val="009C3BBA"/>
    <w:rsid w:val="009C3BFB"/>
    <w:rsid w:val="009C3E4B"/>
    <w:rsid w:val="009C3E72"/>
    <w:rsid w:val="009C3EB9"/>
    <w:rsid w:val="009C3FE8"/>
    <w:rsid w:val="009C4017"/>
    <w:rsid w:val="009C4029"/>
    <w:rsid w:val="009C40F8"/>
    <w:rsid w:val="009C44B3"/>
    <w:rsid w:val="009C45FE"/>
    <w:rsid w:val="009C4615"/>
    <w:rsid w:val="009C46A5"/>
    <w:rsid w:val="009C48D2"/>
    <w:rsid w:val="009C48EC"/>
    <w:rsid w:val="009C4944"/>
    <w:rsid w:val="009C495A"/>
    <w:rsid w:val="009C4B54"/>
    <w:rsid w:val="009C4B8A"/>
    <w:rsid w:val="009C4BA0"/>
    <w:rsid w:val="009C4EC5"/>
    <w:rsid w:val="009C4F43"/>
    <w:rsid w:val="009C5027"/>
    <w:rsid w:val="009C5031"/>
    <w:rsid w:val="009C50BB"/>
    <w:rsid w:val="009C5353"/>
    <w:rsid w:val="009C5407"/>
    <w:rsid w:val="009C5483"/>
    <w:rsid w:val="009C54B0"/>
    <w:rsid w:val="009C564F"/>
    <w:rsid w:val="009C56E8"/>
    <w:rsid w:val="009C57F9"/>
    <w:rsid w:val="009C580E"/>
    <w:rsid w:val="009C58A7"/>
    <w:rsid w:val="009C5C5F"/>
    <w:rsid w:val="009C5C68"/>
    <w:rsid w:val="009C5CA6"/>
    <w:rsid w:val="009C5D77"/>
    <w:rsid w:val="009C5F98"/>
    <w:rsid w:val="009C6079"/>
    <w:rsid w:val="009C6127"/>
    <w:rsid w:val="009C61AA"/>
    <w:rsid w:val="009C62D8"/>
    <w:rsid w:val="009C656B"/>
    <w:rsid w:val="009C669D"/>
    <w:rsid w:val="009C69AD"/>
    <w:rsid w:val="009C6AD9"/>
    <w:rsid w:val="009C6B0F"/>
    <w:rsid w:val="009C6BC9"/>
    <w:rsid w:val="009C6C18"/>
    <w:rsid w:val="009C6C2A"/>
    <w:rsid w:val="009C6CB1"/>
    <w:rsid w:val="009C6D1B"/>
    <w:rsid w:val="009C6DF3"/>
    <w:rsid w:val="009C6E5A"/>
    <w:rsid w:val="009C6F08"/>
    <w:rsid w:val="009C6F11"/>
    <w:rsid w:val="009C7053"/>
    <w:rsid w:val="009C71E9"/>
    <w:rsid w:val="009C7692"/>
    <w:rsid w:val="009C779D"/>
    <w:rsid w:val="009C78F2"/>
    <w:rsid w:val="009C791C"/>
    <w:rsid w:val="009C7AF3"/>
    <w:rsid w:val="009C7B42"/>
    <w:rsid w:val="009C7C54"/>
    <w:rsid w:val="009C7CF1"/>
    <w:rsid w:val="009C7D9A"/>
    <w:rsid w:val="009C7DDC"/>
    <w:rsid w:val="009C7EE2"/>
    <w:rsid w:val="009D01A6"/>
    <w:rsid w:val="009D0477"/>
    <w:rsid w:val="009D0598"/>
    <w:rsid w:val="009D0863"/>
    <w:rsid w:val="009D09A0"/>
    <w:rsid w:val="009D0A6F"/>
    <w:rsid w:val="009D0E90"/>
    <w:rsid w:val="009D0F1F"/>
    <w:rsid w:val="009D10B8"/>
    <w:rsid w:val="009D1234"/>
    <w:rsid w:val="009D15AE"/>
    <w:rsid w:val="009D183D"/>
    <w:rsid w:val="009D19BF"/>
    <w:rsid w:val="009D1A1C"/>
    <w:rsid w:val="009D1B6E"/>
    <w:rsid w:val="009D1E7B"/>
    <w:rsid w:val="009D1ED7"/>
    <w:rsid w:val="009D21C7"/>
    <w:rsid w:val="009D2221"/>
    <w:rsid w:val="009D228A"/>
    <w:rsid w:val="009D2295"/>
    <w:rsid w:val="009D22CF"/>
    <w:rsid w:val="009D242E"/>
    <w:rsid w:val="009D2581"/>
    <w:rsid w:val="009D25AB"/>
    <w:rsid w:val="009D268F"/>
    <w:rsid w:val="009D27A6"/>
    <w:rsid w:val="009D27CD"/>
    <w:rsid w:val="009D2A51"/>
    <w:rsid w:val="009D2B7F"/>
    <w:rsid w:val="009D2C54"/>
    <w:rsid w:val="009D2CA4"/>
    <w:rsid w:val="009D2DCD"/>
    <w:rsid w:val="009D2DD6"/>
    <w:rsid w:val="009D2E33"/>
    <w:rsid w:val="009D307A"/>
    <w:rsid w:val="009D30B2"/>
    <w:rsid w:val="009D31DE"/>
    <w:rsid w:val="009D3251"/>
    <w:rsid w:val="009D32AF"/>
    <w:rsid w:val="009D333A"/>
    <w:rsid w:val="009D333F"/>
    <w:rsid w:val="009D3362"/>
    <w:rsid w:val="009D346C"/>
    <w:rsid w:val="009D34E6"/>
    <w:rsid w:val="009D35D7"/>
    <w:rsid w:val="009D375B"/>
    <w:rsid w:val="009D3818"/>
    <w:rsid w:val="009D3857"/>
    <w:rsid w:val="009D38FD"/>
    <w:rsid w:val="009D39C7"/>
    <w:rsid w:val="009D39FE"/>
    <w:rsid w:val="009D3BAE"/>
    <w:rsid w:val="009D3BFF"/>
    <w:rsid w:val="009D3C5B"/>
    <w:rsid w:val="009D3E69"/>
    <w:rsid w:val="009D3EAB"/>
    <w:rsid w:val="009D3F1D"/>
    <w:rsid w:val="009D3F46"/>
    <w:rsid w:val="009D4166"/>
    <w:rsid w:val="009D4396"/>
    <w:rsid w:val="009D4490"/>
    <w:rsid w:val="009D4604"/>
    <w:rsid w:val="009D468A"/>
    <w:rsid w:val="009D46E4"/>
    <w:rsid w:val="009D47A7"/>
    <w:rsid w:val="009D486D"/>
    <w:rsid w:val="009D4888"/>
    <w:rsid w:val="009D4AA7"/>
    <w:rsid w:val="009D4AB5"/>
    <w:rsid w:val="009D4ACD"/>
    <w:rsid w:val="009D4B6B"/>
    <w:rsid w:val="009D4B7A"/>
    <w:rsid w:val="009D4B89"/>
    <w:rsid w:val="009D4D90"/>
    <w:rsid w:val="009D4E10"/>
    <w:rsid w:val="009D4EBE"/>
    <w:rsid w:val="009D516A"/>
    <w:rsid w:val="009D52CB"/>
    <w:rsid w:val="009D535C"/>
    <w:rsid w:val="009D5399"/>
    <w:rsid w:val="009D53FA"/>
    <w:rsid w:val="009D5852"/>
    <w:rsid w:val="009D5865"/>
    <w:rsid w:val="009D5A23"/>
    <w:rsid w:val="009D5C05"/>
    <w:rsid w:val="009D5C65"/>
    <w:rsid w:val="009D5CAD"/>
    <w:rsid w:val="009D5CCF"/>
    <w:rsid w:val="009D5CF9"/>
    <w:rsid w:val="009D5D0B"/>
    <w:rsid w:val="009D5ED4"/>
    <w:rsid w:val="009D5F97"/>
    <w:rsid w:val="009D607D"/>
    <w:rsid w:val="009D60B6"/>
    <w:rsid w:val="009D60E6"/>
    <w:rsid w:val="009D6218"/>
    <w:rsid w:val="009D6428"/>
    <w:rsid w:val="009D64C0"/>
    <w:rsid w:val="009D6521"/>
    <w:rsid w:val="009D65C6"/>
    <w:rsid w:val="009D6800"/>
    <w:rsid w:val="009D6880"/>
    <w:rsid w:val="009D68C0"/>
    <w:rsid w:val="009D68E3"/>
    <w:rsid w:val="009D68F8"/>
    <w:rsid w:val="009D6A19"/>
    <w:rsid w:val="009D6B10"/>
    <w:rsid w:val="009D6C74"/>
    <w:rsid w:val="009D6E31"/>
    <w:rsid w:val="009D6F83"/>
    <w:rsid w:val="009D6F8E"/>
    <w:rsid w:val="009D71B5"/>
    <w:rsid w:val="009D71D1"/>
    <w:rsid w:val="009D7376"/>
    <w:rsid w:val="009D73C2"/>
    <w:rsid w:val="009D742A"/>
    <w:rsid w:val="009D74AC"/>
    <w:rsid w:val="009D74C1"/>
    <w:rsid w:val="009D74F8"/>
    <w:rsid w:val="009D7851"/>
    <w:rsid w:val="009D78C3"/>
    <w:rsid w:val="009D79A8"/>
    <w:rsid w:val="009D79D3"/>
    <w:rsid w:val="009D79F7"/>
    <w:rsid w:val="009D7A8C"/>
    <w:rsid w:val="009D7BFB"/>
    <w:rsid w:val="009D7D13"/>
    <w:rsid w:val="009D7DEC"/>
    <w:rsid w:val="009D7F25"/>
    <w:rsid w:val="009D7F9C"/>
    <w:rsid w:val="009E0088"/>
    <w:rsid w:val="009E02B2"/>
    <w:rsid w:val="009E03A0"/>
    <w:rsid w:val="009E05C9"/>
    <w:rsid w:val="009E06BF"/>
    <w:rsid w:val="009E07F8"/>
    <w:rsid w:val="009E0801"/>
    <w:rsid w:val="009E0809"/>
    <w:rsid w:val="009E097D"/>
    <w:rsid w:val="009E09B9"/>
    <w:rsid w:val="009E09BF"/>
    <w:rsid w:val="009E0ABC"/>
    <w:rsid w:val="009E0B8F"/>
    <w:rsid w:val="009E0C97"/>
    <w:rsid w:val="009E0DFB"/>
    <w:rsid w:val="009E0E29"/>
    <w:rsid w:val="009E0E44"/>
    <w:rsid w:val="009E0F1E"/>
    <w:rsid w:val="009E0FA9"/>
    <w:rsid w:val="009E1051"/>
    <w:rsid w:val="009E10E4"/>
    <w:rsid w:val="009E1468"/>
    <w:rsid w:val="009E1525"/>
    <w:rsid w:val="009E1679"/>
    <w:rsid w:val="009E16BF"/>
    <w:rsid w:val="009E16FF"/>
    <w:rsid w:val="009E175A"/>
    <w:rsid w:val="009E1766"/>
    <w:rsid w:val="009E19AE"/>
    <w:rsid w:val="009E19E4"/>
    <w:rsid w:val="009E1C9E"/>
    <w:rsid w:val="009E1CB3"/>
    <w:rsid w:val="009E1CC9"/>
    <w:rsid w:val="009E1D29"/>
    <w:rsid w:val="009E1E19"/>
    <w:rsid w:val="009E1F59"/>
    <w:rsid w:val="009E2098"/>
    <w:rsid w:val="009E2282"/>
    <w:rsid w:val="009E22ED"/>
    <w:rsid w:val="009E24DB"/>
    <w:rsid w:val="009E2580"/>
    <w:rsid w:val="009E27FF"/>
    <w:rsid w:val="009E2835"/>
    <w:rsid w:val="009E28FC"/>
    <w:rsid w:val="009E2968"/>
    <w:rsid w:val="009E2983"/>
    <w:rsid w:val="009E29F7"/>
    <w:rsid w:val="009E2A4F"/>
    <w:rsid w:val="009E2B23"/>
    <w:rsid w:val="009E2BBC"/>
    <w:rsid w:val="009E2BEB"/>
    <w:rsid w:val="009E2C00"/>
    <w:rsid w:val="009E2D1C"/>
    <w:rsid w:val="009E2ECA"/>
    <w:rsid w:val="009E3079"/>
    <w:rsid w:val="009E31F2"/>
    <w:rsid w:val="009E3250"/>
    <w:rsid w:val="009E327A"/>
    <w:rsid w:val="009E3693"/>
    <w:rsid w:val="009E36E7"/>
    <w:rsid w:val="009E378D"/>
    <w:rsid w:val="009E37E4"/>
    <w:rsid w:val="009E3839"/>
    <w:rsid w:val="009E3859"/>
    <w:rsid w:val="009E3887"/>
    <w:rsid w:val="009E390A"/>
    <w:rsid w:val="009E3968"/>
    <w:rsid w:val="009E3A50"/>
    <w:rsid w:val="009E3B50"/>
    <w:rsid w:val="009E3BDA"/>
    <w:rsid w:val="009E3C91"/>
    <w:rsid w:val="009E3E88"/>
    <w:rsid w:val="009E3EC0"/>
    <w:rsid w:val="009E3F47"/>
    <w:rsid w:val="009E3F9C"/>
    <w:rsid w:val="009E4038"/>
    <w:rsid w:val="009E41AD"/>
    <w:rsid w:val="009E4207"/>
    <w:rsid w:val="009E4276"/>
    <w:rsid w:val="009E42D2"/>
    <w:rsid w:val="009E4353"/>
    <w:rsid w:val="009E4525"/>
    <w:rsid w:val="009E45B7"/>
    <w:rsid w:val="009E47F2"/>
    <w:rsid w:val="009E4828"/>
    <w:rsid w:val="009E4857"/>
    <w:rsid w:val="009E49F9"/>
    <w:rsid w:val="009E4A2B"/>
    <w:rsid w:val="009E4A80"/>
    <w:rsid w:val="009E4A91"/>
    <w:rsid w:val="009E4B5B"/>
    <w:rsid w:val="009E4B9A"/>
    <w:rsid w:val="009E4BD2"/>
    <w:rsid w:val="009E4C51"/>
    <w:rsid w:val="009E4C80"/>
    <w:rsid w:val="009E4CF5"/>
    <w:rsid w:val="009E4CF6"/>
    <w:rsid w:val="009E4DAF"/>
    <w:rsid w:val="009E4EC0"/>
    <w:rsid w:val="009E4FF0"/>
    <w:rsid w:val="009E4FF9"/>
    <w:rsid w:val="009E501F"/>
    <w:rsid w:val="009E5367"/>
    <w:rsid w:val="009E54C9"/>
    <w:rsid w:val="009E54DD"/>
    <w:rsid w:val="009E5663"/>
    <w:rsid w:val="009E573E"/>
    <w:rsid w:val="009E57E3"/>
    <w:rsid w:val="009E5877"/>
    <w:rsid w:val="009E5886"/>
    <w:rsid w:val="009E58CD"/>
    <w:rsid w:val="009E5A4C"/>
    <w:rsid w:val="009E5B00"/>
    <w:rsid w:val="009E5B5B"/>
    <w:rsid w:val="009E5B6E"/>
    <w:rsid w:val="009E5BA3"/>
    <w:rsid w:val="009E5D1D"/>
    <w:rsid w:val="009E5D26"/>
    <w:rsid w:val="009E5DEE"/>
    <w:rsid w:val="009E5E85"/>
    <w:rsid w:val="009E5EDD"/>
    <w:rsid w:val="009E6050"/>
    <w:rsid w:val="009E615C"/>
    <w:rsid w:val="009E6213"/>
    <w:rsid w:val="009E6246"/>
    <w:rsid w:val="009E6289"/>
    <w:rsid w:val="009E62BF"/>
    <w:rsid w:val="009E6379"/>
    <w:rsid w:val="009E637C"/>
    <w:rsid w:val="009E6405"/>
    <w:rsid w:val="009E6416"/>
    <w:rsid w:val="009E6636"/>
    <w:rsid w:val="009E681A"/>
    <w:rsid w:val="009E685E"/>
    <w:rsid w:val="009E6878"/>
    <w:rsid w:val="009E69EE"/>
    <w:rsid w:val="009E6A6E"/>
    <w:rsid w:val="009E6ADA"/>
    <w:rsid w:val="009E6ADB"/>
    <w:rsid w:val="009E6B70"/>
    <w:rsid w:val="009E6C95"/>
    <w:rsid w:val="009E6CD7"/>
    <w:rsid w:val="009E6DC5"/>
    <w:rsid w:val="009E6F54"/>
    <w:rsid w:val="009E6F5B"/>
    <w:rsid w:val="009E7189"/>
    <w:rsid w:val="009E71DF"/>
    <w:rsid w:val="009E7262"/>
    <w:rsid w:val="009E72AE"/>
    <w:rsid w:val="009E73E3"/>
    <w:rsid w:val="009E7533"/>
    <w:rsid w:val="009E75AA"/>
    <w:rsid w:val="009E76B5"/>
    <w:rsid w:val="009E76C7"/>
    <w:rsid w:val="009E7775"/>
    <w:rsid w:val="009E77C4"/>
    <w:rsid w:val="009E77E5"/>
    <w:rsid w:val="009E7A74"/>
    <w:rsid w:val="009E7AE0"/>
    <w:rsid w:val="009E7F50"/>
    <w:rsid w:val="009F0209"/>
    <w:rsid w:val="009F0249"/>
    <w:rsid w:val="009F025E"/>
    <w:rsid w:val="009F0368"/>
    <w:rsid w:val="009F03D6"/>
    <w:rsid w:val="009F0402"/>
    <w:rsid w:val="009F041B"/>
    <w:rsid w:val="009F0434"/>
    <w:rsid w:val="009F0480"/>
    <w:rsid w:val="009F05B2"/>
    <w:rsid w:val="009F05C7"/>
    <w:rsid w:val="009F0609"/>
    <w:rsid w:val="009F0718"/>
    <w:rsid w:val="009F081F"/>
    <w:rsid w:val="009F091E"/>
    <w:rsid w:val="009F09AB"/>
    <w:rsid w:val="009F0BFE"/>
    <w:rsid w:val="009F0EA9"/>
    <w:rsid w:val="009F0FF7"/>
    <w:rsid w:val="009F1457"/>
    <w:rsid w:val="009F14F6"/>
    <w:rsid w:val="009F17D3"/>
    <w:rsid w:val="009F1B7A"/>
    <w:rsid w:val="009F1C35"/>
    <w:rsid w:val="009F1C9B"/>
    <w:rsid w:val="009F1D30"/>
    <w:rsid w:val="009F1DE3"/>
    <w:rsid w:val="009F1E4C"/>
    <w:rsid w:val="009F1E79"/>
    <w:rsid w:val="009F203F"/>
    <w:rsid w:val="009F2153"/>
    <w:rsid w:val="009F21BA"/>
    <w:rsid w:val="009F2404"/>
    <w:rsid w:val="009F24B0"/>
    <w:rsid w:val="009F2505"/>
    <w:rsid w:val="009F261C"/>
    <w:rsid w:val="009F276E"/>
    <w:rsid w:val="009F2805"/>
    <w:rsid w:val="009F29DB"/>
    <w:rsid w:val="009F2A49"/>
    <w:rsid w:val="009F2B26"/>
    <w:rsid w:val="009F2B7E"/>
    <w:rsid w:val="009F2DA3"/>
    <w:rsid w:val="009F2EED"/>
    <w:rsid w:val="009F2F14"/>
    <w:rsid w:val="009F2F42"/>
    <w:rsid w:val="009F2F6F"/>
    <w:rsid w:val="009F306C"/>
    <w:rsid w:val="009F339F"/>
    <w:rsid w:val="009F34B2"/>
    <w:rsid w:val="009F35EF"/>
    <w:rsid w:val="009F3699"/>
    <w:rsid w:val="009F3768"/>
    <w:rsid w:val="009F3AA1"/>
    <w:rsid w:val="009F3B52"/>
    <w:rsid w:val="009F3B61"/>
    <w:rsid w:val="009F3C57"/>
    <w:rsid w:val="009F3D51"/>
    <w:rsid w:val="009F3DB5"/>
    <w:rsid w:val="009F3E1D"/>
    <w:rsid w:val="009F4014"/>
    <w:rsid w:val="009F4038"/>
    <w:rsid w:val="009F4063"/>
    <w:rsid w:val="009F4289"/>
    <w:rsid w:val="009F42B4"/>
    <w:rsid w:val="009F42B6"/>
    <w:rsid w:val="009F436B"/>
    <w:rsid w:val="009F4375"/>
    <w:rsid w:val="009F4599"/>
    <w:rsid w:val="009F45FD"/>
    <w:rsid w:val="009F4616"/>
    <w:rsid w:val="009F4671"/>
    <w:rsid w:val="009F478A"/>
    <w:rsid w:val="009F4AE2"/>
    <w:rsid w:val="009F4B51"/>
    <w:rsid w:val="009F4B63"/>
    <w:rsid w:val="009F4B92"/>
    <w:rsid w:val="009F4C35"/>
    <w:rsid w:val="009F4C7A"/>
    <w:rsid w:val="009F4E4D"/>
    <w:rsid w:val="009F4EDB"/>
    <w:rsid w:val="009F4F3E"/>
    <w:rsid w:val="009F530F"/>
    <w:rsid w:val="009F5565"/>
    <w:rsid w:val="009F58C5"/>
    <w:rsid w:val="009F5C1E"/>
    <w:rsid w:val="009F5E66"/>
    <w:rsid w:val="009F5E6B"/>
    <w:rsid w:val="009F5E74"/>
    <w:rsid w:val="009F60B4"/>
    <w:rsid w:val="009F60DD"/>
    <w:rsid w:val="009F613C"/>
    <w:rsid w:val="009F62A3"/>
    <w:rsid w:val="009F6311"/>
    <w:rsid w:val="009F63E6"/>
    <w:rsid w:val="009F6580"/>
    <w:rsid w:val="009F65B0"/>
    <w:rsid w:val="009F67E8"/>
    <w:rsid w:val="009F6824"/>
    <w:rsid w:val="009F687E"/>
    <w:rsid w:val="009F68B8"/>
    <w:rsid w:val="009F6A94"/>
    <w:rsid w:val="009F6AB1"/>
    <w:rsid w:val="009F6B56"/>
    <w:rsid w:val="009F6CC0"/>
    <w:rsid w:val="009F6E12"/>
    <w:rsid w:val="009F6F83"/>
    <w:rsid w:val="009F706F"/>
    <w:rsid w:val="009F70E7"/>
    <w:rsid w:val="009F713E"/>
    <w:rsid w:val="009F7233"/>
    <w:rsid w:val="009F72AD"/>
    <w:rsid w:val="009F72C7"/>
    <w:rsid w:val="009F73DF"/>
    <w:rsid w:val="009F7499"/>
    <w:rsid w:val="009F7621"/>
    <w:rsid w:val="009F7694"/>
    <w:rsid w:val="009F7765"/>
    <w:rsid w:val="009F77AE"/>
    <w:rsid w:val="009F7817"/>
    <w:rsid w:val="009F794C"/>
    <w:rsid w:val="009F7B7F"/>
    <w:rsid w:val="009F7BF0"/>
    <w:rsid w:val="009F7BFA"/>
    <w:rsid w:val="009F7D65"/>
    <w:rsid w:val="009F7E62"/>
    <w:rsid w:val="00A0012E"/>
    <w:rsid w:val="00A00169"/>
    <w:rsid w:val="00A00399"/>
    <w:rsid w:val="00A003E0"/>
    <w:rsid w:val="00A00476"/>
    <w:rsid w:val="00A006B3"/>
    <w:rsid w:val="00A006C1"/>
    <w:rsid w:val="00A0078C"/>
    <w:rsid w:val="00A007D8"/>
    <w:rsid w:val="00A00802"/>
    <w:rsid w:val="00A0087B"/>
    <w:rsid w:val="00A00971"/>
    <w:rsid w:val="00A009B8"/>
    <w:rsid w:val="00A009DE"/>
    <w:rsid w:val="00A00A61"/>
    <w:rsid w:val="00A00B5A"/>
    <w:rsid w:val="00A00C63"/>
    <w:rsid w:val="00A00D1A"/>
    <w:rsid w:val="00A00EAA"/>
    <w:rsid w:val="00A011C9"/>
    <w:rsid w:val="00A012A8"/>
    <w:rsid w:val="00A01439"/>
    <w:rsid w:val="00A0167E"/>
    <w:rsid w:val="00A016AE"/>
    <w:rsid w:val="00A016CA"/>
    <w:rsid w:val="00A01739"/>
    <w:rsid w:val="00A01776"/>
    <w:rsid w:val="00A01A2B"/>
    <w:rsid w:val="00A01B17"/>
    <w:rsid w:val="00A01B2B"/>
    <w:rsid w:val="00A01B4E"/>
    <w:rsid w:val="00A01BC5"/>
    <w:rsid w:val="00A01C3F"/>
    <w:rsid w:val="00A01CC1"/>
    <w:rsid w:val="00A01D7E"/>
    <w:rsid w:val="00A01F2C"/>
    <w:rsid w:val="00A01FD0"/>
    <w:rsid w:val="00A02144"/>
    <w:rsid w:val="00A02427"/>
    <w:rsid w:val="00A02468"/>
    <w:rsid w:val="00A027AC"/>
    <w:rsid w:val="00A027CC"/>
    <w:rsid w:val="00A029D3"/>
    <w:rsid w:val="00A029F5"/>
    <w:rsid w:val="00A02AEF"/>
    <w:rsid w:val="00A02B85"/>
    <w:rsid w:val="00A02D03"/>
    <w:rsid w:val="00A02D6C"/>
    <w:rsid w:val="00A02E24"/>
    <w:rsid w:val="00A02F30"/>
    <w:rsid w:val="00A02F4F"/>
    <w:rsid w:val="00A03006"/>
    <w:rsid w:val="00A030B1"/>
    <w:rsid w:val="00A0311A"/>
    <w:rsid w:val="00A031AA"/>
    <w:rsid w:val="00A031E7"/>
    <w:rsid w:val="00A033A4"/>
    <w:rsid w:val="00A03897"/>
    <w:rsid w:val="00A0397D"/>
    <w:rsid w:val="00A03CEB"/>
    <w:rsid w:val="00A03CFB"/>
    <w:rsid w:val="00A03D56"/>
    <w:rsid w:val="00A03DFB"/>
    <w:rsid w:val="00A03E74"/>
    <w:rsid w:val="00A03F0B"/>
    <w:rsid w:val="00A03FA6"/>
    <w:rsid w:val="00A040BB"/>
    <w:rsid w:val="00A04149"/>
    <w:rsid w:val="00A0419C"/>
    <w:rsid w:val="00A041DC"/>
    <w:rsid w:val="00A0429E"/>
    <w:rsid w:val="00A04386"/>
    <w:rsid w:val="00A046BD"/>
    <w:rsid w:val="00A04713"/>
    <w:rsid w:val="00A04857"/>
    <w:rsid w:val="00A048D2"/>
    <w:rsid w:val="00A048E8"/>
    <w:rsid w:val="00A04B05"/>
    <w:rsid w:val="00A04B38"/>
    <w:rsid w:val="00A04BD3"/>
    <w:rsid w:val="00A04CAA"/>
    <w:rsid w:val="00A04CC3"/>
    <w:rsid w:val="00A04D74"/>
    <w:rsid w:val="00A04E92"/>
    <w:rsid w:val="00A0517C"/>
    <w:rsid w:val="00A05221"/>
    <w:rsid w:val="00A052B0"/>
    <w:rsid w:val="00A053F3"/>
    <w:rsid w:val="00A05450"/>
    <w:rsid w:val="00A05545"/>
    <w:rsid w:val="00A0561C"/>
    <w:rsid w:val="00A0583D"/>
    <w:rsid w:val="00A0584C"/>
    <w:rsid w:val="00A058A7"/>
    <w:rsid w:val="00A05957"/>
    <w:rsid w:val="00A059F0"/>
    <w:rsid w:val="00A05AFF"/>
    <w:rsid w:val="00A05B60"/>
    <w:rsid w:val="00A05C27"/>
    <w:rsid w:val="00A05C51"/>
    <w:rsid w:val="00A05CDF"/>
    <w:rsid w:val="00A05D09"/>
    <w:rsid w:val="00A05D60"/>
    <w:rsid w:val="00A06073"/>
    <w:rsid w:val="00A06201"/>
    <w:rsid w:val="00A062A8"/>
    <w:rsid w:val="00A062EE"/>
    <w:rsid w:val="00A06763"/>
    <w:rsid w:val="00A0678C"/>
    <w:rsid w:val="00A067A3"/>
    <w:rsid w:val="00A06A9D"/>
    <w:rsid w:val="00A06B00"/>
    <w:rsid w:val="00A06B73"/>
    <w:rsid w:val="00A06CAA"/>
    <w:rsid w:val="00A06E2D"/>
    <w:rsid w:val="00A06E83"/>
    <w:rsid w:val="00A06EE6"/>
    <w:rsid w:val="00A0706B"/>
    <w:rsid w:val="00A070F3"/>
    <w:rsid w:val="00A075AC"/>
    <w:rsid w:val="00A0768B"/>
    <w:rsid w:val="00A07753"/>
    <w:rsid w:val="00A0783A"/>
    <w:rsid w:val="00A07DA2"/>
    <w:rsid w:val="00A07DB3"/>
    <w:rsid w:val="00A1005C"/>
    <w:rsid w:val="00A10082"/>
    <w:rsid w:val="00A103B2"/>
    <w:rsid w:val="00A10436"/>
    <w:rsid w:val="00A10464"/>
    <w:rsid w:val="00A105AB"/>
    <w:rsid w:val="00A10631"/>
    <w:rsid w:val="00A107E0"/>
    <w:rsid w:val="00A10850"/>
    <w:rsid w:val="00A1097D"/>
    <w:rsid w:val="00A10AB1"/>
    <w:rsid w:val="00A10AE9"/>
    <w:rsid w:val="00A10B83"/>
    <w:rsid w:val="00A10C0D"/>
    <w:rsid w:val="00A10CEF"/>
    <w:rsid w:val="00A10D84"/>
    <w:rsid w:val="00A10EC5"/>
    <w:rsid w:val="00A10F4F"/>
    <w:rsid w:val="00A1112E"/>
    <w:rsid w:val="00A111A0"/>
    <w:rsid w:val="00A1128C"/>
    <w:rsid w:val="00A112E2"/>
    <w:rsid w:val="00A1149C"/>
    <w:rsid w:val="00A116B5"/>
    <w:rsid w:val="00A117A9"/>
    <w:rsid w:val="00A1181F"/>
    <w:rsid w:val="00A11A0A"/>
    <w:rsid w:val="00A11AF0"/>
    <w:rsid w:val="00A11B11"/>
    <w:rsid w:val="00A11D0C"/>
    <w:rsid w:val="00A11E53"/>
    <w:rsid w:val="00A11EF9"/>
    <w:rsid w:val="00A1203B"/>
    <w:rsid w:val="00A122C6"/>
    <w:rsid w:val="00A12349"/>
    <w:rsid w:val="00A1235F"/>
    <w:rsid w:val="00A12421"/>
    <w:rsid w:val="00A1243B"/>
    <w:rsid w:val="00A124B8"/>
    <w:rsid w:val="00A12604"/>
    <w:rsid w:val="00A12648"/>
    <w:rsid w:val="00A12806"/>
    <w:rsid w:val="00A1297B"/>
    <w:rsid w:val="00A129B8"/>
    <w:rsid w:val="00A12BC3"/>
    <w:rsid w:val="00A12C81"/>
    <w:rsid w:val="00A12E6C"/>
    <w:rsid w:val="00A12EA6"/>
    <w:rsid w:val="00A12F70"/>
    <w:rsid w:val="00A13115"/>
    <w:rsid w:val="00A131F0"/>
    <w:rsid w:val="00A13227"/>
    <w:rsid w:val="00A132AB"/>
    <w:rsid w:val="00A134B7"/>
    <w:rsid w:val="00A134C0"/>
    <w:rsid w:val="00A13696"/>
    <w:rsid w:val="00A137EB"/>
    <w:rsid w:val="00A139EA"/>
    <w:rsid w:val="00A13A3F"/>
    <w:rsid w:val="00A13AE3"/>
    <w:rsid w:val="00A13DC5"/>
    <w:rsid w:val="00A13E89"/>
    <w:rsid w:val="00A13F00"/>
    <w:rsid w:val="00A13F86"/>
    <w:rsid w:val="00A140E7"/>
    <w:rsid w:val="00A142B3"/>
    <w:rsid w:val="00A14346"/>
    <w:rsid w:val="00A143A5"/>
    <w:rsid w:val="00A145A5"/>
    <w:rsid w:val="00A1473D"/>
    <w:rsid w:val="00A147DB"/>
    <w:rsid w:val="00A14801"/>
    <w:rsid w:val="00A14916"/>
    <w:rsid w:val="00A14A6B"/>
    <w:rsid w:val="00A14A80"/>
    <w:rsid w:val="00A14B28"/>
    <w:rsid w:val="00A14DA0"/>
    <w:rsid w:val="00A14EBB"/>
    <w:rsid w:val="00A14F97"/>
    <w:rsid w:val="00A15066"/>
    <w:rsid w:val="00A15072"/>
    <w:rsid w:val="00A150BB"/>
    <w:rsid w:val="00A150C5"/>
    <w:rsid w:val="00A1512C"/>
    <w:rsid w:val="00A1517B"/>
    <w:rsid w:val="00A1518E"/>
    <w:rsid w:val="00A15250"/>
    <w:rsid w:val="00A153A7"/>
    <w:rsid w:val="00A15663"/>
    <w:rsid w:val="00A157E5"/>
    <w:rsid w:val="00A158C3"/>
    <w:rsid w:val="00A1591D"/>
    <w:rsid w:val="00A1592A"/>
    <w:rsid w:val="00A15A2C"/>
    <w:rsid w:val="00A15A2F"/>
    <w:rsid w:val="00A15B07"/>
    <w:rsid w:val="00A15B7D"/>
    <w:rsid w:val="00A15D95"/>
    <w:rsid w:val="00A15FF7"/>
    <w:rsid w:val="00A1604F"/>
    <w:rsid w:val="00A1631F"/>
    <w:rsid w:val="00A163AA"/>
    <w:rsid w:val="00A163CC"/>
    <w:rsid w:val="00A164C1"/>
    <w:rsid w:val="00A164F9"/>
    <w:rsid w:val="00A166EB"/>
    <w:rsid w:val="00A166F0"/>
    <w:rsid w:val="00A1674A"/>
    <w:rsid w:val="00A16913"/>
    <w:rsid w:val="00A16B49"/>
    <w:rsid w:val="00A16B9A"/>
    <w:rsid w:val="00A16C2D"/>
    <w:rsid w:val="00A16C54"/>
    <w:rsid w:val="00A16E87"/>
    <w:rsid w:val="00A16F67"/>
    <w:rsid w:val="00A17335"/>
    <w:rsid w:val="00A17369"/>
    <w:rsid w:val="00A17499"/>
    <w:rsid w:val="00A174A1"/>
    <w:rsid w:val="00A176B3"/>
    <w:rsid w:val="00A17947"/>
    <w:rsid w:val="00A17CF8"/>
    <w:rsid w:val="00A17CFF"/>
    <w:rsid w:val="00A17D6A"/>
    <w:rsid w:val="00A17DB9"/>
    <w:rsid w:val="00A17DEC"/>
    <w:rsid w:val="00A17FBA"/>
    <w:rsid w:val="00A20143"/>
    <w:rsid w:val="00A2021D"/>
    <w:rsid w:val="00A2029A"/>
    <w:rsid w:val="00A20489"/>
    <w:rsid w:val="00A204F0"/>
    <w:rsid w:val="00A20519"/>
    <w:rsid w:val="00A205F4"/>
    <w:rsid w:val="00A2062C"/>
    <w:rsid w:val="00A20638"/>
    <w:rsid w:val="00A206F9"/>
    <w:rsid w:val="00A207FC"/>
    <w:rsid w:val="00A20877"/>
    <w:rsid w:val="00A2087E"/>
    <w:rsid w:val="00A2094E"/>
    <w:rsid w:val="00A20B3B"/>
    <w:rsid w:val="00A20BDE"/>
    <w:rsid w:val="00A20C3D"/>
    <w:rsid w:val="00A20D8D"/>
    <w:rsid w:val="00A20FB3"/>
    <w:rsid w:val="00A210BA"/>
    <w:rsid w:val="00A2118F"/>
    <w:rsid w:val="00A213FC"/>
    <w:rsid w:val="00A21511"/>
    <w:rsid w:val="00A21604"/>
    <w:rsid w:val="00A216B8"/>
    <w:rsid w:val="00A216EE"/>
    <w:rsid w:val="00A2175C"/>
    <w:rsid w:val="00A2185D"/>
    <w:rsid w:val="00A21A22"/>
    <w:rsid w:val="00A21ADF"/>
    <w:rsid w:val="00A21B43"/>
    <w:rsid w:val="00A21B7D"/>
    <w:rsid w:val="00A21BF3"/>
    <w:rsid w:val="00A21CAE"/>
    <w:rsid w:val="00A21E50"/>
    <w:rsid w:val="00A21E7E"/>
    <w:rsid w:val="00A21E8A"/>
    <w:rsid w:val="00A22031"/>
    <w:rsid w:val="00A22073"/>
    <w:rsid w:val="00A220A4"/>
    <w:rsid w:val="00A220EE"/>
    <w:rsid w:val="00A22240"/>
    <w:rsid w:val="00A22330"/>
    <w:rsid w:val="00A22628"/>
    <w:rsid w:val="00A2269D"/>
    <w:rsid w:val="00A226AE"/>
    <w:rsid w:val="00A22799"/>
    <w:rsid w:val="00A22A1A"/>
    <w:rsid w:val="00A22C15"/>
    <w:rsid w:val="00A22C24"/>
    <w:rsid w:val="00A22C4F"/>
    <w:rsid w:val="00A22DC5"/>
    <w:rsid w:val="00A22E19"/>
    <w:rsid w:val="00A22EEC"/>
    <w:rsid w:val="00A22EF0"/>
    <w:rsid w:val="00A22F76"/>
    <w:rsid w:val="00A23022"/>
    <w:rsid w:val="00A23273"/>
    <w:rsid w:val="00A232AD"/>
    <w:rsid w:val="00A23318"/>
    <w:rsid w:val="00A23418"/>
    <w:rsid w:val="00A23490"/>
    <w:rsid w:val="00A23607"/>
    <w:rsid w:val="00A23723"/>
    <w:rsid w:val="00A2382F"/>
    <w:rsid w:val="00A23959"/>
    <w:rsid w:val="00A23A06"/>
    <w:rsid w:val="00A23A80"/>
    <w:rsid w:val="00A23AEB"/>
    <w:rsid w:val="00A23B5F"/>
    <w:rsid w:val="00A23CFB"/>
    <w:rsid w:val="00A23D7F"/>
    <w:rsid w:val="00A23DC0"/>
    <w:rsid w:val="00A23DDC"/>
    <w:rsid w:val="00A23DE4"/>
    <w:rsid w:val="00A23F6F"/>
    <w:rsid w:val="00A2414C"/>
    <w:rsid w:val="00A24174"/>
    <w:rsid w:val="00A2424B"/>
    <w:rsid w:val="00A243CF"/>
    <w:rsid w:val="00A24505"/>
    <w:rsid w:val="00A24B8D"/>
    <w:rsid w:val="00A24C46"/>
    <w:rsid w:val="00A24D1D"/>
    <w:rsid w:val="00A24DC0"/>
    <w:rsid w:val="00A2544C"/>
    <w:rsid w:val="00A25547"/>
    <w:rsid w:val="00A2556F"/>
    <w:rsid w:val="00A25670"/>
    <w:rsid w:val="00A25927"/>
    <w:rsid w:val="00A259AE"/>
    <w:rsid w:val="00A25A8A"/>
    <w:rsid w:val="00A25A8C"/>
    <w:rsid w:val="00A25C2C"/>
    <w:rsid w:val="00A25C35"/>
    <w:rsid w:val="00A25E3A"/>
    <w:rsid w:val="00A25EC1"/>
    <w:rsid w:val="00A25EFE"/>
    <w:rsid w:val="00A25F19"/>
    <w:rsid w:val="00A26206"/>
    <w:rsid w:val="00A26296"/>
    <w:rsid w:val="00A26376"/>
    <w:rsid w:val="00A2647B"/>
    <w:rsid w:val="00A266C0"/>
    <w:rsid w:val="00A26716"/>
    <w:rsid w:val="00A26740"/>
    <w:rsid w:val="00A26777"/>
    <w:rsid w:val="00A268FC"/>
    <w:rsid w:val="00A26965"/>
    <w:rsid w:val="00A26A2D"/>
    <w:rsid w:val="00A26A74"/>
    <w:rsid w:val="00A26A8F"/>
    <w:rsid w:val="00A26B18"/>
    <w:rsid w:val="00A26BAB"/>
    <w:rsid w:val="00A26CC9"/>
    <w:rsid w:val="00A26D17"/>
    <w:rsid w:val="00A26D46"/>
    <w:rsid w:val="00A26DDD"/>
    <w:rsid w:val="00A2704F"/>
    <w:rsid w:val="00A2707C"/>
    <w:rsid w:val="00A2734F"/>
    <w:rsid w:val="00A273AF"/>
    <w:rsid w:val="00A273CA"/>
    <w:rsid w:val="00A276CA"/>
    <w:rsid w:val="00A277FB"/>
    <w:rsid w:val="00A2781B"/>
    <w:rsid w:val="00A27AF8"/>
    <w:rsid w:val="00A27B28"/>
    <w:rsid w:val="00A27B6E"/>
    <w:rsid w:val="00A27B9F"/>
    <w:rsid w:val="00A27C35"/>
    <w:rsid w:val="00A27DE0"/>
    <w:rsid w:val="00A27F6F"/>
    <w:rsid w:val="00A27FA8"/>
    <w:rsid w:val="00A27FAC"/>
    <w:rsid w:val="00A30040"/>
    <w:rsid w:val="00A3005D"/>
    <w:rsid w:val="00A300E0"/>
    <w:rsid w:val="00A301A3"/>
    <w:rsid w:val="00A3030A"/>
    <w:rsid w:val="00A303DB"/>
    <w:rsid w:val="00A30429"/>
    <w:rsid w:val="00A30455"/>
    <w:rsid w:val="00A304A5"/>
    <w:rsid w:val="00A3055A"/>
    <w:rsid w:val="00A30576"/>
    <w:rsid w:val="00A306BA"/>
    <w:rsid w:val="00A30AA8"/>
    <w:rsid w:val="00A30B63"/>
    <w:rsid w:val="00A30B94"/>
    <w:rsid w:val="00A30CF4"/>
    <w:rsid w:val="00A30D80"/>
    <w:rsid w:val="00A30DB5"/>
    <w:rsid w:val="00A30EC2"/>
    <w:rsid w:val="00A30FAE"/>
    <w:rsid w:val="00A310C9"/>
    <w:rsid w:val="00A31127"/>
    <w:rsid w:val="00A31187"/>
    <w:rsid w:val="00A311C6"/>
    <w:rsid w:val="00A313C1"/>
    <w:rsid w:val="00A3140F"/>
    <w:rsid w:val="00A315B6"/>
    <w:rsid w:val="00A31872"/>
    <w:rsid w:val="00A31873"/>
    <w:rsid w:val="00A31A4D"/>
    <w:rsid w:val="00A31C48"/>
    <w:rsid w:val="00A31C81"/>
    <w:rsid w:val="00A31F20"/>
    <w:rsid w:val="00A32024"/>
    <w:rsid w:val="00A32027"/>
    <w:rsid w:val="00A320E3"/>
    <w:rsid w:val="00A32194"/>
    <w:rsid w:val="00A321AB"/>
    <w:rsid w:val="00A3229A"/>
    <w:rsid w:val="00A323DF"/>
    <w:rsid w:val="00A3256B"/>
    <w:rsid w:val="00A32573"/>
    <w:rsid w:val="00A32587"/>
    <w:rsid w:val="00A325AC"/>
    <w:rsid w:val="00A326DF"/>
    <w:rsid w:val="00A32709"/>
    <w:rsid w:val="00A328A9"/>
    <w:rsid w:val="00A3296F"/>
    <w:rsid w:val="00A32A37"/>
    <w:rsid w:val="00A32C3F"/>
    <w:rsid w:val="00A32C89"/>
    <w:rsid w:val="00A32EA3"/>
    <w:rsid w:val="00A32FA0"/>
    <w:rsid w:val="00A330B7"/>
    <w:rsid w:val="00A330DF"/>
    <w:rsid w:val="00A33170"/>
    <w:rsid w:val="00A33246"/>
    <w:rsid w:val="00A3335F"/>
    <w:rsid w:val="00A33390"/>
    <w:rsid w:val="00A333CC"/>
    <w:rsid w:val="00A334AF"/>
    <w:rsid w:val="00A336EF"/>
    <w:rsid w:val="00A33775"/>
    <w:rsid w:val="00A3381A"/>
    <w:rsid w:val="00A339CA"/>
    <w:rsid w:val="00A33A26"/>
    <w:rsid w:val="00A33C35"/>
    <w:rsid w:val="00A33C6C"/>
    <w:rsid w:val="00A33E43"/>
    <w:rsid w:val="00A340E4"/>
    <w:rsid w:val="00A3410D"/>
    <w:rsid w:val="00A34419"/>
    <w:rsid w:val="00A34456"/>
    <w:rsid w:val="00A34466"/>
    <w:rsid w:val="00A344A6"/>
    <w:rsid w:val="00A3450F"/>
    <w:rsid w:val="00A3452B"/>
    <w:rsid w:val="00A347EE"/>
    <w:rsid w:val="00A34826"/>
    <w:rsid w:val="00A34B4F"/>
    <w:rsid w:val="00A34CDA"/>
    <w:rsid w:val="00A34DA1"/>
    <w:rsid w:val="00A34F9E"/>
    <w:rsid w:val="00A35063"/>
    <w:rsid w:val="00A35346"/>
    <w:rsid w:val="00A3549F"/>
    <w:rsid w:val="00A35503"/>
    <w:rsid w:val="00A35507"/>
    <w:rsid w:val="00A35690"/>
    <w:rsid w:val="00A3576D"/>
    <w:rsid w:val="00A35810"/>
    <w:rsid w:val="00A358A2"/>
    <w:rsid w:val="00A359AF"/>
    <w:rsid w:val="00A35AE4"/>
    <w:rsid w:val="00A35CC6"/>
    <w:rsid w:val="00A35DB0"/>
    <w:rsid w:val="00A35DD4"/>
    <w:rsid w:val="00A35E46"/>
    <w:rsid w:val="00A35FD6"/>
    <w:rsid w:val="00A36093"/>
    <w:rsid w:val="00A363CA"/>
    <w:rsid w:val="00A3644F"/>
    <w:rsid w:val="00A3652E"/>
    <w:rsid w:val="00A36551"/>
    <w:rsid w:val="00A36675"/>
    <w:rsid w:val="00A366F1"/>
    <w:rsid w:val="00A366F3"/>
    <w:rsid w:val="00A36795"/>
    <w:rsid w:val="00A36812"/>
    <w:rsid w:val="00A36A04"/>
    <w:rsid w:val="00A36A08"/>
    <w:rsid w:val="00A36A8C"/>
    <w:rsid w:val="00A36ADC"/>
    <w:rsid w:val="00A36B17"/>
    <w:rsid w:val="00A36D9E"/>
    <w:rsid w:val="00A36E1F"/>
    <w:rsid w:val="00A36F88"/>
    <w:rsid w:val="00A36FC4"/>
    <w:rsid w:val="00A37117"/>
    <w:rsid w:val="00A3713F"/>
    <w:rsid w:val="00A3715B"/>
    <w:rsid w:val="00A37234"/>
    <w:rsid w:val="00A37780"/>
    <w:rsid w:val="00A377DC"/>
    <w:rsid w:val="00A37816"/>
    <w:rsid w:val="00A37AAC"/>
    <w:rsid w:val="00A37C2C"/>
    <w:rsid w:val="00A37CEF"/>
    <w:rsid w:val="00A37D62"/>
    <w:rsid w:val="00A37E21"/>
    <w:rsid w:val="00A37E5F"/>
    <w:rsid w:val="00A37FAD"/>
    <w:rsid w:val="00A37FCA"/>
    <w:rsid w:val="00A400B3"/>
    <w:rsid w:val="00A40102"/>
    <w:rsid w:val="00A40185"/>
    <w:rsid w:val="00A4020D"/>
    <w:rsid w:val="00A40466"/>
    <w:rsid w:val="00A4059C"/>
    <w:rsid w:val="00A4074C"/>
    <w:rsid w:val="00A40787"/>
    <w:rsid w:val="00A40862"/>
    <w:rsid w:val="00A40946"/>
    <w:rsid w:val="00A40A53"/>
    <w:rsid w:val="00A40A8E"/>
    <w:rsid w:val="00A40B0F"/>
    <w:rsid w:val="00A40B38"/>
    <w:rsid w:val="00A40EC7"/>
    <w:rsid w:val="00A41007"/>
    <w:rsid w:val="00A4109F"/>
    <w:rsid w:val="00A4125F"/>
    <w:rsid w:val="00A41299"/>
    <w:rsid w:val="00A41375"/>
    <w:rsid w:val="00A41445"/>
    <w:rsid w:val="00A41513"/>
    <w:rsid w:val="00A4172B"/>
    <w:rsid w:val="00A41964"/>
    <w:rsid w:val="00A41A49"/>
    <w:rsid w:val="00A41B7E"/>
    <w:rsid w:val="00A41CAE"/>
    <w:rsid w:val="00A41CC4"/>
    <w:rsid w:val="00A41E3D"/>
    <w:rsid w:val="00A41EB3"/>
    <w:rsid w:val="00A41EF7"/>
    <w:rsid w:val="00A41FE0"/>
    <w:rsid w:val="00A422A1"/>
    <w:rsid w:val="00A423D4"/>
    <w:rsid w:val="00A423E0"/>
    <w:rsid w:val="00A42509"/>
    <w:rsid w:val="00A42557"/>
    <w:rsid w:val="00A4256A"/>
    <w:rsid w:val="00A42981"/>
    <w:rsid w:val="00A429F5"/>
    <w:rsid w:val="00A42A43"/>
    <w:rsid w:val="00A42C32"/>
    <w:rsid w:val="00A42C6F"/>
    <w:rsid w:val="00A42D07"/>
    <w:rsid w:val="00A42D25"/>
    <w:rsid w:val="00A42D91"/>
    <w:rsid w:val="00A42EFB"/>
    <w:rsid w:val="00A42F32"/>
    <w:rsid w:val="00A431CA"/>
    <w:rsid w:val="00A432C1"/>
    <w:rsid w:val="00A43423"/>
    <w:rsid w:val="00A43501"/>
    <w:rsid w:val="00A43540"/>
    <w:rsid w:val="00A435CB"/>
    <w:rsid w:val="00A437A7"/>
    <w:rsid w:val="00A439A5"/>
    <w:rsid w:val="00A43ADE"/>
    <w:rsid w:val="00A43C1D"/>
    <w:rsid w:val="00A43C2B"/>
    <w:rsid w:val="00A43CB1"/>
    <w:rsid w:val="00A43D9B"/>
    <w:rsid w:val="00A43DED"/>
    <w:rsid w:val="00A43E34"/>
    <w:rsid w:val="00A43ED0"/>
    <w:rsid w:val="00A43F5B"/>
    <w:rsid w:val="00A4405B"/>
    <w:rsid w:val="00A440E1"/>
    <w:rsid w:val="00A44353"/>
    <w:rsid w:val="00A44497"/>
    <w:rsid w:val="00A444D8"/>
    <w:rsid w:val="00A444F6"/>
    <w:rsid w:val="00A4460B"/>
    <w:rsid w:val="00A44707"/>
    <w:rsid w:val="00A4473C"/>
    <w:rsid w:val="00A44776"/>
    <w:rsid w:val="00A448D9"/>
    <w:rsid w:val="00A448DB"/>
    <w:rsid w:val="00A448F8"/>
    <w:rsid w:val="00A44940"/>
    <w:rsid w:val="00A44985"/>
    <w:rsid w:val="00A44993"/>
    <w:rsid w:val="00A449D8"/>
    <w:rsid w:val="00A44C18"/>
    <w:rsid w:val="00A44C60"/>
    <w:rsid w:val="00A44DD6"/>
    <w:rsid w:val="00A44E76"/>
    <w:rsid w:val="00A44EA2"/>
    <w:rsid w:val="00A450D0"/>
    <w:rsid w:val="00A452D9"/>
    <w:rsid w:val="00A45322"/>
    <w:rsid w:val="00A453DB"/>
    <w:rsid w:val="00A4547C"/>
    <w:rsid w:val="00A454CC"/>
    <w:rsid w:val="00A45524"/>
    <w:rsid w:val="00A456E9"/>
    <w:rsid w:val="00A4572C"/>
    <w:rsid w:val="00A458AC"/>
    <w:rsid w:val="00A458E3"/>
    <w:rsid w:val="00A45927"/>
    <w:rsid w:val="00A45AAA"/>
    <w:rsid w:val="00A45B05"/>
    <w:rsid w:val="00A45B96"/>
    <w:rsid w:val="00A45BC1"/>
    <w:rsid w:val="00A45CB8"/>
    <w:rsid w:val="00A45D81"/>
    <w:rsid w:val="00A45E1F"/>
    <w:rsid w:val="00A45E7C"/>
    <w:rsid w:val="00A45F2A"/>
    <w:rsid w:val="00A460FE"/>
    <w:rsid w:val="00A461A4"/>
    <w:rsid w:val="00A461BE"/>
    <w:rsid w:val="00A46291"/>
    <w:rsid w:val="00A462EE"/>
    <w:rsid w:val="00A464C5"/>
    <w:rsid w:val="00A46691"/>
    <w:rsid w:val="00A46692"/>
    <w:rsid w:val="00A46892"/>
    <w:rsid w:val="00A4693F"/>
    <w:rsid w:val="00A46981"/>
    <w:rsid w:val="00A46D1F"/>
    <w:rsid w:val="00A46E9A"/>
    <w:rsid w:val="00A46EBF"/>
    <w:rsid w:val="00A46EEE"/>
    <w:rsid w:val="00A47102"/>
    <w:rsid w:val="00A4730A"/>
    <w:rsid w:val="00A47334"/>
    <w:rsid w:val="00A475E7"/>
    <w:rsid w:val="00A47606"/>
    <w:rsid w:val="00A47719"/>
    <w:rsid w:val="00A4787D"/>
    <w:rsid w:val="00A47A55"/>
    <w:rsid w:val="00A47BAA"/>
    <w:rsid w:val="00A47BB5"/>
    <w:rsid w:val="00A47C1D"/>
    <w:rsid w:val="00A47CFA"/>
    <w:rsid w:val="00A47D27"/>
    <w:rsid w:val="00A47EFF"/>
    <w:rsid w:val="00A50109"/>
    <w:rsid w:val="00A501E7"/>
    <w:rsid w:val="00A501EB"/>
    <w:rsid w:val="00A50242"/>
    <w:rsid w:val="00A5033A"/>
    <w:rsid w:val="00A50352"/>
    <w:rsid w:val="00A5040C"/>
    <w:rsid w:val="00A504F7"/>
    <w:rsid w:val="00A5056B"/>
    <w:rsid w:val="00A505F0"/>
    <w:rsid w:val="00A507D2"/>
    <w:rsid w:val="00A50896"/>
    <w:rsid w:val="00A508B8"/>
    <w:rsid w:val="00A508CC"/>
    <w:rsid w:val="00A50948"/>
    <w:rsid w:val="00A50974"/>
    <w:rsid w:val="00A50AE4"/>
    <w:rsid w:val="00A50BA6"/>
    <w:rsid w:val="00A50C68"/>
    <w:rsid w:val="00A50C90"/>
    <w:rsid w:val="00A50CC3"/>
    <w:rsid w:val="00A50D3E"/>
    <w:rsid w:val="00A50D3F"/>
    <w:rsid w:val="00A50E33"/>
    <w:rsid w:val="00A50E77"/>
    <w:rsid w:val="00A50EA6"/>
    <w:rsid w:val="00A50EB8"/>
    <w:rsid w:val="00A50F36"/>
    <w:rsid w:val="00A50FDC"/>
    <w:rsid w:val="00A5121E"/>
    <w:rsid w:val="00A51306"/>
    <w:rsid w:val="00A51401"/>
    <w:rsid w:val="00A51565"/>
    <w:rsid w:val="00A51736"/>
    <w:rsid w:val="00A5179E"/>
    <w:rsid w:val="00A518CD"/>
    <w:rsid w:val="00A51970"/>
    <w:rsid w:val="00A51A9D"/>
    <w:rsid w:val="00A51B42"/>
    <w:rsid w:val="00A51CED"/>
    <w:rsid w:val="00A51F15"/>
    <w:rsid w:val="00A51F1F"/>
    <w:rsid w:val="00A51FA9"/>
    <w:rsid w:val="00A51FEC"/>
    <w:rsid w:val="00A5202E"/>
    <w:rsid w:val="00A52044"/>
    <w:rsid w:val="00A521DF"/>
    <w:rsid w:val="00A52235"/>
    <w:rsid w:val="00A52362"/>
    <w:rsid w:val="00A52385"/>
    <w:rsid w:val="00A525DD"/>
    <w:rsid w:val="00A52691"/>
    <w:rsid w:val="00A527C1"/>
    <w:rsid w:val="00A5285A"/>
    <w:rsid w:val="00A52A0D"/>
    <w:rsid w:val="00A52AD6"/>
    <w:rsid w:val="00A52BBA"/>
    <w:rsid w:val="00A52DC1"/>
    <w:rsid w:val="00A52DEE"/>
    <w:rsid w:val="00A52ECD"/>
    <w:rsid w:val="00A52EEC"/>
    <w:rsid w:val="00A5323D"/>
    <w:rsid w:val="00A5326E"/>
    <w:rsid w:val="00A533A2"/>
    <w:rsid w:val="00A534BC"/>
    <w:rsid w:val="00A53550"/>
    <w:rsid w:val="00A5357F"/>
    <w:rsid w:val="00A536AC"/>
    <w:rsid w:val="00A538E0"/>
    <w:rsid w:val="00A539B6"/>
    <w:rsid w:val="00A53A6A"/>
    <w:rsid w:val="00A53B25"/>
    <w:rsid w:val="00A53B41"/>
    <w:rsid w:val="00A53C5C"/>
    <w:rsid w:val="00A53CFF"/>
    <w:rsid w:val="00A53DDB"/>
    <w:rsid w:val="00A54087"/>
    <w:rsid w:val="00A541CA"/>
    <w:rsid w:val="00A541D3"/>
    <w:rsid w:val="00A542CA"/>
    <w:rsid w:val="00A542FE"/>
    <w:rsid w:val="00A54347"/>
    <w:rsid w:val="00A5439B"/>
    <w:rsid w:val="00A543F0"/>
    <w:rsid w:val="00A54458"/>
    <w:rsid w:val="00A54539"/>
    <w:rsid w:val="00A546DF"/>
    <w:rsid w:val="00A54833"/>
    <w:rsid w:val="00A548AC"/>
    <w:rsid w:val="00A54927"/>
    <w:rsid w:val="00A54A69"/>
    <w:rsid w:val="00A54A8D"/>
    <w:rsid w:val="00A54B68"/>
    <w:rsid w:val="00A54D32"/>
    <w:rsid w:val="00A54FC9"/>
    <w:rsid w:val="00A552BE"/>
    <w:rsid w:val="00A55377"/>
    <w:rsid w:val="00A55730"/>
    <w:rsid w:val="00A557CD"/>
    <w:rsid w:val="00A5584D"/>
    <w:rsid w:val="00A55908"/>
    <w:rsid w:val="00A55983"/>
    <w:rsid w:val="00A55A53"/>
    <w:rsid w:val="00A55B13"/>
    <w:rsid w:val="00A55B69"/>
    <w:rsid w:val="00A55BA1"/>
    <w:rsid w:val="00A55C1B"/>
    <w:rsid w:val="00A55C71"/>
    <w:rsid w:val="00A55D97"/>
    <w:rsid w:val="00A55E76"/>
    <w:rsid w:val="00A55F57"/>
    <w:rsid w:val="00A55F5F"/>
    <w:rsid w:val="00A5610D"/>
    <w:rsid w:val="00A561D2"/>
    <w:rsid w:val="00A56363"/>
    <w:rsid w:val="00A56371"/>
    <w:rsid w:val="00A5639C"/>
    <w:rsid w:val="00A5639F"/>
    <w:rsid w:val="00A5642B"/>
    <w:rsid w:val="00A564B9"/>
    <w:rsid w:val="00A565DC"/>
    <w:rsid w:val="00A56659"/>
    <w:rsid w:val="00A56754"/>
    <w:rsid w:val="00A567A7"/>
    <w:rsid w:val="00A567C3"/>
    <w:rsid w:val="00A56817"/>
    <w:rsid w:val="00A568AA"/>
    <w:rsid w:val="00A568EE"/>
    <w:rsid w:val="00A5699E"/>
    <w:rsid w:val="00A56A81"/>
    <w:rsid w:val="00A56A88"/>
    <w:rsid w:val="00A56A9A"/>
    <w:rsid w:val="00A56B22"/>
    <w:rsid w:val="00A56BF5"/>
    <w:rsid w:val="00A56BF8"/>
    <w:rsid w:val="00A56E0A"/>
    <w:rsid w:val="00A56EA4"/>
    <w:rsid w:val="00A56EB8"/>
    <w:rsid w:val="00A56F29"/>
    <w:rsid w:val="00A56F80"/>
    <w:rsid w:val="00A571E6"/>
    <w:rsid w:val="00A5721D"/>
    <w:rsid w:val="00A57279"/>
    <w:rsid w:val="00A57407"/>
    <w:rsid w:val="00A574D9"/>
    <w:rsid w:val="00A5755A"/>
    <w:rsid w:val="00A575DC"/>
    <w:rsid w:val="00A57697"/>
    <w:rsid w:val="00A5776E"/>
    <w:rsid w:val="00A5779C"/>
    <w:rsid w:val="00A57884"/>
    <w:rsid w:val="00A579C3"/>
    <w:rsid w:val="00A57A35"/>
    <w:rsid w:val="00A57B2D"/>
    <w:rsid w:val="00A57B60"/>
    <w:rsid w:val="00A57B9A"/>
    <w:rsid w:val="00A57D0C"/>
    <w:rsid w:val="00A57D6F"/>
    <w:rsid w:val="00A57E27"/>
    <w:rsid w:val="00A57F1B"/>
    <w:rsid w:val="00A57F22"/>
    <w:rsid w:val="00A57F41"/>
    <w:rsid w:val="00A6013C"/>
    <w:rsid w:val="00A601A6"/>
    <w:rsid w:val="00A605D2"/>
    <w:rsid w:val="00A607D3"/>
    <w:rsid w:val="00A607FF"/>
    <w:rsid w:val="00A6092D"/>
    <w:rsid w:val="00A60947"/>
    <w:rsid w:val="00A60966"/>
    <w:rsid w:val="00A60D9A"/>
    <w:rsid w:val="00A60E26"/>
    <w:rsid w:val="00A60E4B"/>
    <w:rsid w:val="00A60E50"/>
    <w:rsid w:val="00A6117C"/>
    <w:rsid w:val="00A61251"/>
    <w:rsid w:val="00A612E6"/>
    <w:rsid w:val="00A613A6"/>
    <w:rsid w:val="00A615B1"/>
    <w:rsid w:val="00A617E1"/>
    <w:rsid w:val="00A618DA"/>
    <w:rsid w:val="00A618FC"/>
    <w:rsid w:val="00A61AD1"/>
    <w:rsid w:val="00A61C94"/>
    <w:rsid w:val="00A61CC4"/>
    <w:rsid w:val="00A61E4C"/>
    <w:rsid w:val="00A61E78"/>
    <w:rsid w:val="00A61F25"/>
    <w:rsid w:val="00A61F3B"/>
    <w:rsid w:val="00A61F85"/>
    <w:rsid w:val="00A61FAE"/>
    <w:rsid w:val="00A61FFD"/>
    <w:rsid w:val="00A62045"/>
    <w:rsid w:val="00A62062"/>
    <w:rsid w:val="00A620D3"/>
    <w:rsid w:val="00A62191"/>
    <w:rsid w:val="00A62425"/>
    <w:rsid w:val="00A62640"/>
    <w:rsid w:val="00A627E2"/>
    <w:rsid w:val="00A628DE"/>
    <w:rsid w:val="00A62A1D"/>
    <w:rsid w:val="00A62AB3"/>
    <w:rsid w:val="00A62AB9"/>
    <w:rsid w:val="00A62ABC"/>
    <w:rsid w:val="00A62B03"/>
    <w:rsid w:val="00A62B91"/>
    <w:rsid w:val="00A62CFE"/>
    <w:rsid w:val="00A62DC1"/>
    <w:rsid w:val="00A62EBD"/>
    <w:rsid w:val="00A62F1F"/>
    <w:rsid w:val="00A62F9E"/>
    <w:rsid w:val="00A63058"/>
    <w:rsid w:val="00A630CB"/>
    <w:rsid w:val="00A631CF"/>
    <w:rsid w:val="00A63278"/>
    <w:rsid w:val="00A63589"/>
    <w:rsid w:val="00A6359C"/>
    <w:rsid w:val="00A6377A"/>
    <w:rsid w:val="00A637E2"/>
    <w:rsid w:val="00A6390C"/>
    <w:rsid w:val="00A6391F"/>
    <w:rsid w:val="00A63CE3"/>
    <w:rsid w:val="00A63DD7"/>
    <w:rsid w:val="00A63E8E"/>
    <w:rsid w:val="00A63F6E"/>
    <w:rsid w:val="00A64123"/>
    <w:rsid w:val="00A6421D"/>
    <w:rsid w:val="00A64277"/>
    <w:rsid w:val="00A64426"/>
    <w:rsid w:val="00A64595"/>
    <w:rsid w:val="00A645D1"/>
    <w:rsid w:val="00A64757"/>
    <w:rsid w:val="00A64774"/>
    <w:rsid w:val="00A647CD"/>
    <w:rsid w:val="00A6481B"/>
    <w:rsid w:val="00A64834"/>
    <w:rsid w:val="00A64855"/>
    <w:rsid w:val="00A64918"/>
    <w:rsid w:val="00A6491B"/>
    <w:rsid w:val="00A64921"/>
    <w:rsid w:val="00A6493B"/>
    <w:rsid w:val="00A649C5"/>
    <w:rsid w:val="00A649CD"/>
    <w:rsid w:val="00A64B21"/>
    <w:rsid w:val="00A64B9C"/>
    <w:rsid w:val="00A64BBA"/>
    <w:rsid w:val="00A64CBB"/>
    <w:rsid w:val="00A64D1E"/>
    <w:rsid w:val="00A64DA1"/>
    <w:rsid w:val="00A64E22"/>
    <w:rsid w:val="00A64E7D"/>
    <w:rsid w:val="00A64F1E"/>
    <w:rsid w:val="00A64FB0"/>
    <w:rsid w:val="00A6503C"/>
    <w:rsid w:val="00A650B7"/>
    <w:rsid w:val="00A650B8"/>
    <w:rsid w:val="00A6519F"/>
    <w:rsid w:val="00A6530C"/>
    <w:rsid w:val="00A653C0"/>
    <w:rsid w:val="00A653E6"/>
    <w:rsid w:val="00A65597"/>
    <w:rsid w:val="00A6560E"/>
    <w:rsid w:val="00A65772"/>
    <w:rsid w:val="00A65939"/>
    <w:rsid w:val="00A6596D"/>
    <w:rsid w:val="00A65A03"/>
    <w:rsid w:val="00A65A6A"/>
    <w:rsid w:val="00A65D49"/>
    <w:rsid w:val="00A65E0F"/>
    <w:rsid w:val="00A65E47"/>
    <w:rsid w:val="00A65EF8"/>
    <w:rsid w:val="00A66100"/>
    <w:rsid w:val="00A6629E"/>
    <w:rsid w:val="00A6634B"/>
    <w:rsid w:val="00A66363"/>
    <w:rsid w:val="00A66364"/>
    <w:rsid w:val="00A66452"/>
    <w:rsid w:val="00A66478"/>
    <w:rsid w:val="00A66599"/>
    <w:rsid w:val="00A666F8"/>
    <w:rsid w:val="00A6676A"/>
    <w:rsid w:val="00A667B4"/>
    <w:rsid w:val="00A669F8"/>
    <w:rsid w:val="00A66BCF"/>
    <w:rsid w:val="00A66C25"/>
    <w:rsid w:val="00A66CCD"/>
    <w:rsid w:val="00A66E5A"/>
    <w:rsid w:val="00A66FE5"/>
    <w:rsid w:val="00A67049"/>
    <w:rsid w:val="00A670A5"/>
    <w:rsid w:val="00A671E3"/>
    <w:rsid w:val="00A67273"/>
    <w:rsid w:val="00A67306"/>
    <w:rsid w:val="00A67357"/>
    <w:rsid w:val="00A6751D"/>
    <w:rsid w:val="00A6775F"/>
    <w:rsid w:val="00A677C7"/>
    <w:rsid w:val="00A677D9"/>
    <w:rsid w:val="00A677EB"/>
    <w:rsid w:val="00A67869"/>
    <w:rsid w:val="00A67871"/>
    <w:rsid w:val="00A67914"/>
    <w:rsid w:val="00A67993"/>
    <w:rsid w:val="00A67D04"/>
    <w:rsid w:val="00A67DBB"/>
    <w:rsid w:val="00A67E15"/>
    <w:rsid w:val="00A67F16"/>
    <w:rsid w:val="00A67FA4"/>
    <w:rsid w:val="00A70058"/>
    <w:rsid w:val="00A700BE"/>
    <w:rsid w:val="00A7015E"/>
    <w:rsid w:val="00A70273"/>
    <w:rsid w:val="00A70318"/>
    <w:rsid w:val="00A7051C"/>
    <w:rsid w:val="00A706AB"/>
    <w:rsid w:val="00A7075C"/>
    <w:rsid w:val="00A70A09"/>
    <w:rsid w:val="00A70C77"/>
    <w:rsid w:val="00A70D0F"/>
    <w:rsid w:val="00A70E12"/>
    <w:rsid w:val="00A70EAD"/>
    <w:rsid w:val="00A70EF4"/>
    <w:rsid w:val="00A70F5A"/>
    <w:rsid w:val="00A71090"/>
    <w:rsid w:val="00A7109E"/>
    <w:rsid w:val="00A71152"/>
    <w:rsid w:val="00A712D7"/>
    <w:rsid w:val="00A713BD"/>
    <w:rsid w:val="00A713D9"/>
    <w:rsid w:val="00A7141A"/>
    <w:rsid w:val="00A71577"/>
    <w:rsid w:val="00A715D6"/>
    <w:rsid w:val="00A716DE"/>
    <w:rsid w:val="00A717C3"/>
    <w:rsid w:val="00A71A5F"/>
    <w:rsid w:val="00A71D70"/>
    <w:rsid w:val="00A71E81"/>
    <w:rsid w:val="00A71F11"/>
    <w:rsid w:val="00A71F92"/>
    <w:rsid w:val="00A71FCE"/>
    <w:rsid w:val="00A720AA"/>
    <w:rsid w:val="00A72273"/>
    <w:rsid w:val="00A72484"/>
    <w:rsid w:val="00A72697"/>
    <w:rsid w:val="00A72728"/>
    <w:rsid w:val="00A72778"/>
    <w:rsid w:val="00A72860"/>
    <w:rsid w:val="00A729B7"/>
    <w:rsid w:val="00A72B15"/>
    <w:rsid w:val="00A72B5B"/>
    <w:rsid w:val="00A72C98"/>
    <w:rsid w:val="00A72D25"/>
    <w:rsid w:val="00A72DFA"/>
    <w:rsid w:val="00A731D6"/>
    <w:rsid w:val="00A73564"/>
    <w:rsid w:val="00A7358F"/>
    <w:rsid w:val="00A737F2"/>
    <w:rsid w:val="00A7381B"/>
    <w:rsid w:val="00A73915"/>
    <w:rsid w:val="00A73A2E"/>
    <w:rsid w:val="00A73A68"/>
    <w:rsid w:val="00A73ADF"/>
    <w:rsid w:val="00A73B52"/>
    <w:rsid w:val="00A73BBF"/>
    <w:rsid w:val="00A73C70"/>
    <w:rsid w:val="00A73CF2"/>
    <w:rsid w:val="00A73F3F"/>
    <w:rsid w:val="00A73F6E"/>
    <w:rsid w:val="00A74029"/>
    <w:rsid w:val="00A74346"/>
    <w:rsid w:val="00A744F6"/>
    <w:rsid w:val="00A74548"/>
    <w:rsid w:val="00A7467A"/>
    <w:rsid w:val="00A74704"/>
    <w:rsid w:val="00A7474F"/>
    <w:rsid w:val="00A74789"/>
    <w:rsid w:val="00A748BF"/>
    <w:rsid w:val="00A74A0F"/>
    <w:rsid w:val="00A74B6A"/>
    <w:rsid w:val="00A74B9E"/>
    <w:rsid w:val="00A74C79"/>
    <w:rsid w:val="00A74C9C"/>
    <w:rsid w:val="00A74DB3"/>
    <w:rsid w:val="00A74E52"/>
    <w:rsid w:val="00A74FB3"/>
    <w:rsid w:val="00A7506F"/>
    <w:rsid w:val="00A750F9"/>
    <w:rsid w:val="00A752A1"/>
    <w:rsid w:val="00A752BC"/>
    <w:rsid w:val="00A752FF"/>
    <w:rsid w:val="00A75339"/>
    <w:rsid w:val="00A753F1"/>
    <w:rsid w:val="00A75443"/>
    <w:rsid w:val="00A754BC"/>
    <w:rsid w:val="00A75514"/>
    <w:rsid w:val="00A75521"/>
    <w:rsid w:val="00A756FF"/>
    <w:rsid w:val="00A7573C"/>
    <w:rsid w:val="00A757A8"/>
    <w:rsid w:val="00A75822"/>
    <w:rsid w:val="00A7594E"/>
    <w:rsid w:val="00A75B23"/>
    <w:rsid w:val="00A75C18"/>
    <w:rsid w:val="00A75D6A"/>
    <w:rsid w:val="00A75D7D"/>
    <w:rsid w:val="00A75EF4"/>
    <w:rsid w:val="00A75F69"/>
    <w:rsid w:val="00A75FAB"/>
    <w:rsid w:val="00A76024"/>
    <w:rsid w:val="00A76083"/>
    <w:rsid w:val="00A76188"/>
    <w:rsid w:val="00A763B5"/>
    <w:rsid w:val="00A76480"/>
    <w:rsid w:val="00A764D4"/>
    <w:rsid w:val="00A7656B"/>
    <w:rsid w:val="00A765A7"/>
    <w:rsid w:val="00A7667D"/>
    <w:rsid w:val="00A76781"/>
    <w:rsid w:val="00A7684B"/>
    <w:rsid w:val="00A76B76"/>
    <w:rsid w:val="00A76B79"/>
    <w:rsid w:val="00A76B84"/>
    <w:rsid w:val="00A76C9E"/>
    <w:rsid w:val="00A76CEB"/>
    <w:rsid w:val="00A76E01"/>
    <w:rsid w:val="00A76EBC"/>
    <w:rsid w:val="00A76F22"/>
    <w:rsid w:val="00A76FC8"/>
    <w:rsid w:val="00A770CB"/>
    <w:rsid w:val="00A772BF"/>
    <w:rsid w:val="00A772DF"/>
    <w:rsid w:val="00A7733D"/>
    <w:rsid w:val="00A77360"/>
    <w:rsid w:val="00A77412"/>
    <w:rsid w:val="00A77431"/>
    <w:rsid w:val="00A774A1"/>
    <w:rsid w:val="00A775F4"/>
    <w:rsid w:val="00A7761F"/>
    <w:rsid w:val="00A77644"/>
    <w:rsid w:val="00A7769A"/>
    <w:rsid w:val="00A77774"/>
    <w:rsid w:val="00A7783B"/>
    <w:rsid w:val="00A779DA"/>
    <w:rsid w:val="00A77A15"/>
    <w:rsid w:val="00A77AEE"/>
    <w:rsid w:val="00A77C37"/>
    <w:rsid w:val="00A77C4A"/>
    <w:rsid w:val="00A77CE6"/>
    <w:rsid w:val="00A8001A"/>
    <w:rsid w:val="00A80037"/>
    <w:rsid w:val="00A80060"/>
    <w:rsid w:val="00A8010C"/>
    <w:rsid w:val="00A80296"/>
    <w:rsid w:val="00A8045F"/>
    <w:rsid w:val="00A80554"/>
    <w:rsid w:val="00A80595"/>
    <w:rsid w:val="00A805DA"/>
    <w:rsid w:val="00A805E0"/>
    <w:rsid w:val="00A80737"/>
    <w:rsid w:val="00A80792"/>
    <w:rsid w:val="00A80848"/>
    <w:rsid w:val="00A80877"/>
    <w:rsid w:val="00A808F9"/>
    <w:rsid w:val="00A80945"/>
    <w:rsid w:val="00A80987"/>
    <w:rsid w:val="00A809A9"/>
    <w:rsid w:val="00A809DA"/>
    <w:rsid w:val="00A80BD5"/>
    <w:rsid w:val="00A80C3B"/>
    <w:rsid w:val="00A80CEF"/>
    <w:rsid w:val="00A80D22"/>
    <w:rsid w:val="00A80E07"/>
    <w:rsid w:val="00A81018"/>
    <w:rsid w:val="00A8115D"/>
    <w:rsid w:val="00A813F1"/>
    <w:rsid w:val="00A8143C"/>
    <w:rsid w:val="00A81524"/>
    <w:rsid w:val="00A815E7"/>
    <w:rsid w:val="00A815F9"/>
    <w:rsid w:val="00A81684"/>
    <w:rsid w:val="00A816EE"/>
    <w:rsid w:val="00A818C0"/>
    <w:rsid w:val="00A81930"/>
    <w:rsid w:val="00A81991"/>
    <w:rsid w:val="00A81AF5"/>
    <w:rsid w:val="00A81CCB"/>
    <w:rsid w:val="00A81D89"/>
    <w:rsid w:val="00A81E24"/>
    <w:rsid w:val="00A81EC9"/>
    <w:rsid w:val="00A820AF"/>
    <w:rsid w:val="00A8234A"/>
    <w:rsid w:val="00A8242F"/>
    <w:rsid w:val="00A826F2"/>
    <w:rsid w:val="00A82744"/>
    <w:rsid w:val="00A828D7"/>
    <w:rsid w:val="00A82985"/>
    <w:rsid w:val="00A82A38"/>
    <w:rsid w:val="00A82B26"/>
    <w:rsid w:val="00A82C42"/>
    <w:rsid w:val="00A82C7A"/>
    <w:rsid w:val="00A82D9F"/>
    <w:rsid w:val="00A82DCC"/>
    <w:rsid w:val="00A82E03"/>
    <w:rsid w:val="00A82E4C"/>
    <w:rsid w:val="00A82EA3"/>
    <w:rsid w:val="00A830C7"/>
    <w:rsid w:val="00A8329A"/>
    <w:rsid w:val="00A832BB"/>
    <w:rsid w:val="00A8331A"/>
    <w:rsid w:val="00A83339"/>
    <w:rsid w:val="00A834E4"/>
    <w:rsid w:val="00A83504"/>
    <w:rsid w:val="00A835F7"/>
    <w:rsid w:val="00A83626"/>
    <w:rsid w:val="00A83656"/>
    <w:rsid w:val="00A83777"/>
    <w:rsid w:val="00A83788"/>
    <w:rsid w:val="00A83821"/>
    <w:rsid w:val="00A83896"/>
    <w:rsid w:val="00A838B1"/>
    <w:rsid w:val="00A8394F"/>
    <w:rsid w:val="00A83984"/>
    <w:rsid w:val="00A839CC"/>
    <w:rsid w:val="00A83ADE"/>
    <w:rsid w:val="00A83D7C"/>
    <w:rsid w:val="00A83EDF"/>
    <w:rsid w:val="00A83EE1"/>
    <w:rsid w:val="00A83EE2"/>
    <w:rsid w:val="00A83F89"/>
    <w:rsid w:val="00A84043"/>
    <w:rsid w:val="00A8417B"/>
    <w:rsid w:val="00A8439B"/>
    <w:rsid w:val="00A84949"/>
    <w:rsid w:val="00A84963"/>
    <w:rsid w:val="00A84A76"/>
    <w:rsid w:val="00A84A91"/>
    <w:rsid w:val="00A84AB5"/>
    <w:rsid w:val="00A84B45"/>
    <w:rsid w:val="00A84B79"/>
    <w:rsid w:val="00A84C64"/>
    <w:rsid w:val="00A84D7E"/>
    <w:rsid w:val="00A85068"/>
    <w:rsid w:val="00A853CF"/>
    <w:rsid w:val="00A85426"/>
    <w:rsid w:val="00A85461"/>
    <w:rsid w:val="00A85778"/>
    <w:rsid w:val="00A85964"/>
    <w:rsid w:val="00A8599B"/>
    <w:rsid w:val="00A859D5"/>
    <w:rsid w:val="00A85A6C"/>
    <w:rsid w:val="00A85BD0"/>
    <w:rsid w:val="00A85C9B"/>
    <w:rsid w:val="00A85DF2"/>
    <w:rsid w:val="00A85E48"/>
    <w:rsid w:val="00A85F33"/>
    <w:rsid w:val="00A8600F"/>
    <w:rsid w:val="00A8607A"/>
    <w:rsid w:val="00A860AB"/>
    <w:rsid w:val="00A8610F"/>
    <w:rsid w:val="00A8621E"/>
    <w:rsid w:val="00A863A1"/>
    <w:rsid w:val="00A8661C"/>
    <w:rsid w:val="00A86661"/>
    <w:rsid w:val="00A866BA"/>
    <w:rsid w:val="00A867F9"/>
    <w:rsid w:val="00A8685D"/>
    <w:rsid w:val="00A86860"/>
    <w:rsid w:val="00A86889"/>
    <w:rsid w:val="00A8688E"/>
    <w:rsid w:val="00A86895"/>
    <w:rsid w:val="00A86AD2"/>
    <w:rsid w:val="00A86B08"/>
    <w:rsid w:val="00A86BA0"/>
    <w:rsid w:val="00A86C13"/>
    <w:rsid w:val="00A86C80"/>
    <w:rsid w:val="00A86CC9"/>
    <w:rsid w:val="00A86D27"/>
    <w:rsid w:val="00A86F7E"/>
    <w:rsid w:val="00A870E3"/>
    <w:rsid w:val="00A872BE"/>
    <w:rsid w:val="00A873ED"/>
    <w:rsid w:val="00A874D0"/>
    <w:rsid w:val="00A8751E"/>
    <w:rsid w:val="00A87628"/>
    <w:rsid w:val="00A878C3"/>
    <w:rsid w:val="00A87910"/>
    <w:rsid w:val="00A879A2"/>
    <w:rsid w:val="00A87AF2"/>
    <w:rsid w:val="00A87AF7"/>
    <w:rsid w:val="00A87E93"/>
    <w:rsid w:val="00A90006"/>
    <w:rsid w:val="00A9000D"/>
    <w:rsid w:val="00A90205"/>
    <w:rsid w:val="00A90230"/>
    <w:rsid w:val="00A902CA"/>
    <w:rsid w:val="00A90306"/>
    <w:rsid w:val="00A90313"/>
    <w:rsid w:val="00A903D6"/>
    <w:rsid w:val="00A90451"/>
    <w:rsid w:val="00A90488"/>
    <w:rsid w:val="00A90585"/>
    <w:rsid w:val="00A90611"/>
    <w:rsid w:val="00A906B8"/>
    <w:rsid w:val="00A906E8"/>
    <w:rsid w:val="00A90810"/>
    <w:rsid w:val="00A90837"/>
    <w:rsid w:val="00A90901"/>
    <w:rsid w:val="00A90961"/>
    <w:rsid w:val="00A90973"/>
    <w:rsid w:val="00A90A01"/>
    <w:rsid w:val="00A90A53"/>
    <w:rsid w:val="00A90B64"/>
    <w:rsid w:val="00A90C2C"/>
    <w:rsid w:val="00A90E1B"/>
    <w:rsid w:val="00A90E8D"/>
    <w:rsid w:val="00A910A2"/>
    <w:rsid w:val="00A91139"/>
    <w:rsid w:val="00A91295"/>
    <w:rsid w:val="00A91308"/>
    <w:rsid w:val="00A916D5"/>
    <w:rsid w:val="00A91792"/>
    <w:rsid w:val="00A91936"/>
    <w:rsid w:val="00A91AE0"/>
    <w:rsid w:val="00A91AFD"/>
    <w:rsid w:val="00A92016"/>
    <w:rsid w:val="00A9224B"/>
    <w:rsid w:val="00A92373"/>
    <w:rsid w:val="00A9243D"/>
    <w:rsid w:val="00A925E6"/>
    <w:rsid w:val="00A92608"/>
    <w:rsid w:val="00A926D7"/>
    <w:rsid w:val="00A926F0"/>
    <w:rsid w:val="00A929FA"/>
    <w:rsid w:val="00A92BC9"/>
    <w:rsid w:val="00A92CF2"/>
    <w:rsid w:val="00A92D7F"/>
    <w:rsid w:val="00A92E16"/>
    <w:rsid w:val="00A92F15"/>
    <w:rsid w:val="00A92F1B"/>
    <w:rsid w:val="00A92F4F"/>
    <w:rsid w:val="00A930EA"/>
    <w:rsid w:val="00A93125"/>
    <w:rsid w:val="00A931C0"/>
    <w:rsid w:val="00A931D7"/>
    <w:rsid w:val="00A9320D"/>
    <w:rsid w:val="00A932F2"/>
    <w:rsid w:val="00A932FA"/>
    <w:rsid w:val="00A935F6"/>
    <w:rsid w:val="00A936E5"/>
    <w:rsid w:val="00A9383C"/>
    <w:rsid w:val="00A939EE"/>
    <w:rsid w:val="00A93B89"/>
    <w:rsid w:val="00A93C6C"/>
    <w:rsid w:val="00A93D65"/>
    <w:rsid w:val="00A93DCF"/>
    <w:rsid w:val="00A93F06"/>
    <w:rsid w:val="00A93F0E"/>
    <w:rsid w:val="00A93F14"/>
    <w:rsid w:val="00A93FD5"/>
    <w:rsid w:val="00A93FE3"/>
    <w:rsid w:val="00A940A2"/>
    <w:rsid w:val="00A941A1"/>
    <w:rsid w:val="00A9425C"/>
    <w:rsid w:val="00A942C0"/>
    <w:rsid w:val="00A94337"/>
    <w:rsid w:val="00A9440B"/>
    <w:rsid w:val="00A9448D"/>
    <w:rsid w:val="00A9449A"/>
    <w:rsid w:val="00A94509"/>
    <w:rsid w:val="00A94577"/>
    <w:rsid w:val="00A945D5"/>
    <w:rsid w:val="00A94852"/>
    <w:rsid w:val="00A9491E"/>
    <w:rsid w:val="00A94983"/>
    <w:rsid w:val="00A949D2"/>
    <w:rsid w:val="00A94A04"/>
    <w:rsid w:val="00A94A0D"/>
    <w:rsid w:val="00A94BD9"/>
    <w:rsid w:val="00A94C2C"/>
    <w:rsid w:val="00A94C58"/>
    <w:rsid w:val="00A94CCC"/>
    <w:rsid w:val="00A94CD8"/>
    <w:rsid w:val="00A94DE8"/>
    <w:rsid w:val="00A94E34"/>
    <w:rsid w:val="00A95011"/>
    <w:rsid w:val="00A952BD"/>
    <w:rsid w:val="00A95320"/>
    <w:rsid w:val="00A953FF"/>
    <w:rsid w:val="00A95421"/>
    <w:rsid w:val="00A9546B"/>
    <w:rsid w:val="00A954B1"/>
    <w:rsid w:val="00A954E6"/>
    <w:rsid w:val="00A954EF"/>
    <w:rsid w:val="00A95571"/>
    <w:rsid w:val="00A955BB"/>
    <w:rsid w:val="00A955EE"/>
    <w:rsid w:val="00A955FB"/>
    <w:rsid w:val="00A95840"/>
    <w:rsid w:val="00A95BA3"/>
    <w:rsid w:val="00A95BAA"/>
    <w:rsid w:val="00A95C62"/>
    <w:rsid w:val="00A95C8A"/>
    <w:rsid w:val="00A95EDE"/>
    <w:rsid w:val="00A95F0A"/>
    <w:rsid w:val="00A95FE5"/>
    <w:rsid w:val="00A960C2"/>
    <w:rsid w:val="00A960D4"/>
    <w:rsid w:val="00A961BF"/>
    <w:rsid w:val="00A96209"/>
    <w:rsid w:val="00A96290"/>
    <w:rsid w:val="00A962BC"/>
    <w:rsid w:val="00A9653B"/>
    <w:rsid w:val="00A9669C"/>
    <w:rsid w:val="00A9670B"/>
    <w:rsid w:val="00A96760"/>
    <w:rsid w:val="00A9678A"/>
    <w:rsid w:val="00A967A6"/>
    <w:rsid w:val="00A96A06"/>
    <w:rsid w:val="00A96A18"/>
    <w:rsid w:val="00A96B5D"/>
    <w:rsid w:val="00A96C2A"/>
    <w:rsid w:val="00A96CCF"/>
    <w:rsid w:val="00A96D29"/>
    <w:rsid w:val="00A96EB8"/>
    <w:rsid w:val="00A96ECF"/>
    <w:rsid w:val="00A96FBD"/>
    <w:rsid w:val="00A97050"/>
    <w:rsid w:val="00A97123"/>
    <w:rsid w:val="00A971AE"/>
    <w:rsid w:val="00A973E4"/>
    <w:rsid w:val="00A973EC"/>
    <w:rsid w:val="00A973F7"/>
    <w:rsid w:val="00A97536"/>
    <w:rsid w:val="00A9753F"/>
    <w:rsid w:val="00A975A4"/>
    <w:rsid w:val="00A975EF"/>
    <w:rsid w:val="00A97656"/>
    <w:rsid w:val="00A9793F"/>
    <w:rsid w:val="00A97979"/>
    <w:rsid w:val="00A97BA3"/>
    <w:rsid w:val="00A97D97"/>
    <w:rsid w:val="00A97EE7"/>
    <w:rsid w:val="00A97EE9"/>
    <w:rsid w:val="00A97F5E"/>
    <w:rsid w:val="00A97FE0"/>
    <w:rsid w:val="00AA07B3"/>
    <w:rsid w:val="00AA0852"/>
    <w:rsid w:val="00AA09D3"/>
    <w:rsid w:val="00AA0A8F"/>
    <w:rsid w:val="00AA0B4B"/>
    <w:rsid w:val="00AA0B55"/>
    <w:rsid w:val="00AA0C0F"/>
    <w:rsid w:val="00AA0D65"/>
    <w:rsid w:val="00AA0DEA"/>
    <w:rsid w:val="00AA0F03"/>
    <w:rsid w:val="00AA1302"/>
    <w:rsid w:val="00AA13D7"/>
    <w:rsid w:val="00AA13DA"/>
    <w:rsid w:val="00AA1415"/>
    <w:rsid w:val="00AA141B"/>
    <w:rsid w:val="00AA14D0"/>
    <w:rsid w:val="00AA15FE"/>
    <w:rsid w:val="00AA16BA"/>
    <w:rsid w:val="00AA1754"/>
    <w:rsid w:val="00AA189A"/>
    <w:rsid w:val="00AA189B"/>
    <w:rsid w:val="00AA18F4"/>
    <w:rsid w:val="00AA1905"/>
    <w:rsid w:val="00AA191E"/>
    <w:rsid w:val="00AA1935"/>
    <w:rsid w:val="00AA1A54"/>
    <w:rsid w:val="00AA1A99"/>
    <w:rsid w:val="00AA1D01"/>
    <w:rsid w:val="00AA1E58"/>
    <w:rsid w:val="00AA1F16"/>
    <w:rsid w:val="00AA2038"/>
    <w:rsid w:val="00AA214B"/>
    <w:rsid w:val="00AA2351"/>
    <w:rsid w:val="00AA251F"/>
    <w:rsid w:val="00AA2538"/>
    <w:rsid w:val="00AA268B"/>
    <w:rsid w:val="00AA2710"/>
    <w:rsid w:val="00AA2835"/>
    <w:rsid w:val="00AA28A2"/>
    <w:rsid w:val="00AA29C1"/>
    <w:rsid w:val="00AA29EA"/>
    <w:rsid w:val="00AA2A80"/>
    <w:rsid w:val="00AA2AEE"/>
    <w:rsid w:val="00AA2C9F"/>
    <w:rsid w:val="00AA2F3C"/>
    <w:rsid w:val="00AA2FAD"/>
    <w:rsid w:val="00AA303D"/>
    <w:rsid w:val="00AA309F"/>
    <w:rsid w:val="00AA3157"/>
    <w:rsid w:val="00AA3224"/>
    <w:rsid w:val="00AA3254"/>
    <w:rsid w:val="00AA32EE"/>
    <w:rsid w:val="00AA3413"/>
    <w:rsid w:val="00AA3478"/>
    <w:rsid w:val="00AA35FB"/>
    <w:rsid w:val="00AA3623"/>
    <w:rsid w:val="00AA36EC"/>
    <w:rsid w:val="00AA3732"/>
    <w:rsid w:val="00AA375A"/>
    <w:rsid w:val="00AA3763"/>
    <w:rsid w:val="00AA39B5"/>
    <w:rsid w:val="00AA39B7"/>
    <w:rsid w:val="00AA39E7"/>
    <w:rsid w:val="00AA3AE2"/>
    <w:rsid w:val="00AA3B5F"/>
    <w:rsid w:val="00AA3B78"/>
    <w:rsid w:val="00AA3BD9"/>
    <w:rsid w:val="00AA3F7D"/>
    <w:rsid w:val="00AA3F83"/>
    <w:rsid w:val="00AA428C"/>
    <w:rsid w:val="00AA43E7"/>
    <w:rsid w:val="00AA4587"/>
    <w:rsid w:val="00AA463F"/>
    <w:rsid w:val="00AA4772"/>
    <w:rsid w:val="00AA47A7"/>
    <w:rsid w:val="00AA48E6"/>
    <w:rsid w:val="00AA49F1"/>
    <w:rsid w:val="00AA4AB9"/>
    <w:rsid w:val="00AA4BDC"/>
    <w:rsid w:val="00AA502E"/>
    <w:rsid w:val="00AA5320"/>
    <w:rsid w:val="00AA538C"/>
    <w:rsid w:val="00AA5445"/>
    <w:rsid w:val="00AA5449"/>
    <w:rsid w:val="00AA562B"/>
    <w:rsid w:val="00AA5880"/>
    <w:rsid w:val="00AA5952"/>
    <w:rsid w:val="00AA5A37"/>
    <w:rsid w:val="00AA5B3D"/>
    <w:rsid w:val="00AA5D28"/>
    <w:rsid w:val="00AA5F01"/>
    <w:rsid w:val="00AA603C"/>
    <w:rsid w:val="00AA61A9"/>
    <w:rsid w:val="00AA6359"/>
    <w:rsid w:val="00AA65F3"/>
    <w:rsid w:val="00AA670A"/>
    <w:rsid w:val="00AA67B5"/>
    <w:rsid w:val="00AA67EB"/>
    <w:rsid w:val="00AA6A44"/>
    <w:rsid w:val="00AA6A57"/>
    <w:rsid w:val="00AA6B01"/>
    <w:rsid w:val="00AA6B2C"/>
    <w:rsid w:val="00AA6C1D"/>
    <w:rsid w:val="00AA6C49"/>
    <w:rsid w:val="00AA6C4C"/>
    <w:rsid w:val="00AA6CA7"/>
    <w:rsid w:val="00AA6CC5"/>
    <w:rsid w:val="00AA6CDA"/>
    <w:rsid w:val="00AA6CDB"/>
    <w:rsid w:val="00AA6D7C"/>
    <w:rsid w:val="00AA6DCA"/>
    <w:rsid w:val="00AA6E3E"/>
    <w:rsid w:val="00AA6EC3"/>
    <w:rsid w:val="00AA6EC6"/>
    <w:rsid w:val="00AA6FE1"/>
    <w:rsid w:val="00AA70C6"/>
    <w:rsid w:val="00AA70E8"/>
    <w:rsid w:val="00AA70FF"/>
    <w:rsid w:val="00AA71E6"/>
    <w:rsid w:val="00AA727D"/>
    <w:rsid w:val="00AA7319"/>
    <w:rsid w:val="00AA735B"/>
    <w:rsid w:val="00AA73B7"/>
    <w:rsid w:val="00AA74A2"/>
    <w:rsid w:val="00AA7684"/>
    <w:rsid w:val="00AA76A6"/>
    <w:rsid w:val="00AA7763"/>
    <w:rsid w:val="00AA7765"/>
    <w:rsid w:val="00AA79E6"/>
    <w:rsid w:val="00AA7A1B"/>
    <w:rsid w:val="00AA7B38"/>
    <w:rsid w:val="00AA7B7A"/>
    <w:rsid w:val="00AA7E0F"/>
    <w:rsid w:val="00AA7E59"/>
    <w:rsid w:val="00AA7FBE"/>
    <w:rsid w:val="00AB013C"/>
    <w:rsid w:val="00AB0162"/>
    <w:rsid w:val="00AB031B"/>
    <w:rsid w:val="00AB031E"/>
    <w:rsid w:val="00AB0363"/>
    <w:rsid w:val="00AB0366"/>
    <w:rsid w:val="00AB052F"/>
    <w:rsid w:val="00AB06A3"/>
    <w:rsid w:val="00AB0786"/>
    <w:rsid w:val="00AB0A2E"/>
    <w:rsid w:val="00AB0B90"/>
    <w:rsid w:val="00AB0BF0"/>
    <w:rsid w:val="00AB0DA2"/>
    <w:rsid w:val="00AB0DE3"/>
    <w:rsid w:val="00AB0E17"/>
    <w:rsid w:val="00AB0EDC"/>
    <w:rsid w:val="00AB0EFD"/>
    <w:rsid w:val="00AB0F7A"/>
    <w:rsid w:val="00AB10B3"/>
    <w:rsid w:val="00AB1116"/>
    <w:rsid w:val="00AB1128"/>
    <w:rsid w:val="00AB112B"/>
    <w:rsid w:val="00AB1154"/>
    <w:rsid w:val="00AB1173"/>
    <w:rsid w:val="00AB11B9"/>
    <w:rsid w:val="00AB1231"/>
    <w:rsid w:val="00AB1257"/>
    <w:rsid w:val="00AB1764"/>
    <w:rsid w:val="00AB17F3"/>
    <w:rsid w:val="00AB180D"/>
    <w:rsid w:val="00AB1A08"/>
    <w:rsid w:val="00AB1AEA"/>
    <w:rsid w:val="00AB1B5B"/>
    <w:rsid w:val="00AB1C15"/>
    <w:rsid w:val="00AB1C88"/>
    <w:rsid w:val="00AB1CD7"/>
    <w:rsid w:val="00AB1E4A"/>
    <w:rsid w:val="00AB1EBB"/>
    <w:rsid w:val="00AB1EBE"/>
    <w:rsid w:val="00AB21AD"/>
    <w:rsid w:val="00AB22AA"/>
    <w:rsid w:val="00AB23F7"/>
    <w:rsid w:val="00AB25F0"/>
    <w:rsid w:val="00AB267B"/>
    <w:rsid w:val="00AB272E"/>
    <w:rsid w:val="00AB28B3"/>
    <w:rsid w:val="00AB2A99"/>
    <w:rsid w:val="00AB2AEA"/>
    <w:rsid w:val="00AB2B7C"/>
    <w:rsid w:val="00AB2B82"/>
    <w:rsid w:val="00AB2BFD"/>
    <w:rsid w:val="00AB2C5E"/>
    <w:rsid w:val="00AB2C9C"/>
    <w:rsid w:val="00AB3146"/>
    <w:rsid w:val="00AB3641"/>
    <w:rsid w:val="00AB368B"/>
    <w:rsid w:val="00AB372F"/>
    <w:rsid w:val="00AB37A7"/>
    <w:rsid w:val="00AB37CB"/>
    <w:rsid w:val="00AB3803"/>
    <w:rsid w:val="00AB3B5F"/>
    <w:rsid w:val="00AB3B66"/>
    <w:rsid w:val="00AB3BAD"/>
    <w:rsid w:val="00AB3BDD"/>
    <w:rsid w:val="00AB3DB0"/>
    <w:rsid w:val="00AB3DC5"/>
    <w:rsid w:val="00AB3E02"/>
    <w:rsid w:val="00AB3E5D"/>
    <w:rsid w:val="00AB3E81"/>
    <w:rsid w:val="00AB3EFC"/>
    <w:rsid w:val="00AB3FCC"/>
    <w:rsid w:val="00AB400F"/>
    <w:rsid w:val="00AB4082"/>
    <w:rsid w:val="00AB4213"/>
    <w:rsid w:val="00AB4244"/>
    <w:rsid w:val="00AB437B"/>
    <w:rsid w:val="00AB441A"/>
    <w:rsid w:val="00AB4429"/>
    <w:rsid w:val="00AB444A"/>
    <w:rsid w:val="00AB45F9"/>
    <w:rsid w:val="00AB471C"/>
    <w:rsid w:val="00AB48F2"/>
    <w:rsid w:val="00AB4933"/>
    <w:rsid w:val="00AB4965"/>
    <w:rsid w:val="00AB49AA"/>
    <w:rsid w:val="00AB4A05"/>
    <w:rsid w:val="00AB4AF5"/>
    <w:rsid w:val="00AB4E1C"/>
    <w:rsid w:val="00AB4E29"/>
    <w:rsid w:val="00AB4F48"/>
    <w:rsid w:val="00AB4F8C"/>
    <w:rsid w:val="00AB503D"/>
    <w:rsid w:val="00AB50C1"/>
    <w:rsid w:val="00AB5108"/>
    <w:rsid w:val="00AB529E"/>
    <w:rsid w:val="00AB5401"/>
    <w:rsid w:val="00AB5430"/>
    <w:rsid w:val="00AB554C"/>
    <w:rsid w:val="00AB564A"/>
    <w:rsid w:val="00AB5685"/>
    <w:rsid w:val="00AB5726"/>
    <w:rsid w:val="00AB58BF"/>
    <w:rsid w:val="00AB59E0"/>
    <w:rsid w:val="00AB5A48"/>
    <w:rsid w:val="00AB5A4B"/>
    <w:rsid w:val="00AB5DB8"/>
    <w:rsid w:val="00AB5EE1"/>
    <w:rsid w:val="00AB5F12"/>
    <w:rsid w:val="00AB6003"/>
    <w:rsid w:val="00AB60CA"/>
    <w:rsid w:val="00AB626B"/>
    <w:rsid w:val="00AB6555"/>
    <w:rsid w:val="00AB65C2"/>
    <w:rsid w:val="00AB6612"/>
    <w:rsid w:val="00AB6789"/>
    <w:rsid w:val="00AB67D3"/>
    <w:rsid w:val="00AB68B8"/>
    <w:rsid w:val="00AB697A"/>
    <w:rsid w:val="00AB69C9"/>
    <w:rsid w:val="00AB69D5"/>
    <w:rsid w:val="00AB6A53"/>
    <w:rsid w:val="00AB6C5C"/>
    <w:rsid w:val="00AB6D69"/>
    <w:rsid w:val="00AB6DEA"/>
    <w:rsid w:val="00AB6E55"/>
    <w:rsid w:val="00AB6F18"/>
    <w:rsid w:val="00AB6FFC"/>
    <w:rsid w:val="00AB7113"/>
    <w:rsid w:val="00AB7134"/>
    <w:rsid w:val="00AB7208"/>
    <w:rsid w:val="00AB7401"/>
    <w:rsid w:val="00AB764E"/>
    <w:rsid w:val="00AB7676"/>
    <w:rsid w:val="00AB779E"/>
    <w:rsid w:val="00AB7882"/>
    <w:rsid w:val="00AB7A8B"/>
    <w:rsid w:val="00AB7B7E"/>
    <w:rsid w:val="00AB7D81"/>
    <w:rsid w:val="00AB7DF3"/>
    <w:rsid w:val="00AB7E08"/>
    <w:rsid w:val="00AB7E71"/>
    <w:rsid w:val="00AB7EB3"/>
    <w:rsid w:val="00AB7F07"/>
    <w:rsid w:val="00AB7F38"/>
    <w:rsid w:val="00AC0088"/>
    <w:rsid w:val="00AC0298"/>
    <w:rsid w:val="00AC02A4"/>
    <w:rsid w:val="00AC0340"/>
    <w:rsid w:val="00AC0387"/>
    <w:rsid w:val="00AC07BB"/>
    <w:rsid w:val="00AC084F"/>
    <w:rsid w:val="00AC08FA"/>
    <w:rsid w:val="00AC0C7A"/>
    <w:rsid w:val="00AC0CD8"/>
    <w:rsid w:val="00AC0E73"/>
    <w:rsid w:val="00AC0FA3"/>
    <w:rsid w:val="00AC0FF8"/>
    <w:rsid w:val="00AC1108"/>
    <w:rsid w:val="00AC1165"/>
    <w:rsid w:val="00AC1170"/>
    <w:rsid w:val="00AC1227"/>
    <w:rsid w:val="00AC1287"/>
    <w:rsid w:val="00AC14FB"/>
    <w:rsid w:val="00AC1561"/>
    <w:rsid w:val="00AC160E"/>
    <w:rsid w:val="00AC17C0"/>
    <w:rsid w:val="00AC17C2"/>
    <w:rsid w:val="00AC18C8"/>
    <w:rsid w:val="00AC1C65"/>
    <w:rsid w:val="00AC1EB6"/>
    <w:rsid w:val="00AC1ED5"/>
    <w:rsid w:val="00AC2004"/>
    <w:rsid w:val="00AC20C4"/>
    <w:rsid w:val="00AC2172"/>
    <w:rsid w:val="00AC217F"/>
    <w:rsid w:val="00AC21BE"/>
    <w:rsid w:val="00AC231D"/>
    <w:rsid w:val="00AC2642"/>
    <w:rsid w:val="00AC2706"/>
    <w:rsid w:val="00AC2731"/>
    <w:rsid w:val="00AC27B3"/>
    <w:rsid w:val="00AC2824"/>
    <w:rsid w:val="00AC28A9"/>
    <w:rsid w:val="00AC28FD"/>
    <w:rsid w:val="00AC29E6"/>
    <w:rsid w:val="00AC2CF2"/>
    <w:rsid w:val="00AC2DA5"/>
    <w:rsid w:val="00AC2DF6"/>
    <w:rsid w:val="00AC2E53"/>
    <w:rsid w:val="00AC2E7A"/>
    <w:rsid w:val="00AC2EDD"/>
    <w:rsid w:val="00AC2EDF"/>
    <w:rsid w:val="00AC2F08"/>
    <w:rsid w:val="00AC30AA"/>
    <w:rsid w:val="00AC3102"/>
    <w:rsid w:val="00AC3182"/>
    <w:rsid w:val="00AC31CD"/>
    <w:rsid w:val="00AC32C6"/>
    <w:rsid w:val="00AC344B"/>
    <w:rsid w:val="00AC3450"/>
    <w:rsid w:val="00AC3711"/>
    <w:rsid w:val="00AC378D"/>
    <w:rsid w:val="00AC379E"/>
    <w:rsid w:val="00AC3918"/>
    <w:rsid w:val="00AC3B2D"/>
    <w:rsid w:val="00AC3BE9"/>
    <w:rsid w:val="00AC3CA6"/>
    <w:rsid w:val="00AC3F1F"/>
    <w:rsid w:val="00AC3FC0"/>
    <w:rsid w:val="00AC408A"/>
    <w:rsid w:val="00AC4138"/>
    <w:rsid w:val="00AC41D0"/>
    <w:rsid w:val="00AC424C"/>
    <w:rsid w:val="00AC43D9"/>
    <w:rsid w:val="00AC4493"/>
    <w:rsid w:val="00AC45D1"/>
    <w:rsid w:val="00AC4689"/>
    <w:rsid w:val="00AC46E8"/>
    <w:rsid w:val="00AC470A"/>
    <w:rsid w:val="00AC4859"/>
    <w:rsid w:val="00AC4992"/>
    <w:rsid w:val="00AC4AEB"/>
    <w:rsid w:val="00AC4B55"/>
    <w:rsid w:val="00AC4CFB"/>
    <w:rsid w:val="00AC4DC4"/>
    <w:rsid w:val="00AC4E18"/>
    <w:rsid w:val="00AC4EA1"/>
    <w:rsid w:val="00AC4EE4"/>
    <w:rsid w:val="00AC4F07"/>
    <w:rsid w:val="00AC50D1"/>
    <w:rsid w:val="00AC516B"/>
    <w:rsid w:val="00AC5251"/>
    <w:rsid w:val="00AC52DD"/>
    <w:rsid w:val="00AC531B"/>
    <w:rsid w:val="00AC537B"/>
    <w:rsid w:val="00AC54C3"/>
    <w:rsid w:val="00AC54F2"/>
    <w:rsid w:val="00AC5516"/>
    <w:rsid w:val="00AC56BF"/>
    <w:rsid w:val="00AC5902"/>
    <w:rsid w:val="00AC5922"/>
    <w:rsid w:val="00AC5966"/>
    <w:rsid w:val="00AC5BC9"/>
    <w:rsid w:val="00AC5BD6"/>
    <w:rsid w:val="00AC5E2A"/>
    <w:rsid w:val="00AC6194"/>
    <w:rsid w:val="00AC64A3"/>
    <w:rsid w:val="00AC684E"/>
    <w:rsid w:val="00AC685B"/>
    <w:rsid w:val="00AC6B3D"/>
    <w:rsid w:val="00AC6C7F"/>
    <w:rsid w:val="00AC6E0B"/>
    <w:rsid w:val="00AC6F2C"/>
    <w:rsid w:val="00AC6F31"/>
    <w:rsid w:val="00AC6FC1"/>
    <w:rsid w:val="00AC70CC"/>
    <w:rsid w:val="00AC70F7"/>
    <w:rsid w:val="00AC7432"/>
    <w:rsid w:val="00AC7493"/>
    <w:rsid w:val="00AC7533"/>
    <w:rsid w:val="00AC781C"/>
    <w:rsid w:val="00AC7851"/>
    <w:rsid w:val="00AC78C3"/>
    <w:rsid w:val="00AC7917"/>
    <w:rsid w:val="00AC7A77"/>
    <w:rsid w:val="00AC7AE8"/>
    <w:rsid w:val="00AC7BFF"/>
    <w:rsid w:val="00AC7C19"/>
    <w:rsid w:val="00AC7D4A"/>
    <w:rsid w:val="00AC7D89"/>
    <w:rsid w:val="00AC7DAB"/>
    <w:rsid w:val="00AC7F6A"/>
    <w:rsid w:val="00AD00F2"/>
    <w:rsid w:val="00AD0433"/>
    <w:rsid w:val="00AD04ED"/>
    <w:rsid w:val="00AD0765"/>
    <w:rsid w:val="00AD0781"/>
    <w:rsid w:val="00AD07A0"/>
    <w:rsid w:val="00AD0922"/>
    <w:rsid w:val="00AD0A72"/>
    <w:rsid w:val="00AD0B4D"/>
    <w:rsid w:val="00AD0B83"/>
    <w:rsid w:val="00AD0B96"/>
    <w:rsid w:val="00AD0BCB"/>
    <w:rsid w:val="00AD0C46"/>
    <w:rsid w:val="00AD0CCD"/>
    <w:rsid w:val="00AD0F6F"/>
    <w:rsid w:val="00AD100A"/>
    <w:rsid w:val="00AD100F"/>
    <w:rsid w:val="00AD111B"/>
    <w:rsid w:val="00AD114C"/>
    <w:rsid w:val="00AD1200"/>
    <w:rsid w:val="00AD1344"/>
    <w:rsid w:val="00AD13F6"/>
    <w:rsid w:val="00AD142C"/>
    <w:rsid w:val="00AD162F"/>
    <w:rsid w:val="00AD1643"/>
    <w:rsid w:val="00AD174B"/>
    <w:rsid w:val="00AD17CC"/>
    <w:rsid w:val="00AD17F5"/>
    <w:rsid w:val="00AD18A9"/>
    <w:rsid w:val="00AD1941"/>
    <w:rsid w:val="00AD196E"/>
    <w:rsid w:val="00AD19AA"/>
    <w:rsid w:val="00AD1BAB"/>
    <w:rsid w:val="00AD1D4B"/>
    <w:rsid w:val="00AD1D85"/>
    <w:rsid w:val="00AD1EA4"/>
    <w:rsid w:val="00AD1EEE"/>
    <w:rsid w:val="00AD2003"/>
    <w:rsid w:val="00AD20A4"/>
    <w:rsid w:val="00AD21EC"/>
    <w:rsid w:val="00AD22DB"/>
    <w:rsid w:val="00AD2423"/>
    <w:rsid w:val="00AD2570"/>
    <w:rsid w:val="00AD25B4"/>
    <w:rsid w:val="00AD2620"/>
    <w:rsid w:val="00AD2823"/>
    <w:rsid w:val="00AD2A0B"/>
    <w:rsid w:val="00AD2A73"/>
    <w:rsid w:val="00AD2B98"/>
    <w:rsid w:val="00AD2D31"/>
    <w:rsid w:val="00AD2D40"/>
    <w:rsid w:val="00AD2E65"/>
    <w:rsid w:val="00AD2FAE"/>
    <w:rsid w:val="00AD2FC2"/>
    <w:rsid w:val="00AD2FD2"/>
    <w:rsid w:val="00AD2FD9"/>
    <w:rsid w:val="00AD2FED"/>
    <w:rsid w:val="00AD2FF6"/>
    <w:rsid w:val="00AD31EB"/>
    <w:rsid w:val="00AD3221"/>
    <w:rsid w:val="00AD3289"/>
    <w:rsid w:val="00AD32E3"/>
    <w:rsid w:val="00AD3333"/>
    <w:rsid w:val="00AD3410"/>
    <w:rsid w:val="00AD3470"/>
    <w:rsid w:val="00AD37CF"/>
    <w:rsid w:val="00AD38F1"/>
    <w:rsid w:val="00AD39C7"/>
    <w:rsid w:val="00AD3A4D"/>
    <w:rsid w:val="00AD3BA3"/>
    <w:rsid w:val="00AD3D0F"/>
    <w:rsid w:val="00AD3D7C"/>
    <w:rsid w:val="00AD3DB0"/>
    <w:rsid w:val="00AD3FB0"/>
    <w:rsid w:val="00AD400F"/>
    <w:rsid w:val="00AD4029"/>
    <w:rsid w:val="00AD40B9"/>
    <w:rsid w:val="00AD4103"/>
    <w:rsid w:val="00AD41DC"/>
    <w:rsid w:val="00AD4549"/>
    <w:rsid w:val="00AD45ED"/>
    <w:rsid w:val="00AD476E"/>
    <w:rsid w:val="00AD4986"/>
    <w:rsid w:val="00AD4994"/>
    <w:rsid w:val="00AD49AE"/>
    <w:rsid w:val="00AD4A56"/>
    <w:rsid w:val="00AD4B06"/>
    <w:rsid w:val="00AD4C45"/>
    <w:rsid w:val="00AD5044"/>
    <w:rsid w:val="00AD5310"/>
    <w:rsid w:val="00AD5585"/>
    <w:rsid w:val="00AD5774"/>
    <w:rsid w:val="00AD57FC"/>
    <w:rsid w:val="00AD585E"/>
    <w:rsid w:val="00AD5920"/>
    <w:rsid w:val="00AD5973"/>
    <w:rsid w:val="00AD5B22"/>
    <w:rsid w:val="00AD5C36"/>
    <w:rsid w:val="00AD5E4D"/>
    <w:rsid w:val="00AD60FC"/>
    <w:rsid w:val="00AD6142"/>
    <w:rsid w:val="00AD61CC"/>
    <w:rsid w:val="00AD647D"/>
    <w:rsid w:val="00AD64D1"/>
    <w:rsid w:val="00AD6554"/>
    <w:rsid w:val="00AD65F9"/>
    <w:rsid w:val="00AD672E"/>
    <w:rsid w:val="00AD683E"/>
    <w:rsid w:val="00AD6990"/>
    <w:rsid w:val="00AD6B0A"/>
    <w:rsid w:val="00AD6B12"/>
    <w:rsid w:val="00AD6F3E"/>
    <w:rsid w:val="00AD705F"/>
    <w:rsid w:val="00AD73C5"/>
    <w:rsid w:val="00AD73DE"/>
    <w:rsid w:val="00AD7425"/>
    <w:rsid w:val="00AD7608"/>
    <w:rsid w:val="00AD761F"/>
    <w:rsid w:val="00AD78E4"/>
    <w:rsid w:val="00AD7956"/>
    <w:rsid w:val="00AD7968"/>
    <w:rsid w:val="00AD7A8C"/>
    <w:rsid w:val="00AD7BB6"/>
    <w:rsid w:val="00AD7BFF"/>
    <w:rsid w:val="00AD7CEE"/>
    <w:rsid w:val="00AD7D27"/>
    <w:rsid w:val="00AD7DFC"/>
    <w:rsid w:val="00AD7E93"/>
    <w:rsid w:val="00AD7EEE"/>
    <w:rsid w:val="00AD7F04"/>
    <w:rsid w:val="00AE0015"/>
    <w:rsid w:val="00AE015B"/>
    <w:rsid w:val="00AE03AB"/>
    <w:rsid w:val="00AE0482"/>
    <w:rsid w:val="00AE0581"/>
    <w:rsid w:val="00AE07D6"/>
    <w:rsid w:val="00AE09BC"/>
    <w:rsid w:val="00AE0AD4"/>
    <w:rsid w:val="00AE0B48"/>
    <w:rsid w:val="00AE0B59"/>
    <w:rsid w:val="00AE0B7C"/>
    <w:rsid w:val="00AE0C28"/>
    <w:rsid w:val="00AE0CD9"/>
    <w:rsid w:val="00AE0CE1"/>
    <w:rsid w:val="00AE0D0C"/>
    <w:rsid w:val="00AE0E84"/>
    <w:rsid w:val="00AE0F19"/>
    <w:rsid w:val="00AE107E"/>
    <w:rsid w:val="00AE1112"/>
    <w:rsid w:val="00AE1287"/>
    <w:rsid w:val="00AE134A"/>
    <w:rsid w:val="00AE1431"/>
    <w:rsid w:val="00AE148A"/>
    <w:rsid w:val="00AE1578"/>
    <w:rsid w:val="00AE161B"/>
    <w:rsid w:val="00AE1741"/>
    <w:rsid w:val="00AE18B3"/>
    <w:rsid w:val="00AE1A56"/>
    <w:rsid w:val="00AE1BE0"/>
    <w:rsid w:val="00AE1CB5"/>
    <w:rsid w:val="00AE1DB5"/>
    <w:rsid w:val="00AE1E7A"/>
    <w:rsid w:val="00AE1F2D"/>
    <w:rsid w:val="00AE2035"/>
    <w:rsid w:val="00AE20DA"/>
    <w:rsid w:val="00AE2152"/>
    <w:rsid w:val="00AE25A0"/>
    <w:rsid w:val="00AE262D"/>
    <w:rsid w:val="00AE270C"/>
    <w:rsid w:val="00AE2758"/>
    <w:rsid w:val="00AE282A"/>
    <w:rsid w:val="00AE294F"/>
    <w:rsid w:val="00AE29C7"/>
    <w:rsid w:val="00AE2B3E"/>
    <w:rsid w:val="00AE2B72"/>
    <w:rsid w:val="00AE2CC6"/>
    <w:rsid w:val="00AE2D16"/>
    <w:rsid w:val="00AE2D88"/>
    <w:rsid w:val="00AE2DD0"/>
    <w:rsid w:val="00AE2ED7"/>
    <w:rsid w:val="00AE2F5C"/>
    <w:rsid w:val="00AE2FED"/>
    <w:rsid w:val="00AE32AB"/>
    <w:rsid w:val="00AE33FF"/>
    <w:rsid w:val="00AE3790"/>
    <w:rsid w:val="00AE37AF"/>
    <w:rsid w:val="00AE3843"/>
    <w:rsid w:val="00AE3851"/>
    <w:rsid w:val="00AE3A18"/>
    <w:rsid w:val="00AE3A50"/>
    <w:rsid w:val="00AE3AF1"/>
    <w:rsid w:val="00AE3B90"/>
    <w:rsid w:val="00AE3BAF"/>
    <w:rsid w:val="00AE3C43"/>
    <w:rsid w:val="00AE3F54"/>
    <w:rsid w:val="00AE3F7D"/>
    <w:rsid w:val="00AE3F9E"/>
    <w:rsid w:val="00AE3FD9"/>
    <w:rsid w:val="00AE4006"/>
    <w:rsid w:val="00AE40A5"/>
    <w:rsid w:val="00AE40C9"/>
    <w:rsid w:val="00AE4146"/>
    <w:rsid w:val="00AE419D"/>
    <w:rsid w:val="00AE4224"/>
    <w:rsid w:val="00AE42D7"/>
    <w:rsid w:val="00AE4305"/>
    <w:rsid w:val="00AE4564"/>
    <w:rsid w:val="00AE456A"/>
    <w:rsid w:val="00AE45FA"/>
    <w:rsid w:val="00AE4626"/>
    <w:rsid w:val="00AE466F"/>
    <w:rsid w:val="00AE4679"/>
    <w:rsid w:val="00AE46D0"/>
    <w:rsid w:val="00AE46D4"/>
    <w:rsid w:val="00AE470A"/>
    <w:rsid w:val="00AE477B"/>
    <w:rsid w:val="00AE495E"/>
    <w:rsid w:val="00AE49A8"/>
    <w:rsid w:val="00AE4AD6"/>
    <w:rsid w:val="00AE4B72"/>
    <w:rsid w:val="00AE4D6F"/>
    <w:rsid w:val="00AE4EB5"/>
    <w:rsid w:val="00AE51AD"/>
    <w:rsid w:val="00AE52AD"/>
    <w:rsid w:val="00AE537B"/>
    <w:rsid w:val="00AE57A5"/>
    <w:rsid w:val="00AE58F1"/>
    <w:rsid w:val="00AE5B15"/>
    <w:rsid w:val="00AE5C35"/>
    <w:rsid w:val="00AE5C3B"/>
    <w:rsid w:val="00AE5C5B"/>
    <w:rsid w:val="00AE6186"/>
    <w:rsid w:val="00AE61BD"/>
    <w:rsid w:val="00AE63DF"/>
    <w:rsid w:val="00AE6515"/>
    <w:rsid w:val="00AE655A"/>
    <w:rsid w:val="00AE66C7"/>
    <w:rsid w:val="00AE6B57"/>
    <w:rsid w:val="00AE6CC7"/>
    <w:rsid w:val="00AE6E8A"/>
    <w:rsid w:val="00AE6F46"/>
    <w:rsid w:val="00AE7071"/>
    <w:rsid w:val="00AE7488"/>
    <w:rsid w:val="00AE74F6"/>
    <w:rsid w:val="00AE786F"/>
    <w:rsid w:val="00AE7908"/>
    <w:rsid w:val="00AE79A5"/>
    <w:rsid w:val="00AE7A9E"/>
    <w:rsid w:val="00AE7B38"/>
    <w:rsid w:val="00AE7C72"/>
    <w:rsid w:val="00AE7E20"/>
    <w:rsid w:val="00AE7E7C"/>
    <w:rsid w:val="00AF0053"/>
    <w:rsid w:val="00AF015C"/>
    <w:rsid w:val="00AF01CA"/>
    <w:rsid w:val="00AF0255"/>
    <w:rsid w:val="00AF0399"/>
    <w:rsid w:val="00AF04E7"/>
    <w:rsid w:val="00AF0593"/>
    <w:rsid w:val="00AF084E"/>
    <w:rsid w:val="00AF0A62"/>
    <w:rsid w:val="00AF0DB8"/>
    <w:rsid w:val="00AF0E35"/>
    <w:rsid w:val="00AF1549"/>
    <w:rsid w:val="00AF15D7"/>
    <w:rsid w:val="00AF17B9"/>
    <w:rsid w:val="00AF1916"/>
    <w:rsid w:val="00AF191F"/>
    <w:rsid w:val="00AF199E"/>
    <w:rsid w:val="00AF1A45"/>
    <w:rsid w:val="00AF1BDF"/>
    <w:rsid w:val="00AF1D46"/>
    <w:rsid w:val="00AF1D8D"/>
    <w:rsid w:val="00AF1EB6"/>
    <w:rsid w:val="00AF1EE5"/>
    <w:rsid w:val="00AF1F68"/>
    <w:rsid w:val="00AF1FD7"/>
    <w:rsid w:val="00AF204E"/>
    <w:rsid w:val="00AF20D0"/>
    <w:rsid w:val="00AF20EA"/>
    <w:rsid w:val="00AF2258"/>
    <w:rsid w:val="00AF2383"/>
    <w:rsid w:val="00AF2550"/>
    <w:rsid w:val="00AF28FF"/>
    <w:rsid w:val="00AF29D9"/>
    <w:rsid w:val="00AF29DE"/>
    <w:rsid w:val="00AF2A54"/>
    <w:rsid w:val="00AF2BD7"/>
    <w:rsid w:val="00AF2C1F"/>
    <w:rsid w:val="00AF2C6E"/>
    <w:rsid w:val="00AF2CEA"/>
    <w:rsid w:val="00AF2D96"/>
    <w:rsid w:val="00AF2DBE"/>
    <w:rsid w:val="00AF2DF2"/>
    <w:rsid w:val="00AF2EDE"/>
    <w:rsid w:val="00AF2F62"/>
    <w:rsid w:val="00AF2F71"/>
    <w:rsid w:val="00AF2FC9"/>
    <w:rsid w:val="00AF2FDC"/>
    <w:rsid w:val="00AF3110"/>
    <w:rsid w:val="00AF3151"/>
    <w:rsid w:val="00AF31AB"/>
    <w:rsid w:val="00AF326E"/>
    <w:rsid w:val="00AF3722"/>
    <w:rsid w:val="00AF38EB"/>
    <w:rsid w:val="00AF3976"/>
    <w:rsid w:val="00AF3CE5"/>
    <w:rsid w:val="00AF3D00"/>
    <w:rsid w:val="00AF3DD7"/>
    <w:rsid w:val="00AF3E56"/>
    <w:rsid w:val="00AF3EBF"/>
    <w:rsid w:val="00AF416E"/>
    <w:rsid w:val="00AF418D"/>
    <w:rsid w:val="00AF450F"/>
    <w:rsid w:val="00AF4518"/>
    <w:rsid w:val="00AF4792"/>
    <w:rsid w:val="00AF47EC"/>
    <w:rsid w:val="00AF4825"/>
    <w:rsid w:val="00AF4897"/>
    <w:rsid w:val="00AF48AE"/>
    <w:rsid w:val="00AF4907"/>
    <w:rsid w:val="00AF4AD2"/>
    <w:rsid w:val="00AF4B28"/>
    <w:rsid w:val="00AF4C72"/>
    <w:rsid w:val="00AF4F24"/>
    <w:rsid w:val="00AF4F80"/>
    <w:rsid w:val="00AF5035"/>
    <w:rsid w:val="00AF512E"/>
    <w:rsid w:val="00AF5135"/>
    <w:rsid w:val="00AF515B"/>
    <w:rsid w:val="00AF5269"/>
    <w:rsid w:val="00AF52F5"/>
    <w:rsid w:val="00AF5355"/>
    <w:rsid w:val="00AF53F8"/>
    <w:rsid w:val="00AF547E"/>
    <w:rsid w:val="00AF555E"/>
    <w:rsid w:val="00AF5560"/>
    <w:rsid w:val="00AF55C7"/>
    <w:rsid w:val="00AF5692"/>
    <w:rsid w:val="00AF57A8"/>
    <w:rsid w:val="00AF5860"/>
    <w:rsid w:val="00AF5990"/>
    <w:rsid w:val="00AF5A37"/>
    <w:rsid w:val="00AF5A39"/>
    <w:rsid w:val="00AF5AB0"/>
    <w:rsid w:val="00AF5BA6"/>
    <w:rsid w:val="00AF5C8C"/>
    <w:rsid w:val="00AF5CBC"/>
    <w:rsid w:val="00AF5DAA"/>
    <w:rsid w:val="00AF5E02"/>
    <w:rsid w:val="00AF5EBE"/>
    <w:rsid w:val="00AF5EE1"/>
    <w:rsid w:val="00AF5F77"/>
    <w:rsid w:val="00AF5FB3"/>
    <w:rsid w:val="00AF603A"/>
    <w:rsid w:val="00AF611B"/>
    <w:rsid w:val="00AF6168"/>
    <w:rsid w:val="00AF6218"/>
    <w:rsid w:val="00AF6298"/>
    <w:rsid w:val="00AF641C"/>
    <w:rsid w:val="00AF6500"/>
    <w:rsid w:val="00AF6659"/>
    <w:rsid w:val="00AF670E"/>
    <w:rsid w:val="00AF67A7"/>
    <w:rsid w:val="00AF683F"/>
    <w:rsid w:val="00AF687A"/>
    <w:rsid w:val="00AF68FC"/>
    <w:rsid w:val="00AF69FD"/>
    <w:rsid w:val="00AF6B19"/>
    <w:rsid w:val="00AF6B20"/>
    <w:rsid w:val="00AF6CCE"/>
    <w:rsid w:val="00AF6CD1"/>
    <w:rsid w:val="00AF6E5A"/>
    <w:rsid w:val="00AF7195"/>
    <w:rsid w:val="00AF7243"/>
    <w:rsid w:val="00AF728B"/>
    <w:rsid w:val="00AF730A"/>
    <w:rsid w:val="00AF7675"/>
    <w:rsid w:val="00AF773E"/>
    <w:rsid w:val="00AF79C0"/>
    <w:rsid w:val="00AF7A1B"/>
    <w:rsid w:val="00AF7BBD"/>
    <w:rsid w:val="00AF7FA7"/>
    <w:rsid w:val="00AF7FD5"/>
    <w:rsid w:val="00B00064"/>
    <w:rsid w:val="00B0015C"/>
    <w:rsid w:val="00B001B0"/>
    <w:rsid w:val="00B0025A"/>
    <w:rsid w:val="00B002CF"/>
    <w:rsid w:val="00B002DF"/>
    <w:rsid w:val="00B003A2"/>
    <w:rsid w:val="00B003FE"/>
    <w:rsid w:val="00B0051B"/>
    <w:rsid w:val="00B0053F"/>
    <w:rsid w:val="00B0060E"/>
    <w:rsid w:val="00B00717"/>
    <w:rsid w:val="00B0081A"/>
    <w:rsid w:val="00B00A2A"/>
    <w:rsid w:val="00B00AD4"/>
    <w:rsid w:val="00B00B28"/>
    <w:rsid w:val="00B00BA6"/>
    <w:rsid w:val="00B00D1D"/>
    <w:rsid w:val="00B00DE0"/>
    <w:rsid w:val="00B00E14"/>
    <w:rsid w:val="00B00E3F"/>
    <w:rsid w:val="00B00E56"/>
    <w:rsid w:val="00B00EE4"/>
    <w:rsid w:val="00B00F46"/>
    <w:rsid w:val="00B00FB4"/>
    <w:rsid w:val="00B010C8"/>
    <w:rsid w:val="00B0112A"/>
    <w:rsid w:val="00B0112D"/>
    <w:rsid w:val="00B0128E"/>
    <w:rsid w:val="00B01333"/>
    <w:rsid w:val="00B01343"/>
    <w:rsid w:val="00B01353"/>
    <w:rsid w:val="00B01396"/>
    <w:rsid w:val="00B01499"/>
    <w:rsid w:val="00B014D3"/>
    <w:rsid w:val="00B0157A"/>
    <w:rsid w:val="00B015A6"/>
    <w:rsid w:val="00B01609"/>
    <w:rsid w:val="00B0185D"/>
    <w:rsid w:val="00B018AD"/>
    <w:rsid w:val="00B0192F"/>
    <w:rsid w:val="00B01B10"/>
    <w:rsid w:val="00B01CE7"/>
    <w:rsid w:val="00B01F0B"/>
    <w:rsid w:val="00B01FC7"/>
    <w:rsid w:val="00B02083"/>
    <w:rsid w:val="00B020DF"/>
    <w:rsid w:val="00B0211A"/>
    <w:rsid w:val="00B02239"/>
    <w:rsid w:val="00B02526"/>
    <w:rsid w:val="00B02938"/>
    <w:rsid w:val="00B02942"/>
    <w:rsid w:val="00B029AC"/>
    <w:rsid w:val="00B02A4B"/>
    <w:rsid w:val="00B02C60"/>
    <w:rsid w:val="00B02CB5"/>
    <w:rsid w:val="00B02DF9"/>
    <w:rsid w:val="00B02E7B"/>
    <w:rsid w:val="00B02EA4"/>
    <w:rsid w:val="00B02F41"/>
    <w:rsid w:val="00B03058"/>
    <w:rsid w:val="00B032E4"/>
    <w:rsid w:val="00B03592"/>
    <w:rsid w:val="00B0365D"/>
    <w:rsid w:val="00B03755"/>
    <w:rsid w:val="00B03A57"/>
    <w:rsid w:val="00B03B07"/>
    <w:rsid w:val="00B0425B"/>
    <w:rsid w:val="00B04521"/>
    <w:rsid w:val="00B04554"/>
    <w:rsid w:val="00B045BA"/>
    <w:rsid w:val="00B045BB"/>
    <w:rsid w:val="00B04677"/>
    <w:rsid w:val="00B0478D"/>
    <w:rsid w:val="00B04827"/>
    <w:rsid w:val="00B048CA"/>
    <w:rsid w:val="00B04A78"/>
    <w:rsid w:val="00B04B30"/>
    <w:rsid w:val="00B04C32"/>
    <w:rsid w:val="00B04C8B"/>
    <w:rsid w:val="00B04DF8"/>
    <w:rsid w:val="00B04FFD"/>
    <w:rsid w:val="00B050C7"/>
    <w:rsid w:val="00B05299"/>
    <w:rsid w:val="00B052AE"/>
    <w:rsid w:val="00B054E8"/>
    <w:rsid w:val="00B0551D"/>
    <w:rsid w:val="00B0555F"/>
    <w:rsid w:val="00B055A7"/>
    <w:rsid w:val="00B0576E"/>
    <w:rsid w:val="00B058B4"/>
    <w:rsid w:val="00B0591A"/>
    <w:rsid w:val="00B05982"/>
    <w:rsid w:val="00B05B46"/>
    <w:rsid w:val="00B05C36"/>
    <w:rsid w:val="00B05E2F"/>
    <w:rsid w:val="00B05F5F"/>
    <w:rsid w:val="00B06067"/>
    <w:rsid w:val="00B06163"/>
    <w:rsid w:val="00B061C7"/>
    <w:rsid w:val="00B06274"/>
    <w:rsid w:val="00B062C6"/>
    <w:rsid w:val="00B06355"/>
    <w:rsid w:val="00B0648C"/>
    <w:rsid w:val="00B065C4"/>
    <w:rsid w:val="00B0665D"/>
    <w:rsid w:val="00B06769"/>
    <w:rsid w:val="00B06831"/>
    <w:rsid w:val="00B068BC"/>
    <w:rsid w:val="00B06979"/>
    <w:rsid w:val="00B06B04"/>
    <w:rsid w:val="00B06C53"/>
    <w:rsid w:val="00B06DFC"/>
    <w:rsid w:val="00B06F07"/>
    <w:rsid w:val="00B06F18"/>
    <w:rsid w:val="00B07004"/>
    <w:rsid w:val="00B07014"/>
    <w:rsid w:val="00B0703B"/>
    <w:rsid w:val="00B07109"/>
    <w:rsid w:val="00B07221"/>
    <w:rsid w:val="00B07276"/>
    <w:rsid w:val="00B07303"/>
    <w:rsid w:val="00B07403"/>
    <w:rsid w:val="00B07425"/>
    <w:rsid w:val="00B07575"/>
    <w:rsid w:val="00B075CA"/>
    <w:rsid w:val="00B07654"/>
    <w:rsid w:val="00B07773"/>
    <w:rsid w:val="00B07847"/>
    <w:rsid w:val="00B07915"/>
    <w:rsid w:val="00B07936"/>
    <w:rsid w:val="00B07A6B"/>
    <w:rsid w:val="00B07BB4"/>
    <w:rsid w:val="00B07BF4"/>
    <w:rsid w:val="00B07C50"/>
    <w:rsid w:val="00B07CE2"/>
    <w:rsid w:val="00B07D76"/>
    <w:rsid w:val="00B07E02"/>
    <w:rsid w:val="00B07EC0"/>
    <w:rsid w:val="00B1006E"/>
    <w:rsid w:val="00B10088"/>
    <w:rsid w:val="00B100BB"/>
    <w:rsid w:val="00B10157"/>
    <w:rsid w:val="00B101DA"/>
    <w:rsid w:val="00B102A4"/>
    <w:rsid w:val="00B102AF"/>
    <w:rsid w:val="00B102E3"/>
    <w:rsid w:val="00B1030A"/>
    <w:rsid w:val="00B10331"/>
    <w:rsid w:val="00B103AC"/>
    <w:rsid w:val="00B1043A"/>
    <w:rsid w:val="00B10458"/>
    <w:rsid w:val="00B105BF"/>
    <w:rsid w:val="00B10688"/>
    <w:rsid w:val="00B10730"/>
    <w:rsid w:val="00B107C9"/>
    <w:rsid w:val="00B10874"/>
    <w:rsid w:val="00B10949"/>
    <w:rsid w:val="00B10AC8"/>
    <w:rsid w:val="00B10AFF"/>
    <w:rsid w:val="00B10E80"/>
    <w:rsid w:val="00B10FE7"/>
    <w:rsid w:val="00B10FFD"/>
    <w:rsid w:val="00B1126E"/>
    <w:rsid w:val="00B112BF"/>
    <w:rsid w:val="00B11337"/>
    <w:rsid w:val="00B1136D"/>
    <w:rsid w:val="00B117BC"/>
    <w:rsid w:val="00B117CE"/>
    <w:rsid w:val="00B11886"/>
    <w:rsid w:val="00B118E9"/>
    <w:rsid w:val="00B118F5"/>
    <w:rsid w:val="00B11932"/>
    <w:rsid w:val="00B11974"/>
    <w:rsid w:val="00B11AEF"/>
    <w:rsid w:val="00B11C3B"/>
    <w:rsid w:val="00B11C76"/>
    <w:rsid w:val="00B11CD4"/>
    <w:rsid w:val="00B11D19"/>
    <w:rsid w:val="00B11E17"/>
    <w:rsid w:val="00B11FDD"/>
    <w:rsid w:val="00B1200D"/>
    <w:rsid w:val="00B12017"/>
    <w:rsid w:val="00B122DD"/>
    <w:rsid w:val="00B12329"/>
    <w:rsid w:val="00B12554"/>
    <w:rsid w:val="00B126D9"/>
    <w:rsid w:val="00B126DC"/>
    <w:rsid w:val="00B1282E"/>
    <w:rsid w:val="00B12BE0"/>
    <w:rsid w:val="00B12BEC"/>
    <w:rsid w:val="00B12C9C"/>
    <w:rsid w:val="00B12E13"/>
    <w:rsid w:val="00B12EA4"/>
    <w:rsid w:val="00B12F06"/>
    <w:rsid w:val="00B130A4"/>
    <w:rsid w:val="00B13108"/>
    <w:rsid w:val="00B131A8"/>
    <w:rsid w:val="00B13303"/>
    <w:rsid w:val="00B13315"/>
    <w:rsid w:val="00B133C5"/>
    <w:rsid w:val="00B133FC"/>
    <w:rsid w:val="00B13416"/>
    <w:rsid w:val="00B1360A"/>
    <w:rsid w:val="00B13696"/>
    <w:rsid w:val="00B137C2"/>
    <w:rsid w:val="00B138B5"/>
    <w:rsid w:val="00B13BC9"/>
    <w:rsid w:val="00B13BD6"/>
    <w:rsid w:val="00B13CDA"/>
    <w:rsid w:val="00B13CF4"/>
    <w:rsid w:val="00B13D00"/>
    <w:rsid w:val="00B13EA6"/>
    <w:rsid w:val="00B13F47"/>
    <w:rsid w:val="00B13F5F"/>
    <w:rsid w:val="00B13FC1"/>
    <w:rsid w:val="00B140E4"/>
    <w:rsid w:val="00B14104"/>
    <w:rsid w:val="00B1429F"/>
    <w:rsid w:val="00B1432B"/>
    <w:rsid w:val="00B1433B"/>
    <w:rsid w:val="00B1438C"/>
    <w:rsid w:val="00B143A7"/>
    <w:rsid w:val="00B143DE"/>
    <w:rsid w:val="00B143F7"/>
    <w:rsid w:val="00B14413"/>
    <w:rsid w:val="00B14562"/>
    <w:rsid w:val="00B145F1"/>
    <w:rsid w:val="00B1467A"/>
    <w:rsid w:val="00B146B3"/>
    <w:rsid w:val="00B146EB"/>
    <w:rsid w:val="00B14708"/>
    <w:rsid w:val="00B1499A"/>
    <w:rsid w:val="00B14A90"/>
    <w:rsid w:val="00B14AAD"/>
    <w:rsid w:val="00B14CB2"/>
    <w:rsid w:val="00B14DA4"/>
    <w:rsid w:val="00B14F01"/>
    <w:rsid w:val="00B15475"/>
    <w:rsid w:val="00B1561B"/>
    <w:rsid w:val="00B156AB"/>
    <w:rsid w:val="00B15700"/>
    <w:rsid w:val="00B1573B"/>
    <w:rsid w:val="00B15979"/>
    <w:rsid w:val="00B159E6"/>
    <w:rsid w:val="00B159F7"/>
    <w:rsid w:val="00B15A76"/>
    <w:rsid w:val="00B15D79"/>
    <w:rsid w:val="00B15D97"/>
    <w:rsid w:val="00B16016"/>
    <w:rsid w:val="00B16085"/>
    <w:rsid w:val="00B160A0"/>
    <w:rsid w:val="00B163C5"/>
    <w:rsid w:val="00B1648A"/>
    <w:rsid w:val="00B16546"/>
    <w:rsid w:val="00B16566"/>
    <w:rsid w:val="00B165AC"/>
    <w:rsid w:val="00B165EB"/>
    <w:rsid w:val="00B168D6"/>
    <w:rsid w:val="00B16905"/>
    <w:rsid w:val="00B16966"/>
    <w:rsid w:val="00B16A71"/>
    <w:rsid w:val="00B16A90"/>
    <w:rsid w:val="00B16B37"/>
    <w:rsid w:val="00B16C03"/>
    <w:rsid w:val="00B16E51"/>
    <w:rsid w:val="00B16E95"/>
    <w:rsid w:val="00B16EB2"/>
    <w:rsid w:val="00B16EE1"/>
    <w:rsid w:val="00B16FE8"/>
    <w:rsid w:val="00B1708D"/>
    <w:rsid w:val="00B17098"/>
    <w:rsid w:val="00B170BA"/>
    <w:rsid w:val="00B170D7"/>
    <w:rsid w:val="00B17172"/>
    <w:rsid w:val="00B172B9"/>
    <w:rsid w:val="00B172BD"/>
    <w:rsid w:val="00B17429"/>
    <w:rsid w:val="00B1744E"/>
    <w:rsid w:val="00B174AE"/>
    <w:rsid w:val="00B175CC"/>
    <w:rsid w:val="00B1769B"/>
    <w:rsid w:val="00B17706"/>
    <w:rsid w:val="00B1783E"/>
    <w:rsid w:val="00B1784E"/>
    <w:rsid w:val="00B1785B"/>
    <w:rsid w:val="00B17878"/>
    <w:rsid w:val="00B179B5"/>
    <w:rsid w:val="00B179D0"/>
    <w:rsid w:val="00B17A25"/>
    <w:rsid w:val="00B17A48"/>
    <w:rsid w:val="00B17B5F"/>
    <w:rsid w:val="00B17B97"/>
    <w:rsid w:val="00B17C2E"/>
    <w:rsid w:val="00B17CC2"/>
    <w:rsid w:val="00B17CC7"/>
    <w:rsid w:val="00B17D61"/>
    <w:rsid w:val="00B17F02"/>
    <w:rsid w:val="00B20197"/>
    <w:rsid w:val="00B2035F"/>
    <w:rsid w:val="00B20393"/>
    <w:rsid w:val="00B204F4"/>
    <w:rsid w:val="00B2052A"/>
    <w:rsid w:val="00B2063C"/>
    <w:rsid w:val="00B20689"/>
    <w:rsid w:val="00B206C2"/>
    <w:rsid w:val="00B208A6"/>
    <w:rsid w:val="00B20A5E"/>
    <w:rsid w:val="00B20A61"/>
    <w:rsid w:val="00B20EC6"/>
    <w:rsid w:val="00B20F41"/>
    <w:rsid w:val="00B21028"/>
    <w:rsid w:val="00B21063"/>
    <w:rsid w:val="00B21141"/>
    <w:rsid w:val="00B21182"/>
    <w:rsid w:val="00B21231"/>
    <w:rsid w:val="00B21290"/>
    <w:rsid w:val="00B21477"/>
    <w:rsid w:val="00B214B3"/>
    <w:rsid w:val="00B214BA"/>
    <w:rsid w:val="00B21581"/>
    <w:rsid w:val="00B2158A"/>
    <w:rsid w:val="00B215BB"/>
    <w:rsid w:val="00B219AB"/>
    <w:rsid w:val="00B21A6D"/>
    <w:rsid w:val="00B21AA2"/>
    <w:rsid w:val="00B21C01"/>
    <w:rsid w:val="00B21D60"/>
    <w:rsid w:val="00B21F20"/>
    <w:rsid w:val="00B2201B"/>
    <w:rsid w:val="00B220A7"/>
    <w:rsid w:val="00B220B8"/>
    <w:rsid w:val="00B222CB"/>
    <w:rsid w:val="00B222ED"/>
    <w:rsid w:val="00B222FE"/>
    <w:rsid w:val="00B223E0"/>
    <w:rsid w:val="00B225DA"/>
    <w:rsid w:val="00B22683"/>
    <w:rsid w:val="00B226FA"/>
    <w:rsid w:val="00B2285D"/>
    <w:rsid w:val="00B22890"/>
    <w:rsid w:val="00B228C4"/>
    <w:rsid w:val="00B2298A"/>
    <w:rsid w:val="00B22A09"/>
    <w:rsid w:val="00B22A29"/>
    <w:rsid w:val="00B22BC9"/>
    <w:rsid w:val="00B22D79"/>
    <w:rsid w:val="00B22E20"/>
    <w:rsid w:val="00B22F52"/>
    <w:rsid w:val="00B22FDF"/>
    <w:rsid w:val="00B2303F"/>
    <w:rsid w:val="00B23050"/>
    <w:rsid w:val="00B2326D"/>
    <w:rsid w:val="00B23358"/>
    <w:rsid w:val="00B233C3"/>
    <w:rsid w:val="00B23524"/>
    <w:rsid w:val="00B235EA"/>
    <w:rsid w:val="00B236D9"/>
    <w:rsid w:val="00B23746"/>
    <w:rsid w:val="00B23794"/>
    <w:rsid w:val="00B237CF"/>
    <w:rsid w:val="00B23AB8"/>
    <w:rsid w:val="00B23B1A"/>
    <w:rsid w:val="00B23BE7"/>
    <w:rsid w:val="00B23CE9"/>
    <w:rsid w:val="00B23D53"/>
    <w:rsid w:val="00B23DA3"/>
    <w:rsid w:val="00B23E37"/>
    <w:rsid w:val="00B23F81"/>
    <w:rsid w:val="00B24251"/>
    <w:rsid w:val="00B242FC"/>
    <w:rsid w:val="00B24402"/>
    <w:rsid w:val="00B24768"/>
    <w:rsid w:val="00B2481D"/>
    <w:rsid w:val="00B24979"/>
    <w:rsid w:val="00B24A49"/>
    <w:rsid w:val="00B24AB6"/>
    <w:rsid w:val="00B24C8E"/>
    <w:rsid w:val="00B24CCE"/>
    <w:rsid w:val="00B24E68"/>
    <w:rsid w:val="00B24F3C"/>
    <w:rsid w:val="00B25265"/>
    <w:rsid w:val="00B252A5"/>
    <w:rsid w:val="00B252A9"/>
    <w:rsid w:val="00B254B7"/>
    <w:rsid w:val="00B2556E"/>
    <w:rsid w:val="00B255AF"/>
    <w:rsid w:val="00B2580A"/>
    <w:rsid w:val="00B25863"/>
    <w:rsid w:val="00B25A7C"/>
    <w:rsid w:val="00B25C73"/>
    <w:rsid w:val="00B25CC4"/>
    <w:rsid w:val="00B26074"/>
    <w:rsid w:val="00B2619C"/>
    <w:rsid w:val="00B261D0"/>
    <w:rsid w:val="00B262DD"/>
    <w:rsid w:val="00B263A8"/>
    <w:rsid w:val="00B263E6"/>
    <w:rsid w:val="00B26609"/>
    <w:rsid w:val="00B2664D"/>
    <w:rsid w:val="00B26715"/>
    <w:rsid w:val="00B2681F"/>
    <w:rsid w:val="00B2683B"/>
    <w:rsid w:val="00B26939"/>
    <w:rsid w:val="00B26A48"/>
    <w:rsid w:val="00B26AEE"/>
    <w:rsid w:val="00B26BB8"/>
    <w:rsid w:val="00B26D8F"/>
    <w:rsid w:val="00B26DA4"/>
    <w:rsid w:val="00B26DA8"/>
    <w:rsid w:val="00B26FDF"/>
    <w:rsid w:val="00B273E5"/>
    <w:rsid w:val="00B2748B"/>
    <w:rsid w:val="00B274B0"/>
    <w:rsid w:val="00B275E1"/>
    <w:rsid w:val="00B276C9"/>
    <w:rsid w:val="00B276D7"/>
    <w:rsid w:val="00B27787"/>
    <w:rsid w:val="00B27836"/>
    <w:rsid w:val="00B27873"/>
    <w:rsid w:val="00B279C1"/>
    <w:rsid w:val="00B27C34"/>
    <w:rsid w:val="00B27CA4"/>
    <w:rsid w:val="00B27D7D"/>
    <w:rsid w:val="00B27E5F"/>
    <w:rsid w:val="00B27E80"/>
    <w:rsid w:val="00B27FA6"/>
    <w:rsid w:val="00B301FA"/>
    <w:rsid w:val="00B304CB"/>
    <w:rsid w:val="00B30783"/>
    <w:rsid w:val="00B30852"/>
    <w:rsid w:val="00B309CD"/>
    <w:rsid w:val="00B309CF"/>
    <w:rsid w:val="00B30B13"/>
    <w:rsid w:val="00B30BEA"/>
    <w:rsid w:val="00B31062"/>
    <w:rsid w:val="00B310E5"/>
    <w:rsid w:val="00B3110E"/>
    <w:rsid w:val="00B31422"/>
    <w:rsid w:val="00B31539"/>
    <w:rsid w:val="00B317CE"/>
    <w:rsid w:val="00B317DE"/>
    <w:rsid w:val="00B31827"/>
    <w:rsid w:val="00B3183F"/>
    <w:rsid w:val="00B3191A"/>
    <w:rsid w:val="00B319AF"/>
    <w:rsid w:val="00B31A2D"/>
    <w:rsid w:val="00B31B9F"/>
    <w:rsid w:val="00B31C40"/>
    <w:rsid w:val="00B31CDD"/>
    <w:rsid w:val="00B31CE4"/>
    <w:rsid w:val="00B31D4F"/>
    <w:rsid w:val="00B31D8B"/>
    <w:rsid w:val="00B31EBA"/>
    <w:rsid w:val="00B32220"/>
    <w:rsid w:val="00B3232D"/>
    <w:rsid w:val="00B32409"/>
    <w:rsid w:val="00B325C2"/>
    <w:rsid w:val="00B32615"/>
    <w:rsid w:val="00B32738"/>
    <w:rsid w:val="00B3280B"/>
    <w:rsid w:val="00B32812"/>
    <w:rsid w:val="00B328EA"/>
    <w:rsid w:val="00B329F5"/>
    <w:rsid w:val="00B32A40"/>
    <w:rsid w:val="00B32B41"/>
    <w:rsid w:val="00B32B9C"/>
    <w:rsid w:val="00B32D12"/>
    <w:rsid w:val="00B32DE1"/>
    <w:rsid w:val="00B32E4E"/>
    <w:rsid w:val="00B32EBF"/>
    <w:rsid w:val="00B3310F"/>
    <w:rsid w:val="00B33190"/>
    <w:rsid w:val="00B331E1"/>
    <w:rsid w:val="00B3329B"/>
    <w:rsid w:val="00B333A1"/>
    <w:rsid w:val="00B335D1"/>
    <w:rsid w:val="00B33606"/>
    <w:rsid w:val="00B336D0"/>
    <w:rsid w:val="00B339CF"/>
    <w:rsid w:val="00B33A05"/>
    <w:rsid w:val="00B33B5C"/>
    <w:rsid w:val="00B33B76"/>
    <w:rsid w:val="00B33D3E"/>
    <w:rsid w:val="00B3403A"/>
    <w:rsid w:val="00B34079"/>
    <w:rsid w:val="00B340C1"/>
    <w:rsid w:val="00B3415E"/>
    <w:rsid w:val="00B342CB"/>
    <w:rsid w:val="00B343F5"/>
    <w:rsid w:val="00B34432"/>
    <w:rsid w:val="00B34528"/>
    <w:rsid w:val="00B34707"/>
    <w:rsid w:val="00B34923"/>
    <w:rsid w:val="00B34A31"/>
    <w:rsid w:val="00B34AE7"/>
    <w:rsid w:val="00B34AF4"/>
    <w:rsid w:val="00B34B9C"/>
    <w:rsid w:val="00B34BB9"/>
    <w:rsid w:val="00B34C8B"/>
    <w:rsid w:val="00B34E58"/>
    <w:rsid w:val="00B3500A"/>
    <w:rsid w:val="00B35036"/>
    <w:rsid w:val="00B35044"/>
    <w:rsid w:val="00B350C4"/>
    <w:rsid w:val="00B351EB"/>
    <w:rsid w:val="00B35233"/>
    <w:rsid w:val="00B3529D"/>
    <w:rsid w:val="00B352D4"/>
    <w:rsid w:val="00B35374"/>
    <w:rsid w:val="00B3545F"/>
    <w:rsid w:val="00B35500"/>
    <w:rsid w:val="00B35527"/>
    <w:rsid w:val="00B356A7"/>
    <w:rsid w:val="00B357AB"/>
    <w:rsid w:val="00B35807"/>
    <w:rsid w:val="00B35A23"/>
    <w:rsid w:val="00B35BAB"/>
    <w:rsid w:val="00B35C24"/>
    <w:rsid w:val="00B35E13"/>
    <w:rsid w:val="00B35E3A"/>
    <w:rsid w:val="00B35E9A"/>
    <w:rsid w:val="00B36062"/>
    <w:rsid w:val="00B3606C"/>
    <w:rsid w:val="00B361B1"/>
    <w:rsid w:val="00B3638A"/>
    <w:rsid w:val="00B3665A"/>
    <w:rsid w:val="00B367E9"/>
    <w:rsid w:val="00B36864"/>
    <w:rsid w:val="00B368D6"/>
    <w:rsid w:val="00B36A57"/>
    <w:rsid w:val="00B36BA0"/>
    <w:rsid w:val="00B36D24"/>
    <w:rsid w:val="00B36DF7"/>
    <w:rsid w:val="00B36E6A"/>
    <w:rsid w:val="00B36FC9"/>
    <w:rsid w:val="00B3702D"/>
    <w:rsid w:val="00B37114"/>
    <w:rsid w:val="00B371F3"/>
    <w:rsid w:val="00B3726A"/>
    <w:rsid w:val="00B37303"/>
    <w:rsid w:val="00B3738D"/>
    <w:rsid w:val="00B373B7"/>
    <w:rsid w:val="00B37454"/>
    <w:rsid w:val="00B37606"/>
    <w:rsid w:val="00B37677"/>
    <w:rsid w:val="00B3774D"/>
    <w:rsid w:val="00B3795E"/>
    <w:rsid w:val="00B379CA"/>
    <w:rsid w:val="00B379DA"/>
    <w:rsid w:val="00B379F3"/>
    <w:rsid w:val="00B37A6C"/>
    <w:rsid w:val="00B37AA5"/>
    <w:rsid w:val="00B37B4E"/>
    <w:rsid w:val="00B37BE9"/>
    <w:rsid w:val="00B37D95"/>
    <w:rsid w:val="00B37DBC"/>
    <w:rsid w:val="00B37E43"/>
    <w:rsid w:val="00B37EEC"/>
    <w:rsid w:val="00B37FB4"/>
    <w:rsid w:val="00B4001C"/>
    <w:rsid w:val="00B40256"/>
    <w:rsid w:val="00B4044D"/>
    <w:rsid w:val="00B405F9"/>
    <w:rsid w:val="00B40624"/>
    <w:rsid w:val="00B4069F"/>
    <w:rsid w:val="00B406C6"/>
    <w:rsid w:val="00B407B7"/>
    <w:rsid w:val="00B40847"/>
    <w:rsid w:val="00B408A7"/>
    <w:rsid w:val="00B408C0"/>
    <w:rsid w:val="00B40AAB"/>
    <w:rsid w:val="00B40B39"/>
    <w:rsid w:val="00B40B88"/>
    <w:rsid w:val="00B40BE3"/>
    <w:rsid w:val="00B40DA3"/>
    <w:rsid w:val="00B40E20"/>
    <w:rsid w:val="00B40FB8"/>
    <w:rsid w:val="00B4120D"/>
    <w:rsid w:val="00B416A9"/>
    <w:rsid w:val="00B4184B"/>
    <w:rsid w:val="00B41A65"/>
    <w:rsid w:val="00B41B3D"/>
    <w:rsid w:val="00B41D69"/>
    <w:rsid w:val="00B41E83"/>
    <w:rsid w:val="00B41E98"/>
    <w:rsid w:val="00B42014"/>
    <w:rsid w:val="00B4207E"/>
    <w:rsid w:val="00B42157"/>
    <w:rsid w:val="00B422A9"/>
    <w:rsid w:val="00B422CB"/>
    <w:rsid w:val="00B42584"/>
    <w:rsid w:val="00B425AF"/>
    <w:rsid w:val="00B425CA"/>
    <w:rsid w:val="00B42618"/>
    <w:rsid w:val="00B42692"/>
    <w:rsid w:val="00B42771"/>
    <w:rsid w:val="00B4279E"/>
    <w:rsid w:val="00B428E3"/>
    <w:rsid w:val="00B42A40"/>
    <w:rsid w:val="00B42B3A"/>
    <w:rsid w:val="00B42B58"/>
    <w:rsid w:val="00B42D98"/>
    <w:rsid w:val="00B42D9E"/>
    <w:rsid w:val="00B42DC8"/>
    <w:rsid w:val="00B42EBE"/>
    <w:rsid w:val="00B42F23"/>
    <w:rsid w:val="00B4303A"/>
    <w:rsid w:val="00B430D9"/>
    <w:rsid w:val="00B43120"/>
    <w:rsid w:val="00B43149"/>
    <w:rsid w:val="00B43242"/>
    <w:rsid w:val="00B4356F"/>
    <w:rsid w:val="00B4357F"/>
    <w:rsid w:val="00B43719"/>
    <w:rsid w:val="00B43E06"/>
    <w:rsid w:val="00B43F0A"/>
    <w:rsid w:val="00B43F92"/>
    <w:rsid w:val="00B44026"/>
    <w:rsid w:val="00B440DD"/>
    <w:rsid w:val="00B441B1"/>
    <w:rsid w:val="00B441B6"/>
    <w:rsid w:val="00B441CE"/>
    <w:rsid w:val="00B4426E"/>
    <w:rsid w:val="00B44280"/>
    <w:rsid w:val="00B442A8"/>
    <w:rsid w:val="00B442F5"/>
    <w:rsid w:val="00B44308"/>
    <w:rsid w:val="00B443C1"/>
    <w:rsid w:val="00B4457E"/>
    <w:rsid w:val="00B446DE"/>
    <w:rsid w:val="00B4470B"/>
    <w:rsid w:val="00B44755"/>
    <w:rsid w:val="00B449D9"/>
    <w:rsid w:val="00B44B51"/>
    <w:rsid w:val="00B44BC4"/>
    <w:rsid w:val="00B44DA4"/>
    <w:rsid w:val="00B44F26"/>
    <w:rsid w:val="00B44F2C"/>
    <w:rsid w:val="00B44FB6"/>
    <w:rsid w:val="00B45124"/>
    <w:rsid w:val="00B452B0"/>
    <w:rsid w:val="00B45394"/>
    <w:rsid w:val="00B454FE"/>
    <w:rsid w:val="00B455AC"/>
    <w:rsid w:val="00B45836"/>
    <w:rsid w:val="00B45837"/>
    <w:rsid w:val="00B45941"/>
    <w:rsid w:val="00B45A69"/>
    <w:rsid w:val="00B45A99"/>
    <w:rsid w:val="00B45A9C"/>
    <w:rsid w:val="00B45C07"/>
    <w:rsid w:val="00B45C18"/>
    <w:rsid w:val="00B45C77"/>
    <w:rsid w:val="00B45D0B"/>
    <w:rsid w:val="00B45E39"/>
    <w:rsid w:val="00B460F5"/>
    <w:rsid w:val="00B46158"/>
    <w:rsid w:val="00B461B8"/>
    <w:rsid w:val="00B461BF"/>
    <w:rsid w:val="00B4623B"/>
    <w:rsid w:val="00B46259"/>
    <w:rsid w:val="00B464FB"/>
    <w:rsid w:val="00B466F0"/>
    <w:rsid w:val="00B467D8"/>
    <w:rsid w:val="00B467F6"/>
    <w:rsid w:val="00B46810"/>
    <w:rsid w:val="00B4699D"/>
    <w:rsid w:val="00B469E1"/>
    <w:rsid w:val="00B46A19"/>
    <w:rsid w:val="00B46A6E"/>
    <w:rsid w:val="00B46ADA"/>
    <w:rsid w:val="00B46B65"/>
    <w:rsid w:val="00B46C3F"/>
    <w:rsid w:val="00B46D07"/>
    <w:rsid w:val="00B46DA3"/>
    <w:rsid w:val="00B46DA4"/>
    <w:rsid w:val="00B46E5D"/>
    <w:rsid w:val="00B46ECE"/>
    <w:rsid w:val="00B47071"/>
    <w:rsid w:val="00B470BC"/>
    <w:rsid w:val="00B471A5"/>
    <w:rsid w:val="00B47224"/>
    <w:rsid w:val="00B47305"/>
    <w:rsid w:val="00B47370"/>
    <w:rsid w:val="00B4739A"/>
    <w:rsid w:val="00B473F4"/>
    <w:rsid w:val="00B47413"/>
    <w:rsid w:val="00B47444"/>
    <w:rsid w:val="00B475AC"/>
    <w:rsid w:val="00B47657"/>
    <w:rsid w:val="00B477EE"/>
    <w:rsid w:val="00B47855"/>
    <w:rsid w:val="00B478A3"/>
    <w:rsid w:val="00B479C1"/>
    <w:rsid w:val="00B47A6E"/>
    <w:rsid w:val="00B47C54"/>
    <w:rsid w:val="00B47D05"/>
    <w:rsid w:val="00B47DAD"/>
    <w:rsid w:val="00B47E62"/>
    <w:rsid w:val="00B47F18"/>
    <w:rsid w:val="00B47F8F"/>
    <w:rsid w:val="00B5008B"/>
    <w:rsid w:val="00B501AA"/>
    <w:rsid w:val="00B5022E"/>
    <w:rsid w:val="00B50331"/>
    <w:rsid w:val="00B505EB"/>
    <w:rsid w:val="00B5060B"/>
    <w:rsid w:val="00B50723"/>
    <w:rsid w:val="00B507FD"/>
    <w:rsid w:val="00B508B4"/>
    <w:rsid w:val="00B508BD"/>
    <w:rsid w:val="00B50BF7"/>
    <w:rsid w:val="00B50C34"/>
    <w:rsid w:val="00B50DD6"/>
    <w:rsid w:val="00B50E94"/>
    <w:rsid w:val="00B50EF1"/>
    <w:rsid w:val="00B50F46"/>
    <w:rsid w:val="00B50F6B"/>
    <w:rsid w:val="00B50FB1"/>
    <w:rsid w:val="00B50FE1"/>
    <w:rsid w:val="00B51036"/>
    <w:rsid w:val="00B5105E"/>
    <w:rsid w:val="00B51246"/>
    <w:rsid w:val="00B51276"/>
    <w:rsid w:val="00B512D6"/>
    <w:rsid w:val="00B515B2"/>
    <w:rsid w:val="00B51748"/>
    <w:rsid w:val="00B517E1"/>
    <w:rsid w:val="00B5180D"/>
    <w:rsid w:val="00B5189F"/>
    <w:rsid w:val="00B51AC0"/>
    <w:rsid w:val="00B51B49"/>
    <w:rsid w:val="00B51B86"/>
    <w:rsid w:val="00B51D61"/>
    <w:rsid w:val="00B51F47"/>
    <w:rsid w:val="00B521DD"/>
    <w:rsid w:val="00B52244"/>
    <w:rsid w:val="00B522E5"/>
    <w:rsid w:val="00B5243A"/>
    <w:rsid w:val="00B5271A"/>
    <w:rsid w:val="00B528D4"/>
    <w:rsid w:val="00B5298C"/>
    <w:rsid w:val="00B529A0"/>
    <w:rsid w:val="00B52BDD"/>
    <w:rsid w:val="00B52BE6"/>
    <w:rsid w:val="00B52CD1"/>
    <w:rsid w:val="00B52CDE"/>
    <w:rsid w:val="00B52EE1"/>
    <w:rsid w:val="00B52F47"/>
    <w:rsid w:val="00B52FAF"/>
    <w:rsid w:val="00B5313F"/>
    <w:rsid w:val="00B53213"/>
    <w:rsid w:val="00B53327"/>
    <w:rsid w:val="00B53551"/>
    <w:rsid w:val="00B538D1"/>
    <w:rsid w:val="00B53A08"/>
    <w:rsid w:val="00B53A58"/>
    <w:rsid w:val="00B53A61"/>
    <w:rsid w:val="00B53ABF"/>
    <w:rsid w:val="00B53AD0"/>
    <w:rsid w:val="00B53B66"/>
    <w:rsid w:val="00B53BB7"/>
    <w:rsid w:val="00B53C50"/>
    <w:rsid w:val="00B53C5D"/>
    <w:rsid w:val="00B53D3F"/>
    <w:rsid w:val="00B53D6A"/>
    <w:rsid w:val="00B53E33"/>
    <w:rsid w:val="00B53EF0"/>
    <w:rsid w:val="00B5406E"/>
    <w:rsid w:val="00B540CA"/>
    <w:rsid w:val="00B541C2"/>
    <w:rsid w:val="00B54214"/>
    <w:rsid w:val="00B54399"/>
    <w:rsid w:val="00B54401"/>
    <w:rsid w:val="00B54440"/>
    <w:rsid w:val="00B545C1"/>
    <w:rsid w:val="00B54647"/>
    <w:rsid w:val="00B546F8"/>
    <w:rsid w:val="00B54723"/>
    <w:rsid w:val="00B547AE"/>
    <w:rsid w:val="00B547B8"/>
    <w:rsid w:val="00B548A0"/>
    <w:rsid w:val="00B54957"/>
    <w:rsid w:val="00B5496F"/>
    <w:rsid w:val="00B54989"/>
    <w:rsid w:val="00B54C61"/>
    <w:rsid w:val="00B54CBE"/>
    <w:rsid w:val="00B54F00"/>
    <w:rsid w:val="00B54F55"/>
    <w:rsid w:val="00B54FCF"/>
    <w:rsid w:val="00B55174"/>
    <w:rsid w:val="00B553EE"/>
    <w:rsid w:val="00B55511"/>
    <w:rsid w:val="00B55516"/>
    <w:rsid w:val="00B55652"/>
    <w:rsid w:val="00B55666"/>
    <w:rsid w:val="00B55697"/>
    <w:rsid w:val="00B55792"/>
    <w:rsid w:val="00B557B9"/>
    <w:rsid w:val="00B55B7D"/>
    <w:rsid w:val="00B55BD2"/>
    <w:rsid w:val="00B55C90"/>
    <w:rsid w:val="00B55D58"/>
    <w:rsid w:val="00B55EA7"/>
    <w:rsid w:val="00B55ECB"/>
    <w:rsid w:val="00B55FC3"/>
    <w:rsid w:val="00B55FF0"/>
    <w:rsid w:val="00B56001"/>
    <w:rsid w:val="00B56046"/>
    <w:rsid w:val="00B560D9"/>
    <w:rsid w:val="00B561EA"/>
    <w:rsid w:val="00B56387"/>
    <w:rsid w:val="00B5656A"/>
    <w:rsid w:val="00B56878"/>
    <w:rsid w:val="00B568F0"/>
    <w:rsid w:val="00B569C0"/>
    <w:rsid w:val="00B569E9"/>
    <w:rsid w:val="00B56A47"/>
    <w:rsid w:val="00B56C7D"/>
    <w:rsid w:val="00B56CB4"/>
    <w:rsid w:val="00B56E0F"/>
    <w:rsid w:val="00B56E85"/>
    <w:rsid w:val="00B56FA6"/>
    <w:rsid w:val="00B570AD"/>
    <w:rsid w:val="00B57214"/>
    <w:rsid w:val="00B57483"/>
    <w:rsid w:val="00B574B1"/>
    <w:rsid w:val="00B57784"/>
    <w:rsid w:val="00B578C8"/>
    <w:rsid w:val="00B57A1C"/>
    <w:rsid w:val="00B57DD6"/>
    <w:rsid w:val="00B57FB7"/>
    <w:rsid w:val="00B60020"/>
    <w:rsid w:val="00B60232"/>
    <w:rsid w:val="00B60251"/>
    <w:rsid w:val="00B6028E"/>
    <w:rsid w:val="00B60293"/>
    <w:rsid w:val="00B60807"/>
    <w:rsid w:val="00B60979"/>
    <w:rsid w:val="00B609EE"/>
    <w:rsid w:val="00B60AA0"/>
    <w:rsid w:val="00B60AFA"/>
    <w:rsid w:val="00B60DA7"/>
    <w:rsid w:val="00B60EF1"/>
    <w:rsid w:val="00B60F5F"/>
    <w:rsid w:val="00B60FE6"/>
    <w:rsid w:val="00B61010"/>
    <w:rsid w:val="00B610BD"/>
    <w:rsid w:val="00B6117C"/>
    <w:rsid w:val="00B613C0"/>
    <w:rsid w:val="00B6157D"/>
    <w:rsid w:val="00B615CD"/>
    <w:rsid w:val="00B616FC"/>
    <w:rsid w:val="00B61739"/>
    <w:rsid w:val="00B61759"/>
    <w:rsid w:val="00B618AE"/>
    <w:rsid w:val="00B619AA"/>
    <w:rsid w:val="00B61AB5"/>
    <w:rsid w:val="00B61B96"/>
    <w:rsid w:val="00B61CC2"/>
    <w:rsid w:val="00B61CEB"/>
    <w:rsid w:val="00B61D42"/>
    <w:rsid w:val="00B61E90"/>
    <w:rsid w:val="00B61F3C"/>
    <w:rsid w:val="00B61F5B"/>
    <w:rsid w:val="00B620DE"/>
    <w:rsid w:val="00B6224B"/>
    <w:rsid w:val="00B623C3"/>
    <w:rsid w:val="00B62415"/>
    <w:rsid w:val="00B624C4"/>
    <w:rsid w:val="00B624D2"/>
    <w:rsid w:val="00B6252D"/>
    <w:rsid w:val="00B62895"/>
    <w:rsid w:val="00B62A99"/>
    <w:rsid w:val="00B62ACE"/>
    <w:rsid w:val="00B62B24"/>
    <w:rsid w:val="00B62C2F"/>
    <w:rsid w:val="00B62C5B"/>
    <w:rsid w:val="00B62D77"/>
    <w:rsid w:val="00B62E04"/>
    <w:rsid w:val="00B62EF5"/>
    <w:rsid w:val="00B62FE1"/>
    <w:rsid w:val="00B6306A"/>
    <w:rsid w:val="00B63072"/>
    <w:rsid w:val="00B6310B"/>
    <w:rsid w:val="00B632C2"/>
    <w:rsid w:val="00B63419"/>
    <w:rsid w:val="00B63442"/>
    <w:rsid w:val="00B63498"/>
    <w:rsid w:val="00B634A7"/>
    <w:rsid w:val="00B6356A"/>
    <w:rsid w:val="00B63587"/>
    <w:rsid w:val="00B6362A"/>
    <w:rsid w:val="00B636DE"/>
    <w:rsid w:val="00B638DA"/>
    <w:rsid w:val="00B63AE4"/>
    <w:rsid w:val="00B63B29"/>
    <w:rsid w:val="00B63DB0"/>
    <w:rsid w:val="00B6406C"/>
    <w:rsid w:val="00B6408B"/>
    <w:rsid w:val="00B640DE"/>
    <w:rsid w:val="00B6412F"/>
    <w:rsid w:val="00B64336"/>
    <w:rsid w:val="00B643AC"/>
    <w:rsid w:val="00B64491"/>
    <w:rsid w:val="00B64CB0"/>
    <w:rsid w:val="00B64D69"/>
    <w:rsid w:val="00B64FAB"/>
    <w:rsid w:val="00B6507E"/>
    <w:rsid w:val="00B65172"/>
    <w:rsid w:val="00B6518A"/>
    <w:rsid w:val="00B65211"/>
    <w:rsid w:val="00B65280"/>
    <w:rsid w:val="00B65306"/>
    <w:rsid w:val="00B65308"/>
    <w:rsid w:val="00B654B6"/>
    <w:rsid w:val="00B6550E"/>
    <w:rsid w:val="00B65630"/>
    <w:rsid w:val="00B65679"/>
    <w:rsid w:val="00B65696"/>
    <w:rsid w:val="00B656B0"/>
    <w:rsid w:val="00B656D8"/>
    <w:rsid w:val="00B65738"/>
    <w:rsid w:val="00B6587F"/>
    <w:rsid w:val="00B65973"/>
    <w:rsid w:val="00B65995"/>
    <w:rsid w:val="00B65A31"/>
    <w:rsid w:val="00B65AA5"/>
    <w:rsid w:val="00B65AA9"/>
    <w:rsid w:val="00B65AB8"/>
    <w:rsid w:val="00B65B9C"/>
    <w:rsid w:val="00B65BD8"/>
    <w:rsid w:val="00B65F7A"/>
    <w:rsid w:val="00B660E2"/>
    <w:rsid w:val="00B66221"/>
    <w:rsid w:val="00B66287"/>
    <w:rsid w:val="00B6641F"/>
    <w:rsid w:val="00B66431"/>
    <w:rsid w:val="00B66630"/>
    <w:rsid w:val="00B66640"/>
    <w:rsid w:val="00B66674"/>
    <w:rsid w:val="00B66725"/>
    <w:rsid w:val="00B668D0"/>
    <w:rsid w:val="00B66B16"/>
    <w:rsid w:val="00B66B27"/>
    <w:rsid w:val="00B66BA3"/>
    <w:rsid w:val="00B66BF2"/>
    <w:rsid w:val="00B66C03"/>
    <w:rsid w:val="00B66E3F"/>
    <w:rsid w:val="00B66E68"/>
    <w:rsid w:val="00B66EE1"/>
    <w:rsid w:val="00B66EFF"/>
    <w:rsid w:val="00B66FD0"/>
    <w:rsid w:val="00B670EA"/>
    <w:rsid w:val="00B670F5"/>
    <w:rsid w:val="00B671DB"/>
    <w:rsid w:val="00B672D1"/>
    <w:rsid w:val="00B673D1"/>
    <w:rsid w:val="00B674A4"/>
    <w:rsid w:val="00B6768B"/>
    <w:rsid w:val="00B67726"/>
    <w:rsid w:val="00B6772B"/>
    <w:rsid w:val="00B679CF"/>
    <w:rsid w:val="00B67AFD"/>
    <w:rsid w:val="00B67CFD"/>
    <w:rsid w:val="00B67DB4"/>
    <w:rsid w:val="00B67DF1"/>
    <w:rsid w:val="00B67F64"/>
    <w:rsid w:val="00B67F96"/>
    <w:rsid w:val="00B67FB3"/>
    <w:rsid w:val="00B701F3"/>
    <w:rsid w:val="00B7021B"/>
    <w:rsid w:val="00B70289"/>
    <w:rsid w:val="00B70391"/>
    <w:rsid w:val="00B703D4"/>
    <w:rsid w:val="00B704A7"/>
    <w:rsid w:val="00B704BA"/>
    <w:rsid w:val="00B705C4"/>
    <w:rsid w:val="00B706F5"/>
    <w:rsid w:val="00B7097E"/>
    <w:rsid w:val="00B70AF2"/>
    <w:rsid w:val="00B70BD9"/>
    <w:rsid w:val="00B70CD7"/>
    <w:rsid w:val="00B710A8"/>
    <w:rsid w:val="00B71175"/>
    <w:rsid w:val="00B713F8"/>
    <w:rsid w:val="00B71408"/>
    <w:rsid w:val="00B7143A"/>
    <w:rsid w:val="00B71584"/>
    <w:rsid w:val="00B71637"/>
    <w:rsid w:val="00B7187A"/>
    <w:rsid w:val="00B71A9C"/>
    <w:rsid w:val="00B71C5F"/>
    <w:rsid w:val="00B71CA3"/>
    <w:rsid w:val="00B71E43"/>
    <w:rsid w:val="00B71FE5"/>
    <w:rsid w:val="00B72018"/>
    <w:rsid w:val="00B72139"/>
    <w:rsid w:val="00B7214C"/>
    <w:rsid w:val="00B721F0"/>
    <w:rsid w:val="00B7241F"/>
    <w:rsid w:val="00B7245D"/>
    <w:rsid w:val="00B724DA"/>
    <w:rsid w:val="00B72633"/>
    <w:rsid w:val="00B7270D"/>
    <w:rsid w:val="00B72824"/>
    <w:rsid w:val="00B7289B"/>
    <w:rsid w:val="00B728E4"/>
    <w:rsid w:val="00B729C4"/>
    <w:rsid w:val="00B729F8"/>
    <w:rsid w:val="00B72AED"/>
    <w:rsid w:val="00B72BBE"/>
    <w:rsid w:val="00B72CDC"/>
    <w:rsid w:val="00B72D04"/>
    <w:rsid w:val="00B72E5A"/>
    <w:rsid w:val="00B72E70"/>
    <w:rsid w:val="00B72EDD"/>
    <w:rsid w:val="00B730ED"/>
    <w:rsid w:val="00B732E8"/>
    <w:rsid w:val="00B732FF"/>
    <w:rsid w:val="00B73369"/>
    <w:rsid w:val="00B73432"/>
    <w:rsid w:val="00B734BB"/>
    <w:rsid w:val="00B73628"/>
    <w:rsid w:val="00B7375D"/>
    <w:rsid w:val="00B737A5"/>
    <w:rsid w:val="00B737D7"/>
    <w:rsid w:val="00B738F0"/>
    <w:rsid w:val="00B73911"/>
    <w:rsid w:val="00B73A88"/>
    <w:rsid w:val="00B73B15"/>
    <w:rsid w:val="00B73BA7"/>
    <w:rsid w:val="00B73CA8"/>
    <w:rsid w:val="00B73E19"/>
    <w:rsid w:val="00B73EBA"/>
    <w:rsid w:val="00B73EC8"/>
    <w:rsid w:val="00B741F2"/>
    <w:rsid w:val="00B74275"/>
    <w:rsid w:val="00B742B0"/>
    <w:rsid w:val="00B74649"/>
    <w:rsid w:val="00B74652"/>
    <w:rsid w:val="00B74726"/>
    <w:rsid w:val="00B747DD"/>
    <w:rsid w:val="00B74824"/>
    <w:rsid w:val="00B7488A"/>
    <w:rsid w:val="00B749FA"/>
    <w:rsid w:val="00B74A8E"/>
    <w:rsid w:val="00B74AE3"/>
    <w:rsid w:val="00B74AFC"/>
    <w:rsid w:val="00B74FF1"/>
    <w:rsid w:val="00B750B7"/>
    <w:rsid w:val="00B751B1"/>
    <w:rsid w:val="00B751CD"/>
    <w:rsid w:val="00B75567"/>
    <w:rsid w:val="00B7574A"/>
    <w:rsid w:val="00B759A7"/>
    <w:rsid w:val="00B75C3B"/>
    <w:rsid w:val="00B75CA7"/>
    <w:rsid w:val="00B75CAB"/>
    <w:rsid w:val="00B75CB0"/>
    <w:rsid w:val="00B75CBC"/>
    <w:rsid w:val="00B75DC1"/>
    <w:rsid w:val="00B75E14"/>
    <w:rsid w:val="00B75FE8"/>
    <w:rsid w:val="00B760AE"/>
    <w:rsid w:val="00B761AD"/>
    <w:rsid w:val="00B7632A"/>
    <w:rsid w:val="00B763B9"/>
    <w:rsid w:val="00B7645B"/>
    <w:rsid w:val="00B76466"/>
    <w:rsid w:val="00B7647D"/>
    <w:rsid w:val="00B76494"/>
    <w:rsid w:val="00B7668F"/>
    <w:rsid w:val="00B766BB"/>
    <w:rsid w:val="00B767B6"/>
    <w:rsid w:val="00B76820"/>
    <w:rsid w:val="00B76826"/>
    <w:rsid w:val="00B7686E"/>
    <w:rsid w:val="00B76AFF"/>
    <w:rsid w:val="00B76C24"/>
    <w:rsid w:val="00B76D02"/>
    <w:rsid w:val="00B76D72"/>
    <w:rsid w:val="00B76D92"/>
    <w:rsid w:val="00B76E12"/>
    <w:rsid w:val="00B76EB3"/>
    <w:rsid w:val="00B77052"/>
    <w:rsid w:val="00B7708B"/>
    <w:rsid w:val="00B7723D"/>
    <w:rsid w:val="00B77277"/>
    <w:rsid w:val="00B77336"/>
    <w:rsid w:val="00B7743D"/>
    <w:rsid w:val="00B774EB"/>
    <w:rsid w:val="00B77534"/>
    <w:rsid w:val="00B77706"/>
    <w:rsid w:val="00B77742"/>
    <w:rsid w:val="00B77898"/>
    <w:rsid w:val="00B7798F"/>
    <w:rsid w:val="00B77B80"/>
    <w:rsid w:val="00B77BB8"/>
    <w:rsid w:val="00B77BBA"/>
    <w:rsid w:val="00B77C53"/>
    <w:rsid w:val="00B77CC6"/>
    <w:rsid w:val="00B77D59"/>
    <w:rsid w:val="00B77D7A"/>
    <w:rsid w:val="00B77E6E"/>
    <w:rsid w:val="00B8003F"/>
    <w:rsid w:val="00B8004F"/>
    <w:rsid w:val="00B8010B"/>
    <w:rsid w:val="00B8017C"/>
    <w:rsid w:val="00B8018A"/>
    <w:rsid w:val="00B8021A"/>
    <w:rsid w:val="00B80477"/>
    <w:rsid w:val="00B80736"/>
    <w:rsid w:val="00B80899"/>
    <w:rsid w:val="00B80922"/>
    <w:rsid w:val="00B80B07"/>
    <w:rsid w:val="00B80CC9"/>
    <w:rsid w:val="00B80F6F"/>
    <w:rsid w:val="00B80FF6"/>
    <w:rsid w:val="00B81393"/>
    <w:rsid w:val="00B8140A"/>
    <w:rsid w:val="00B8147A"/>
    <w:rsid w:val="00B81488"/>
    <w:rsid w:val="00B81538"/>
    <w:rsid w:val="00B815DF"/>
    <w:rsid w:val="00B816DF"/>
    <w:rsid w:val="00B81720"/>
    <w:rsid w:val="00B819E0"/>
    <w:rsid w:val="00B819E3"/>
    <w:rsid w:val="00B81A61"/>
    <w:rsid w:val="00B81A62"/>
    <w:rsid w:val="00B81B82"/>
    <w:rsid w:val="00B81B99"/>
    <w:rsid w:val="00B81C6A"/>
    <w:rsid w:val="00B81DE1"/>
    <w:rsid w:val="00B820D8"/>
    <w:rsid w:val="00B82253"/>
    <w:rsid w:val="00B82352"/>
    <w:rsid w:val="00B82412"/>
    <w:rsid w:val="00B826BE"/>
    <w:rsid w:val="00B8279C"/>
    <w:rsid w:val="00B828AD"/>
    <w:rsid w:val="00B82999"/>
    <w:rsid w:val="00B82A86"/>
    <w:rsid w:val="00B82C1D"/>
    <w:rsid w:val="00B82CFF"/>
    <w:rsid w:val="00B82E89"/>
    <w:rsid w:val="00B82EC5"/>
    <w:rsid w:val="00B82EC7"/>
    <w:rsid w:val="00B82F45"/>
    <w:rsid w:val="00B82FB8"/>
    <w:rsid w:val="00B8307B"/>
    <w:rsid w:val="00B830EC"/>
    <w:rsid w:val="00B83116"/>
    <w:rsid w:val="00B83230"/>
    <w:rsid w:val="00B8325B"/>
    <w:rsid w:val="00B83283"/>
    <w:rsid w:val="00B832C6"/>
    <w:rsid w:val="00B832D9"/>
    <w:rsid w:val="00B83477"/>
    <w:rsid w:val="00B835F9"/>
    <w:rsid w:val="00B83703"/>
    <w:rsid w:val="00B83712"/>
    <w:rsid w:val="00B83902"/>
    <w:rsid w:val="00B8390B"/>
    <w:rsid w:val="00B83A56"/>
    <w:rsid w:val="00B83ABD"/>
    <w:rsid w:val="00B83AC2"/>
    <w:rsid w:val="00B83B16"/>
    <w:rsid w:val="00B83B75"/>
    <w:rsid w:val="00B83DA4"/>
    <w:rsid w:val="00B84277"/>
    <w:rsid w:val="00B84314"/>
    <w:rsid w:val="00B843E1"/>
    <w:rsid w:val="00B84500"/>
    <w:rsid w:val="00B845B2"/>
    <w:rsid w:val="00B845C5"/>
    <w:rsid w:val="00B84739"/>
    <w:rsid w:val="00B847D9"/>
    <w:rsid w:val="00B8480D"/>
    <w:rsid w:val="00B84B56"/>
    <w:rsid w:val="00B84BAC"/>
    <w:rsid w:val="00B84C82"/>
    <w:rsid w:val="00B84C8C"/>
    <w:rsid w:val="00B84F0C"/>
    <w:rsid w:val="00B8505B"/>
    <w:rsid w:val="00B85125"/>
    <w:rsid w:val="00B852EA"/>
    <w:rsid w:val="00B852EE"/>
    <w:rsid w:val="00B85356"/>
    <w:rsid w:val="00B85394"/>
    <w:rsid w:val="00B853F1"/>
    <w:rsid w:val="00B85551"/>
    <w:rsid w:val="00B855CF"/>
    <w:rsid w:val="00B85694"/>
    <w:rsid w:val="00B857B9"/>
    <w:rsid w:val="00B858BE"/>
    <w:rsid w:val="00B859AE"/>
    <w:rsid w:val="00B85A30"/>
    <w:rsid w:val="00B85A4E"/>
    <w:rsid w:val="00B85A87"/>
    <w:rsid w:val="00B85B47"/>
    <w:rsid w:val="00B85C62"/>
    <w:rsid w:val="00B85F10"/>
    <w:rsid w:val="00B85F7A"/>
    <w:rsid w:val="00B861DB"/>
    <w:rsid w:val="00B861FE"/>
    <w:rsid w:val="00B862DB"/>
    <w:rsid w:val="00B86342"/>
    <w:rsid w:val="00B86540"/>
    <w:rsid w:val="00B86549"/>
    <w:rsid w:val="00B865DB"/>
    <w:rsid w:val="00B86647"/>
    <w:rsid w:val="00B868A1"/>
    <w:rsid w:val="00B868F7"/>
    <w:rsid w:val="00B869E4"/>
    <w:rsid w:val="00B86A10"/>
    <w:rsid w:val="00B86B33"/>
    <w:rsid w:val="00B86B97"/>
    <w:rsid w:val="00B86C6B"/>
    <w:rsid w:val="00B86C80"/>
    <w:rsid w:val="00B86CE5"/>
    <w:rsid w:val="00B86D00"/>
    <w:rsid w:val="00B87083"/>
    <w:rsid w:val="00B8732E"/>
    <w:rsid w:val="00B873D3"/>
    <w:rsid w:val="00B873D5"/>
    <w:rsid w:val="00B87530"/>
    <w:rsid w:val="00B875A5"/>
    <w:rsid w:val="00B877C3"/>
    <w:rsid w:val="00B87860"/>
    <w:rsid w:val="00B87954"/>
    <w:rsid w:val="00B87DF8"/>
    <w:rsid w:val="00B87EFE"/>
    <w:rsid w:val="00B9017E"/>
    <w:rsid w:val="00B90294"/>
    <w:rsid w:val="00B904E5"/>
    <w:rsid w:val="00B904E6"/>
    <w:rsid w:val="00B90528"/>
    <w:rsid w:val="00B90741"/>
    <w:rsid w:val="00B90798"/>
    <w:rsid w:val="00B907EC"/>
    <w:rsid w:val="00B90A26"/>
    <w:rsid w:val="00B90B16"/>
    <w:rsid w:val="00B90B20"/>
    <w:rsid w:val="00B90F00"/>
    <w:rsid w:val="00B9104E"/>
    <w:rsid w:val="00B91053"/>
    <w:rsid w:val="00B911C0"/>
    <w:rsid w:val="00B912F0"/>
    <w:rsid w:val="00B9149E"/>
    <w:rsid w:val="00B91659"/>
    <w:rsid w:val="00B91701"/>
    <w:rsid w:val="00B91709"/>
    <w:rsid w:val="00B9171C"/>
    <w:rsid w:val="00B9175B"/>
    <w:rsid w:val="00B917E8"/>
    <w:rsid w:val="00B91847"/>
    <w:rsid w:val="00B918A1"/>
    <w:rsid w:val="00B91946"/>
    <w:rsid w:val="00B91B29"/>
    <w:rsid w:val="00B91B54"/>
    <w:rsid w:val="00B91B88"/>
    <w:rsid w:val="00B91CAD"/>
    <w:rsid w:val="00B91CC9"/>
    <w:rsid w:val="00B91D97"/>
    <w:rsid w:val="00B91E37"/>
    <w:rsid w:val="00B91EB4"/>
    <w:rsid w:val="00B91EF1"/>
    <w:rsid w:val="00B92011"/>
    <w:rsid w:val="00B920B8"/>
    <w:rsid w:val="00B921A0"/>
    <w:rsid w:val="00B92293"/>
    <w:rsid w:val="00B9241A"/>
    <w:rsid w:val="00B925B6"/>
    <w:rsid w:val="00B92686"/>
    <w:rsid w:val="00B9271D"/>
    <w:rsid w:val="00B9288A"/>
    <w:rsid w:val="00B92957"/>
    <w:rsid w:val="00B92AEC"/>
    <w:rsid w:val="00B92BB8"/>
    <w:rsid w:val="00B92CC7"/>
    <w:rsid w:val="00B92FE3"/>
    <w:rsid w:val="00B930C5"/>
    <w:rsid w:val="00B9311D"/>
    <w:rsid w:val="00B9319D"/>
    <w:rsid w:val="00B931CE"/>
    <w:rsid w:val="00B93243"/>
    <w:rsid w:val="00B9329B"/>
    <w:rsid w:val="00B933CC"/>
    <w:rsid w:val="00B933D1"/>
    <w:rsid w:val="00B93505"/>
    <w:rsid w:val="00B936AF"/>
    <w:rsid w:val="00B937AA"/>
    <w:rsid w:val="00B937F6"/>
    <w:rsid w:val="00B9385F"/>
    <w:rsid w:val="00B93AA9"/>
    <w:rsid w:val="00B93AC5"/>
    <w:rsid w:val="00B93BDC"/>
    <w:rsid w:val="00B93C33"/>
    <w:rsid w:val="00B93FB9"/>
    <w:rsid w:val="00B93FE1"/>
    <w:rsid w:val="00B94197"/>
    <w:rsid w:val="00B94346"/>
    <w:rsid w:val="00B9436C"/>
    <w:rsid w:val="00B94465"/>
    <w:rsid w:val="00B946DB"/>
    <w:rsid w:val="00B94836"/>
    <w:rsid w:val="00B94881"/>
    <w:rsid w:val="00B948B6"/>
    <w:rsid w:val="00B948D3"/>
    <w:rsid w:val="00B9496F"/>
    <w:rsid w:val="00B94AAA"/>
    <w:rsid w:val="00B94BCC"/>
    <w:rsid w:val="00B94BE1"/>
    <w:rsid w:val="00B94D45"/>
    <w:rsid w:val="00B94E98"/>
    <w:rsid w:val="00B9531B"/>
    <w:rsid w:val="00B95399"/>
    <w:rsid w:val="00B953D6"/>
    <w:rsid w:val="00B95542"/>
    <w:rsid w:val="00B955B7"/>
    <w:rsid w:val="00B95616"/>
    <w:rsid w:val="00B956B0"/>
    <w:rsid w:val="00B956ED"/>
    <w:rsid w:val="00B956F8"/>
    <w:rsid w:val="00B95775"/>
    <w:rsid w:val="00B95982"/>
    <w:rsid w:val="00B95A01"/>
    <w:rsid w:val="00B95A6B"/>
    <w:rsid w:val="00B95A9B"/>
    <w:rsid w:val="00B95BF9"/>
    <w:rsid w:val="00B95CC9"/>
    <w:rsid w:val="00B95CF5"/>
    <w:rsid w:val="00B95D8C"/>
    <w:rsid w:val="00B96289"/>
    <w:rsid w:val="00B9629A"/>
    <w:rsid w:val="00B96346"/>
    <w:rsid w:val="00B964B2"/>
    <w:rsid w:val="00B964F8"/>
    <w:rsid w:val="00B96685"/>
    <w:rsid w:val="00B96791"/>
    <w:rsid w:val="00B96A1C"/>
    <w:rsid w:val="00B96A75"/>
    <w:rsid w:val="00B96B97"/>
    <w:rsid w:val="00B96C6E"/>
    <w:rsid w:val="00B96CA7"/>
    <w:rsid w:val="00B96E2E"/>
    <w:rsid w:val="00B96F04"/>
    <w:rsid w:val="00B9733F"/>
    <w:rsid w:val="00B9738B"/>
    <w:rsid w:val="00B97686"/>
    <w:rsid w:val="00B976A8"/>
    <w:rsid w:val="00B977BB"/>
    <w:rsid w:val="00B978F1"/>
    <w:rsid w:val="00B9797F"/>
    <w:rsid w:val="00B979BA"/>
    <w:rsid w:val="00B97CB0"/>
    <w:rsid w:val="00B97CBC"/>
    <w:rsid w:val="00B97CC4"/>
    <w:rsid w:val="00B97D30"/>
    <w:rsid w:val="00B97E0B"/>
    <w:rsid w:val="00B97EAD"/>
    <w:rsid w:val="00B97EC2"/>
    <w:rsid w:val="00B97ED2"/>
    <w:rsid w:val="00BA011F"/>
    <w:rsid w:val="00BA0473"/>
    <w:rsid w:val="00BA04A9"/>
    <w:rsid w:val="00BA04B6"/>
    <w:rsid w:val="00BA05B3"/>
    <w:rsid w:val="00BA05E8"/>
    <w:rsid w:val="00BA0657"/>
    <w:rsid w:val="00BA069F"/>
    <w:rsid w:val="00BA0721"/>
    <w:rsid w:val="00BA0759"/>
    <w:rsid w:val="00BA07B0"/>
    <w:rsid w:val="00BA08EB"/>
    <w:rsid w:val="00BA0A7E"/>
    <w:rsid w:val="00BA0A82"/>
    <w:rsid w:val="00BA0C5F"/>
    <w:rsid w:val="00BA0D33"/>
    <w:rsid w:val="00BA0D71"/>
    <w:rsid w:val="00BA0DBF"/>
    <w:rsid w:val="00BA0E15"/>
    <w:rsid w:val="00BA0E61"/>
    <w:rsid w:val="00BA0E7A"/>
    <w:rsid w:val="00BA0F71"/>
    <w:rsid w:val="00BA0FAF"/>
    <w:rsid w:val="00BA0FE0"/>
    <w:rsid w:val="00BA106D"/>
    <w:rsid w:val="00BA10A5"/>
    <w:rsid w:val="00BA1211"/>
    <w:rsid w:val="00BA1236"/>
    <w:rsid w:val="00BA167C"/>
    <w:rsid w:val="00BA1792"/>
    <w:rsid w:val="00BA17A8"/>
    <w:rsid w:val="00BA1B1A"/>
    <w:rsid w:val="00BA1F3C"/>
    <w:rsid w:val="00BA1F72"/>
    <w:rsid w:val="00BA1F7B"/>
    <w:rsid w:val="00BA1F8D"/>
    <w:rsid w:val="00BA1FB7"/>
    <w:rsid w:val="00BA1FC0"/>
    <w:rsid w:val="00BA2130"/>
    <w:rsid w:val="00BA21C7"/>
    <w:rsid w:val="00BA232E"/>
    <w:rsid w:val="00BA2345"/>
    <w:rsid w:val="00BA2561"/>
    <w:rsid w:val="00BA25A6"/>
    <w:rsid w:val="00BA2619"/>
    <w:rsid w:val="00BA2640"/>
    <w:rsid w:val="00BA2693"/>
    <w:rsid w:val="00BA26DA"/>
    <w:rsid w:val="00BA28A5"/>
    <w:rsid w:val="00BA293F"/>
    <w:rsid w:val="00BA2B86"/>
    <w:rsid w:val="00BA2B9E"/>
    <w:rsid w:val="00BA2BEF"/>
    <w:rsid w:val="00BA2CA9"/>
    <w:rsid w:val="00BA2D99"/>
    <w:rsid w:val="00BA2EC8"/>
    <w:rsid w:val="00BA312B"/>
    <w:rsid w:val="00BA3137"/>
    <w:rsid w:val="00BA3146"/>
    <w:rsid w:val="00BA319B"/>
    <w:rsid w:val="00BA31FD"/>
    <w:rsid w:val="00BA3217"/>
    <w:rsid w:val="00BA3342"/>
    <w:rsid w:val="00BA341F"/>
    <w:rsid w:val="00BA3472"/>
    <w:rsid w:val="00BA3611"/>
    <w:rsid w:val="00BA377F"/>
    <w:rsid w:val="00BA3AA1"/>
    <w:rsid w:val="00BA3E2B"/>
    <w:rsid w:val="00BA3ED3"/>
    <w:rsid w:val="00BA3F83"/>
    <w:rsid w:val="00BA3FBC"/>
    <w:rsid w:val="00BA3FD5"/>
    <w:rsid w:val="00BA401E"/>
    <w:rsid w:val="00BA4033"/>
    <w:rsid w:val="00BA41DA"/>
    <w:rsid w:val="00BA424C"/>
    <w:rsid w:val="00BA463A"/>
    <w:rsid w:val="00BA4677"/>
    <w:rsid w:val="00BA4694"/>
    <w:rsid w:val="00BA46CD"/>
    <w:rsid w:val="00BA483B"/>
    <w:rsid w:val="00BA49B0"/>
    <w:rsid w:val="00BA4ACD"/>
    <w:rsid w:val="00BA4B6C"/>
    <w:rsid w:val="00BA4BDE"/>
    <w:rsid w:val="00BA4D60"/>
    <w:rsid w:val="00BA4E0A"/>
    <w:rsid w:val="00BA4F86"/>
    <w:rsid w:val="00BA4FC2"/>
    <w:rsid w:val="00BA5024"/>
    <w:rsid w:val="00BA51AC"/>
    <w:rsid w:val="00BA5282"/>
    <w:rsid w:val="00BA5361"/>
    <w:rsid w:val="00BA53DF"/>
    <w:rsid w:val="00BA55D0"/>
    <w:rsid w:val="00BA5679"/>
    <w:rsid w:val="00BA5727"/>
    <w:rsid w:val="00BA5793"/>
    <w:rsid w:val="00BA5802"/>
    <w:rsid w:val="00BA581A"/>
    <w:rsid w:val="00BA5954"/>
    <w:rsid w:val="00BA59B1"/>
    <w:rsid w:val="00BA5ABB"/>
    <w:rsid w:val="00BA5C2E"/>
    <w:rsid w:val="00BA5CC7"/>
    <w:rsid w:val="00BA5FFC"/>
    <w:rsid w:val="00BA607D"/>
    <w:rsid w:val="00BA6144"/>
    <w:rsid w:val="00BA6313"/>
    <w:rsid w:val="00BA64F5"/>
    <w:rsid w:val="00BA6523"/>
    <w:rsid w:val="00BA6716"/>
    <w:rsid w:val="00BA6872"/>
    <w:rsid w:val="00BA68F2"/>
    <w:rsid w:val="00BA6956"/>
    <w:rsid w:val="00BA69EF"/>
    <w:rsid w:val="00BA6A7F"/>
    <w:rsid w:val="00BA6AD1"/>
    <w:rsid w:val="00BA6B19"/>
    <w:rsid w:val="00BA6CB2"/>
    <w:rsid w:val="00BA6DA6"/>
    <w:rsid w:val="00BA6DB5"/>
    <w:rsid w:val="00BA6EB8"/>
    <w:rsid w:val="00BA6F94"/>
    <w:rsid w:val="00BA72A0"/>
    <w:rsid w:val="00BA7349"/>
    <w:rsid w:val="00BA7658"/>
    <w:rsid w:val="00BA7681"/>
    <w:rsid w:val="00BA76A7"/>
    <w:rsid w:val="00BA7785"/>
    <w:rsid w:val="00BA7839"/>
    <w:rsid w:val="00BA787D"/>
    <w:rsid w:val="00BA79FC"/>
    <w:rsid w:val="00BA7A74"/>
    <w:rsid w:val="00BA7B70"/>
    <w:rsid w:val="00BA7DB9"/>
    <w:rsid w:val="00BA7E72"/>
    <w:rsid w:val="00BA7F0F"/>
    <w:rsid w:val="00BB01F4"/>
    <w:rsid w:val="00BB0371"/>
    <w:rsid w:val="00BB046A"/>
    <w:rsid w:val="00BB0472"/>
    <w:rsid w:val="00BB057B"/>
    <w:rsid w:val="00BB0689"/>
    <w:rsid w:val="00BB0786"/>
    <w:rsid w:val="00BB07C1"/>
    <w:rsid w:val="00BB07DE"/>
    <w:rsid w:val="00BB07EE"/>
    <w:rsid w:val="00BB092A"/>
    <w:rsid w:val="00BB0944"/>
    <w:rsid w:val="00BB09D3"/>
    <w:rsid w:val="00BB0B22"/>
    <w:rsid w:val="00BB0B2A"/>
    <w:rsid w:val="00BB0E2C"/>
    <w:rsid w:val="00BB0F59"/>
    <w:rsid w:val="00BB0F8D"/>
    <w:rsid w:val="00BB0F9B"/>
    <w:rsid w:val="00BB1105"/>
    <w:rsid w:val="00BB11CF"/>
    <w:rsid w:val="00BB13F7"/>
    <w:rsid w:val="00BB1748"/>
    <w:rsid w:val="00BB1749"/>
    <w:rsid w:val="00BB1B6D"/>
    <w:rsid w:val="00BB1F5B"/>
    <w:rsid w:val="00BB1FB3"/>
    <w:rsid w:val="00BB2073"/>
    <w:rsid w:val="00BB215D"/>
    <w:rsid w:val="00BB21AB"/>
    <w:rsid w:val="00BB2354"/>
    <w:rsid w:val="00BB248F"/>
    <w:rsid w:val="00BB24C9"/>
    <w:rsid w:val="00BB2653"/>
    <w:rsid w:val="00BB268F"/>
    <w:rsid w:val="00BB29D3"/>
    <w:rsid w:val="00BB2ADA"/>
    <w:rsid w:val="00BB2B71"/>
    <w:rsid w:val="00BB2D63"/>
    <w:rsid w:val="00BB2D99"/>
    <w:rsid w:val="00BB2F71"/>
    <w:rsid w:val="00BB2F9F"/>
    <w:rsid w:val="00BB306F"/>
    <w:rsid w:val="00BB3139"/>
    <w:rsid w:val="00BB31B2"/>
    <w:rsid w:val="00BB32F7"/>
    <w:rsid w:val="00BB3335"/>
    <w:rsid w:val="00BB3365"/>
    <w:rsid w:val="00BB3427"/>
    <w:rsid w:val="00BB3430"/>
    <w:rsid w:val="00BB3667"/>
    <w:rsid w:val="00BB36D0"/>
    <w:rsid w:val="00BB3873"/>
    <w:rsid w:val="00BB38D0"/>
    <w:rsid w:val="00BB3967"/>
    <w:rsid w:val="00BB39CE"/>
    <w:rsid w:val="00BB3B73"/>
    <w:rsid w:val="00BB3BE8"/>
    <w:rsid w:val="00BB3C8C"/>
    <w:rsid w:val="00BB3E63"/>
    <w:rsid w:val="00BB4001"/>
    <w:rsid w:val="00BB415A"/>
    <w:rsid w:val="00BB42AB"/>
    <w:rsid w:val="00BB42D4"/>
    <w:rsid w:val="00BB4544"/>
    <w:rsid w:val="00BB4559"/>
    <w:rsid w:val="00BB4597"/>
    <w:rsid w:val="00BB459B"/>
    <w:rsid w:val="00BB4756"/>
    <w:rsid w:val="00BB4A10"/>
    <w:rsid w:val="00BB4ACE"/>
    <w:rsid w:val="00BB4B62"/>
    <w:rsid w:val="00BB4BF9"/>
    <w:rsid w:val="00BB4CB6"/>
    <w:rsid w:val="00BB4CE3"/>
    <w:rsid w:val="00BB4D19"/>
    <w:rsid w:val="00BB4D3C"/>
    <w:rsid w:val="00BB4DDF"/>
    <w:rsid w:val="00BB4E81"/>
    <w:rsid w:val="00BB51BF"/>
    <w:rsid w:val="00BB5225"/>
    <w:rsid w:val="00BB53D1"/>
    <w:rsid w:val="00BB542F"/>
    <w:rsid w:val="00BB55D0"/>
    <w:rsid w:val="00BB595B"/>
    <w:rsid w:val="00BB5989"/>
    <w:rsid w:val="00BB598C"/>
    <w:rsid w:val="00BB5A9C"/>
    <w:rsid w:val="00BB5AAE"/>
    <w:rsid w:val="00BB5DD1"/>
    <w:rsid w:val="00BB5F22"/>
    <w:rsid w:val="00BB5F35"/>
    <w:rsid w:val="00BB62CA"/>
    <w:rsid w:val="00BB63CE"/>
    <w:rsid w:val="00BB6541"/>
    <w:rsid w:val="00BB6593"/>
    <w:rsid w:val="00BB6681"/>
    <w:rsid w:val="00BB66C2"/>
    <w:rsid w:val="00BB671A"/>
    <w:rsid w:val="00BB677C"/>
    <w:rsid w:val="00BB6826"/>
    <w:rsid w:val="00BB6843"/>
    <w:rsid w:val="00BB6863"/>
    <w:rsid w:val="00BB6ADC"/>
    <w:rsid w:val="00BB6D27"/>
    <w:rsid w:val="00BB6ECA"/>
    <w:rsid w:val="00BB7240"/>
    <w:rsid w:val="00BB748C"/>
    <w:rsid w:val="00BB7504"/>
    <w:rsid w:val="00BB754F"/>
    <w:rsid w:val="00BB76C1"/>
    <w:rsid w:val="00BB7953"/>
    <w:rsid w:val="00BB7D48"/>
    <w:rsid w:val="00BB7DA6"/>
    <w:rsid w:val="00BB7E8C"/>
    <w:rsid w:val="00BB7EFD"/>
    <w:rsid w:val="00BB7F1E"/>
    <w:rsid w:val="00BC01FA"/>
    <w:rsid w:val="00BC0279"/>
    <w:rsid w:val="00BC02A2"/>
    <w:rsid w:val="00BC03A4"/>
    <w:rsid w:val="00BC03E7"/>
    <w:rsid w:val="00BC0855"/>
    <w:rsid w:val="00BC08F4"/>
    <w:rsid w:val="00BC08F5"/>
    <w:rsid w:val="00BC09D5"/>
    <w:rsid w:val="00BC0A1A"/>
    <w:rsid w:val="00BC0A88"/>
    <w:rsid w:val="00BC0BED"/>
    <w:rsid w:val="00BC0C20"/>
    <w:rsid w:val="00BC0C71"/>
    <w:rsid w:val="00BC0C72"/>
    <w:rsid w:val="00BC0D4A"/>
    <w:rsid w:val="00BC0DFA"/>
    <w:rsid w:val="00BC0E26"/>
    <w:rsid w:val="00BC0E67"/>
    <w:rsid w:val="00BC0EAE"/>
    <w:rsid w:val="00BC0F32"/>
    <w:rsid w:val="00BC0F33"/>
    <w:rsid w:val="00BC0F5B"/>
    <w:rsid w:val="00BC0F81"/>
    <w:rsid w:val="00BC1122"/>
    <w:rsid w:val="00BC1313"/>
    <w:rsid w:val="00BC1366"/>
    <w:rsid w:val="00BC13D7"/>
    <w:rsid w:val="00BC1538"/>
    <w:rsid w:val="00BC1641"/>
    <w:rsid w:val="00BC178C"/>
    <w:rsid w:val="00BC179C"/>
    <w:rsid w:val="00BC183B"/>
    <w:rsid w:val="00BC18AD"/>
    <w:rsid w:val="00BC1A92"/>
    <w:rsid w:val="00BC1BC2"/>
    <w:rsid w:val="00BC1D22"/>
    <w:rsid w:val="00BC1D71"/>
    <w:rsid w:val="00BC1E26"/>
    <w:rsid w:val="00BC210F"/>
    <w:rsid w:val="00BC215D"/>
    <w:rsid w:val="00BC23C7"/>
    <w:rsid w:val="00BC23EA"/>
    <w:rsid w:val="00BC245B"/>
    <w:rsid w:val="00BC2479"/>
    <w:rsid w:val="00BC2498"/>
    <w:rsid w:val="00BC266D"/>
    <w:rsid w:val="00BC2715"/>
    <w:rsid w:val="00BC272F"/>
    <w:rsid w:val="00BC27B9"/>
    <w:rsid w:val="00BC28B6"/>
    <w:rsid w:val="00BC29A3"/>
    <w:rsid w:val="00BC29D8"/>
    <w:rsid w:val="00BC2C24"/>
    <w:rsid w:val="00BC2D1B"/>
    <w:rsid w:val="00BC2EA3"/>
    <w:rsid w:val="00BC30E3"/>
    <w:rsid w:val="00BC3310"/>
    <w:rsid w:val="00BC33A1"/>
    <w:rsid w:val="00BC3488"/>
    <w:rsid w:val="00BC34DC"/>
    <w:rsid w:val="00BC35E7"/>
    <w:rsid w:val="00BC35EF"/>
    <w:rsid w:val="00BC37A2"/>
    <w:rsid w:val="00BC38D8"/>
    <w:rsid w:val="00BC3961"/>
    <w:rsid w:val="00BC396B"/>
    <w:rsid w:val="00BC3AB9"/>
    <w:rsid w:val="00BC3DBA"/>
    <w:rsid w:val="00BC3E58"/>
    <w:rsid w:val="00BC42E4"/>
    <w:rsid w:val="00BC43F4"/>
    <w:rsid w:val="00BC449C"/>
    <w:rsid w:val="00BC44D9"/>
    <w:rsid w:val="00BC45B3"/>
    <w:rsid w:val="00BC45E1"/>
    <w:rsid w:val="00BC460C"/>
    <w:rsid w:val="00BC4795"/>
    <w:rsid w:val="00BC482E"/>
    <w:rsid w:val="00BC4A01"/>
    <w:rsid w:val="00BC4A5E"/>
    <w:rsid w:val="00BC4AB0"/>
    <w:rsid w:val="00BC4C4E"/>
    <w:rsid w:val="00BC4CB8"/>
    <w:rsid w:val="00BC4E39"/>
    <w:rsid w:val="00BC4E6D"/>
    <w:rsid w:val="00BC524E"/>
    <w:rsid w:val="00BC529A"/>
    <w:rsid w:val="00BC52FD"/>
    <w:rsid w:val="00BC5339"/>
    <w:rsid w:val="00BC552F"/>
    <w:rsid w:val="00BC5533"/>
    <w:rsid w:val="00BC553B"/>
    <w:rsid w:val="00BC556C"/>
    <w:rsid w:val="00BC561E"/>
    <w:rsid w:val="00BC56A0"/>
    <w:rsid w:val="00BC57F9"/>
    <w:rsid w:val="00BC5907"/>
    <w:rsid w:val="00BC5AFF"/>
    <w:rsid w:val="00BC5BDD"/>
    <w:rsid w:val="00BC5BDE"/>
    <w:rsid w:val="00BC5C60"/>
    <w:rsid w:val="00BC5E3C"/>
    <w:rsid w:val="00BC6056"/>
    <w:rsid w:val="00BC6101"/>
    <w:rsid w:val="00BC6216"/>
    <w:rsid w:val="00BC624F"/>
    <w:rsid w:val="00BC6346"/>
    <w:rsid w:val="00BC63E1"/>
    <w:rsid w:val="00BC6415"/>
    <w:rsid w:val="00BC6435"/>
    <w:rsid w:val="00BC6507"/>
    <w:rsid w:val="00BC66E2"/>
    <w:rsid w:val="00BC671C"/>
    <w:rsid w:val="00BC67ED"/>
    <w:rsid w:val="00BC6859"/>
    <w:rsid w:val="00BC6896"/>
    <w:rsid w:val="00BC6C2A"/>
    <w:rsid w:val="00BC6C8C"/>
    <w:rsid w:val="00BC6EC3"/>
    <w:rsid w:val="00BC6F92"/>
    <w:rsid w:val="00BC710F"/>
    <w:rsid w:val="00BC7179"/>
    <w:rsid w:val="00BC71E0"/>
    <w:rsid w:val="00BC73CB"/>
    <w:rsid w:val="00BC740A"/>
    <w:rsid w:val="00BC762D"/>
    <w:rsid w:val="00BC76D9"/>
    <w:rsid w:val="00BC79A6"/>
    <w:rsid w:val="00BC7AB0"/>
    <w:rsid w:val="00BC7BAC"/>
    <w:rsid w:val="00BC7C09"/>
    <w:rsid w:val="00BC7C4A"/>
    <w:rsid w:val="00BC7C4F"/>
    <w:rsid w:val="00BC7E53"/>
    <w:rsid w:val="00BC7F06"/>
    <w:rsid w:val="00BD0153"/>
    <w:rsid w:val="00BD0193"/>
    <w:rsid w:val="00BD0349"/>
    <w:rsid w:val="00BD04BA"/>
    <w:rsid w:val="00BD0667"/>
    <w:rsid w:val="00BD06BA"/>
    <w:rsid w:val="00BD06E0"/>
    <w:rsid w:val="00BD0858"/>
    <w:rsid w:val="00BD0958"/>
    <w:rsid w:val="00BD0962"/>
    <w:rsid w:val="00BD0CE1"/>
    <w:rsid w:val="00BD0DCF"/>
    <w:rsid w:val="00BD0E29"/>
    <w:rsid w:val="00BD0F71"/>
    <w:rsid w:val="00BD12F1"/>
    <w:rsid w:val="00BD1326"/>
    <w:rsid w:val="00BD135C"/>
    <w:rsid w:val="00BD1459"/>
    <w:rsid w:val="00BD1480"/>
    <w:rsid w:val="00BD14BB"/>
    <w:rsid w:val="00BD1682"/>
    <w:rsid w:val="00BD16F3"/>
    <w:rsid w:val="00BD1766"/>
    <w:rsid w:val="00BD184B"/>
    <w:rsid w:val="00BD18BB"/>
    <w:rsid w:val="00BD19D7"/>
    <w:rsid w:val="00BD19F0"/>
    <w:rsid w:val="00BD1C59"/>
    <w:rsid w:val="00BD224C"/>
    <w:rsid w:val="00BD2338"/>
    <w:rsid w:val="00BD290F"/>
    <w:rsid w:val="00BD294D"/>
    <w:rsid w:val="00BD29A9"/>
    <w:rsid w:val="00BD29C1"/>
    <w:rsid w:val="00BD29EF"/>
    <w:rsid w:val="00BD2A3D"/>
    <w:rsid w:val="00BD2AA5"/>
    <w:rsid w:val="00BD2BE8"/>
    <w:rsid w:val="00BD2C1D"/>
    <w:rsid w:val="00BD2D12"/>
    <w:rsid w:val="00BD2D8F"/>
    <w:rsid w:val="00BD2E34"/>
    <w:rsid w:val="00BD2FE9"/>
    <w:rsid w:val="00BD3002"/>
    <w:rsid w:val="00BD3070"/>
    <w:rsid w:val="00BD31DC"/>
    <w:rsid w:val="00BD324D"/>
    <w:rsid w:val="00BD32F7"/>
    <w:rsid w:val="00BD34CC"/>
    <w:rsid w:val="00BD34D1"/>
    <w:rsid w:val="00BD3670"/>
    <w:rsid w:val="00BD39AA"/>
    <w:rsid w:val="00BD39CE"/>
    <w:rsid w:val="00BD3E16"/>
    <w:rsid w:val="00BD3F1B"/>
    <w:rsid w:val="00BD4164"/>
    <w:rsid w:val="00BD4168"/>
    <w:rsid w:val="00BD445E"/>
    <w:rsid w:val="00BD452A"/>
    <w:rsid w:val="00BD45AC"/>
    <w:rsid w:val="00BD4796"/>
    <w:rsid w:val="00BD4843"/>
    <w:rsid w:val="00BD4872"/>
    <w:rsid w:val="00BD49F1"/>
    <w:rsid w:val="00BD4A07"/>
    <w:rsid w:val="00BD4AAB"/>
    <w:rsid w:val="00BD4B48"/>
    <w:rsid w:val="00BD4CFB"/>
    <w:rsid w:val="00BD4FF4"/>
    <w:rsid w:val="00BD50C3"/>
    <w:rsid w:val="00BD51CB"/>
    <w:rsid w:val="00BD531E"/>
    <w:rsid w:val="00BD53BC"/>
    <w:rsid w:val="00BD53C5"/>
    <w:rsid w:val="00BD5404"/>
    <w:rsid w:val="00BD5578"/>
    <w:rsid w:val="00BD56AC"/>
    <w:rsid w:val="00BD5741"/>
    <w:rsid w:val="00BD58C8"/>
    <w:rsid w:val="00BD591E"/>
    <w:rsid w:val="00BD5A8C"/>
    <w:rsid w:val="00BD5CFA"/>
    <w:rsid w:val="00BD5DC0"/>
    <w:rsid w:val="00BD5DEC"/>
    <w:rsid w:val="00BD5E24"/>
    <w:rsid w:val="00BD613E"/>
    <w:rsid w:val="00BD623C"/>
    <w:rsid w:val="00BD62D8"/>
    <w:rsid w:val="00BD632E"/>
    <w:rsid w:val="00BD63DB"/>
    <w:rsid w:val="00BD6420"/>
    <w:rsid w:val="00BD6427"/>
    <w:rsid w:val="00BD642B"/>
    <w:rsid w:val="00BD64F8"/>
    <w:rsid w:val="00BD652E"/>
    <w:rsid w:val="00BD6532"/>
    <w:rsid w:val="00BD666F"/>
    <w:rsid w:val="00BD67E1"/>
    <w:rsid w:val="00BD67F9"/>
    <w:rsid w:val="00BD6833"/>
    <w:rsid w:val="00BD6977"/>
    <w:rsid w:val="00BD6A63"/>
    <w:rsid w:val="00BD6CDC"/>
    <w:rsid w:val="00BD7031"/>
    <w:rsid w:val="00BD7288"/>
    <w:rsid w:val="00BD730F"/>
    <w:rsid w:val="00BD73AF"/>
    <w:rsid w:val="00BD749F"/>
    <w:rsid w:val="00BD74CB"/>
    <w:rsid w:val="00BD7551"/>
    <w:rsid w:val="00BD77F6"/>
    <w:rsid w:val="00BD7884"/>
    <w:rsid w:val="00BD7907"/>
    <w:rsid w:val="00BD797A"/>
    <w:rsid w:val="00BD7A5A"/>
    <w:rsid w:val="00BD7A99"/>
    <w:rsid w:val="00BD7ACD"/>
    <w:rsid w:val="00BD7BD7"/>
    <w:rsid w:val="00BD7C04"/>
    <w:rsid w:val="00BD7E60"/>
    <w:rsid w:val="00BD7EC7"/>
    <w:rsid w:val="00BE00AD"/>
    <w:rsid w:val="00BE00C8"/>
    <w:rsid w:val="00BE0105"/>
    <w:rsid w:val="00BE0179"/>
    <w:rsid w:val="00BE049F"/>
    <w:rsid w:val="00BE05CA"/>
    <w:rsid w:val="00BE05F3"/>
    <w:rsid w:val="00BE060A"/>
    <w:rsid w:val="00BE0628"/>
    <w:rsid w:val="00BE06C5"/>
    <w:rsid w:val="00BE06E5"/>
    <w:rsid w:val="00BE072F"/>
    <w:rsid w:val="00BE07E6"/>
    <w:rsid w:val="00BE085A"/>
    <w:rsid w:val="00BE08A2"/>
    <w:rsid w:val="00BE0A0C"/>
    <w:rsid w:val="00BE0AA3"/>
    <w:rsid w:val="00BE0B03"/>
    <w:rsid w:val="00BE0B63"/>
    <w:rsid w:val="00BE0B9A"/>
    <w:rsid w:val="00BE0BF6"/>
    <w:rsid w:val="00BE0ECA"/>
    <w:rsid w:val="00BE0F78"/>
    <w:rsid w:val="00BE1048"/>
    <w:rsid w:val="00BE1049"/>
    <w:rsid w:val="00BE18FB"/>
    <w:rsid w:val="00BE197E"/>
    <w:rsid w:val="00BE1A97"/>
    <w:rsid w:val="00BE1DC0"/>
    <w:rsid w:val="00BE1E4A"/>
    <w:rsid w:val="00BE1E4C"/>
    <w:rsid w:val="00BE1F5B"/>
    <w:rsid w:val="00BE1F8F"/>
    <w:rsid w:val="00BE20A6"/>
    <w:rsid w:val="00BE2192"/>
    <w:rsid w:val="00BE226B"/>
    <w:rsid w:val="00BE23B4"/>
    <w:rsid w:val="00BE23E4"/>
    <w:rsid w:val="00BE2405"/>
    <w:rsid w:val="00BE2759"/>
    <w:rsid w:val="00BE2780"/>
    <w:rsid w:val="00BE285F"/>
    <w:rsid w:val="00BE2A32"/>
    <w:rsid w:val="00BE2AB7"/>
    <w:rsid w:val="00BE2B6C"/>
    <w:rsid w:val="00BE2C54"/>
    <w:rsid w:val="00BE2D2E"/>
    <w:rsid w:val="00BE2D5B"/>
    <w:rsid w:val="00BE2FCC"/>
    <w:rsid w:val="00BE2FF4"/>
    <w:rsid w:val="00BE301A"/>
    <w:rsid w:val="00BE3445"/>
    <w:rsid w:val="00BE3487"/>
    <w:rsid w:val="00BE34BD"/>
    <w:rsid w:val="00BE356B"/>
    <w:rsid w:val="00BE3607"/>
    <w:rsid w:val="00BE3622"/>
    <w:rsid w:val="00BE362C"/>
    <w:rsid w:val="00BE3788"/>
    <w:rsid w:val="00BE381E"/>
    <w:rsid w:val="00BE3820"/>
    <w:rsid w:val="00BE38BF"/>
    <w:rsid w:val="00BE3B9D"/>
    <w:rsid w:val="00BE3C00"/>
    <w:rsid w:val="00BE3D63"/>
    <w:rsid w:val="00BE3D87"/>
    <w:rsid w:val="00BE3DF8"/>
    <w:rsid w:val="00BE3E46"/>
    <w:rsid w:val="00BE3E97"/>
    <w:rsid w:val="00BE4077"/>
    <w:rsid w:val="00BE4118"/>
    <w:rsid w:val="00BE417B"/>
    <w:rsid w:val="00BE4264"/>
    <w:rsid w:val="00BE4276"/>
    <w:rsid w:val="00BE42DB"/>
    <w:rsid w:val="00BE45A2"/>
    <w:rsid w:val="00BE462E"/>
    <w:rsid w:val="00BE4764"/>
    <w:rsid w:val="00BE485B"/>
    <w:rsid w:val="00BE48B4"/>
    <w:rsid w:val="00BE4946"/>
    <w:rsid w:val="00BE49B2"/>
    <w:rsid w:val="00BE49F6"/>
    <w:rsid w:val="00BE4A09"/>
    <w:rsid w:val="00BE4ACA"/>
    <w:rsid w:val="00BE4B80"/>
    <w:rsid w:val="00BE4BDB"/>
    <w:rsid w:val="00BE4CD4"/>
    <w:rsid w:val="00BE4D60"/>
    <w:rsid w:val="00BE4F14"/>
    <w:rsid w:val="00BE513E"/>
    <w:rsid w:val="00BE5177"/>
    <w:rsid w:val="00BE5178"/>
    <w:rsid w:val="00BE5266"/>
    <w:rsid w:val="00BE535A"/>
    <w:rsid w:val="00BE53B1"/>
    <w:rsid w:val="00BE5542"/>
    <w:rsid w:val="00BE55B5"/>
    <w:rsid w:val="00BE59A6"/>
    <w:rsid w:val="00BE5A21"/>
    <w:rsid w:val="00BE5AFD"/>
    <w:rsid w:val="00BE5BF0"/>
    <w:rsid w:val="00BE5C08"/>
    <w:rsid w:val="00BE5C3A"/>
    <w:rsid w:val="00BE5D6D"/>
    <w:rsid w:val="00BE5E54"/>
    <w:rsid w:val="00BE606D"/>
    <w:rsid w:val="00BE6142"/>
    <w:rsid w:val="00BE616F"/>
    <w:rsid w:val="00BE61B0"/>
    <w:rsid w:val="00BE623A"/>
    <w:rsid w:val="00BE624A"/>
    <w:rsid w:val="00BE6253"/>
    <w:rsid w:val="00BE62E7"/>
    <w:rsid w:val="00BE6396"/>
    <w:rsid w:val="00BE63E8"/>
    <w:rsid w:val="00BE6425"/>
    <w:rsid w:val="00BE654E"/>
    <w:rsid w:val="00BE65E8"/>
    <w:rsid w:val="00BE664C"/>
    <w:rsid w:val="00BE6659"/>
    <w:rsid w:val="00BE67AC"/>
    <w:rsid w:val="00BE67D6"/>
    <w:rsid w:val="00BE67ED"/>
    <w:rsid w:val="00BE680B"/>
    <w:rsid w:val="00BE683A"/>
    <w:rsid w:val="00BE69B6"/>
    <w:rsid w:val="00BE6A3F"/>
    <w:rsid w:val="00BE6BEC"/>
    <w:rsid w:val="00BE6BF3"/>
    <w:rsid w:val="00BE6D31"/>
    <w:rsid w:val="00BE6D81"/>
    <w:rsid w:val="00BE6E7D"/>
    <w:rsid w:val="00BE6ED6"/>
    <w:rsid w:val="00BE6F42"/>
    <w:rsid w:val="00BE6F87"/>
    <w:rsid w:val="00BE721B"/>
    <w:rsid w:val="00BE723A"/>
    <w:rsid w:val="00BE73D4"/>
    <w:rsid w:val="00BE751F"/>
    <w:rsid w:val="00BE7564"/>
    <w:rsid w:val="00BE76BE"/>
    <w:rsid w:val="00BE77E8"/>
    <w:rsid w:val="00BE77F5"/>
    <w:rsid w:val="00BE7922"/>
    <w:rsid w:val="00BE7A0B"/>
    <w:rsid w:val="00BE7A2E"/>
    <w:rsid w:val="00BE7AD4"/>
    <w:rsid w:val="00BE7B10"/>
    <w:rsid w:val="00BE7C83"/>
    <w:rsid w:val="00BE7C99"/>
    <w:rsid w:val="00BE7CBF"/>
    <w:rsid w:val="00BE7E41"/>
    <w:rsid w:val="00BE7F3E"/>
    <w:rsid w:val="00BE7FE9"/>
    <w:rsid w:val="00BF00D8"/>
    <w:rsid w:val="00BF0166"/>
    <w:rsid w:val="00BF01AD"/>
    <w:rsid w:val="00BF0303"/>
    <w:rsid w:val="00BF0314"/>
    <w:rsid w:val="00BF03A6"/>
    <w:rsid w:val="00BF0638"/>
    <w:rsid w:val="00BF074D"/>
    <w:rsid w:val="00BF0854"/>
    <w:rsid w:val="00BF0904"/>
    <w:rsid w:val="00BF0A76"/>
    <w:rsid w:val="00BF0B7F"/>
    <w:rsid w:val="00BF0BDD"/>
    <w:rsid w:val="00BF0C05"/>
    <w:rsid w:val="00BF0DD4"/>
    <w:rsid w:val="00BF0DD9"/>
    <w:rsid w:val="00BF0FF7"/>
    <w:rsid w:val="00BF10A3"/>
    <w:rsid w:val="00BF10A4"/>
    <w:rsid w:val="00BF139A"/>
    <w:rsid w:val="00BF1510"/>
    <w:rsid w:val="00BF1610"/>
    <w:rsid w:val="00BF185F"/>
    <w:rsid w:val="00BF1864"/>
    <w:rsid w:val="00BF1916"/>
    <w:rsid w:val="00BF1AF2"/>
    <w:rsid w:val="00BF1C46"/>
    <w:rsid w:val="00BF1C48"/>
    <w:rsid w:val="00BF1DBA"/>
    <w:rsid w:val="00BF1E47"/>
    <w:rsid w:val="00BF1EB7"/>
    <w:rsid w:val="00BF216D"/>
    <w:rsid w:val="00BF223E"/>
    <w:rsid w:val="00BF2272"/>
    <w:rsid w:val="00BF2346"/>
    <w:rsid w:val="00BF246F"/>
    <w:rsid w:val="00BF2525"/>
    <w:rsid w:val="00BF2571"/>
    <w:rsid w:val="00BF25E1"/>
    <w:rsid w:val="00BF2717"/>
    <w:rsid w:val="00BF274D"/>
    <w:rsid w:val="00BF2755"/>
    <w:rsid w:val="00BF276A"/>
    <w:rsid w:val="00BF3061"/>
    <w:rsid w:val="00BF30AF"/>
    <w:rsid w:val="00BF314F"/>
    <w:rsid w:val="00BF3179"/>
    <w:rsid w:val="00BF32C3"/>
    <w:rsid w:val="00BF3338"/>
    <w:rsid w:val="00BF342B"/>
    <w:rsid w:val="00BF344C"/>
    <w:rsid w:val="00BF3535"/>
    <w:rsid w:val="00BF3546"/>
    <w:rsid w:val="00BF36FA"/>
    <w:rsid w:val="00BF38E1"/>
    <w:rsid w:val="00BF391D"/>
    <w:rsid w:val="00BF392C"/>
    <w:rsid w:val="00BF3A38"/>
    <w:rsid w:val="00BF3A9B"/>
    <w:rsid w:val="00BF3B4C"/>
    <w:rsid w:val="00BF3B90"/>
    <w:rsid w:val="00BF3C4C"/>
    <w:rsid w:val="00BF3C87"/>
    <w:rsid w:val="00BF3CAF"/>
    <w:rsid w:val="00BF3E1E"/>
    <w:rsid w:val="00BF3FF8"/>
    <w:rsid w:val="00BF400A"/>
    <w:rsid w:val="00BF4046"/>
    <w:rsid w:val="00BF415D"/>
    <w:rsid w:val="00BF4166"/>
    <w:rsid w:val="00BF41B4"/>
    <w:rsid w:val="00BF42A1"/>
    <w:rsid w:val="00BF42C3"/>
    <w:rsid w:val="00BF4333"/>
    <w:rsid w:val="00BF4691"/>
    <w:rsid w:val="00BF4710"/>
    <w:rsid w:val="00BF477A"/>
    <w:rsid w:val="00BF4804"/>
    <w:rsid w:val="00BF4825"/>
    <w:rsid w:val="00BF4AA2"/>
    <w:rsid w:val="00BF4BAC"/>
    <w:rsid w:val="00BF4C1F"/>
    <w:rsid w:val="00BF4CDF"/>
    <w:rsid w:val="00BF4D67"/>
    <w:rsid w:val="00BF4D99"/>
    <w:rsid w:val="00BF4EA1"/>
    <w:rsid w:val="00BF4F65"/>
    <w:rsid w:val="00BF4FC1"/>
    <w:rsid w:val="00BF5175"/>
    <w:rsid w:val="00BF5185"/>
    <w:rsid w:val="00BF5303"/>
    <w:rsid w:val="00BF546D"/>
    <w:rsid w:val="00BF583D"/>
    <w:rsid w:val="00BF58E2"/>
    <w:rsid w:val="00BF5AC9"/>
    <w:rsid w:val="00BF5B07"/>
    <w:rsid w:val="00BF5BF7"/>
    <w:rsid w:val="00BF5F03"/>
    <w:rsid w:val="00BF5F9F"/>
    <w:rsid w:val="00BF6078"/>
    <w:rsid w:val="00BF60E9"/>
    <w:rsid w:val="00BF62A4"/>
    <w:rsid w:val="00BF635B"/>
    <w:rsid w:val="00BF63FD"/>
    <w:rsid w:val="00BF65A3"/>
    <w:rsid w:val="00BF6634"/>
    <w:rsid w:val="00BF6640"/>
    <w:rsid w:val="00BF6647"/>
    <w:rsid w:val="00BF66C0"/>
    <w:rsid w:val="00BF6711"/>
    <w:rsid w:val="00BF672A"/>
    <w:rsid w:val="00BF67CB"/>
    <w:rsid w:val="00BF67E4"/>
    <w:rsid w:val="00BF68B6"/>
    <w:rsid w:val="00BF6911"/>
    <w:rsid w:val="00BF69B0"/>
    <w:rsid w:val="00BF69F4"/>
    <w:rsid w:val="00BF6AC5"/>
    <w:rsid w:val="00BF6B7B"/>
    <w:rsid w:val="00BF6B8C"/>
    <w:rsid w:val="00BF6B97"/>
    <w:rsid w:val="00BF6CDC"/>
    <w:rsid w:val="00BF6CE6"/>
    <w:rsid w:val="00BF6DD4"/>
    <w:rsid w:val="00BF6DEC"/>
    <w:rsid w:val="00BF6E9C"/>
    <w:rsid w:val="00BF7168"/>
    <w:rsid w:val="00BF726C"/>
    <w:rsid w:val="00BF7388"/>
    <w:rsid w:val="00BF73D4"/>
    <w:rsid w:val="00BF747B"/>
    <w:rsid w:val="00BF750C"/>
    <w:rsid w:val="00BF7543"/>
    <w:rsid w:val="00BF7740"/>
    <w:rsid w:val="00BF7775"/>
    <w:rsid w:val="00BF7870"/>
    <w:rsid w:val="00BF7887"/>
    <w:rsid w:val="00BF7A00"/>
    <w:rsid w:val="00BF7A23"/>
    <w:rsid w:val="00BF7BA7"/>
    <w:rsid w:val="00BF7C7A"/>
    <w:rsid w:val="00BF7C81"/>
    <w:rsid w:val="00BF7D58"/>
    <w:rsid w:val="00BF7FE8"/>
    <w:rsid w:val="00BF7FF5"/>
    <w:rsid w:val="00C00033"/>
    <w:rsid w:val="00C000B2"/>
    <w:rsid w:val="00C00118"/>
    <w:rsid w:val="00C001E5"/>
    <w:rsid w:val="00C001F6"/>
    <w:rsid w:val="00C003E1"/>
    <w:rsid w:val="00C003F6"/>
    <w:rsid w:val="00C004FB"/>
    <w:rsid w:val="00C00767"/>
    <w:rsid w:val="00C007F0"/>
    <w:rsid w:val="00C008B8"/>
    <w:rsid w:val="00C00A96"/>
    <w:rsid w:val="00C00BB3"/>
    <w:rsid w:val="00C00D18"/>
    <w:rsid w:val="00C00E53"/>
    <w:rsid w:val="00C0113E"/>
    <w:rsid w:val="00C011C9"/>
    <w:rsid w:val="00C01411"/>
    <w:rsid w:val="00C01507"/>
    <w:rsid w:val="00C0164C"/>
    <w:rsid w:val="00C016CB"/>
    <w:rsid w:val="00C01852"/>
    <w:rsid w:val="00C0189E"/>
    <w:rsid w:val="00C01928"/>
    <w:rsid w:val="00C0198F"/>
    <w:rsid w:val="00C01A37"/>
    <w:rsid w:val="00C01AD5"/>
    <w:rsid w:val="00C01BAA"/>
    <w:rsid w:val="00C01C45"/>
    <w:rsid w:val="00C01E1D"/>
    <w:rsid w:val="00C01F70"/>
    <w:rsid w:val="00C02191"/>
    <w:rsid w:val="00C0229C"/>
    <w:rsid w:val="00C0235F"/>
    <w:rsid w:val="00C0249D"/>
    <w:rsid w:val="00C024B3"/>
    <w:rsid w:val="00C02636"/>
    <w:rsid w:val="00C02675"/>
    <w:rsid w:val="00C02769"/>
    <w:rsid w:val="00C02828"/>
    <w:rsid w:val="00C028EE"/>
    <w:rsid w:val="00C02945"/>
    <w:rsid w:val="00C029DA"/>
    <w:rsid w:val="00C02CE2"/>
    <w:rsid w:val="00C02CF3"/>
    <w:rsid w:val="00C02D93"/>
    <w:rsid w:val="00C02E08"/>
    <w:rsid w:val="00C0305C"/>
    <w:rsid w:val="00C030A2"/>
    <w:rsid w:val="00C03123"/>
    <w:rsid w:val="00C03281"/>
    <w:rsid w:val="00C033AE"/>
    <w:rsid w:val="00C034FA"/>
    <w:rsid w:val="00C03608"/>
    <w:rsid w:val="00C03626"/>
    <w:rsid w:val="00C038B8"/>
    <w:rsid w:val="00C03940"/>
    <w:rsid w:val="00C039C5"/>
    <w:rsid w:val="00C03A3C"/>
    <w:rsid w:val="00C03B0D"/>
    <w:rsid w:val="00C03B9D"/>
    <w:rsid w:val="00C03D89"/>
    <w:rsid w:val="00C03DEE"/>
    <w:rsid w:val="00C03EDE"/>
    <w:rsid w:val="00C03EFF"/>
    <w:rsid w:val="00C040C0"/>
    <w:rsid w:val="00C04143"/>
    <w:rsid w:val="00C04404"/>
    <w:rsid w:val="00C04483"/>
    <w:rsid w:val="00C04640"/>
    <w:rsid w:val="00C0468A"/>
    <w:rsid w:val="00C04827"/>
    <w:rsid w:val="00C0486B"/>
    <w:rsid w:val="00C04933"/>
    <w:rsid w:val="00C04992"/>
    <w:rsid w:val="00C049AB"/>
    <w:rsid w:val="00C049FB"/>
    <w:rsid w:val="00C04A82"/>
    <w:rsid w:val="00C04B56"/>
    <w:rsid w:val="00C04BDC"/>
    <w:rsid w:val="00C04C15"/>
    <w:rsid w:val="00C04CB4"/>
    <w:rsid w:val="00C04D45"/>
    <w:rsid w:val="00C04D58"/>
    <w:rsid w:val="00C04F68"/>
    <w:rsid w:val="00C04FA4"/>
    <w:rsid w:val="00C05098"/>
    <w:rsid w:val="00C050B1"/>
    <w:rsid w:val="00C052B3"/>
    <w:rsid w:val="00C052B4"/>
    <w:rsid w:val="00C05380"/>
    <w:rsid w:val="00C0567E"/>
    <w:rsid w:val="00C05A36"/>
    <w:rsid w:val="00C05DB8"/>
    <w:rsid w:val="00C05EC5"/>
    <w:rsid w:val="00C05ED5"/>
    <w:rsid w:val="00C05F24"/>
    <w:rsid w:val="00C06096"/>
    <w:rsid w:val="00C0612A"/>
    <w:rsid w:val="00C0619E"/>
    <w:rsid w:val="00C062AD"/>
    <w:rsid w:val="00C062D4"/>
    <w:rsid w:val="00C06301"/>
    <w:rsid w:val="00C0668C"/>
    <w:rsid w:val="00C06A6B"/>
    <w:rsid w:val="00C06D18"/>
    <w:rsid w:val="00C06EEF"/>
    <w:rsid w:val="00C06FD3"/>
    <w:rsid w:val="00C07061"/>
    <w:rsid w:val="00C0717A"/>
    <w:rsid w:val="00C073E4"/>
    <w:rsid w:val="00C07461"/>
    <w:rsid w:val="00C07477"/>
    <w:rsid w:val="00C074E2"/>
    <w:rsid w:val="00C07501"/>
    <w:rsid w:val="00C0750A"/>
    <w:rsid w:val="00C0775E"/>
    <w:rsid w:val="00C07869"/>
    <w:rsid w:val="00C07AC5"/>
    <w:rsid w:val="00C07B5A"/>
    <w:rsid w:val="00C07C50"/>
    <w:rsid w:val="00C07C65"/>
    <w:rsid w:val="00C07C67"/>
    <w:rsid w:val="00C07C7E"/>
    <w:rsid w:val="00C07DB7"/>
    <w:rsid w:val="00C07DD2"/>
    <w:rsid w:val="00C07EE8"/>
    <w:rsid w:val="00C07F03"/>
    <w:rsid w:val="00C07F45"/>
    <w:rsid w:val="00C1010E"/>
    <w:rsid w:val="00C1020E"/>
    <w:rsid w:val="00C103DB"/>
    <w:rsid w:val="00C10476"/>
    <w:rsid w:val="00C104C3"/>
    <w:rsid w:val="00C10525"/>
    <w:rsid w:val="00C1073A"/>
    <w:rsid w:val="00C107A6"/>
    <w:rsid w:val="00C1093A"/>
    <w:rsid w:val="00C109B4"/>
    <w:rsid w:val="00C10A3A"/>
    <w:rsid w:val="00C10AB0"/>
    <w:rsid w:val="00C10ED6"/>
    <w:rsid w:val="00C10FE6"/>
    <w:rsid w:val="00C11237"/>
    <w:rsid w:val="00C11239"/>
    <w:rsid w:val="00C113C7"/>
    <w:rsid w:val="00C114BE"/>
    <w:rsid w:val="00C11515"/>
    <w:rsid w:val="00C116CA"/>
    <w:rsid w:val="00C11805"/>
    <w:rsid w:val="00C118A2"/>
    <w:rsid w:val="00C1195D"/>
    <w:rsid w:val="00C119FE"/>
    <w:rsid w:val="00C11A33"/>
    <w:rsid w:val="00C11AB6"/>
    <w:rsid w:val="00C11ECB"/>
    <w:rsid w:val="00C1206D"/>
    <w:rsid w:val="00C12228"/>
    <w:rsid w:val="00C125DC"/>
    <w:rsid w:val="00C125E2"/>
    <w:rsid w:val="00C1263D"/>
    <w:rsid w:val="00C12685"/>
    <w:rsid w:val="00C127CC"/>
    <w:rsid w:val="00C128F6"/>
    <w:rsid w:val="00C12B32"/>
    <w:rsid w:val="00C12B55"/>
    <w:rsid w:val="00C12B6A"/>
    <w:rsid w:val="00C12BBB"/>
    <w:rsid w:val="00C12DEB"/>
    <w:rsid w:val="00C12E35"/>
    <w:rsid w:val="00C12E41"/>
    <w:rsid w:val="00C12F52"/>
    <w:rsid w:val="00C12F73"/>
    <w:rsid w:val="00C13081"/>
    <w:rsid w:val="00C13126"/>
    <w:rsid w:val="00C1312D"/>
    <w:rsid w:val="00C1343A"/>
    <w:rsid w:val="00C1355E"/>
    <w:rsid w:val="00C13622"/>
    <w:rsid w:val="00C13646"/>
    <w:rsid w:val="00C136CB"/>
    <w:rsid w:val="00C1374D"/>
    <w:rsid w:val="00C13752"/>
    <w:rsid w:val="00C1376F"/>
    <w:rsid w:val="00C138B2"/>
    <w:rsid w:val="00C13946"/>
    <w:rsid w:val="00C13A51"/>
    <w:rsid w:val="00C13B6D"/>
    <w:rsid w:val="00C13CAB"/>
    <w:rsid w:val="00C13CC3"/>
    <w:rsid w:val="00C13E2C"/>
    <w:rsid w:val="00C13E65"/>
    <w:rsid w:val="00C13E7D"/>
    <w:rsid w:val="00C13F40"/>
    <w:rsid w:val="00C13F65"/>
    <w:rsid w:val="00C141A8"/>
    <w:rsid w:val="00C1425A"/>
    <w:rsid w:val="00C144CE"/>
    <w:rsid w:val="00C145BD"/>
    <w:rsid w:val="00C145C0"/>
    <w:rsid w:val="00C146B5"/>
    <w:rsid w:val="00C146FA"/>
    <w:rsid w:val="00C14700"/>
    <w:rsid w:val="00C14742"/>
    <w:rsid w:val="00C14832"/>
    <w:rsid w:val="00C1492D"/>
    <w:rsid w:val="00C14976"/>
    <w:rsid w:val="00C149F7"/>
    <w:rsid w:val="00C14B33"/>
    <w:rsid w:val="00C14B37"/>
    <w:rsid w:val="00C14C44"/>
    <w:rsid w:val="00C14CA6"/>
    <w:rsid w:val="00C14F51"/>
    <w:rsid w:val="00C14FBD"/>
    <w:rsid w:val="00C150E0"/>
    <w:rsid w:val="00C151D1"/>
    <w:rsid w:val="00C15327"/>
    <w:rsid w:val="00C154B9"/>
    <w:rsid w:val="00C154F7"/>
    <w:rsid w:val="00C15574"/>
    <w:rsid w:val="00C155F2"/>
    <w:rsid w:val="00C15738"/>
    <w:rsid w:val="00C158AA"/>
    <w:rsid w:val="00C15C05"/>
    <w:rsid w:val="00C15EB8"/>
    <w:rsid w:val="00C16011"/>
    <w:rsid w:val="00C16018"/>
    <w:rsid w:val="00C160A9"/>
    <w:rsid w:val="00C161DE"/>
    <w:rsid w:val="00C16293"/>
    <w:rsid w:val="00C16436"/>
    <w:rsid w:val="00C164DB"/>
    <w:rsid w:val="00C16577"/>
    <w:rsid w:val="00C167A2"/>
    <w:rsid w:val="00C16826"/>
    <w:rsid w:val="00C169A5"/>
    <w:rsid w:val="00C16DF6"/>
    <w:rsid w:val="00C16E8B"/>
    <w:rsid w:val="00C16EF0"/>
    <w:rsid w:val="00C16F22"/>
    <w:rsid w:val="00C170DA"/>
    <w:rsid w:val="00C17188"/>
    <w:rsid w:val="00C17192"/>
    <w:rsid w:val="00C172E7"/>
    <w:rsid w:val="00C1742F"/>
    <w:rsid w:val="00C1754E"/>
    <w:rsid w:val="00C176A3"/>
    <w:rsid w:val="00C176C2"/>
    <w:rsid w:val="00C178A0"/>
    <w:rsid w:val="00C178BC"/>
    <w:rsid w:val="00C17A4D"/>
    <w:rsid w:val="00C17A5E"/>
    <w:rsid w:val="00C17C28"/>
    <w:rsid w:val="00C17C84"/>
    <w:rsid w:val="00C17CAE"/>
    <w:rsid w:val="00C17E42"/>
    <w:rsid w:val="00C17E69"/>
    <w:rsid w:val="00C17EB1"/>
    <w:rsid w:val="00C17F4E"/>
    <w:rsid w:val="00C17FC1"/>
    <w:rsid w:val="00C20168"/>
    <w:rsid w:val="00C201CB"/>
    <w:rsid w:val="00C20216"/>
    <w:rsid w:val="00C20460"/>
    <w:rsid w:val="00C204D0"/>
    <w:rsid w:val="00C205CA"/>
    <w:rsid w:val="00C206A8"/>
    <w:rsid w:val="00C206B6"/>
    <w:rsid w:val="00C207BE"/>
    <w:rsid w:val="00C20862"/>
    <w:rsid w:val="00C20A0B"/>
    <w:rsid w:val="00C20A10"/>
    <w:rsid w:val="00C20A9F"/>
    <w:rsid w:val="00C20CDD"/>
    <w:rsid w:val="00C20DB8"/>
    <w:rsid w:val="00C20E0B"/>
    <w:rsid w:val="00C20FD9"/>
    <w:rsid w:val="00C20FE5"/>
    <w:rsid w:val="00C2101B"/>
    <w:rsid w:val="00C210C6"/>
    <w:rsid w:val="00C212DD"/>
    <w:rsid w:val="00C21422"/>
    <w:rsid w:val="00C2154A"/>
    <w:rsid w:val="00C215A3"/>
    <w:rsid w:val="00C2162B"/>
    <w:rsid w:val="00C2165B"/>
    <w:rsid w:val="00C21880"/>
    <w:rsid w:val="00C21907"/>
    <w:rsid w:val="00C21ACA"/>
    <w:rsid w:val="00C21B2D"/>
    <w:rsid w:val="00C21BC6"/>
    <w:rsid w:val="00C21CB0"/>
    <w:rsid w:val="00C21CE4"/>
    <w:rsid w:val="00C21E11"/>
    <w:rsid w:val="00C21EC8"/>
    <w:rsid w:val="00C21F23"/>
    <w:rsid w:val="00C21FB6"/>
    <w:rsid w:val="00C22042"/>
    <w:rsid w:val="00C220FC"/>
    <w:rsid w:val="00C22416"/>
    <w:rsid w:val="00C22467"/>
    <w:rsid w:val="00C22516"/>
    <w:rsid w:val="00C22698"/>
    <w:rsid w:val="00C226E1"/>
    <w:rsid w:val="00C22730"/>
    <w:rsid w:val="00C2276D"/>
    <w:rsid w:val="00C2279C"/>
    <w:rsid w:val="00C22800"/>
    <w:rsid w:val="00C228E9"/>
    <w:rsid w:val="00C22984"/>
    <w:rsid w:val="00C22A7F"/>
    <w:rsid w:val="00C22A9C"/>
    <w:rsid w:val="00C22C41"/>
    <w:rsid w:val="00C22C6D"/>
    <w:rsid w:val="00C22E33"/>
    <w:rsid w:val="00C22ED7"/>
    <w:rsid w:val="00C22F78"/>
    <w:rsid w:val="00C22FC4"/>
    <w:rsid w:val="00C2319C"/>
    <w:rsid w:val="00C23436"/>
    <w:rsid w:val="00C23727"/>
    <w:rsid w:val="00C23788"/>
    <w:rsid w:val="00C23875"/>
    <w:rsid w:val="00C238B0"/>
    <w:rsid w:val="00C238DF"/>
    <w:rsid w:val="00C239A0"/>
    <w:rsid w:val="00C23A17"/>
    <w:rsid w:val="00C23B15"/>
    <w:rsid w:val="00C23BA5"/>
    <w:rsid w:val="00C23C57"/>
    <w:rsid w:val="00C23CF8"/>
    <w:rsid w:val="00C23D0F"/>
    <w:rsid w:val="00C23D30"/>
    <w:rsid w:val="00C23DD4"/>
    <w:rsid w:val="00C2417A"/>
    <w:rsid w:val="00C24333"/>
    <w:rsid w:val="00C243BA"/>
    <w:rsid w:val="00C24452"/>
    <w:rsid w:val="00C2459D"/>
    <w:rsid w:val="00C24720"/>
    <w:rsid w:val="00C2475D"/>
    <w:rsid w:val="00C2484D"/>
    <w:rsid w:val="00C24859"/>
    <w:rsid w:val="00C248D6"/>
    <w:rsid w:val="00C2491F"/>
    <w:rsid w:val="00C24DF0"/>
    <w:rsid w:val="00C24E0C"/>
    <w:rsid w:val="00C24F90"/>
    <w:rsid w:val="00C250A3"/>
    <w:rsid w:val="00C251F4"/>
    <w:rsid w:val="00C252AE"/>
    <w:rsid w:val="00C25326"/>
    <w:rsid w:val="00C253DD"/>
    <w:rsid w:val="00C25493"/>
    <w:rsid w:val="00C25744"/>
    <w:rsid w:val="00C25763"/>
    <w:rsid w:val="00C2579B"/>
    <w:rsid w:val="00C258A6"/>
    <w:rsid w:val="00C25923"/>
    <w:rsid w:val="00C25B7B"/>
    <w:rsid w:val="00C25BEA"/>
    <w:rsid w:val="00C25CE8"/>
    <w:rsid w:val="00C25E79"/>
    <w:rsid w:val="00C25EE1"/>
    <w:rsid w:val="00C25EF5"/>
    <w:rsid w:val="00C25FE5"/>
    <w:rsid w:val="00C26022"/>
    <w:rsid w:val="00C2605A"/>
    <w:rsid w:val="00C26367"/>
    <w:rsid w:val="00C263B8"/>
    <w:rsid w:val="00C26471"/>
    <w:rsid w:val="00C264A5"/>
    <w:rsid w:val="00C26584"/>
    <w:rsid w:val="00C26599"/>
    <w:rsid w:val="00C266C4"/>
    <w:rsid w:val="00C26AB3"/>
    <w:rsid w:val="00C26D25"/>
    <w:rsid w:val="00C27036"/>
    <w:rsid w:val="00C270C7"/>
    <w:rsid w:val="00C27451"/>
    <w:rsid w:val="00C274C5"/>
    <w:rsid w:val="00C27557"/>
    <w:rsid w:val="00C275F6"/>
    <w:rsid w:val="00C2774E"/>
    <w:rsid w:val="00C2789F"/>
    <w:rsid w:val="00C27900"/>
    <w:rsid w:val="00C27983"/>
    <w:rsid w:val="00C27998"/>
    <w:rsid w:val="00C27A33"/>
    <w:rsid w:val="00C27B05"/>
    <w:rsid w:val="00C27B3D"/>
    <w:rsid w:val="00C27CBF"/>
    <w:rsid w:val="00C27DC6"/>
    <w:rsid w:val="00C27E6E"/>
    <w:rsid w:val="00C27E89"/>
    <w:rsid w:val="00C27ECD"/>
    <w:rsid w:val="00C30089"/>
    <w:rsid w:val="00C3009E"/>
    <w:rsid w:val="00C300E6"/>
    <w:rsid w:val="00C3014C"/>
    <w:rsid w:val="00C3014F"/>
    <w:rsid w:val="00C3026B"/>
    <w:rsid w:val="00C3033B"/>
    <w:rsid w:val="00C3036A"/>
    <w:rsid w:val="00C30492"/>
    <w:rsid w:val="00C30538"/>
    <w:rsid w:val="00C30552"/>
    <w:rsid w:val="00C305A3"/>
    <w:rsid w:val="00C30644"/>
    <w:rsid w:val="00C309D8"/>
    <w:rsid w:val="00C30C65"/>
    <w:rsid w:val="00C30E0E"/>
    <w:rsid w:val="00C3117A"/>
    <w:rsid w:val="00C31409"/>
    <w:rsid w:val="00C3141D"/>
    <w:rsid w:val="00C3157E"/>
    <w:rsid w:val="00C3163E"/>
    <w:rsid w:val="00C31699"/>
    <w:rsid w:val="00C317D5"/>
    <w:rsid w:val="00C31856"/>
    <w:rsid w:val="00C318D0"/>
    <w:rsid w:val="00C31981"/>
    <w:rsid w:val="00C319D3"/>
    <w:rsid w:val="00C31ACD"/>
    <w:rsid w:val="00C31CEC"/>
    <w:rsid w:val="00C31E46"/>
    <w:rsid w:val="00C31E74"/>
    <w:rsid w:val="00C31E9C"/>
    <w:rsid w:val="00C31EEE"/>
    <w:rsid w:val="00C3203E"/>
    <w:rsid w:val="00C32056"/>
    <w:rsid w:val="00C32206"/>
    <w:rsid w:val="00C32732"/>
    <w:rsid w:val="00C3276B"/>
    <w:rsid w:val="00C327EA"/>
    <w:rsid w:val="00C32840"/>
    <w:rsid w:val="00C3298B"/>
    <w:rsid w:val="00C32C42"/>
    <w:rsid w:val="00C32C63"/>
    <w:rsid w:val="00C32E62"/>
    <w:rsid w:val="00C32EDE"/>
    <w:rsid w:val="00C32F52"/>
    <w:rsid w:val="00C32F5F"/>
    <w:rsid w:val="00C33109"/>
    <w:rsid w:val="00C331BF"/>
    <w:rsid w:val="00C332DD"/>
    <w:rsid w:val="00C33360"/>
    <w:rsid w:val="00C334AC"/>
    <w:rsid w:val="00C3360F"/>
    <w:rsid w:val="00C336CF"/>
    <w:rsid w:val="00C337A3"/>
    <w:rsid w:val="00C337A8"/>
    <w:rsid w:val="00C337D5"/>
    <w:rsid w:val="00C337E3"/>
    <w:rsid w:val="00C33825"/>
    <w:rsid w:val="00C33906"/>
    <w:rsid w:val="00C33B58"/>
    <w:rsid w:val="00C33BEB"/>
    <w:rsid w:val="00C33C9B"/>
    <w:rsid w:val="00C33E39"/>
    <w:rsid w:val="00C33F40"/>
    <w:rsid w:val="00C340FE"/>
    <w:rsid w:val="00C34220"/>
    <w:rsid w:val="00C3429F"/>
    <w:rsid w:val="00C344AB"/>
    <w:rsid w:val="00C344B3"/>
    <w:rsid w:val="00C34532"/>
    <w:rsid w:val="00C34663"/>
    <w:rsid w:val="00C3466C"/>
    <w:rsid w:val="00C346D4"/>
    <w:rsid w:val="00C34C23"/>
    <w:rsid w:val="00C34C54"/>
    <w:rsid w:val="00C34D01"/>
    <w:rsid w:val="00C34FA7"/>
    <w:rsid w:val="00C35088"/>
    <w:rsid w:val="00C350C7"/>
    <w:rsid w:val="00C352F0"/>
    <w:rsid w:val="00C35348"/>
    <w:rsid w:val="00C35408"/>
    <w:rsid w:val="00C3567B"/>
    <w:rsid w:val="00C35690"/>
    <w:rsid w:val="00C3572A"/>
    <w:rsid w:val="00C358ED"/>
    <w:rsid w:val="00C35AA5"/>
    <w:rsid w:val="00C35B22"/>
    <w:rsid w:val="00C35B62"/>
    <w:rsid w:val="00C35BE8"/>
    <w:rsid w:val="00C35CF2"/>
    <w:rsid w:val="00C35D3C"/>
    <w:rsid w:val="00C35D99"/>
    <w:rsid w:val="00C35ED6"/>
    <w:rsid w:val="00C36036"/>
    <w:rsid w:val="00C3603A"/>
    <w:rsid w:val="00C36068"/>
    <w:rsid w:val="00C360A9"/>
    <w:rsid w:val="00C3618B"/>
    <w:rsid w:val="00C361CE"/>
    <w:rsid w:val="00C363C5"/>
    <w:rsid w:val="00C36421"/>
    <w:rsid w:val="00C364F1"/>
    <w:rsid w:val="00C366ED"/>
    <w:rsid w:val="00C366F0"/>
    <w:rsid w:val="00C36882"/>
    <w:rsid w:val="00C368D5"/>
    <w:rsid w:val="00C36A9E"/>
    <w:rsid w:val="00C36B0B"/>
    <w:rsid w:val="00C36B7F"/>
    <w:rsid w:val="00C36BE1"/>
    <w:rsid w:val="00C36BED"/>
    <w:rsid w:val="00C36C3A"/>
    <w:rsid w:val="00C36CDF"/>
    <w:rsid w:val="00C36CEA"/>
    <w:rsid w:val="00C37113"/>
    <w:rsid w:val="00C3713E"/>
    <w:rsid w:val="00C37398"/>
    <w:rsid w:val="00C374BC"/>
    <w:rsid w:val="00C3750F"/>
    <w:rsid w:val="00C37713"/>
    <w:rsid w:val="00C3773C"/>
    <w:rsid w:val="00C37899"/>
    <w:rsid w:val="00C37A7D"/>
    <w:rsid w:val="00C37A98"/>
    <w:rsid w:val="00C37C79"/>
    <w:rsid w:val="00C37E17"/>
    <w:rsid w:val="00C37F00"/>
    <w:rsid w:val="00C37F1E"/>
    <w:rsid w:val="00C37FE8"/>
    <w:rsid w:val="00C40172"/>
    <w:rsid w:val="00C401C8"/>
    <w:rsid w:val="00C40266"/>
    <w:rsid w:val="00C403B6"/>
    <w:rsid w:val="00C40460"/>
    <w:rsid w:val="00C405ED"/>
    <w:rsid w:val="00C40700"/>
    <w:rsid w:val="00C40765"/>
    <w:rsid w:val="00C40768"/>
    <w:rsid w:val="00C40865"/>
    <w:rsid w:val="00C408D6"/>
    <w:rsid w:val="00C408EF"/>
    <w:rsid w:val="00C409C3"/>
    <w:rsid w:val="00C40BA4"/>
    <w:rsid w:val="00C40CF4"/>
    <w:rsid w:val="00C40D9E"/>
    <w:rsid w:val="00C41049"/>
    <w:rsid w:val="00C413A9"/>
    <w:rsid w:val="00C414D7"/>
    <w:rsid w:val="00C41509"/>
    <w:rsid w:val="00C41600"/>
    <w:rsid w:val="00C41728"/>
    <w:rsid w:val="00C41775"/>
    <w:rsid w:val="00C41922"/>
    <w:rsid w:val="00C41948"/>
    <w:rsid w:val="00C419C9"/>
    <w:rsid w:val="00C41A97"/>
    <w:rsid w:val="00C41B80"/>
    <w:rsid w:val="00C41C2B"/>
    <w:rsid w:val="00C41C36"/>
    <w:rsid w:val="00C41D5E"/>
    <w:rsid w:val="00C41EEC"/>
    <w:rsid w:val="00C41F8A"/>
    <w:rsid w:val="00C42010"/>
    <w:rsid w:val="00C4220D"/>
    <w:rsid w:val="00C4229A"/>
    <w:rsid w:val="00C422C4"/>
    <w:rsid w:val="00C42343"/>
    <w:rsid w:val="00C4234B"/>
    <w:rsid w:val="00C42506"/>
    <w:rsid w:val="00C425E5"/>
    <w:rsid w:val="00C426B1"/>
    <w:rsid w:val="00C427F2"/>
    <w:rsid w:val="00C429DF"/>
    <w:rsid w:val="00C42ECD"/>
    <w:rsid w:val="00C42FEB"/>
    <w:rsid w:val="00C432F0"/>
    <w:rsid w:val="00C43467"/>
    <w:rsid w:val="00C434AC"/>
    <w:rsid w:val="00C434CC"/>
    <w:rsid w:val="00C43691"/>
    <w:rsid w:val="00C4371E"/>
    <w:rsid w:val="00C4372A"/>
    <w:rsid w:val="00C43744"/>
    <w:rsid w:val="00C437F5"/>
    <w:rsid w:val="00C43B15"/>
    <w:rsid w:val="00C43BD1"/>
    <w:rsid w:val="00C43D65"/>
    <w:rsid w:val="00C43DA4"/>
    <w:rsid w:val="00C43E7D"/>
    <w:rsid w:val="00C43E89"/>
    <w:rsid w:val="00C43F23"/>
    <w:rsid w:val="00C4403B"/>
    <w:rsid w:val="00C44325"/>
    <w:rsid w:val="00C4432B"/>
    <w:rsid w:val="00C4434F"/>
    <w:rsid w:val="00C44364"/>
    <w:rsid w:val="00C44460"/>
    <w:rsid w:val="00C4448E"/>
    <w:rsid w:val="00C444B3"/>
    <w:rsid w:val="00C445AA"/>
    <w:rsid w:val="00C44722"/>
    <w:rsid w:val="00C44786"/>
    <w:rsid w:val="00C447C7"/>
    <w:rsid w:val="00C448F1"/>
    <w:rsid w:val="00C44A07"/>
    <w:rsid w:val="00C44A33"/>
    <w:rsid w:val="00C44AAD"/>
    <w:rsid w:val="00C44AB2"/>
    <w:rsid w:val="00C44B89"/>
    <w:rsid w:val="00C44B91"/>
    <w:rsid w:val="00C44B92"/>
    <w:rsid w:val="00C44BEC"/>
    <w:rsid w:val="00C44C2E"/>
    <w:rsid w:val="00C44F12"/>
    <w:rsid w:val="00C44F4F"/>
    <w:rsid w:val="00C44F79"/>
    <w:rsid w:val="00C4502A"/>
    <w:rsid w:val="00C45294"/>
    <w:rsid w:val="00C4535E"/>
    <w:rsid w:val="00C455D0"/>
    <w:rsid w:val="00C45669"/>
    <w:rsid w:val="00C457C6"/>
    <w:rsid w:val="00C4581A"/>
    <w:rsid w:val="00C45ACA"/>
    <w:rsid w:val="00C45B3C"/>
    <w:rsid w:val="00C45E1D"/>
    <w:rsid w:val="00C45E68"/>
    <w:rsid w:val="00C45E7E"/>
    <w:rsid w:val="00C45EAE"/>
    <w:rsid w:val="00C45ECA"/>
    <w:rsid w:val="00C45EF2"/>
    <w:rsid w:val="00C46467"/>
    <w:rsid w:val="00C4653D"/>
    <w:rsid w:val="00C46640"/>
    <w:rsid w:val="00C4668C"/>
    <w:rsid w:val="00C4671A"/>
    <w:rsid w:val="00C46AB9"/>
    <w:rsid w:val="00C46B94"/>
    <w:rsid w:val="00C46C4D"/>
    <w:rsid w:val="00C46D34"/>
    <w:rsid w:val="00C46E2D"/>
    <w:rsid w:val="00C46EED"/>
    <w:rsid w:val="00C46FF7"/>
    <w:rsid w:val="00C47051"/>
    <w:rsid w:val="00C47054"/>
    <w:rsid w:val="00C47066"/>
    <w:rsid w:val="00C4715F"/>
    <w:rsid w:val="00C4756B"/>
    <w:rsid w:val="00C47579"/>
    <w:rsid w:val="00C475A8"/>
    <w:rsid w:val="00C47615"/>
    <w:rsid w:val="00C47617"/>
    <w:rsid w:val="00C4766F"/>
    <w:rsid w:val="00C47675"/>
    <w:rsid w:val="00C4772F"/>
    <w:rsid w:val="00C47954"/>
    <w:rsid w:val="00C47A52"/>
    <w:rsid w:val="00C47D2B"/>
    <w:rsid w:val="00C5008D"/>
    <w:rsid w:val="00C500E5"/>
    <w:rsid w:val="00C5017B"/>
    <w:rsid w:val="00C501F5"/>
    <w:rsid w:val="00C502ED"/>
    <w:rsid w:val="00C5040B"/>
    <w:rsid w:val="00C50461"/>
    <w:rsid w:val="00C5052C"/>
    <w:rsid w:val="00C50691"/>
    <w:rsid w:val="00C5077E"/>
    <w:rsid w:val="00C507BF"/>
    <w:rsid w:val="00C50885"/>
    <w:rsid w:val="00C50889"/>
    <w:rsid w:val="00C5093D"/>
    <w:rsid w:val="00C509E7"/>
    <w:rsid w:val="00C50DA2"/>
    <w:rsid w:val="00C50F55"/>
    <w:rsid w:val="00C51069"/>
    <w:rsid w:val="00C511F5"/>
    <w:rsid w:val="00C5120B"/>
    <w:rsid w:val="00C512F1"/>
    <w:rsid w:val="00C51366"/>
    <w:rsid w:val="00C51375"/>
    <w:rsid w:val="00C5144F"/>
    <w:rsid w:val="00C516E3"/>
    <w:rsid w:val="00C5172E"/>
    <w:rsid w:val="00C5176C"/>
    <w:rsid w:val="00C51854"/>
    <w:rsid w:val="00C51A49"/>
    <w:rsid w:val="00C51A8F"/>
    <w:rsid w:val="00C51AF1"/>
    <w:rsid w:val="00C51B4F"/>
    <w:rsid w:val="00C51B6B"/>
    <w:rsid w:val="00C51C14"/>
    <w:rsid w:val="00C51C4C"/>
    <w:rsid w:val="00C51C5D"/>
    <w:rsid w:val="00C51DA1"/>
    <w:rsid w:val="00C51EC0"/>
    <w:rsid w:val="00C52097"/>
    <w:rsid w:val="00C520C1"/>
    <w:rsid w:val="00C52152"/>
    <w:rsid w:val="00C52181"/>
    <w:rsid w:val="00C5219F"/>
    <w:rsid w:val="00C5237D"/>
    <w:rsid w:val="00C523DB"/>
    <w:rsid w:val="00C523EA"/>
    <w:rsid w:val="00C526C2"/>
    <w:rsid w:val="00C5272D"/>
    <w:rsid w:val="00C527DA"/>
    <w:rsid w:val="00C52946"/>
    <w:rsid w:val="00C52C3C"/>
    <w:rsid w:val="00C53099"/>
    <w:rsid w:val="00C53112"/>
    <w:rsid w:val="00C53236"/>
    <w:rsid w:val="00C5323C"/>
    <w:rsid w:val="00C5332C"/>
    <w:rsid w:val="00C5336F"/>
    <w:rsid w:val="00C5340A"/>
    <w:rsid w:val="00C534AE"/>
    <w:rsid w:val="00C53930"/>
    <w:rsid w:val="00C539F5"/>
    <w:rsid w:val="00C53B48"/>
    <w:rsid w:val="00C53B52"/>
    <w:rsid w:val="00C53B66"/>
    <w:rsid w:val="00C53BEE"/>
    <w:rsid w:val="00C53C3A"/>
    <w:rsid w:val="00C53CD4"/>
    <w:rsid w:val="00C53CD9"/>
    <w:rsid w:val="00C53D03"/>
    <w:rsid w:val="00C54087"/>
    <w:rsid w:val="00C540B5"/>
    <w:rsid w:val="00C5418D"/>
    <w:rsid w:val="00C5422F"/>
    <w:rsid w:val="00C5424A"/>
    <w:rsid w:val="00C542D2"/>
    <w:rsid w:val="00C54456"/>
    <w:rsid w:val="00C54585"/>
    <w:rsid w:val="00C54768"/>
    <w:rsid w:val="00C547F4"/>
    <w:rsid w:val="00C5483B"/>
    <w:rsid w:val="00C54C90"/>
    <w:rsid w:val="00C54E0C"/>
    <w:rsid w:val="00C54E68"/>
    <w:rsid w:val="00C54E69"/>
    <w:rsid w:val="00C54F61"/>
    <w:rsid w:val="00C55005"/>
    <w:rsid w:val="00C55224"/>
    <w:rsid w:val="00C5522D"/>
    <w:rsid w:val="00C553BF"/>
    <w:rsid w:val="00C554A7"/>
    <w:rsid w:val="00C5576A"/>
    <w:rsid w:val="00C55818"/>
    <w:rsid w:val="00C558BF"/>
    <w:rsid w:val="00C558E7"/>
    <w:rsid w:val="00C55A31"/>
    <w:rsid w:val="00C55AFC"/>
    <w:rsid w:val="00C55CB7"/>
    <w:rsid w:val="00C55DA0"/>
    <w:rsid w:val="00C55DA6"/>
    <w:rsid w:val="00C55DBE"/>
    <w:rsid w:val="00C55E40"/>
    <w:rsid w:val="00C55E67"/>
    <w:rsid w:val="00C55EDE"/>
    <w:rsid w:val="00C55F87"/>
    <w:rsid w:val="00C55FEB"/>
    <w:rsid w:val="00C56109"/>
    <w:rsid w:val="00C56204"/>
    <w:rsid w:val="00C5637B"/>
    <w:rsid w:val="00C5648E"/>
    <w:rsid w:val="00C5659C"/>
    <w:rsid w:val="00C567C1"/>
    <w:rsid w:val="00C567CD"/>
    <w:rsid w:val="00C5687C"/>
    <w:rsid w:val="00C568D8"/>
    <w:rsid w:val="00C56906"/>
    <w:rsid w:val="00C56914"/>
    <w:rsid w:val="00C56BB6"/>
    <w:rsid w:val="00C56C43"/>
    <w:rsid w:val="00C56C76"/>
    <w:rsid w:val="00C56C94"/>
    <w:rsid w:val="00C56D0A"/>
    <w:rsid w:val="00C56E12"/>
    <w:rsid w:val="00C56EC5"/>
    <w:rsid w:val="00C5701C"/>
    <w:rsid w:val="00C57050"/>
    <w:rsid w:val="00C57065"/>
    <w:rsid w:val="00C571F2"/>
    <w:rsid w:val="00C5727F"/>
    <w:rsid w:val="00C57298"/>
    <w:rsid w:val="00C5743F"/>
    <w:rsid w:val="00C57542"/>
    <w:rsid w:val="00C57949"/>
    <w:rsid w:val="00C579B8"/>
    <w:rsid w:val="00C57B59"/>
    <w:rsid w:val="00C57B5D"/>
    <w:rsid w:val="00C57D96"/>
    <w:rsid w:val="00C57DB9"/>
    <w:rsid w:val="00C57DE1"/>
    <w:rsid w:val="00C57FD0"/>
    <w:rsid w:val="00C6009A"/>
    <w:rsid w:val="00C600BE"/>
    <w:rsid w:val="00C60143"/>
    <w:rsid w:val="00C60155"/>
    <w:rsid w:val="00C6020C"/>
    <w:rsid w:val="00C60249"/>
    <w:rsid w:val="00C60254"/>
    <w:rsid w:val="00C6025F"/>
    <w:rsid w:val="00C6029F"/>
    <w:rsid w:val="00C602A7"/>
    <w:rsid w:val="00C6035A"/>
    <w:rsid w:val="00C604A6"/>
    <w:rsid w:val="00C604C0"/>
    <w:rsid w:val="00C6051F"/>
    <w:rsid w:val="00C6084E"/>
    <w:rsid w:val="00C609F5"/>
    <w:rsid w:val="00C60CE9"/>
    <w:rsid w:val="00C60D93"/>
    <w:rsid w:val="00C60F67"/>
    <w:rsid w:val="00C60FEB"/>
    <w:rsid w:val="00C6102B"/>
    <w:rsid w:val="00C6106F"/>
    <w:rsid w:val="00C611B2"/>
    <w:rsid w:val="00C61225"/>
    <w:rsid w:val="00C61486"/>
    <w:rsid w:val="00C614D6"/>
    <w:rsid w:val="00C6157E"/>
    <w:rsid w:val="00C6169B"/>
    <w:rsid w:val="00C61731"/>
    <w:rsid w:val="00C617AA"/>
    <w:rsid w:val="00C61891"/>
    <w:rsid w:val="00C618A1"/>
    <w:rsid w:val="00C618E3"/>
    <w:rsid w:val="00C61BDE"/>
    <w:rsid w:val="00C61C71"/>
    <w:rsid w:val="00C61C9C"/>
    <w:rsid w:val="00C61D3A"/>
    <w:rsid w:val="00C61FB1"/>
    <w:rsid w:val="00C62201"/>
    <w:rsid w:val="00C62270"/>
    <w:rsid w:val="00C622A0"/>
    <w:rsid w:val="00C622ED"/>
    <w:rsid w:val="00C62303"/>
    <w:rsid w:val="00C62436"/>
    <w:rsid w:val="00C62477"/>
    <w:rsid w:val="00C624B2"/>
    <w:rsid w:val="00C62526"/>
    <w:rsid w:val="00C626A0"/>
    <w:rsid w:val="00C627C2"/>
    <w:rsid w:val="00C627F1"/>
    <w:rsid w:val="00C62B83"/>
    <w:rsid w:val="00C62B86"/>
    <w:rsid w:val="00C6304D"/>
    <w:rsid w:val="00C63257"/>
    <w:rsid w:val="00C63363"/>
    <w:rsid w:val="00C633D0"/>
    <w:rsid w:val="00C63512"/>
    <w:rsid w:val="00C6353E"/>
    <w:rsid w:val="00C635E2"/>
    <w:rsid w:val="00C63848"/>
    <w:rsid w:val="00C638E7"/>
    <w:rsid w:val="00C63915"/>
    <w:rsid w:val="00C6393C"/>
    <w:rsid w:val="00C639BB"/>
    <w:rsid w:val="00C63A38"/>
    <w:rsid w:val="00C63D53"/>
    <w:rsid w:val="00C64003"/>
    <w:rsid w:val="00C6428C"/>
    <w:rsid w:val="00C6435F"/>
    <w:rsid w:val="00C6448F"/>
    <w:rsid w:val="00C64564"/>
    <w:rsid w:val="00C64591"/>
    <w:rsid w:val="00C646ED"/>
    <w:rsid w:val="00C64723"/>
    <w:rsid w:val="00C64733"/>
    <w:rsid w:val="00C64790"/>
    <w:rsid w:val="00C648AE"/>
    <w:rsid w:val="00C64A08"/>
    <w:rsid w:val="00C64A7A"/>
    <w:rsid w:val="00C64AED"/>
    <w:rsid w:val="00C64C77"/>
    <w:rsid w:val="00C64D5F"/>
    <w:rsid w:val="00C64FEB"/>
    <w:rsid w:val="00C656EB"/>
    <w:rsid w:val="00C6573F"/>
    <w:rsid w:val="00C65817"/>
    <w:rsid w:val="00C6584C"/>
    <w:rsid w:val="00C659D5"/>
    <w:rsid w:val="00C65AEC"/>
    <w:rsid w:val="00C65B60"/>
    <w:rsid w:val="00C65C21"/>
    <w:rsid w:val="00C65C9B"/>
    <w:rsid w:val="00C65EEC"/>
    <w:rsid w:val="00C66170"/>
    <w:rsid w:val="00C6633D"/>
    <w:rsid w:val="00C6635D"/>
    <w:rsid w:val="00C66377"/>
    <w:rsid w:val="00C666C4"/>
    <w:rsid w:val="00C66780"/>
    <w:rsid w:val="00C66927"/>
    <w:rsid w:val="00C66A12"/>
    <w:rsid w:val="00C66B85"/>
    <w:rsid w:val="00C66BA4"/>
    <w:rsid w:val="00C66C70"/>
    <w:rsid w:val="00C66E1C"/>
    <w:rsid w:val="00C66E6A"/>
    <w:rsid w:val="00C66EC3"/>
    <w:rsid w:val="00C66FFE"/>
    <w:rsid w:val="00C671EE"/>
    <w:rsid w:val="00C671F7"/>
    <w:rsid w:val="00C67262"/>
    <w:rsid w:val="00C672FF"/>
    <w:rsid w:val="00C6735D"/>
    <w:rsid w:val="00C67613"/>
    <w:rsid w:val="00C67799"/>
    <w:rsid w:val="00C67800"/>
    <w:rsid w:val="00C67887"/>
    <w:rsid w:val="00C67B49"/>
    <w:rsid w:val="00C67BA0"/>
    <w:rsid w:val="00C67BC0"/>
    <w:rsid w:val="00C67D2A"/>
    <w:rsid w:val="00C67D33"/>
    <w:rsid w:val="00C67D41"/>
    <w:rsid w:val="00C67E70"/>
    <w:rsid w:val="00C67F46"/>
    <w:rsid w:val="00C67F6A"/>
    <w:rsid w:val="00C700DD"/>
    <w:rsid w:val="00C70142"/>
    <w:rsid w:val="00C701C6"/>
    <w:rsid w:val="00C70407"/>
    <w:rsid w:val="00C7045D"/>
    <w:rsid w:val="00C705C9"/>
    <w:rsid w:val="00C705EA"/>
    <w:rsid w:val="00C70665"/>
    <w:rsid w:val="00C70681"/>
    <w:rsid w:val="00C706E0"/>
    <w:rsid w:val="00C7078B"/>
    <w:rsid w:val="00C7085A"/>
    <w:rsid w:val="00C708A6"/>
    <w:rsid w:val="00C708C9"/>
    <w:rsid w:val="00C70900"/>
    <w:rsid w:val="00C70CAF"/>
    <w:rsid w:val="00C70D39"/>
    <w:rsid w:val="00C70D54"/>
    <w:rsid w:val="00C70DAB"/>
    <w:rsid w:val="00C70E53"/>
    <w:rsid w:val="00C7104A"/>
    <w:rsid w:val="00C71065"/>
    <w:rsid w:val="00C710C0"/>
    <w:rsid w:val="00C7140D"/>
    <w:rsid w:val="00C7161B"/>
    <w:rsid w:val="00C716C6"/>
    <w:rsid w:val="00C71763"/>
    <w:rsid w:val="00C7191A"/>
    <w:rsid w:val="00C71927"/>
    <w:rsid w:val="00C71ADF"/>
    <w:rsid w:val="00C71B27"/>
    <w:rsid w:val="00C71B2A"/>
    <w:rsid w:val="00C71B83"/>
    <w:rsid w:val="00C71BA1"/>
    <w:rsid w:val="00C71F5D"/>
    <w:rsid w:val="00C7206A"/>
    <w:rsid w:val="00C720B7"/>
    <w:rsid w:val="00C720D7"/>
    <w:rsid w:val="00C720FF"/>
    <w:rsid w:val="00C721A0"/>
    <w:rsid w:val="00C7231B"/>
    <w:rsid w:val="00C72433"/>
    <w:rsid w:val="00C72795"/>
    <w:rsid w:val="00C727B5"/>
    <w:rsid w:val="00C72957"/>
    <w:rsid w:val="00C72986"/>
    <w:rsid w:val="00C72B69"/>
    <w:rsid w:val="00C72BA7"/>
    <w:rsid w:val="00C72C07"/>
    <w:rsid w:val="00C72CDE"/>
    <w:rsid w:val="00C72D65"/>
    <w:rsid w:val="00C72E1A"/>
    <w:rsid w:val="00C7318B"/>
    <w:rsid w:val="00C7321F"/>
    <w:rsid w:val="00C733CC"/>
    <w:rsid w:val="00C735A0"/>
    <w:rsid w:val="00C735F5"/>
    <w:rsid w:val="00C736B3"/>
    <w:rsid w:val="00C736BB"/>
    <w:rsid w:val="00C73974"/>
    <w:rsid w:val="00C739B5"/>
    <w:rsid w:val="00C73C8E"/>
    <w:rsid w:val="00C73D47"/>
    <w:rsid w:val="00C73D75"/>
    <w:rsid w:val="00C73DFB"/>
    <w:rsid w:val="00C741C7"/>
    <w:rsid w:val="00C741FC"/>
    <w:rsid w:val="00C74276"/>
    <w:rsid w:val="00C74443"/>
    <w:rsid w:val="00C7444D"/>
    <w:rsid w:val="00C74457"/>
    <w:rsid w:val="00C7445B"/>
    <w:rsid w:val="00C744B6"/>
    <w:rsid w:val="00C747BA"/>
    <w:rsid w:val="00C74896"/>
    <w:rsid w:val="00C74996"/>
    <w:rsid w:val="00C74A6C"/>
    <w:rsid w:val="00C74B52"/>
    <w:rsid w:val="00C74B8E"/>
    <w:rsid w:val="00C74C5B"/>
    <w:rsid w:val="00C74CD2"/>
    <w:rsid w:val="00C74D54"/>
    <w:rsid w:val="00C74D67"/>
    <w:rsid w:val="00C74D75"/>
    <w:rsid w:val="00C74EB9"/>
    <w:rsid w:val="00C75038"/>
    <w:rsid w:val="00C75282"/>
    <w:rsid w:val="00C75284"/>
    <w:rsid w:val="00C752DD"/>
    <w:rsid w:val="00C7547A"/>
    <w:rsid w:val="00C7560E"/>
    <w:rsid w:val="00C7563E"/>
    <w:rsid w:val="00C758C2"/>
    <w:rsid w:val="00C75D07"/>
    <w:rsid w:val="00C75D79"/>
    <w:rsid w:val="00C76214"/>
    <w:rsid w:val="00C76271"/>
    <w:rsid w:val="00C763C3"/>
    <w:rsid w:val="00C76478"/>
    <w:rsid w:val="00C76492"/>
    <w:rsid w:val="00C764E7"/>
    <w:rsid w:val="00C765D1"/>
    <w:rsid w:val="00C765D3"/>
    <w:rsid w:val="00C7676D"/>
    <w:rsid w:val="00C7678F"/>
    <w:rsid w:val="00C767CA"/>
    <w:rsid w:val="00C76833"/>
    <w:rsid w:val="00C768FC"/>
    <w:rsid w:val="00C76919"/>
    <w:rsid w:val="00C769DA"/>
    <w:rsid w:val="00C76A2B"/>
    <w:rsid w:val="00C76A92"/>
    <w:rsid w:val="00C76C09"/>
    <w:rsid w:val="00C76EE2"/>
    <w:rsid w:val="00C7707B"/>
    <w:rsid w:val="00C770AF"/>
    <w:rsid w:val="00C773F2"/>
    <w:rsid w:val="00C77599"/>
    <w:rsid w:val="00C77848"/>
    <w:rsid w:val="00C77939"/>
    <w:rsid w:val="00C7793E"/>
    <w:rsid w:val="00C7797F"/>
    <w:rsid w:val="00C7799F"/>
    <w:rsid w:val="00C779E0"/>
    <w:rsid w:val="00C779EE"/>
    <w:rsid w:val="00C77C10"/>
    <w:rsid w:val="00C77D1F"/>
    <w:rsid w:val="00C77DA5"/>
    <w:rsid w:val="00C77EB3"/>
    <w:rsid w:val="00C77F5A"/>
    <w:rsid w:val="00C80043"/>
    <w:rsid w:val="00C800E1"/>
    <w:rsid w:val="00C80423"/>
    <w:rsid w:val="00C805B8"/>
    <w:rsid w:val="00C805C0"/>
    <w:rsid w:val="00C806D0"/>
    <w:rsid w:val="00C807A1"/>
    <w:rsid w:val="00C80809"/>
    <w:rsid w:val="00C809B5"/>
    <w:rsid w:val="00C809BA"/>
    <w:rsid w:val="00C80ACB"/>
    <w:rsid w:val="00C80C6B"/>
    <w:rsid w:val="00C80E52"/>
    <w:rsid w:val="00C80F24"/>
    <w:rsid w:val="00C80FA0"/>
    <w:rsid w:val="00C810F1"/>
    <w:rsid w:val="00C813F9"/>
    <w:rsid w:val="00C8147D"/>
    <w:rsid w:val="00C815AA"/>
    <w:rsid w:val="00C815F7"/>
    <w:rsid w:val="00C816C6"/>
    <w:rsid w:val="00C8172B"/>
    <w:rsid w:val="00C818BA"/>
    <w:rsid w:val="00C81940"/>
    <w:rsid w:val="00C819A2"/>
    <w:rsid w:val="00C81A5C"/>
    <w:rsid w:val="00C81C9E"/>
    <w:rsid w:val="00C81F00"/>
    <w:rsid w:val="00C81FB2"/>
    <w:rsid w:val="00C820A4"/>
    <w:rsid w:val="00C822FB"/>
    <w:rsid w:val="00C8230D"/>
    <w:rsid w:val="00C823AF"/>
    <w:rsid w:val="00C827D4"/>
    <w:rsid w:val="00C8281F"/>
    <w:rsid w:val="00C8282F"/>
    <w:rsid w:val="00C8283B"/>
    <w:rsid w:val="00C8285F"/>
    <w:rsid w:val="00C829F2"/>
    <w:rsid w:val="00C82A54"/>
    <w:rsid w:val="00C82AC0"/>
    <w:rsid w:val="00C82C0A"/>
    <w:rsid w:val="00C82D9C"/>
    <w:rsid w:val="00C82E40"/>
    <w:rsid w:val="00C82EA3"/>
    <w:rsid w:val="00C82EFB"/>
    <w:rsid w:val="00C832C6"/>
    <w:rsid w:val="00C83400"/>
    <w:rsid w:val="00C83405"/>
    <w:rsid w:val="00C8343D"/>
    <w:rsid w:val="00C83518"/>
    <w:rsid w:val="00C8378F"/>
    <w:rsid w:val="00C83819"/>
    <w:rsid w:val="00C8395B"/>
    <w:rsid w:val="00C83A22"/>
    <w:rsid w:val="00C83A46"/>
    <w:rsid w:val="00C83AE3"/>
    <w:rsid w:val="00C83D69"/>
    <w:rsid w:val="00C83DC8"/>
    <w:rsid w:val="00C83E56"/>
    <w:rsid w:val="00C83E9B"/>
    <w:rsid w:val="00C83F19"/>
    <w:rsid w:val="00C83F87"/>
    <w:rsid w:val="00C8403F"/>
    <w:rsid w:val="00C84334"/>
    <w:rsid w:val="00C8449B"/>
    <w:rsid w:val="00C844AB"/>
    <w:rsid w:val="00C846F7"/>
    <w:rsid w:val="00C8477A"/>
    <w:rsid w:val="00C84863"/>
    <w:rsid w:val="00C8487C"/>
    <w:rsid w:val="00C84929"/>
    <w:rsid w:val="00C849A8"/>
    <w:rsid w:val="00C849B1"/>
    <w:rsid w:val="00C84B0F"/>
    <w:rsid w:val="00C84B30"/>
    <w:rsid w:val="00C84FDE"/>
    <w:rsid w:val="00C85043"/>
    <w:rsid w:val="00C851D7"/>
    <w:rsid w:val="00C851F5"/>
    <w:rsid w:val="00C853C8"/>
    <w:rsid w:val="00C8590D"/>
    <w:rsid w:val="00C85962"/>
    <w:rsid w:val="00C859C8"/>
    <w:rsid w:val="00C85AD9"/>
    <w:rsid w:val="00C85B2E"/>
    <w:rsid w:val="00C85B9E"/>
    <w:rsid w:val="00C85DCA"/>
    <w:rsid w:val="00C85EB1"/>
    <w:rsid w:val="00C8636B"/>
    <w:rsid w:val="00C863B8"/>
    <w:rsid w:val="00C864B2"/>
    <w:rsid w:val="00C865ED"/>
    <w:rsid w:val="00C86848"/>
    <w:rsid w:val="00C8688F"/>
    <w:rsid w:val="00C86902"/>
    <w:rsid w:val="00C86A92"/>
    <w:rsid w:val="00C86C46"/>
    <w:rsid w:val="00C86D74"/>
    <w:rsid w:val="00C86DAC"/>
    <w:rsid w:val="00C86EF8"/>
    <w:rsid w:val="00C86F0D"/>
    <w:rsid w:val="00C87113"/>
    <w:rsid w:val="00C8717B"/>
    <w:rsid w:val="00C87185"/>
    <w:rsid w:val="00C8725B"/>
    <w:rsid w:val="00C872E1"/>
    <w:rsid w:val="00C87310"/>
    <w:rsid w:val="00C87349"/>
    <w:rsid w:val="00C8738B"/>
    <w:rsid w:val="00C874AD"/>
    <w:rsid w:val="00C8764E"/>
    <w:rsid w:val="00C876FD"/>
    <w:rsid w:val="00C87700"/>
    <w:rsid w:val="00C877C8"/>
    <w:rsid w:val="00C877ED"/>
    <w:rsid w:val="00C8783E"/>
    <w:rsid w:val="00C8785A"/>
    <w:rsid w:val="00C87A3C"/>
    <w:rsid w:val="00C87B3F"/>
    <w:rsid w:val="00C87C44"/>
    <w:rsid w:val="00C87DB8"/>
    <w:rsid w:val="00C87EBA"/>
    <w:rsid w:val="00C87FC0"/>
    <w:rsid w:val="00C90027"/>
    <w:rsid w:val="00C9021D"/>
    <w:rsid w:val="00C9037C"/>
    <w:rsid w:val="00C90629"/>
    <w:rsid w:val="00C906AD"/>
    <w:rsid w:val="00C9082D"/>
    <w:rsid w:val="00C90B14"/>
    <w:rsid w:val="00C90F2A"/>
    <w:rsid w:val="00C913A2"/>
    <w:rsid w:val="00C914A8"/>
    <w:rsid w:val="00C914C5"/>
    <w:rsid w:val="00C9162F"/>
    <w:rsid w:val="00C919B2"/>
    <w:rsid w:val="00C91AB8"/>
    <w:rsid w:val="00C91B53"/>
    <w:rsid w:val="00C91BD2"/>
    <w:rsid w:val="00C91CB6"/>
    <w:rsid w:val="00C91D96"/>
    <w:rsid w:val="00C91DAA"/>
    <w:rsid w:val="00C91E5D"/>
    <w:rsid w:val="00C91E84"/>
    <w:rsid w:val="00C91F27"/>
    <w:rsid w:val="00C91F97"/>
    <w:rsid w:val="00C92112"/>
    <w:rsid w:val="00C92141"/>
    <w:rsid w:val="00C923AD"/>
    <w:rsid w:val="00C92463"/>
    <w:rsid w:val="00C924CD"/>
    <w:rsid w:val="00C924FE"/>
    <w:rsid w:val="00C9253F"/>
    <w:rsid w:val="00C9280A"/>
    <w:rsid w:val="00C92848"/>
    <w:rsid w:val="00C9288E"/>
    <w:rsid w:val="00C928ED"/>
    <w:rsid w:val="00C92901"/>
    <w:rsid w:val="00C92A2B"/>
    <w:rsid w:val="00C92B3E"/>
    <w:rsid w:val="00C92C55"/>
    <w:rsid w:val="00C92D53"/>
    <w:rsid w:val="00C92D80"/>
    <w:rsid w:val="00C92EE2"/>
    <w:rsid w:val="00C92FE6"/>
    <w:rsid w:val="00C930D4"/>
    <w:rsid w:val="00C9312C"/>
    <w:rsid w:val="00C93181"/>
    <w:rsid w:val="00C931FF"/>
    <w:rsid w:val="00C9325A"/>
    <w:rsid w:val="00C93315"/>
    <w:rsid w:val="00C9357E"/>
    <w:rsid w:val="00C9365A"/>
    <w:rsid w:val="00C9386E"/>
    <w:rsid w:val="00C93A32"/>
    <w:rsid w:val="00C93ABA"/>
    <w:rsid w:val="00C93B1C"/>
    <w:rsid w:val="00C93B55"/>
    <w:rsid w:val="00C93B63"/>
    <w:rsid w:val="00C93BB6"/>
    <w:rsid w:val="00C93DBD"/>
    <w:rsid w:val="00C93FB4"/>
    <w:rsid w:val="00C940BA"/>
    <w:rsid w:val="00C941D7"/>
    <w:rsid w:val="00C94203"/>
    <w:rsid w:val="00C943F1"/>
    <w:rsid w:val="00C94418"/>
    <w:rsid w:val="00C9444F"/>
    <w:rsid w:val="00C949E0"/>
    <w:rsid w:val="00C94B36"/>
    <w:rsid w:val="00C94B45"/>
    <w:rsid w:val="00C94C18"/>
    <w:rsid w:val="00C94C50"/>
    <w:rsid w:val="00C94DDE"/>
    <w:rsid w:val="00C94E3F"/>
    <w:rsid w:val="00C94FED"/>
    <w:rsid w:val="00C950DE"/>
    <w:rsid w:val="00C951AE"/>
    <w:rsid w:val="00C9521A"/>
    <w:rsid w:val="00C9522D"/>
    <w:rsid w:val="00C952A0"/>
    <w:rsid w:val="00C952C6"/>
    <w:rsid w:val="00C95382"/>
    <w:rsid w:val="00C953B8"/>
    <w:rsid w:val="00C954D8"/>
    <w:rsid w:val="00C9569D"/>
    <w:rsid w:val="00C95AC8"/>
    <w:rsid w:val="00C95B0E"/>
    <w:rsid w:val="00C95BB8"/>
    <w:rsid w:val="00C95C19"/>
    <w:rsid w:val="00C95D36"/>
    <w:rsid w:val="00C95E95"/>
    <w:rsid w:val="00C95EDB"/>
    <w:rsid w:val="00C96271"/>
    <w:rsid w:val="00C964C8"/>
    <w:rsid w:val="00C96566"/>
    <w:rsid w:val="00C96781"/>
    <w:rsid w:val="00C968A4"/>
    <w:rsid w:val="00C96B45"/>
    <w:rsid w:val="00C96B72"/>
    <w:rsid w:val="00C96B8B"/>
    <w:rsid w:val="00C96D5B"/>
    <w:rsid w:val="00C96D86"/>
    <w:rsid w:val="00C96E33"/>
    <w:rsid w:val="00C96EB2"/>
    <w:rsid w:val="00C96F5F"/>
    <w:rsid w:val="00C970EA"/>
    <w:rsid w:val="00C9737D"/>
    <w:rsid w:val="00C97385"/>
    <w:rsid w:val="00C97463"/>
    <w:rsid w:val="00C977B4"/>
    <w:rsid w:val="00C97878"/>
    <w:rsid w:val="00C97904"/>
    <w:rsid w:val="00C97A90"/>
    <w:rsid w:val="00C97BE5"/>
    <w:rsid w:val="00C97D16"/>
    <w:rsid w:val="00C97D75"/>
    <w:rsid w:val="00C97E56"/>
    <w:rsid w:val="00C97EF5"/>
    <w:rsid w:val="00CA00B6"/>
    <w:rsid w:val="00CA014A"/>
    <w:rsid w:val="00CA016F"/>
    <w:rsid w:val="00CA01DC"/>
    <w:rsid w:val="00CA0214"/>
    <w:rsid w:val="00CA0450"/>
    <w:rsid w:val="00CA05C7"/>
    <w:rsid w:val="00CA05EF"/>
    <w:rsid w:val="00CA0700"/>
    <w:rsid w:val="00CA09C7"/>
    <w:rsid w:val="00CA0AFD"/>
    <w:rsid w:val="00CA0CF9"/>
    <w:rsid w:val="00CA0D7F"/>
    <w:rsid w:val="00CA0F1C"/>
    <w:rsid w:val="00CA0F62"/>
    <w:rsid w:val="00CA116A"/>
    <w:rsid w:val="00CA129D"/>
    <w:rsid w:val="00CA1397"/>
    <w:rsid w:val="00CA1461"/>
    <w:rsid w:val="00CA150C"/>
    <w:rsid w:val="00CA15EF"/>
    <w:rsid w:val="00CA1641"/>
    <w:rsid w:val="00CA1659"/>
    <w:rsid w:val="00CA178D"/>
    <w:rsid w:val="00CA18CE"/>
    <w:rsid w:val="00CA19E8"/>
    <w:rsid w:val="00CA19F1"/>
    <w:rsid w:val="00CA19F3"/>
    <w:rsid w:val="00CA1A1E"/>
    <w:rsid w:val="00CA1A58"/>
    <w:rsid w:val="00CA1C31"/>
    <w:rsid w:val="00CA1DD0"/>
    <w:rsid w:val="00CA2194"/>
    <w:rsid w:val="00CA223C"/>
    <w:rsid w:val="00CA2271"/>
    <w:rsid w:val="00CA246F"/>
    <w:rsid w:val="00CA26B8"/>
    <w:rsid w:val="00CA26F3"/>
    <w:rsid w:val="00CA2720"/>
    <w:rsid w:val="00CA27CC"/>
    <w:rsid w:val="00CA286E"/>
    <w:rsid w:val="00CA28BD"/>
    <w:rsid w:val="00CA2919"/>
    <w:rsid w:val="00CA2A46"/>
    <w:rsid w:val="00CA2ACB"/>
    <w:rsid w:val="00CA2DF8"/>
    <w:rsid w:val="00CA2E6F"/>
    <w:rsid w:val="00CA2FAC"/>
    <w:rsid w:val="00CA2FCB"/>
    <w:rsid w:val="00CA30C9"/>
    <w:rsid w:val="00CA314C"/>
    <w:rsid w:val="00CA35B8"/>
    <w:rsid w:val="00CA3626"/>
    <w:rsid w:val="00CA3641"/>
    <w:rsid w:val="00CA3778"/>
    <w:rsid w:val="00CA388D"/>
    <w:rsid w:val="00CA3942"/>
    <w:rsid w:val="00CA39D5"/>
    <w:rsid w:val="00CA3A4B"/>
    <w:rsid w:val="00CA3AA7"/>
    <w:rsid w:val="00CA3B00"/>
    <w:rsid w:val="00CA3CD1"/>
    <w:rsid w:val="00CA3D2E"/>
    <w:rsid w:val="00CA3E27"/>
    <w:rsid w:val="00CA3FF0"/>
    <w:rsid w:val="00CA400A"/>
    <w:rsid w:val="00CA40BF"/>
    <w:rsid w:val="00CA4141"/>
    <w:rsid w:val="00CA41A2"/>
    <w:rsid w:val="00CA42CD"/>
    <w:rsid w:val="00CA42FA"/>
    <w:rsid w:val="00CA4376"/>
    <w:rsid w:val="00CA4394"/>
    <w:rsid w:val="00CA43E3"/>
    <w:rsid w:val="00CA44EA"/>
    <w:rsid w:val="00CA44F3"/>
    <w:rsid w:val="00CA458E"/>
    <w:rsid w:val="00CA45CA"/>
    <w:rsid w:val="00CA460C"/>
    <w:rsid w:val="00CA463B"/>
    <w:rsid w:val="00CA470C"/>
    <w:rsid w:val="00CA47A4"/>
    <w:rsid w:val="00CA47B9"/>
    <w:rsid w:val="00CA47DE"/>
    <w:rsid w:val="00CA488F"/>
    <w:rsid w:val="00CA4A1B"/>
    <w:rsid w:val="00CA4A30"/>
    <w:rsid w:val="00CA4A41"/>
    <w:rsid w:val="00CA4BCD"/>
    <w:rsid w:val="00CA4CD7"/>
    <w:rsid w:val="00CA4D5F"/>
    <w:rsid w:val="00CA4E3C"/>
    <w:rsid w:val="00CA4F49"/>
    <w:rsid w:val="00CA504E"/>
    <w:rsid w:val="00CA5079"/>
    <w:rsid w:val="00CA517D"/>
    <w:rsid w:val="00CA51ED"/>
    <w:rsid w:val="00CA52A7"/>
    <w:rsid w:val="00CA5397"/>
    <w:rsid w:val="00CA54A1"/>
    <w:rsid w:val="00CA5652"/>
    <w:rsid w:val="00CA5708"/>
    <w:rsid w:val="00CA59E9"/>
    <w:rsid w:val="00CA5A13"/>
    <w:rsid w:val="00CA5AD8"/>
    <w:rsid w:val="00CA5BF9"/>
    <w:rsid w:val="00CA5E17"/>
    <w:rsid w:val="00CA5E72"/>
    <w:rsid w:val="00CA5F1E"/>
    <w:rsid w:val="00CA5FCB"/>
    <w:rsid w:val="00CA60F5"/>
    <w:rsid w:val="00CA6280"/>
    <w:rsid w:val="00CA62C8"/>
    <w:rsid w:val="00CA635B"/>
    <w:rsid w:val="00CA63FE"/>
    <w:rsid w:val="00CA6438"/>
    <w:rsid w:val="00CA6481"/>
    <w:rsid w:val="00CA6577"/>
    <w:rsid w:val="00CA66A2"/>
    <w:rsid w:val="00CA67FB"/>
    <w:rsid w:val="00CA6823"/>
    <w:rsid w:val="00CA68AD"/>
    <w:rsid w:val="00CA69DF"/>
    <w:rsid w:val="00CA6A69"/>
    <w:rsid w:val="00CA6B56"/>
    <w:rsid w:val="00CA6B79"/>
    <w:rsid w:val="00CA6BAA"/>
    <w:rsid w:val="00CA6C8F"/>
    <w:rsid w:val="00CA6CA7"/>
    <w:rsid w:val="00CA6D37"/>
    <w:rsid w:val="00CA6E70"/>
    <w:rsid w:val="00CA6EE0"/>
    <w:rsid w:val="00CA6F31"/>
    <w:rsid w:val="00CA6F49"/>
    <w:rsid w:val="00CA7019"/>
    <w:rsid w:val="00CA7216"/>
    <w:rsid w:val="00CA734C"/>
    <w:rsid w:val="00CA737E"/>
    <w:rsid w:val="00CA739A"/>
    <w:rsid w:val="00CA74E8"/>
    <w:rsid w:val="00CA7515"/>
    <w:rsid w:val="00CA758E"/>
    <w:rsid w:val="00CA770B"/>
    <w:rsid w:val="00CA78C7"/>
    <w:rsid w:val="00CA7A48"/>
    <w:rsid w:val="00CA7B8A"/>
    <w:rsid w:val="00CA7CDF"/>
    <w:rsid w:val="00CA7DE8"/>
    <w:rsid w:val="00CA7E3A"/>
    <w:rsid w:val="00CA7EC9"/>
    <w:rsid w:val="00CB03B0"/>
    <w:rsid w:val="00CB03D2"/>
    <w:rsid w:val="00CB0652"/>
    <w:rsid w:val="00CB06DB"/>
    <w:rsid w:val="00CB0717"/>
    <w:rsid w:val="00CB07B5"/>
    <w:rsid w:val="00CB080A"/>
    <w:rsid w:val="00CB0982"/>
    <w:rsid w:val="00CB0ABD"/>
    <w:rsid w:val="00CB0BA9"/>
    <w:rsid w:val="00CB0D37"/>
    <w:rsid w:val="00CB0D98"/>
    <w:rsid w:val="00CB0DE8"/>
    <w:rsid w:val="00CB0EBC"/>
    <w:rsid w:val="00CB0F15"/>
    <w:rsid w:val="00CB1134"/>
    <w:rsid w:val="00CB125A"/>
    <w:rsid w:val="00CB1275"/>
    <w:rsid w:val="00CB1384"/>
    <w:rsid w:val="00CB160B"/>
    <w:rsid w:val="00CB16A5"/>
    <w:rsid w:val="00CB1818"/>
    <w:rsid w:val="00CB185B"/>
    <w:rsid w:val="00CB18CA"/>
    <w:rsid w:val="00CB19A8"/>
    <w:rsid w:val="00CB1BE4"/>
    <w:rsid w:val="00CB1C0D"/>
    <w:rsid w:val="00CB1C5D"/>
    <w:rsid w:val="00CB1C6A"/>
    <w:rsid w:val="00CB1CBD"/>
    <w:rsid w:val="00CB1DE8"/>
    <w:rsid w:val="00CB204C"/>
    <w:rsid w:val="00CB20C0"/>
    <w:rsid w:val="00CB2160"/>
    <w:rsid w:val="00CB21F4"/>
    <w:rsid w:val="00CB2291"/>
    <w:rsid w:val="00CB22DC"/>
    <w:rsid w:val="00CB2306"/>
    <w:rsid w:val="00CB23BD"/>
    <w:rsid w:val="00CB23C1"/>
    <w:rsid w:val="00CB242E"/>
    <w:rsid w:val="00CB24FC"/>
    <w:rsid w:val="00CB25BE"/>
    <w:rsid w:val="00CB25D8"/>
    <w:rsid w:val="00CB25F3"/>
    <w:rsid w:val="00CB260C"/>
    <w:rsid w:val="00CB2796"/>
    <w:rsid w:val="00CB27B8"/>
    <w:rsid w:val="00CB27FF"/>
    <w:rsid w:val="00CB2840"/>
    <w:rsid w:val="00CB2967"/>
    <w:rsid w:val="00CB29E6"/>
    <w:rsid w:val="00CB29F7"/>
    <w:rsid w:val="00CB2B57"/>
    <w:rsid w:val="00CB2B9E"/>
    <w:rsid w:val="00CB2C14"/>
    <w:rsid w:val="00CB2C98"/>
    <w:rsid w:val="00CB2D47"/>
    <w:rsid w:val="00CB2DC5"/>
    <w:rsid w:val="00CB2E45"/>
    <w:rsid w:val="00CB30D4"/>
    <w:rsid w:val="00CB32B1"/>
    <w:rsid w:val="00CB34E4"/>
    <w:rsid w:val="00CB34FB"/>
    <w:rsid w:val="00CB3767"/>
    <w:rsid w:val="00CB3795"/>
    <w:rsid w:val="00CB379E"/>
    <w:rsid w:val="00CB37A7"/>
    <w:rsid w:val="00CB37F9"/>
    <w:rsid w:val="00CB3804"/>
    <w:rsid w:val="00CB394D"/>
    <w:rsid w:val="00CB395E"/>
    <w:rsid w:val="00CB3A96"/>
    <w:rsid w:val="00CB3AF6"/>
    <w:rsid w:val="00CB3B9A"/>
    <w:rsid w:val="00CB3BAE"/>
    <w:rsid w:val="00CB3D3C"/>
    <w:rsid w:val="00CB3F2A"/>
    <w:rsid w:val="00CB3F67"/>
    <w:rsid w:val="00CB3FDC"/>
    <w:rsid w:val="00CB411B"/>
    <w:rsid w:val="00CB417C"/>
    <w:rsid w:val="00CB4229"/>
    <w:rsid w:val="00CB4245"/>
    <w:rsid w:val="00CB42A0"/>
    <w:rsid w:val="00CB430F"/>
    <w:rsid w:val="00CB432C"/>
    <w:rsid w:val="00CB4470"/>
    <w:rsid w:val="00CB4531"/>
    <w:rsid w:val="00CB4558"/>
    <w:rsid w:val="00CB46F5"/>
    <w:rsid w:val="00CB4757"/>
    <w:rsid w:val="00CB49B3"/>
    <w:rsid w:val="00CB49F2"/>
    <w:rsid w:val="00CB4A7A"/>
    <w:rsid w:val="00CB4B6D"/>
    <w:rsid w:val="00CB4DD2"/>
    <w:rsid w:val="00CB4E14"/>
    <w:rsid w:val="00CB4EC7"/>
    <w:rsid w:val="00CB4F26"/>
    <w:rsid w:val="00CB4F87"/>
    <w:rsid w:val="00CB4F8A"/>
    <w:rsid w:val="00CB5022"/>
    <w:rsid w:val="00CB5053"/>
    <w:rsid w:val="00CB51A4"/>
    <w:rsid w:val="00CB525A"/>
    <w:rsid w:val="00CB5276"/>
    <w:rsid w:val="00CB52CC"/>
    <w:rsid w:val="00CB533F"/>
    <w:rsid w:val="00CB557B"/>
    <w:rsid w:val="00CB55B1"/>
    <w:rsid w:val="00CB564D"/>
    <w:rsid w:val="00CB57F2"/>
    <w:rsid w:val="00CB5822"/>
    <w:rsid w:val="00CB5866"/>
    <w:rsid w:val="00CB5961"/>
    <w:rsid w:val="00CB5A43"/>
    <w:rsid w:val="00CB5B4C"/>
    <w:rsid w:val="00CB5C9E"/>
    <w:rsid w:val="00CB5CFB"/>
    <w:rsid w:val="00CB5E5E"/>
    <w:rsid w:val="00CB5E84"/>
    <w:rsid w:val="00CB602A"/>
    <w:rsid w:val="00CB60E1"/>
    <w:rsid w:val="00CB6109"/>
    <w:rsid w:val="00CB6146"/>
    <w:rsid w:val="00CB617F"/>
    <w:rsid w:val="00CB61C0"/>
    <w:rsid w:val="00CB61D0"/>
    <w:rsid w:val="00CB625A"/>
    <w:rsid w:val="00CB62CA"/>
    <w:rsid w:val="00CB62E0"/>
    <w:rsid w:val="00CB694C"/>
    <w:rsid w:val="00CB6A8E"/>
    <w:rsid w:val="00CB6C01"/>
    <w:rsid w:val="00CB6D1E"/>
    <w:rsid w:val="00CB6D76"/>
    <w:rsid w:val="00CB6E40"/>
    <w:rsid w:val="00CB6FDB"/>
    <w:rsid w:val="00CB71C9"/>
    <w:rsid w:val="00CB7320"/>
    <w:rsid w:val="00CB7443"/>
    <w:rsid w:val="00CB7517"/>
    <w:rsid w:val="00CB75E3"/>
    <w:rsid w:val="00CB765B"/>
    <w:rsid w:val="00CB774A"/>
    <w:rsid w:val="00CB7778"/>
    <w:rsid w:val="00CB77A2"/>
    <w:rsid w:val="00CB77F1"/>
    <w:rsid w:val="00CB7A31"/>
    <w:rsid w:val="00CB7A6E"/>
    <w:rsid w:val="00CB7CBA"/>
    <w:rsid w:val="00CB7D7D"/>
    <w:rsid w:val="00CB7D92"/>
    <w:rsid w:val="00CB7E0C"/>
    <w:rsid w:val="00CB7F76"/>
    <w:rsid w:val="00CC002A"/>
    <w:rsid w:val="00CC01A6"/>
    <w:rsid w:val="00CC026F"/>
    <w:rsid w:val="00CC0319"/>
    <w:rsid w:val="00CC03C0"/>
    <w:rsid w:val="00CC0446"/>
    <w:rsid w:val="00CC04CA"/>
    <w:rsid w:val="00CC0558"/>
    <w:rsid w:val="00CC065B"/>
    <w:rsid w:val="00CC0897"/>
    <w:rsid w:val="00CC09B7"/>
    <w:rsid w:val="00CC0AC1"/>
    <w:rsid w:val="00CC0B1F"/>
    <w:rsid w:val="00CC0CDB"/>
    <w:rsid w:val="00CC0D32"/>
    <w:rsid w:val="00CC0DF5"/>
    <w:rsid w:val="00CC0F19"/>
    <w:rsid w:val="00CC0FB0"/>
    <w:rsid w:val="00CC10C4"/>
    <w:rsid w:val="00CC115F"/>
    <w:rsid w:val="00CC125B"/>
    <w:rsid w:val="00CC15B0"/>
    <w:rsid w:val="00CC16FD"/>
    <w:rsid w:val="00CC1910"/>
    <w:rsid w:val="00CC1916"/>
    <w:rsid w:val="00CC1985"/>
    <w:rsid w:val="00CC1CF6"/>
    <w:rsid w:val="00CC1DB2"/>
    <w:rsid w:val="00CC20E3"/>
    <w:rsid w:val="00CC2151"/>
    <w:rsid w:val="00CC21FF"/>
    <w:rsid w:val="00CC227A"/>
    <w:rsid w:val="00CC22B2"/>
    <w:rsid w:val="00CC232C"/>
    <w:rsid w:val="00CC24F5"/>
    <w:rsid w:val="00CC24FF"/>
    <w:rsid w:val="00CC2592"/>
    <w:rsid w:val="00CC25EE"/>
    <w:rsid w:val="00CC266A"/>
    <w:rsid w:val="00CC26E3"/>
    <w:rsid w:val="00CC2774"/>
    <w:rsid w:val="00CC28A6"/>
    <w:rsid w:val="00CC296D"/>
    <w:rsid w:val="00CC29A9"/>
    <w:rsid w:val="00CC2A4F"/>
    <w:rsid w:val="00CC2A79"/>
    <w:rsid w:val="00CC2A9A"/>
    <w:rsid w:val="00CC2B19"/>
    <w:rsid w:val="00CC2C19"/>
    <w:rsid w:val="00CC2CEE"/>
    <w:rsid w:val="00CC2E5A"/>
    <w:rsid w:val="00CC2F68"/>
    <w:rsid w:val="00CC306B"/>
    <w:rsid w:val="00CC326D"/>
    <w:rsid w:val="00CC343F"/>
    <w:rsid w:val="00CC3585"/>
    <w:rsid w:val="00CC358B"/>
    <w:rsid w:val="00CC358E"/>
    <w:rsid w:val="00CC35F9"/>
    <w:rsid w:val="00CC383F"/>
    <w:rsid w:val="00CC39EC"/>
    <w:rsid w:val="00CC3BBD"/>
    <w:rsid w:val="00CC3D0A"/>
    <w:rsid w:val="00CC3DED"/>
    <w:rsid w:val="00CC3ECE"/>
    <w:rsid w:val="00CC3F0E"/>
    <w:rsid w:val="00CC40BD"/>
    <w:rsid w:val="00CC4280"/>
    <w:rsid w:val="00CC432E"/>
    <w:rsid w:val="00CC4334"/>
    <w:rsid w:val="00CC43BA"/>
    <w:rsid w:val="00CC43F4"/>
    <w:rsid w:val="00CC44E2"/>
    <w:rsid w:val="00CC4549"/>
    <w:rsid w:val="00CC46FF"/>
    <w:rsid w:val="00CC47F8"/>
    <w:rsid w:val="00CC4998"/>
    <w:rsid w:val="00CC49BD"/>
    <w:rsid w:val="00CC4B40"/>
    <w:rsid w:val="00CC4BFE"/>
    <w:rsid w:val="00CC4D08"/>
    <w:rsid w:val="00CC4D0E"/>
    <w:rsid w:val="00CC4E4E"/>
    <w:rsid w:val="00CC4F3A"/>
    <w:rsid w:val="00CC4FE9"/>
    <w:rsid w:val="00CC4FEA"/>
    <w:rsid w:val="00CC529F"/>
    <w:rsid w:val="00CC562C"/>
    <w:rsid w:val="00CC574D"/>
    <w:rsid w:val="00CC58A9"/>
    <w:rsid w:val="00CC594B"/>
    <w:rsid w:val="00CC5A0A"/>
    <w:rsid w:val="00CC5CD9"/>
    <w:rsid w:val="00CC5D55"/>
    <w:rsid w:val="00CC5D74"/>
    <w:rsid w:val="00CC5FE7"/>
    <w:rsid w:val="00CC60BD"/>
    <w:rsid w:val="00CC6232"/>
    <w:rsid w:val="00CC62D4"/>
    <w:rsid w:val="00CC63F8"/>
    <w:rsid w:val="00CC6479"/>
    <w:rsid w:val="00CC65D3"/>
    <w:rsid w:val="00CC668A"/>
    <w:rsid w:val="00CC66BB"/>
    <w:rsid w:val="00CC6763"/>
    <w:rsid w:val="00CC6861"/>
    <w:rsid w:val="00CC68F8"/>
    <w:rsid w:val="00CC6A39"/>
    <w:rsid w:val="00CC6ABC"/>
    <w:rsid w:val="00CC6AC1"/>
    <w:rsid w:val="00CC6B79"/>
    <w:rsid w:val="00CC6C14"/>
    <w:rsid w:val="00CC6C8E"/>
    <w:rsid w:val="00CC6CE0"/>
    <w:rsid w:val="00CC6E00"/>
    <w:rsid w:val="00CC7039"/>
    <w:rsid w:val="00CC70FB"/>
    <w:rsid w:val="00CC71A0"/>
    <w:rsid w:val="00CC71F6"/>
    <w:rsid w:val="00CC72B5"/>
    <w:rsid w:val="00CC72EC"/>
    <w:rsid w:val="00CC73F2"/>
    <w:rsid w:val="00CC747A"/>
    <w:rsid w:val="00CC7523"/>
    <w:rsid w:val="00CC7632"/>
    <w:rsid w:val="00CC7683"/>
    <w:rsid w:val="00CC78E1"/>
    <w:rsid w:val="00CC7A78"/>
    <w:rsid w:val="00CC7B22"/>
    <w:rsid w:val="00CC7C42"/>
    <w:rsid w:val="00CC7DF4"/>
    <w:rsid w:val="00CC7E5E"/>
    <w:rsid w:val="00CC7F30"/>
    <w:rsid w:val="00CD0170"/>
    <w:rsid w:val="00CD01DE"/>
    <w:rsid w:val="00CD01E3"/>
    <w:rsid w:val="00CD0337"/>
    <w:rsid w:val="00CD044D"/>
    <w:rsid w:val="00CD04DD"/>
    <w:rsid w:val="00CD0543"/>
    <w:rsid w:val="00CD06BF"/>
    <w:rsid w:val="00CD0711"/>
    <w:rsid w:val="00CD0C57"/>
    <w:rsid w:val="00CD0E45"/>
    <w:rsid w:val="00CD0EA6"/>
    <w:rsid w:val="00CD0F3E"/>
    <w:rsid w:val="00CD0F4D"/>
    <w:rsid w:val="00CD0F66"/>
    <w:rsid w:val="00CD108C"/>
    <w:rsid w:val="00CD121E"/>
    <w:rsid w:val="00CD1326"/>
    <w:rsid w:val="00CD14C6"/>
    <w:rsid w:val="00CD14EC"/>
    <w:rsid w:val="00CD1511"/>
    <w:rsid w:val="00CD1586"/>
    <w:rsid w:val="00CD163D"/>
    <w:rsid w:val="00CD169E"/>
    <w:rsid w:val="00CD1981"/>
    <w:rsid w:val="00CD19C9"/>
    <w:rsid w:val="00CD1A55"/>
    <w:rsid w:val="00CD1B98"/>
    <w:rsid w:val="00CD1BD3"/>
    <w:rsid w:val="00CD1C89"/>
    <w:rsid w:val="00CD1D09"/>
    <w:rsid w:val="00CD1D1E"/>
    <w:rsid w:val="00CD1D26"/>
    <w:rsid w:val="00CD1D5B"/>
    <w:rsid w:val="00CD1D9D"/>
    <w:rsid w:val="00CD2087"/>
    <w:rsid w:val="00CD20C5"/>
    <w:rsid w:val="00CD2180"/>
    <w:rsid w:val="00CD21AD"/>
    <w:rsid w:val="00CD2A27"/>
    <w:rsid w:val="00CD2ACE"/>
    <w:rsid w:val="00CD2B48"/>
    <w:rsid w:val="00CD2B51"/>
    <w:rsid w:val="00CD2C70"/>
    <w:rsid w:val="00CD2CE4"/>
    <w:rsid w:val="00CD2D81"/>
    <w:rsid w:val="00CD30F9"/>
    <w:rsid w:val="00CD3203"/>
    <w:rsid w:val="00CD337D"/>
    <w:rsid w:val="00CD3412"/>
    <w:rsid w:val="00CD3473"/>
    <w:rsid w:val="00CD3499"/>
    <w:rsid w:val="00CD3576"/>
    <w:rsid w:val="00CD38A2"/>
    <w:rsid w:val="00CD3924"/>
    <w:rsid w:val="00CD39A7"/>
    <w:rsid w:val="00CD3A4B"/>
    <w:rsid w:val="00CD3BF9"/>
    <w:rsid w:val="00CD3E5B"/>
    <w:rsid w:val="00CD3E9D"/>
    <w:rsid w:val="00CD3F26"/>
    <w:rsid w:val="00CD3F56"/>
    <w:rsid w:val="00CD41C6"/>
    <w:rsid w:val="00CD4502"/>
    <w:rsid w:val="00CD4574"/>
    <w:rsid w:val="00CD45A9"/>
    <w:rsid w:val="00CD468A"/>
    <w:rsid w:val="00CD4877"/>
    <w:rsid w:val="00CD4889"/>
    <w:rsid w:val="00CD48F0"/>
    <w:rsid w:val="00CD4907"/>
    <w:rsid w:val="00CD49A9"/>
    <w:rsid w:val="00CD4A22"/>
    <w:rsid w:val="00CD4CD7"/>
    <w:rsid w:val="00CD4E2E"/>
    <w:rsid w:val="00CD4FF2"/>
    <w:rsid w:val="00CD4FF9"/>
    <w:rsid w:val="00CD5067"/>
    <w:rsid w:val="00CD5142"/>
    <w:rsid w:val="00CD51B9"/>
    <w:rsid w:val="00CD52D7"/>
    <w:rsid w:val="00CD52FA"/>
    <w:rsid w:val="00CD532F"/>
    <w:rsid w:val="00CD54A8"/>
    <w:rsid w:val="00CD5575"/>
    <w:rsid w:val="00CD567F"/>
    <w:rsid w:val="00CD56F9"/>
    <w:rsid w:val="00CD58D7"/>
    <w:rsid w:val="00CD59C1"/>
    <w:rsid w:val="00CD5DF5"/>
    <w:rsid w:val="00CD5E00"/>
    <w:rsid w:val="00CD603F"/>
    <w:rsid w:val="00CD624A"/>
    <w:rsid w:val="00CD6307"/>
    <w:rsid w:val="00CD636B"/>
    <w:rsid w:val="00CD662F"/>
    <w:rsid w:val="00CD66CD"/>
    <w:rsid w:val="00CD67F1"/>
    <w:rsid w:val="00CD6837"/>
    <w:rsid w:val="00CD6841"/>
    <w:rsid w:val="00CD687F"/>
    <w:rsid w:val="00CD68AA"/>
    <w:rsid w:val="00CD6994"/>
    <w:rsid w:val="00CD6A55"/>
    <w:rsid w:val="00CD6BBC"/>
    <w:rsid w:val="00CD6BF1"/>
    <w:rsid w:val="00CD6D9E"/>
    <w:rsid w:val="00CD6E11"/>
    <w:rsid w:val="00CD6F55"/>
    <w:rsid w:val="00CD6FE4"/>
    <w:rsid w:val="00CD70EE"/>
    <w:rsid w:val="00CD72DD"/>
    <w:rsid w:val="00CD73B1"/>
    <w:rsid w:val="00CD73CB"/>
    <w:rsid w:val="00CD741C"/>
    <w:rsid w:val="00CD74C1"/>
    <w:rsid w:val="00CD74E5"/>
    <w:rsid w:val="00CD755F"/>
    <w:rsid w:val="00CD75D6"/>
    <w:rsid w:val="00CD7657"/>
    <w:rsid w:val="00CD76D4"/>
    <w:rsid w:val="00CD7855"/>
    <w:rsid w:val="00CD7884"/>
    <w:rsid w:val="00CD7981"/>
    <w:rsid w:val="00CD7B8A"/>
    <w:rsid w:val="00CD7C8A"/>
    <w:rsid w:val="00CD7D25"/>
    <w:rsid w:val="00CD7D3A"/>
    <w:rsid w:val="00CD7F06"/>
    <w:rsid w:val="00CD7FE9"/>
    <w:rsid w:val="00CE0080"/>
    <w:rsid w:val="00CE00B2"/>
    <w:rsid w:val="00CE01D1"/>
    <w:rsid w:val="00CE0218"/>
    <w:rsid w:val="00CE0248"/>
    <w:rsid w:val="00CE029A"/>
    <w:rsid w:val="00CE02BA"/>
    <w:rsid w:val="00CE0413"/>
    <w:rsid w:val="00CE0535"/>
    <w:rsid w:val="00CE0647"/>
    <w:rsid w:val="00CE06F3"/>
    <w:rsid w:val="00CE0822"/>
    <w:rsid w:val="00CE08FE"/>
    <w:rsid w:val="00CE0903"/>
    <w:rsid w:val="00CE099E"/>
    <w:rsid w:val="00CE0A0A"/>
    <w:rsid w:val="00CE0A4D"/>
    <w:rsid w:val="00CE0A5B"/>
    <w:rsid w:val="00CE0A9E"/>
    <w:rsid w:val="00CE0C22"/>
    <w:rsid w:val="00CE0C4E"/>
    <w:rsid w:val="00CE0FBD"/>
    <w:rsid w:val="00CE0FC5"/>
    <w:rsid w:val="00CE1223"/>
    <w:rsid w:val="00CE126D"/>
    <w:rsid w:val="00CE1272"/>
    <w:rsid w:val="00CE14B6"/>
    <w:rsid w:val="00CE162D"/>
    <w:rsid w:val="00CE1650"/>
    <w:rsid w:val="00CE166E"/>
    <w:rsid w:val="00CE1692"/>
    <w:rsid w:val="00CE16A1"/>
    <w:rsid w:val="00CE1795"/>
    <w:rsid w:val="00CE185B"/>
    <w:rsid w:val="00CE188C"/>
    <w:rsid w:val="00CE1915"/>
    <w:rsid w:val="00CE19D1"/>
    <w:rsid w:val="00CE1A1F"/>
    <w:rsid w:val="00CE1A4F"/>
    <w:rsid w:val="00CE1B16"/>
    <w:rsid w:val="00CE1B3A"/>
    <w:rsid w:val="00CE1D85"/>
    <w:rsid w:val="00CE1E70"/>
    <w:rsid w:val="00CE1E7B"/>
    <w:rsid w:val="00CE2178"/>
    <w:rsid w:val="00CE218F"/>
    <w:rsid w:val="00CE224D"/>
    <w:rsid w:val="00CE2270"/>
    <w:rsid w:val="00CE2438"/>
    <w:rsid w:val="00CE2617"/>
    <w:rsid w:val="00CE27F8"/>
    <w:rsid w:val="00CE28A5"/>
    <w:rsid w:val="00CE2A2C"/>
    <w:rsid w:val="00CE2A7F"/>
    <w:rsid w:val="00CE2AE1"/>
    <w:rsid w:val="00CE2C01"/>
    <w:rsid w:val="00CE2D6C"/>
    <w:rsid w:val="00CE2E71"/>
    <w:rsid w:val="00CE3175"/>
    <w:rsid w:val="00CE3193"/>
    <w:rsid w:val="00CE3205"/>
    <w:rsid w:val="00CE3291"/>
    <w:rsid w:val="00CE32B9"/>
    <w:rsid w:val="00CE339F"/>
    <w:rsid w:val="00CE3745"/>
    <w:rsid w:val="00CE3838"/>
    <w:rsid w:val="00CE38C1"/>
    <w:rsid w:val="00CE38EF"/>
    <w:rsid w:val="00CE3A4E"/>
    <w:rsid w:val="00CE3A74"/>
    <w:rsid w:val="00CE3AE1"/>
    <w:rsid w:val="00CE3B49"/>
    <w:rsid w:val="00CE3B77"/>
    <w:rsid w:val="00CE3BB3"/>
    <w:rsid w:val="00CE3C53"/>
    <w:rsid w:val="00CE3D01"/>
    <w:rsid w:val="00CE3D78"/>
    <w:rsid w:val="00CE3D82"/>
    <w:rsid w:val="00CE409E"/>
    <w:rsid w:val="00CE40D8"/>
    <w:rsid w:val="00CE40FD"/>
    <w:rsid w:val="00CE4421"/>
    <w:rsid w:val="00CE4478"/>
    <w:rsid w:val="00CE454D"/>
    <w:rsid w:val="00CE4606"/>
    <w:rsid w:val="00CE4627"/>
    <w:rsid w:val="00CE4656"/>
    <w:rsid w:val="00CE4764"/>
    <w:rsid w:val="00CE4784"/>
    <w:rsid w:val="00CE4829"/>
    <w:rsid w:val="00CE48C5"/>
    <w:rsid w:val="00CE4929"/>
    <w:rsid w:val="00CE4932"/>
    <w:rsid w:val="00CE4A0C"/>
    <w:rsid w:val="00CE4A3F"/>
    <w:rsid w:val="00CE4BD1"/>
    <w:rsid w:val="00CE4C3C"/>
    <w:rsid w:val="00CE4C84"/>
    <w:rsid w:val="00CE4CE1"/>
    <w:rsid w:val="00CE4F57"/>
    <w:rsid w:val="00CE4F8E"/>
    <w:rsid w:val="00CE5007"/>
    <w:rsid w:val="00CE502A"/>
    <w:rsid w:val="00CE50C6"/>
    <w:rsid w:val="00CE510D"/>
    <w:rsid w:val="00CE5139"/>
    <w:rsid w:val="00CE537D"/>
    <w:rsid w:val="00CE54E4"/>
    <w:rsid w:val="00CE564C"/>
    <w:rsid w:val="00CE5681"/>
    <w:rsid w:val="00CE56AB"/>
    <w:rsid w:val="00CE572D"/>
    <w:rsid w:val="00CE579A"/>
    <w:rsid w:val="00CE58FE"/>
    <w:rsid w:val="00CE5A48"/>
    <w:rsid w:val="00CE5B1C"/>
    <w:rsid w:val="00CE5BE0"/>
    <w:rsid w:val="00CE5CCE"/>
    <w:rsid w:val="00CE5EFD"/>
    <w:rsid w:val="00CE5F28"/>
    <w:rsid w:val="00CE6048"/>
    <w:rsid w:val="00CE60B9"/>
    <w:rsid w:val="00CE60F7"/>
    <w:rsid w:val="00CE6391"/>
    <w:rsid w:val="00CE63C2"/>
    <w:rsid w:val="00CE63D2"/>
    <w:rsid w:val="00CE63F4"/>
    <w:rsid w:val="00CE65E3"/>
    <w:rsid w:val="00CE66D5"/>
    <w:rsid w:val="00CE6780"/>
    <w:rsid w:val="00CE684F"/>
    <w:rsid w:val="00CE6E29"/>
    <w:rsid w:val="00CE6EB4"/>
    <w:rsid w:val="00CE6F1B"/>
    <w:rsid w:val="00CE7101"/>
    <w:rsid w:val="00CE7300"/>
    <w:rsid w:val="00CE7429"/>
    <w:rsid w:val="00CE7474"/>
    <w:rsid w:val="00CE749B"/>
    <w:rsid w:val="00CE74E2"/>
    <w:rsid w:val="00CE765D"/>
    <w:rsid w:val="00CE7849"/>
    <w:rsid w:val="00CE784D"/>
    <w:rsid w:val="00CE7BB1"/>
    <w:rsid w:val="00CE7D03"/>
    <w:rsid w:val="00CE7D7B"/>
    <w:rsid w:val="00CE7DA1"/>
    <w:rsid w:val="00CE7DB1"/>
    <w:rsid w:val="00CE7E2F"/>
    <w:rsid w:val="00CF022C"/>
    <w:rsid w:val="00CF025A"/>
    <w:rsid w:val="00CF03FC"/>
    <w:rsid w:val="00CF04CB"/>
    <w:rsid w:val="00CF053A"/>
    <w:rsid w:val="00CF0608"/>
    <w:rsid w:val="00CF0633"/>
    <w:rsid w:val="00CF07C7"/>
    <w:rsid w:val="00CF07ED"/>
    <w:rsid w:val="00CF0A6D"/>
    <w:rsid w:val="00CF0D1E"/>
    <w:rsid w:val="00CF0DCF"/>
    <w:rsid w:val="00CF0E29"/>
    <w:rsid w:val="00CF0EFF"/>
    <w:rsid w:val="00CF0F24"/>
    <w:rsid w:val="00CF1201"/>
    <w:rsid w:val="00CF1272"/>
    <w:rsid w:val="00CF13AB"/>
    <w:rsid w:val="00CF13D0"/>
    <w:rsid w:val="00CF141E"/>
    <w:rsid w:val="00CF14F0"/>
    <w:rsid w:val="00CF15D3"/>
    <w:rsid w:val="00CF166C"/>
    <w:rsid w:val="00CF166F"/>
    <w:rsid w:val="00CF17F3"/>
    <w:rsid w:val="00CF1846"/>
    <w:rsid w:val="00CF18A5"/>
    <w:rsid w:val="00CF1A33"/>
    <w:rsid w:val="00CF1BD9"/>
    <w:rsid w:val="00CF1D0E"/>
    <w:rsid w:val="00CF1E41"/>
    <w:rsid w:val="00CF1E5D"/>
    <w:rsid w:val="00CF1E62"/>
    <w:rsid w:val="00CF2041"/>
    <w:rsid w:val="00CF2053"/>
    <w:rsid w:val="00CF2058"/>
    <w:rsid w:val="00CF207C"/>
    <w:rsid w:val="00CF215E"/>
    <w:rsid w:val="00CF221C"/>
    <w:rsid w:val="00CF2255"/>
    <w:rsid w:val="00CF233A"/>
    <w:rsid w:val="00CF233E"/>
    <w:rsid w:val="00CF2354"/>
    <w:rsid w:val="00CF237B"/>
    <w:rsid w:val="00CF23A6"/>
    <w:rsid w:val="00CF2544"/>
    <w:rsid w:val="00CF261A"/>
    <w:rsid w:val="00CF2912"/>
    <w:rsid w:val="00CF2AB5"/>
    <w:rsid w:val="00CF2ABF"/>
    <w:rsid w:val="00CF2C65"/>
    <w:rsid w:val="00CF2E21"/>
    <w:rsid w:val="00CF2EFE"/>
    <w:rsid w:val="00CF2F01"/>
    <w:rsid w:val="00CF2F30"/>
    <w:rsid w:val="00CF2F61"/>
    <w:rsid w:val="00CF2FDC"/>
    <w:rsid w:val="00CF30D4"/>
    <w:rsid w:val="00CF3630"/>
    <w:rsid w:val="00CF36A3"/>
    <w:rsid w:val="00CF3842"/>
    <w:rsid w:val="00CF38B6"/>
    <w:rsid w:val="00CF39C2"/>
    <w:rsid w:val="00CF39FB"/>
    <w:rsid w:val="00CF3BEE"/>
    <w:rsid w:val="00CF3F5C"/>
    <w:rsid w:val="00CF3F76"/>
    <w:rsid w:val="00CF4090"/>
    <w:rsid w:val="00CF41F1"/>
    <w:rsid w:val="00CF4209"/>
    <w:rsid w:val="00CF42D2"/>
    <w:rsid w:val="00CF448F"/>
    <w:rsid w:val="00CF453E"/>
    <w:rsid w:val="00CF45AF"/>
    <w:rsid w:val="00CF45ED"/>
    <w:rsid w:val="00CF461B"/>
    <w:rsid w:val="00CF46DB"/>
    <w:rsid w:val="00CF480B"/>
    <w:rsid w:val="00CF48E8"/>
    <w:rsid w:val="00CF49D9"/>
    <w:rsid w:val="00CF4A15"/>
    <w:rsid w:val="00CF4C2C"/>
    <w:rsid w:val="00CF4D26"/>
    <w:rsid w:val="00CF4E4C"/>
    <w:rsid w:val="00CF4E85"/>
    <w:rsid w:val="00CF4F0A"/>
    <w:rsid w:val="00CF4FB2"/>
    <w:rsid w:val="00CF4FC9"/>
    <w:rsid w:val="00CF534F"/>
    <w:rsid w:val="00CF54E0"/>
    <w:rsid w:val="00CF5590"/>
    <w:rsid w:val="00CF5765"/>
    <w:rsid w:val="00CF57D0"/>
    <w:rsid w:val="00CF5913"/>
    <w:rsid w:val="00CF592E"/>
    <w:rsid w:val="00CF5A4E"/>
    <w:rsid w:val="00CF5BE5"/>
    <w:rsid w:val="00CF5D0F"/>
    <w:rsid w:val="00CF5F2F"/>
    <w:rsid w:val="00CF60E9"/>
    <w:rsid w:val="00CF61DE"/>
    <w:rsid w:val="00CF62E5"/>
    <w:rsid w:val="00CF64B3"/>
    <w:rsid w:val="00CF6608"/>
    <w:rsid w:val="00CF66CB"/>
    <w:rsid w:val="00CF67BF"/>
    <w:rsid w:val="00CF6892"/>
    <w:rsid w:val="00CF698D"/>
    <w:rsid w:val="00CF69C2"/>
    <w:rsid w:val="00CF6C19"/>
    <w:rsid w:val="00CF6C2C"/>
    <w:rsid w:val="00CF6E24"/>
    <w:rsid w:val="00CF6E38"/>
    <w:rsid w:val="00CF6E4C"/>
    <w:rsid w:val="00CF6F76"/>
    <w:rsid w:val="00CF7152"/>
    <w:rsid w:val="00CF717D"/>
    <w:rsid w:val="00CF7191"/>
    <w:rsid w:val="00CF7210"/>
    <w:rsid w:val="00CF7273"/>
    <w:rsid w:val="00CF729C"/>
    <w:rsid w:val="00CF73CA"/>
    <w:rsid w:val="00CF7570"/>
    <w:rsid w:val="00CF76BB"/>
    <w:rsid w:val="00CF7874"/>
    <w:rsid w:val="00CF79D4"/>
    <w:rsid w:val="00CF7A5B"/>
    <w:rsid w:val="00CF7AF9"/>
    <w:rsid w:val="00CF7ECD"/>
    <w:rsid w:val="00D0013E"/>
    <w:rsid w:val="00D001E9"/>
    <w:rsid w:val="00D0024D"/>
    <w:rsid w:val="00D002DE"/>
    <w:rsid w:val="00D002DF"/>
    <w:rsid w:val="00D00484"/>
    <w:rsid w:val="00D005C3"/>
    <w:rsid w:val="00D005F1"/>
    <w:rsid w:val="00D005FD"/>
    <w:rsid w:val="00D00743"/>
    <w:rsid w:val="00D00762"/>
    <w:rsid w:val="00D00807"/>
    <w:rsid w:val="00D0081E"/>
    <w:rsid w:val="00D00904"/>
    <w:rsid w:val="00D00913"/>
    <w:rsid w:val="00D0098D"/>
    <w:rsid w:val="00D00C0E"/>
    <w:rsid w:val="00D01105"/>
    <w:rsid w:val="00D01126"/>
    <w:rsid w:val="00D01204"/>
    <w:rsid w:val="00D014E4"/>
    <w:rsid w:val="00D01544"/>
    <w:rsid w:val="00D01553"/>
    <w:rsid w:val="00D01713"/>
    <w:rsid w:val="00D01744"/>
    <w:rsid w:val="00D01ADA"/>
    <w:rsid w:val="00D01B43"/>
    <w:rsid w:val="00D01BD4"/>
    <w:rsid w:val="00D01C0E"/>
    <w:rsid w:val="00D01D91"/>
    <w:rsid w:val="00D01DAE"/>
    <w:rsid w:val="00D01FA9"/>
    <w:rsid w:val="00D02059"/>
    <w:rsid w:val="00D02180"/>
    <w:rsid w:val="00D022A8"/>
    <w:rsid w:val="00D02391"/>
    <w:rsid w:val="00D02531"/>
    <w:rsid w:val="00D02700"/>
    <w:rsid w:val="00D02951"/>
    <w:rsid w:val="00D02A88"/>
    <w:rsid w:val="00D02B2B"/>
    <w:rsid w:val="00D02B89"/>
    <w:rsid w:val="00D02C6F"/>
    <w:rsid w:val="00D02D5D"/>
    <w:rsid w:val="00D02E6E"/>
    <w:rsid w:val="00D0318A"/>
    <w:rsid w:val="00D031F0"/>
    <w:rsid w:val="00D03207"/>
    <w:rsid w:val="00D03265"/>
    <w:rsid w:val="00D032D3"/>
    <w:rsid w:val="00D032E1"/>
    <w:rsid w:val="00D03351"/>
    <w:rsid w:val="00D033B0"/>
    <w:rsid w:val="00D03570"/>
    <w:rsid w:val="00D03637"/>
    <w:rsid w:val="00D0367C"/>
    <w:rsid w:val="00D036B0"/>
    <w:rsid w:val="00D036C0"/>
    <w:rsid w:val="00D03A6A"/>
    <w:rsid w:val="00D03AD4"/>
    <w:rsid w:val="00D03B39"/>
    <w:rsid w:val="00D03B5F"/>
    <w:rsid w:val="00D03BA2"/>
    <w:rsid w:val="00D03C1E"/>
    <w:rsid w:val="00D042EB"/>
    <w:rsid w:val="00D045C6"/>
    <w:rsid w:val="00D045DD"/>
    <w:rsid w:val="00D04750"/>
    <w:rsid w:val="00D04761"/>
    <w:rsid w:val="00D047D2"/>
    <w:rsid w:val="00D04832"/>
    <w:rsid w:val="00D049B7"/>
    <w:rsid w:val="00D04B20"/>
    <w:rsid w:val="00D04B50"/>
    <w:rsid w:val="00D04C1F"/>
    <w:rsid w:val="00D04C9F"/>
    <w:rsid w:val="00D04CFD"/>
    <w:rsid w:val="00D04DD4"/>
    <w:rsid w:val="00D04EFE"/>
    <w:rsid w:val="00D04F71"/>
    <w:rsid w:val="00D05010"/>
    <w:rsid w:val="00D0517B"/>
    <w:rsid w:val="00D051CB"/>
    <w:rsid w:val="00D0522D"/>
    <w:rsid w:val="00D05565"/>
    <w:rsid w:val="00D055D7"/>
    <w:rsid w:val="00D05609"/>
    <w:rsid w:val="00D056E5"/>
    <w:rsid w:val="00D056F2"/>
    <w:rsid w:val="00D05786"/>
    <w:rsid w:val="00D057E8"/>
    <w:rsid w:val="00D05A1E"/>
    <w:rsid w:val="00D05A3E"/>
    <w:rsid w:val="00D05A88"/>
    <w:rsid w:val="00D05BF7"/>
    <w:rsid w:val="00D05CA4"/>
    <w:rsid w:val="00D05D9E"/>
    <w:rsid w:val="00D0607B"/>
    <w:rsid w:val="00D06203"/>
    <w:rsid w:val="00D06359"/>
    <w:rsid w:val="00D06371"/>
    <w:rsid w:val="00D063AB"/>
    <w:rsid w:val="00D06625"/>
    <w:rsid w:val="00D066D1"/>
    <w:rsid w:val="00D066F2"/>
    <w:rsid w:val="00D068A3"/>
    <w:rsid w:val="00D0698F"/>
    <w:rsid w:val="00D06B02"/>
    <w:rsid w:val="00D06C82"/>
    <w:rsid w:val="00D06D96"/>
    <w:rsid w:val="00D06EE9"/>
    <w:rsid w:val="00D06F17"/>
    <w:rsid w:val="00D06F67"/>
    <w:rsid w:val="00D0723A"/>
    <w:rsid w:val="00D07292"/>
    <w:rsid w:val="00D07297"/>
    <w:rsid w:val="00D072D3"/>
    <w:rsid w:val="00D074B7"/>
    <w:rsid w:val="00D0754A"/>
    <w:rsid w:val="00D07713"/>
    <w:rsid w:val="00D07788"/>
    <w:rsid w:val="00D077C7"/>
    <w:rsid w:val="00D07892"/>
    <w:rsid w:val="00D078AD"/>
    <w:rsid w:val="00D0795A"/>
    <w:rsid w:val="00D079A9"/>
    <w:rsid w:val="00D07AB2"/>
    <w:rsid w:val="00D07B9E"/>
    <w:rsid w:val="00D07DB0"/>
    <w:rsid w:val="00D07DF2"/>
    <w:rsid w:val="00D07F5C"/>
    <w:rsid w:val="00D07F98"/>
    <w:rsid w:val="00D10112"/>
    <w:rsid w:val="00D10162"/>
    <w:rsid w:val="00D1017B"/>
    <w:rsid w:val="00D1024E"/>
    <w:rsid w:val="00D102A3"/>
    <w:rsid w:val="00D10311"/>
    <w:rsid w:val="00D10342"/>
    <w:rsid w:val="00D104AF"/>
    <w:rsid w:val="00D1054B"/>
    <w:rsid w:val="00D10576"/>
    <w:rsid w:val="00D1066B"/>
    <w:rsid w:val="00D106A2"/>
    <w:rsid w:val="00D106E5"/>
    <w:rsid w:val="00D10966"/>
    <w:rsid w:val="00D10C1F"/>
    <w:rsid w:val="00D10D2D"/>
    <w:rsid w:val="00D10D9F"/>
    <w:rsid w:val="00D10EA4"/>
    <w:rsid w:val="00D10EC3"/>
    <w:rsid w:val="00D1105E"/>
    <w:rsid w:val="00D110F7"/>
    <w:rsid w:val="00D11319"/>
    <w:rsid w:val="00D11342"/>
    <w:rsid w:val="00D11382"/>
    <w:rsid w:val="00D113F9"/>
    <w:rsid w:val="00D11514"/>
    <w:rsid w:val="00D11531"/>
    <w:rsid w:val="00D11541"/>
    <w:rsid w:val="00D116AD"/>
    <w:rsid w:val="00D119CE"/>
    <w:rsid w:val="00D119ED"/>
    <w:rsid w:val="00D11A4F"/>
    <w:rsid w:val="00D11B08"/>
    <w:rsid w:val="00D11CCF"/>
    <w:rsid w:val="00D11D34"/>
    <w:rsid w:val="00D11E57"/>
    <w:rsid w:val="00D11E76"/>
    <w:rsid w:val="00D11EFF"/>
    <w:rsid w:val="00D11F80"/>
    <w:rsid w:val="00D1204C"/>
    <w:rsid w:val="00D12254"/>
    <w:rsid w:val="00D12372"/>
    <w:rsid w:val="00D123C8"/>
    <w:rsid w:val="00D123DB"/>
    <w:rsid w:val="00D12518"/>
    <w:rsid w:val="00D125AF"/>
    <w:rsid w:val="00D126AB"/>
    <w:rsid w:val="00D12941"/>
    <w:rsid w:val="00D12AFC"/>
    <w:rsid w:val="00D12B44"/>
    <w:rsid w:val="00D12C49"/>
    <w:rsid w:val="00D12CC8"/>
    <w:rsid w:val="00D130EE"/>
    <w:rsid w:val="00D131BB"/>
    <w:rsid w:val="00D13316"/>
    <w:rsid w:val="00D13473"/>
    <w:rsid w:val="00D13577"/>
    <w:rsid w:val="00D135F7"/>
    <w:rsid w:val="00D13690"/>
    <w:rsid w:val="00D136CA"/>
    <w:rsid w:val="00D1375F"/>
    <w:rsid w:val="00D13770"/>
    <w:rsid w:val="00D137BB"/>
    <w:rsid w:val="00D13A64"/>
    <w:rsid w:val="00D13A65"/>
    <w:rsid w:val="00D13ADE"/>
    <w:rsid w:val="00D13B3E"/>
    <w:rsid w:val="00D13D4D"/>
    <w:rsid w:val="00D13EC3"/>
    <w:rsid w:val="00D13ECC"/>
    <w:rsid w:val="00D13F07"/>
    <w:rsid w:val="00D14049"/>
    <w:rsid w:val="00D1404F"/>
    <w:rsid w:val="00D14190"/>
    <w:rsid w:val="00D14253"/>
    <w:rsid w:val="00D143C7"/>
    <w:rsid w:val="00D145D3"/>
    <w:rsid w:val="00D14633"/>
    <w:rsid w:val="00D14652"/>
    <w:rsid w:val="00D14864"/>
    <w:rsid w:val="00D14993"/>
    <w:rsid w:val="00D149AB"/>
    <w:rsid w:val="00D149E7"/>
    <w:rsid w:val="00D14B96"/>
    <w:rsid w:val="00D14C6C"/>
    <w:rsid w:val="00D14F21"/>
    <w:rsid w:val="00D15125"/>
    <w:rsid w:val="00D15147"/>
    <w:rsid w:val="00D154D0"/>
    <w:rsid w:val="00D15660"/>
    <w:rsid w:val="00D15693"/>
    <w:rsid w:val="00D156F2"/>
    <w:rsid w:val="00D15754"/>
    <w:rsid w:val="00D1575B"/>
    <w:rsid w:val="00D15878"/>
    <w:rsid w:val="00D158B7"/>
    <w:rsid w:val="00D15AAA"/>
    <w:rsid w:val="00D15AC4"/>
    <w:rsid w:val="00D15DAA"/>
    <w:rsid w:val="00D15DAE"/>
    <w:rsid w:val="00D15DC7"/>
    <w:rsid w:val="00D15FE4"/>
    <w:rsid w:val="00D1612A"/>
    <w:rsid w:val="00D161D2"/>
    <w:rsid w:val="00D161E8"/>
    <w:rsid w:val="00D161F5"/>
    <w:rsid w:val="00D16277"/>
    <w:rsid w:val="00D16341"/>
    <w:rsid w:val="00D1658F"/>
    <w:rsid w:val="00D165E8"/>
    <w:rsid w:val="00D1660E"/>
    <w:rsid w:val="00D16690"/>
    <w:rsid w:val="00D166EA"/>
    <w:rsid w:val="00D1675A"/>
    <w:rsid w:val="00D16762"/>
    <w:rsid w:val="00D16A33"/>
    <w:rsid w:val="00D16B9F"/>
    <w:rsid w:val="00D16BD8"/>
    <w:rsid w:val="00D16DE2"/>
    <w:rsid w:val="00D16E38"/>
    <w:rsid w:val="00D16E43"/>
    <w:rsid w:val="00D17088"/>
    <w:rsid w:val="00D170AC"/>
    <w:rsid w:val="00D17197"/>
    <w:rsid w:val="00D1734B"/>
    <w:rsid w:val="00D173F9"/>
    <w:rsid w:val="00D1746B"/>
    <w:rsid w:val="00D1753F"/>
    <w:rsid w:val="00D1758D"/>
    <w:rsid w:val="00D176DD"/>
    <w:rsid w:val="00D1782D"/>
    <w:rsid w:val="00D178E8"/>
    <w:rsid w:val="00D1792F"/>
    <w:rsid w:val="00D17B4B"/>
    <w:rsid w:val="00D17BC9"/>
    <w:rsid w:val="00D17CC8"/>
    <w:rsid w:val="00D17D78"/>
    <w:rsid w:val="00D17F5E"/>
    <w:rsid w:val="00D17FA6"/>
    <w:rsid w:val="00D17FBC"/>
    <w:rsid w:val="00D202E3"/>
    <w:rsid w:val="00D20389"/>
    <w:rsid w:val="00D2044E"/>
    <w:rsid w:val="00D204A2"/>
    <w:rsid w:val="00D20523"/>
    <w:rsid w:val="00D205BF"/>
    <w:rsid w:val="00D20757"/>
    <w:rsid w:val="00D20760"/>
    <w:rsid w:val="00D207EC"/>
    <w:rsid w:val="00D20867"/>
    <w:rsid w:val="00D2088A"/>
    <w:rsid w:val="00D20927"/>
    <w:rsid w:val="00D20D0F"/>
    <w:rsid w:val="00D20D7E"/>
    <w:rsid w:val="00D20E1F"/>
    <w:rsid w:val="00D20E66"/>
    <w:rsid w:val="00D21152"/>
    <w:rsid w:val="00D2119E"/>
    <w:rsid w:val="00D212AD"/>
    <w:rsid w:val="00D21354"/>
    <w:rsid w:val="00D213B7"/>
    <w:rsid w:val="00D214C7"/>
    <w:rsid w:val="00D215FA"/>
    <w:rsid w:val="00D21617"/>
    <w:rsid w:val="00D21696"/>
    <w:rsid w:val="00D21839"/>
    <w:rsid w:val="00D21859"/>
    <w:rsid w:val="00D218F3"/>
    <w:rsid w:val="00D21906"/>
    <w:rsid w:val="00D219B3"/>
    <w:rsid w:val="00D21A36"/>
    <w:rsid w:val="00D21C6A"/>
    <w:rsid w:val="00D21CFA"/>
    <w:rsid w:val="00D21E97"/>
    <w:rsid w:val="00D21EF8"/>
    <w:rsid w:val="00D21F71"/>
    <w:rsid w:val="00D22226"/>
    <w:rsid w:val="00D222B8"/>
    <w:rsid w:val="00D223F9"/>
    <w:rsid w:val="00D2240D"/>
    <w:rsid w:val="00D2262B"/>
    <w:rsid w:val="00D227D7"/>
    <w:rsid w:val="00D228D9"/>
    <w:rsid w:val="00D228DC"/>
    <w:rsid w:val="00D22995"/>
    <w:rsid w:val="00D22B84"/>
    <w:rsid w:val="00D22B8A"/>
    <w:rsid w:val="00D22BD2"/>
    <w:rsid w:val="00D22C6C"/>
    <w:rsid w:val="00D22C9C"/>
    <w:rsid w:val="00D22E4E"/>
    <w:rsid w:val="00D22E4F"/>
    <w:rsid w:val="00D230DE"/>
    <w:rsid w:val="00D23172"/>
    <w:rsid w:val="00D23228"/>
    <w:rsid w:val="00D23257"/>
    <w:rsid w:val="00D232A0"/>
    <w:rsid w:val="00D2333A"/>
    <w:rsid w:val="00D23355"/>
    <w:rsid w:val="00D23405"/>
    <w:rsid w:val="00D23424"/>
    <w:rsid w:val="00D23483"/>
    <w:rsid w:val="00D23564"/>
    <w:rsid w:val="00D235FC"/>
    <w:rsid w:val="00D2371E"/>
    <w:rsid w:val="00D23732"/>
    <w:rsid w:val="00D2376C"/>
    <w:rsid w:val="00D2377D"/>
    <w:rsid w:val="00D237BE"/>
    <w:rsid w:val="00D23914"/>
    <w:rsid w:val="00D239AC"/>
    <w:rsid w:val="00D23A81"/>
    <w:rsid w:val="00D23ABF"/>
    <w:rsid w:val="00D23C35"/>
    <w:rsid w:val="00D23CDD"/>
    <w:rsid w:val="00D23D85"/>
    <w:rsid w:val="00D23E2D"/>
    <w:rsid w:val="00D23FE2"/>
    <w:rsid w:val="00D24148"/>
    <w:rsid w:val="00D2419D"/>
    <w:rsid w:val="00D24218"/>
    <w:rsid w:val="00D24223"/>
    <w:rsid w:val="00D2429F"/>
    <w:rsid w:val="00D2433C"/>
    <w:rsid w:val="00D24604"/>
    <w:rsid w:val="00D2475E"/>
    <w:rsid w:val="00D2487F"/>
    <w:rsid w:val="00D249E4"/>
    <w:rsid w:val="00D24A2F"/>
    <w:rsid w:val="00D24AEB"/>
    <w:rsid w:val="00D24B0C"/>
    <w:rsid w:val="00D24C43"/>
    <w:rsid w:val="00D24E4D"/>
    <w:rsid w:val="00D24E55"/>
    <w:rsid w:val="00D24F86"/>
    <w:rsid w:val="00D2504A"/>
    <w:rsid w:val="00D250B2"/>
    <w:rsid w:val="00D2528F"/>
    <w:rsid w:val="00D25350"/>
    <w:rsid w:val="00D25359"/>
    <w:rsid w:val="00D25392"/>
    <w:rsid w:val="00D253CE"/>
    <w:rsid w:val="00D25499"/>
    <w:rsid w:val="00D255C8"/>
    <w:rsid w:val="00D25617"/>
    <w:rsid w:val="00D25787"/>
    <w:rsid w:val="00D25B57"/>
    <w:rsid w:val="00D25BB9"/>
    <w:rsid w:val="00D25C43"/>
    <w:rsid w:val="00D25CDB"/>
    <w:rsid w:val="00D25D59"/>
    <w:rsid w:val="00D25DBA"/>
    <w:rsid w:val="00D25ECE"/>
    <w:rsid w:val="00D263D1"/>
    <w:rsid w:val="00D263F2"/>
    <w:rsid w:val="00D2657E"/>
    <w:rsid w:val="00D26740"/>
    <w:rsid w:val="00D26764"/>
    <w:rsid w:val="00D267BE"/>
    <w:rsid w:val="00D267C8"/>
    <w:rsid w:val="00D267E0"/>
    <w:rsid w:val="00D267FE"/>
    <w:rsid w:val="00D269C0"/>
    <w:rsid w:val="00D26B95"/>
    <w:rsid w:val="00D26C00"/>
    <w:rsid w:val="00D27033"/>
    <w:rsid w:val="00D27274"/>
    <w:rsid w:val="00D274E4"/>
    <w:rsid w:val="00D27CF5"/>
    <w:rsid w:val="00D27DA0"/>
    <w:rsid w:val="00D30027"/>
    <w:rsid w:val="00D3016A"/>
    <w:rsid w:val="00D301F9"/>
    <w:rsid w:val="00D30222"/>
    <w:rsid w:val="00D302D6"/>
    <w:rsid w:val="00D3048C"/>
    <w:rsid w:val="00D30541"/>
    <w:rsid w:val="00D30849"/>
    <w:rsid w:val="00D30950"/>
    <w:rsid w:val="00D30963"/>
    <w:rsid w:val="00D3097C"/>
    <w:rsid w:val="00D30D0C"/>
    <w:rsid w:val="00D30DB5"/>
    <w:rsid w:val="00D30EFA"/>
    <w:rsid w:val="00D30F1D"/>
    <w:rsid w:val="00D30F90"/>
    <w:rsid w:val="00D30FE3"/>
    <w:rsid w:val="00D310BF"/>
    <w:rsid w:val="00D31107"/>
    <w:rsid w:val="00D3121D"/>
    <w:rsid w:val="00D3134C"/>
    <w:rsid w:val="00D3147B"/>
    <w:rsid w:val="00D3148D"/>
    <w:rsid w:val="00D31502"/>
    <w:rsid w:val="00D315BE"/>
    <w:rsid w:val="00D315DA"/>
    <w:rsid w:val="00D3160A"/>
    <w:rsid w:val="00D3160C"/>
    <w:rsid w:val="00D31692"/>
    <w:rsid w:val="00D317DF"/>
    <w:rsid w:val="00D3183D"/>
    <w:rsid w:val="00D3190A"/>
    <w:rsid w:val="00D31B85"/>
    <w:rsid w:val="00D31BD9"/>
    <w:rsid w:val="00D31D62"/>
    <w:rsid w:val="00D31DEB"/>
    <w:rsid w:val="00D31F77"/>
    <w:rsid w:val="00D320BF"/>
    <w:rsid w:val="00D32138"/>
    <w:rsid w:val="00D321CD"/>
    <w:rsid w:val="00D3230F"/>
    <w:rsid w:val="00D32366"/>
    <w:rsid w:val="00D325AB"/>
    <w:rsid w:val="00D32601"/>
    <w:rsid w:val="00D3263D"/>
    <w:rsid w:val="00D326F6"/>
    <w:rsid w:val="00D32787"/>
    <w:rsid w:val="00D327C8"/>
    <w:rsid w:val="00D327F8"/>
    <w:rsid w:val="00D32A4A"/>
    <w:rsid w:val="00D32CF3"/>
    <w:rsid w:val="00D32E1B"/>
    <w:rsid w:val="00D32EF5"/>
    <w:rsid w:val="00D32F76"/>
    <w:rsid w:val="00D3303A"/>
    <w:rsid w:val="00D33165"/>
    <w:rsid w:val="00D33332"/>
    <w:rsid w:val="00D333A1"/>
    <w:rsid w:val="00D33414"/>
    <w:rsid w:val="00D33426"/>
    <w:rsid w:val="00D3351D"/>
    <w:rsid w:val="00D335DB"/>
    <w:rsid w:val="00D33862"/>
    <w:rsid w:val="00D338F2"/>
    <w:rsid w:val="00D33994"/>
    <w:rsid w:val="00D33A14"/>
    <w:rsid w:val="00D33B12"/>
    <w:rsid w:val="00D33B75"/>
    <w:rsid w:val="00D33D6E"/>
    <w:rsid w:val="00D33DD7"/>
    <w:rsid w:val="00D33DF2"/>
    <w:rsid w:val="00D33F60"/>
    <w:rsid w:val="00D33FF7"/>
    <w:rsid w:val="00D34229"/>
    <w:rsid w:val="00D343D7"/>
    <w:rsid w:val="00D34615"/>
    <w:rsid w:val="00D3466E"/>
    <w:rsid w:val="00D3468E"/>
    <w:rsid w:val="00D34853"/>
    <w:rsid w:val="00D34AAE"/>
    <w:rsid w:val="00D34AE0"/>
    <w:rsid w:val="00D34CA7"/>
    <w:rsid w:val="00D34F5E"/>
    <w:rsid w:val="00D351DB"/>
    <w:rsid w:val="00D35226"/>
    <w:rsid w:val="00D352B6"/>
    <w:rsid w:val="00D3538E"/>
    <w:rsid w:val="00D353B7"/>
    <w:rsid w:val="00D353D3"/>
    <w:rsid w:val="00D35457"/>
    <w:rsid w:val="00D357F0"/>
    <w:rsid w:val="00D358BB"/>
    <w:rsid w:val="00D3593F"/>
    <w:rsid w:val="00D35985"/>
    <w:rsid w:val="00D35A1B"/>
    <w:rsid w:val="00D35A36"/>
    <w:rsid w:val="00D35AF3"/>
    <w:rsid w:val="00D35C05"/>
    <w:rsid w:val="00D35C76"/>
    <w:rsid w:val="00D35CA4"/>
    <w:rsid w:val="00D35DB0"/>
    <w:rsid w:val="00D35E9B"/>
    <w:rsid w:val="00D35F6A"/>
    <w:rsid w:val="00D360A0"/>
    <w:rsid w:val="00D36187"/>
    <w:rsid w:val="00D36198"/>
    <w:rsid w:val="00D3619E"/>
    <w:rsid w:val="00D36212"/>
    <w:rsid w:val="00D36345"/>
    <w:rsid w:val="00D363D0"/>
    <w:rsid w:val="00D36496"/>
    <w:rsid w:val="00D365D9"/>
    <w:rsid w:val="00D36657"/>
    <w:rsid w:val="00D3668D"/>
    <w:rsid w:val="00D36759"/>
    <w:rsid w:val="00D36760"/>
    <w:rsid w:val="00D3678C"/>
    <w:rsid w:val="00D36A2B"/>
    <w:rsid w:val="00D36A67"/>
    <w:rsid w:val="00D36B19"/>
    <w:rsid w:val="00D36C4F"/>
    <w:rsid w:val="00D36CA7"/>
    <w:rsid w:val="00D36D48"/>
    <w:rsid w:val="00D36D94"/>
    <w:rsid w:val="00D36E97"/>
    <w:rsid w:val="00D36F55"/>
    <w:rsid w:val="00D36FC2"/>
    <w:rsid w:val="00D371E5"/>
    <w:rsid w:val="00D372A6"/>
    <w:rsid w:val="00D37477"/>
    <w:rsid w:val="00D374E5"/>
    <w:rsid w:val="00D3776A"/>
    <w:rsid w:val="00D377BD"/>
    <w:rsid w:val="00D377F1"/>
    <w:rsid w:val="00D37930"/>
    <w:rsid w:val="00D37952"/>
    <w:rsid w:val="00D37AF9"/>
    <w:rsid w:val="00D37BB6"/>
    <w:rsid w:val="00D37D8D"/>
    <w:rsid w:val="00D37E78"/>
    <w:rsid w:val="00D37EF4"/>
    <w:rsid w:val="00D37F28"/>
    <w:rsid w:val="00D37FAA"/>
    <w:rsid w:val="00D4010D"/>
    <w:rsid w:val="00D40125"/>
    <w:rsid w:val="00D4016E"/>
    <w:rsid w:val="00D40170"/>
    <w:rsid w:val="00D401AD"/>
    <w:rsid w:val="00D402DA"/>
    <w:rsid w:val="00D4035F"/>
    <w:rsid w:val="00D405BE"/>
    <w:rsid w:val="00D40892"/>
    <w:rsid w:val="00D40931"/>
    <w:rsid w:val="00D40A71"/>
    <w:rsid w:val="00D40B36"/>
    <w:rsid w:val="00D40BEE"/>
    <w:rsid w:val="00D40C8A"/>
    <w:rsid w:val="00D40D30"/>
    <w:rsid w:val="00D40E12"/>
    <w:rsid w:val="00D40EC8"/>
    <w:rsid w:val="00D40F0F"/>
    <w:rsid w:val="00D40F52"/>
    <w:rsid w:val="00D40FD4"/>
    <w:rsid w:val="00D41219"/>
    <w:rsid w:val="00D41226"/>
    <w:rsid w:val="00D41337"/>
    <w:rsid w:val="00D41353"/>
    <w:rsid w:val="00D41382"/>
    <w:rsid w:val="00D414BA"/>
    <w:rsid w:val="00D41501"/>
    <w:rsid w:val="00D41567"/>
    <w:rsid w:val="00D416FF"/>
    <w:rsid w:val="00D419D4"/>
    <w:rsid w:val="00D41A22"/>
    <w:rsid w:val="00D41BB8"/>
    <w:rsid w:val="00D41FBC"/>
    <w:rsid w:val="00D420AC"/>
    <w:rsid w:val="00D421BB"/>
    <w:rsid w:val="00D4230E"/>
    <w:rsid w:val="00D42315"/>
    <w:rsid w:val="00D4239C"/>
    <w:rsid w:val="00D42700"/>
    <w:rsid w:val="00D42906"/>
    <w:rsid w:val="00D42952"/>
    <w:rsid w:val="00D42AC9"/>
    <w:rsid w:val="00D42D04"/>
    <w:rsid w:val="00D431EF"/>
    <w:rsid w:val="00D4343F"/>
    <w:rsid w:val="00D434EE"/>
    <w:rsid w:val="00D43682"/>
    <w:rsid w:val="00D436FA"/>
    <w:rsid w:val="00D43720"/>
    <w:rsid w:val="00D437DC"/>
    <w:rsid w:val="00D43809"/>
    <w:rsid w:val="00D43871"/>
    <w:rsid w:val="00D4393A"/>
    <w:rsid w:val="00D43AA0"/>
    <w:rsid w:val="00D43B9B"/>
    <w:rsid w:val="00D43D02"/>
    <w:rsid w:val="00D43D09"/>
    <w:rsid w:val="00D43D50"/>
    <w:rsid w:val="00D43DE2"/>
    <w:rsid w:val="00D43FA7"/>
    <w:rsid w:val="00D440C6"/>
    <w:rsid w:val="00D4417C"/>
    <w:rsid w:val="00D441B3"/>
    <w:rsid w:val="00D44261"/>
    <w:rsid w:val="00D44431"/>
    <w:rsid w:val="00D444BE"/>
    <w:rsid w:val="00D44550"/>
    <w:rsid w:val="00D445C3"/>
    <w:rsid w:val="00D445CB"/>
    <w:rsid w:val="00D446C7"/>
    <w:rsid w:val="00D4476C"/>
    <w:rsid w:val="00D4488A"/>
    <w:rsid w:val="00D44893"/>
    <w:rsid w:val="00D448FC"/>
    <w:rsid w:val="00D44940"/>
    <w:rsid w:val="00D44AE3"/>
    <w:rsid w:val="00D44CAE"/>
    <w:rsid w:val="00D44D1D"/>
    <w:rsid w:val="00D44DF9"/>
    <w:rsid w:val="00D44ED0"/>
    <w:rsid w:val="00D44F1F"/>
    <w:rsid w:val="00D44F45"/>
    <w:rsid w:val="00D450BC"/>
    <w:rsid w:val="00D45118"/>
    <w:rsid w:val="00D451CA"/>
    <w:rsid w:val="00D45296"/>
    <w:rsid w:val="00D45310"/>
    <w:rsid w:val="00D4539C"/>
    <w:rsid w:val="00D45400"/>
    <w:rsid w:val="00D45455"/>
    <w:rsid w:val="00D45561"/>
    <w:rsid w:val="00D45C23"/>
    <w:rsid w:val="00D45D00"/>
    <w:rsid w:val="00D45D07"/>
    <w:rsid w:val="00D45D8A"/>
    <w:rsid w:val="00D45D95"/>
    <w:rsid w:val="00D4613E"/>
    <w:rsid w:val="00D463F6"/>
    <w:rsid w:val="00D46498"/>
    <w:rsid w:val="00D464B0"/>
    <w:rsid w:val="00D464CD"/>
    <w:rsid w:val="00D4650A"/>
    <w:rsid w:val="00D46622"/>
    <w:rsid w:val="00D466D2"/>
    <w:rsid w:val="00D468B7"/>
    <w:rsid w:val="00D468E9"/>
    <w:rsid w:val="00D46942"/>
    <w:rsid w:val="00D469CF"/>
    <w:rsid w:val="00D469EE"/>
    <w:rsid w:val="00D46AB6"/>
    <w:rsid w:val="00D46E16"/>
    <w:rsid w:val="00D46ED7"/>
    <w:rsid w:val="00D46FF9"/>
    <w:rsid w:val="00D4703F"/>
    <w:rsid w:val="00D47392"/>
    <w:rsid w:val="00D47404"/>
    <w:rsid w:val="00D4752E"/>
    <w:rsid w:val="00D475ED"/>
    <w:rsid w:val="00D4775E"/>
    <w:rsid w:val="00D477A5"/>
    <w:rsid w:val="00D47837"/>
    <w:rsid w:val="00D47874"/>
    <w:rsid w:val="00D479F0"/>
    <w:rsid w:val="00D47B78"/>
    <w:rsid w:val="00D47BC4"/>
    <w:rsid w:val="00D47CCF"/>
    <w:rsid w:val="00D47EEB"/>
    <w:rsid w:val="00D47F53"/>
    <w:rsid w:val="00D5001D"/>
    <w:rsid w:val="00D50039"/>
    <w:rsid w:val="00D50161"/>
    <w:rsid w:val="00D501B1"/>
    <w:rsid w:val="00D50389"/>
    <w:rsid w:val="00D50449"/>
    <w:rsid w:val="00D50528"/>
    <w:rsid w:val="00D50605"/>
    <w:rsid w:val="00D5062A"/>
    <w:rsid w:val="00D5068A"/>
    <w:rsid w:val="00D506C4"/>
    <w:rsid w:val="00D508F3"/>
    <w:rsid w:val="00D509B2"/>
    <w:rsid w:val="00D509CC"/>
    <w:rsid w:val="00D50A2F"/>
    <w:rsid w:val="00D50A69"/>
    <w:rsid w:val="00D50AB9"/>
    <w:rsid w:val="00D50AF6"/>
    <w:rsid w:val="00D50B7D"/>
    <w:rsid w:val="00D50BA2"/>
    <w:rsid w:val="00D50C77"/>
    <w:rsid w:val="00D50D2C"/>
    <w:rsid w:val="00D50E2D"/>
    <w:rsid w:val="00D50E31"/>
    <w:rsid w:val="00D50F1F"/>
    <w:rsid w:val="00D50F62"/>
    <w:rsid w:val="00D510A9"/>
    <w:rsid w:val="00D512A1"/>
    <w:rsid w:val="00D513A0"/>
    <w:rsid w:val="00D51609"/>
    <w:rsid w:val="00D51762"/>
    <w:rsid w:val="00D51863"/>
    <w:rsid w:val="00D51877"/>
    <w:rsid w:val="00D51A95"/>
    <w:rsid w:val="00D51AEB"/>
    <w:rsid w:val="00D51B30"/>
    <w:rsid w:val="00D51BAD"/>
    <w:rsid w:val="00D51C2D"/>
    <w:rsid w:val="00D51C3A"/>
    <w:rsid w:val="00D51DA2"/>
    <w:rsid w:val="00D51DB8"/>
    <w:rsid w:val="00D51DEA"/>
    <w:rsid w:val="00D5201C"/>
    <w:rsid w:val="00D5204A"/>
    <w:rsid w:val="00D52443"/>
    <w:rsid w:val="00D526EA"/>
    <w:rsid w:val="00D52751"/>
    <w:rsid w:val="00D5288A"/>
    <w:rsid w:val="00D52998"/>
    <w:rsid w:val="00D52AAF"/>
    <w:rsid w:val="00D52C71"/>
    <w:rsid w:val="00D52CA1"/>
    <w:rsid w:val="00D52FFE"/>
    <w:rsid w:val="00D53013"/>
    <w:rsid w:val="00D5306E"/>
    <w:rsid w:val="00D53242"/>
    <w:rsid w:val="00D53260"/>
    <w:rsid w:val="00D532DA"/>
    <w:rsid w:val="00D53568"/>
    <w:rsid w:val="00D537C3"/>
    <w:rsid w:val="00D538A7"/>
    <w:rsid w:val="00D5394A"/>
    <w:rsid w:val="00D53A78"/>
    <w:rsid w:val="00D53A7C"/>
    <w:rsid w:val="00D53B2E"/>
    <w:rsid w:val="00D53B93"/>
    <w:rsid w:val="00D53C1D"/>
    <w:rsid w:val="00D53DB0"/>
    <w:rsid w:val="00D53DB6"/>
    <w:rsid w:val="00D53EE9"/>
    <w:rsid w:val="00D53F59"/>
    <w:rsid w:val="00D53F93"/>
    <w:rsid w:val="00D53FD5"/>
    <w:rsid w:val="00D54080"/>
    <w:rsid w:val="00D5409D"/>
    <w:rsid w:val="00D540B0"/>
    <w:rsid w:val="00D54308"/>
    <w:rsid w:val="00D5436E"/>
    <w:rsid w:val="00D545A3"/>
    <w:rsid w:val="00D5466B"/>
    <w:rsid w:val="00D546B3"/>
    <w:rsid w:val="00D546D5"/>
    <w:rsid w:val="00D547DC"/>
    <w:rsid w:val="00D54880"/>
    <w:rsid w:val="00D5490F"/>
    <w:rsid w:val="00D5499D"/>
    <w:rsid w:val="00D549F3"/>
    <w:rsid w:val="00D54AC2"/>
    <w:rsid w:val="00D54ADF"/>
    <w:rsid w:val="00D54BCA"/>
    <w:rsid w:val="00D54D18"/>
    <w:rsid w:val="00D54D5F"/>
    <w:rsid w:val="00D54E84"/>
    <w:rsid w:val="00D54EC3"/>
    <w:rsid w:val="00D54F18"/>
    <w:rsid w:val="00D5504F"/>
    <w:rsid w:val="00D550DF"/>
    <w:rsid w:val="00D55131"/>
    <w:rsid w:val="00D5526D"/>
    <w:rsid w:val="00D55314"/>
    <w:rsid w:val="00D553E9"/>
    <w:rsid w:val="00D554EA"/>
    <w:rsid w:val="00D55530"/>
    <w:rsid w:val="00D5554E"/>
    <w:rsid w:val="00D55A45"/>
    <w:rsid w:val="00D55BC3"/>
    <w:rsid w:val="00D55DB3"/>
    <w:rsid w:val="00D55E4A"/>
    <w:rsid w:val="00D55F3C"/>
    <w:rsid w:val="00D55FBD"/>
    <w:rsid w:val="00D5602C"/>
    <w:rsid w:val="00D56164"/>
    <w:rsid w:val="00D561F8"/>
    <w:rsid w:val="00D56484"/>
    <w:rsid w:val="00D56657"/>
    <w:rsid w:val="00D56DE1"/>
    <w:rsid w:val="00D56E45"/>
    <w:rsid w:val="00D56F5C"/>
    <w:rsid w:val="00D57019"/>
    <w:rsid w:val="00D57479"/>
    <w:rsid w:val="00D5751A"/>
    <w:rsid w:val="00D5754D"/>
    <w:rsid w:val="00D57639"/>
    <w:rsid w:val="00D576D7"/>
    <w:rsid w:val="00D57788"/>
    <w:rsid w:val="00D57898"/>
    <w:rsid w:val="00D5792A"/>
    <w:rsid w:val="00D57949"/>
    <w:rsid w:val="00D579B2"/>
    <w:rsid w:val="00D57A2B"/>
    <w:rsid w:val="00D57B72"/>
    <w:rsid w:val="00D57BCB"/>
    <w:rsid w:val="00D57E47"/>
    <w:rsid w:val="00D57EF6"/>
    <w:rsid w:val="00D60073"/>
    <w:rsid w:val="00D6008E"/>
    <w:rsid w:val="00D600E7"/>
    <w:rsid w:val="00D600EE"/>
    <w:rsid w:val="00D60304"/>
    <w:rsid w:val="00D6033C"/>
    <w:rsid w:val="00D60359"/>
    <w:rsid w:val="00D603AB"/>
    <w:rsid w:val="00D603B9"/>
    <w:rsid w:val="00D605CB"/>
    <w:rsid w:val="00D605F8"/>
    <w:rsid w:val="00D607FD"/>
    <w:rsid w:val="00D608CF"/>
    <w:rsid w:val="00D60922"/>
    <w:rsid w:val="00D6092C"/>
    <w:rsid w:val="00D60A70"/>
    <w:rsid w:val="00D60C5E"/>
    <w:rsid w:val="00D60DBC"/>
    <w:rsid w:val="00D60E66"/>
    <w:rsid w:val="00D60EE9"/>
    <w:rsid w:val="00D60F2E"/>
    <w:rsid w:val="00D61018"/>
    <w:rsid w:val="00D6114C"/>
    <w:rsid w:val="00D61451"/>
    <w:rsid w:val="00D61512"/>
    <w:rsid w:val="00D6155B"/>
    <w:rsid w:val="00D616FF"/>
    <w:rsid w:val="00D61768"/>
    <w:rsid w:val="00D61908"/>
    <w:rsid w:val="00D6194F"/>
    <w:rsid w:val="00D61A46"/>
    <w:rsid w:val="00D61B98"/>
    <w:rsid w:val="00D61BDB"/>
    <w:rsid w:val="00D61E00"/>
    <w:rsid w:val="00D61E13"/>
    <w:rsid w:val="00D61E3D"/>
    <w:rsid w:val="00D61E6C"/>
    <w:rsid w:val="00D61EF3"/>
    <w:rsid w:val="00D622BA"/>
    <w:rsid w:val="00D622C9"/>
    <w:rsid w:val="00D6240C"/>
    <w:rsid w:val="00D624B1"/>
    <w:rsid w:val="00D6261A"/>
    <w:rsid w:val="00D626D2"/>
    <w:rsid w:val="00D6281B"/>
    <w:rsid w:val="00D628B4"/>
    <w:rsid w:val="00D62962"/>
    <w:rsid w:val="00D62967"/>
    <w:rsid w:val="00D6297F"/>
    <w:rsid w:val="00D62ACF"/>
    <w:rsid w:val="00D62AFE"/>
    <w:rsid w:val="00D62B36"/>
    <w:rsid w:val="00D62BBD"/>
    <w:rsid w:val="00D62E51"/>
    <w:rsid w:val="00D62F92"/>
    <w:rsid w:val="00D62FF0"/>
    <w:rsid w:val="00D63079"/>
    <w:rsid w:val="00D63111"/>
    <w:rsid w:val="00D63124"/>
    <w:rsid w:val="00D6319D"/>
    <w:rsid w:val="00D633A2"/>
    <w:rsid w:val="00D633F7"/>
    <w:rsid w:val="00D6367C"/>
    <w:rsid w:val="00D637FB"/>
    <w:rsid w:val="00D63B40"/>
    <w:rsid w:val="00D63B81"/>
    <w:rsid w:val="00D63BA1"/>
    <w:rsid w:val="00D63C7C"/>
    <w:rsid w:val="00D63E24"/>
    <w:rsid w:val="00D63ED5"/>
    <w:rsid w:val="00D63F44"/>
    <w:rsid w:val="00D63F76"/>
    <w:rsid w:val="00D63FD1"/>
    <w:rsid w:val="00D641CA"/>
    <w:rsid w:val="00D64201"/>
    <w:rsid w:val="00D6429D"/>
    <w:rsid w:val="00D6432A"/>
    <w:rsid w:val="00D64369"/>
    <w:rsid w:val="00D643EB"/>
    <w:rsid w:val="00D6442A"/>
    <w:rsid w:val="00D6485D"/>
    <w:rsid w:val="00D64864"/>
    <w:rsid w:val="00D64A02"/>
    <w:rsid w:val="00D64D1B"/>
    <w:rsid w:val="00D64D22"/>
    <w:rsid w:val="00D64D7A"/>
    <w:rsid w:val="00D64E6B"/>
    <w:rsid w:val="00D64F61"/>
    <w:rsid w:val="00D64F9E"/>
    <w:rsid w:val="00D650B9"/>
    <w:rsid w:val="00D65170"/>
    <w:rsid w:val="00D651BC"/>
    <w:rsid w:val="00D65229"/>
    <w:rsid w:val="00D65294"/>
    <w:rsid w:val="00D6530C"/>
    <w:rsid w:val="00D653D1"/>
    <w:rsid w:val="00D657B8"/>
    <w:rsid w:val="00D657D0"/>
    <w:rsid w:val="00D65831"/>
    <w:rsid w:val="00D658CF"/>
    <w:rsid w:val="00D659BA"/>
    <w:rsid w:val="00D65AB5"/>
    <w:rsid w:val="00D65DD6"/>
    <w:rsid w:val="00D65F05"/>
    <w:rsid w:val="00D65F0D"/>
    <w:rsid w:val="00D65F94"/>
    <w:rsid w:val="00D65FCC"/>
    <w:rsid w:val="00D66013"/>
    <w:rsid w:val="00D660A0"/>
    <w:rsid w:val="00D66337"/>
    <w:rsid w:val="00D6638A"/>
    <w:rsid w:val="00D663D2"/>
    <w:rsid w:val="00D664A0"/>
    <w:rsid w:val="00D665B9"/>
    <w:rsid w:val="00D665E5"/>
    <w:rsid w:val="00D666D1"/>
    <w:rsid w:val="00D66728"/>
    <w:rsid w:val="00D66AD5"/>
    <w:rsid w:val="00D66ADE"/>
    <w:rsid w:val="00D66B3C"/>
    <w:rsid w:val="00D66B76"/>
    <w:rsid w:val="00D66BB8"/>
    <w:rsid w:val="00D66DB2"/>
    <w:rsid w:val="00D66E88"/>
    <w:rsid w:val="00D67015"/>
    <w:rsid w:val="00D675D3"/>
    <w:rsid w:val="00D6765A"/>
    <w:rsid w:val="00D676D1"/>
    <w:rsid w:val="00D67726"/>
    <w:rsid w:val="00D67735"/>
    <w:rsid w:val="00D67893"/>
    <w:rsid w:val="00D679F9"/>
    <w:rsid w:val="00D67A75"/>
    <w:rsid w:val="00D67A87"/>
    <w:rsid w:val="00D67B45"/>
    <w:rsid w:val="00D67CB2"/>
    <w:rsid w:val="00D67CDF"/>
    <w:rsid w:val="00D67D90"/>
    <w:rsid w:val="00D67EB2"/>
    <w:rsid w:val="00D67EFB"/>
    <w:rsid w:val="00D67F70"/>
    <w:rsid w:val="00D700A3"/>
    <w:rsid w:val="00D70198"/>
    <w:rsid w:val="00D7023C"/>
    <w:rsid w:val="00D70258"/>
    <w:rsid w:val="00D7027D"/>
    <w:rsid w:val="00D703D9"/>
    <w:rsid w:val="00D70567"/>
    <w:rsid w:val="00D7060E"/>
    <w:rsid w:val="00D70669"/>
    <w:rsid w:val="00D70786"/>
    <w:rsid w:val="00D7086C"/>
    <w:rsid w:val="00D7096B"/>
    <w:rsid w:val="00D70C03"/>
    <w:rsid w:val="00D70C2F"/>
    <w:rsid w:val="00D70C80"/>
    <w:rsid w:val="00D70DC2"/>
    <w:rsid w:val="00D70DF3"/>
    <w:rsid w:val="00D70F9A"/>
    <w:rsid w:val="00D710A1"/>
    <w:rsid w:val="00D710B8"/>
    <w:rsid w:val="00D71427"/>
    <w:rsid w:val="00D714CE"/>
    <w:rsid w:val="00D715EA"/>
    <w:rsid w:val="00D715FC"/>
    <w:rsid w:val="00D71664"/>
    <w:rsid w:val="00D717BD"/>
    <w:rsid w:val="00D71851"/>
    <w:rsid w:val="00D7186E"/>
    <w:rsid w:val="00D719A0"/>
    <w:rsid w:val="00D719DF"/>
    <w:rsid w:val="00D71A08"/>
    <w:rsid w:val="00D71A2B"/>
    <w:rsid w:val="00D71A62"/>
    <w:rsid w:val="00D71C3D"/>
    <w:rsid w:val="00D71D65"/>
    <w:rsid w:val="00D71D78"/>
    <w:rsid w:val="00D71D81"/>
    <w:rsid w:val="00D71E74"/>
    <w:rsid w:val="00D71F55"/>
    <w:rsid w:val="00D71FD0"/>
    <w:rsid w:val="00D720BE"/>
    <w:rsid w:val="00D7235B"/>
    <w:rsid w:val="00D723BE"/>
    <w:rsid w:val="00D72420"/>
    <w:rsid w:val="00D724B8"/>
    <w:rsid w:val="00D72504"/>
    <w:rsid w:val="00D7251D"/>
    <w:rsid w:val="00D7259F"/>
    <w:rsid w:val="00D725C1"/>
    <w:rsid w:val="00D7279E"/>
    <w:rsid w:val="00D72B90"/>
    <w:rsid w:val="00D72BA2"/>
    <w:rsid w:val="00D72DBA"/>
    <w:rsid w:val="00D72E55"/>
    <w:rsid w:val="00D72E83"/>
    <w:rsid w:val="00D72EA1"/>
    <w:rsid w:val="00D72EFC"/>
    <w:rsid w:val="00D72F51"/>
    <w:rsid w:val="00D72F71"/>
    <w:rsid w:val="00D73080"/>
    <w:rsid w:val="00D730AF"/>
    <w:rsid w:val="00D730EB"/>
    <w:rsid w:val="00D73276"/>
    <w:rsid w:val="00D7338B"/>
    <w:rsid w:val="00D734F3"/>
    <w:rsid w:val="00D73513"/>
    <w:rsid w:val="00D73688"/>
    <w:rsid w:val="00D73709"/>
    <w:rsid w:val="00D73789"/>
    <w:rsid w:val="00D73793"/>
    <w:rsid w:val="00D738DD"/>
    <w:rsid w:val="00D7394A"/>
    <w:rsid w:val="00D739B9"/>
    <w:rsid w:val="00D73B7F"/>
    <w:rsid w:val="00D73CD5"/>
    <w:rsid w:val="00D73D6F"/>
    <w:rsid w:val="00D73EFE"/>
    <w:rsid w:val="00D73F20"/>
    <w:rsid w:val="00D73FF4"/>
    <w:rsid w:val="00D740A8"/>
    <w:rsid w:val="00D74101"/>
    <w:rsid w:val="00D74240"/>
    <w:rsid w:val="00D74371"/>
    <w:rsid w:val="00D74403"/>
    <w:rsid w:val="00D744DA"/>
    <w:rsid w:val="00D744E8"/>
    <w:rsid w:val="00D74661"/>
    <w:rsid w:val="00D74A20"/>
    <w:rsid w:val="00D74A4E"/>
    <w:rsid w:val="00D74A96"/>
    <w:rsid w:val="00D74B3B"/>
    <w:rsid w:val="00D74BC3"/>
    <w:rsid w:val="00D74CDE"/>
    <w:rsid w:val="00D74E63"/>
    <w:rsid w:val="00D74E65"/>
    <w:rsid w:val="00D74EFF"/>
    <w:rsid w:val="00D751E2"/>
    <w:rsid w:val="00D753A0"/>
    <w:rsid w:val="00D754F8"/>
    <w:rsid w:val="00D7578F"/>
    <w:rsid w:val="00D757CC"/>
    <w:rsid w:val="00D75886"/>
    <w:rsid w:val="00D7597E"/>
    <w:rsid w:val="00D759DD"/>
    <w:rsid w:val="00D75A2B"/>
    <w:rsid w:val="00D75B57"/>
    <w:rsid w:val="00D75C90"/>
    <w:rsid w:val="00D75EA5"/>
    <w:rsid w:val="00D75ED5"/>
    <w:rsid w:val="00D75F5A"/>
    <w:rsid w:val="00D760B9"/>
    <w:rsid w:val="00D76193"/>
    <w:rsid w:val="00D7671E"/>
    <w:rsid w:val="00D7694C"/>
    <w:rsid w:val="00D769FE"/>
    <w:rsid w:val="00D76B50"/>
    <w:rsid w:val="00D76C30"/>
    <w:rsid w:val="00D76C5E"/>
    <w:rsid w:val="00D7711A"/>
    <w:rsid w:val="00D77377"/>
    <w:rsid w:val="00D774FB"/>
    <w:rsid w:val="00D7773A"/>
    <w:rsid w:val="00D778F3"/>
    <w:rsid w:val="00D7793B"/>
    <w:rsid w:val="00D77A27"/>
    <w:rsid w:val="00D77A69"/>
    <w:rsid w:val="00D77C16"/>
    <w:rsid w:val="00D77C25"/>
    <w:rsid w:val="00D77C3E"/>
    <w:rsid w:val="00D77E72"/>
    <w:rsid w:val="00D77FFC"/>
    <w:rsid w:val="00D8021E"/>
    <w:rsid w:val="00D802E4"/>
    <w:rsid w:val="00D80525"/>
    <w:rsid w:val="00D80532"/>
    <w:rsid w:val="00D8055C"/>
    <w:rsid w:val="00D80815"/>
    <w:rsid w:val="00D80907"/>
    <w:rsid w:val="00D80948"/>
    <w:rsid w:val="00D80983"/>
    <w:rsid w:val="00D80A41"/>
    <w:rsid w:val="00D80AD3"/>
    <w:rsid w:val="00D80B7F"/>
    <w:rsid w:val="00D80C02"/>
    <w:rsid w:val="00D80DB6"/>
    <w:rsid w:val="00D811C0"/>
    <w:rsid w:val="00D81234"/>
    <w:rsid w:val="00D8135D"/>
    <w:rsid w:val="00D814C4"/>
    <w:rsid w:val="00D815FF"/>
    <w:rsid w:val="00D8180C"/>
    <w:rsid w:val="00D81909"/>
    <w:rsid w:val="00D81949"/>
    <w:rsid w:val="00D81A26"/>
    <w:rsid w:val="00D81EE0"/>
    <w:rsid w:val="00D81F16"/>
    <w:rsid w:val="00D82001"/>
    <w:rsid w:val="00D820A7"/>
    <w:rsid w:val="00D820BA"/>
    <w:rsid w:val="00D820D1"/>
    <w:rsid w:val="00D82150"/>
    <w:rsid w:val="00D822CD"/>
    <w:rsid w:val="00D82326"/>
    <w:rsid w:val="00D82397"/>
    <w:rsid w:val="00D8240D"/>
    <w:rsid w:val="00D82461"/>
    <w:rsid w:val="00D82602"/>
    <w:rsid w:val="00D82619"/>
    <w:rsid w:val="00D82911"/>
    <w:rsid w:val="00D829BD"/>
    <w:rsid w:val="00D829CB"/>
    <w:rsid w:val="00D82AE5"/>
    <w:rsid w:val="00D82C2F"/>
    <w:rsid w:val="00D82C7F"/>
    <w:rsid w:val="00D82D14"/>
    <w:rsid w:val="00D82F27"/>
    <w:rsid w:val="00D83176"/>
    <w:rsid w:val="00D83178"/>
    <w:rsid w:val="00D83221"/>
    <w:rsid w:val="00D8366F"/>
    <w:rsid w:val="00D836D2"/>
    <w:rsid w:val="00D83722"/>
    <w:rsid w:val="00D83989"/>
    <w:rsid w:val="00D83CD7"/>
    <w:rsid w:val="00D83DB7"/>
    <w:rsid w:val="00D83DF7"/>
    <w:rsid w:val="00D83E31"/>
    <w:rsid w:val="00D83F83"/>
    <w:rsid w:val="00D84037"/>
    <w:rsid w:val="00D840A5"/>
    <w:rsid w:val="00D840FA"/>
    <w:rsid w:val="00D8411F"/>
    <w:rsid w:val="00D84330"/>
    <w:rsid w:val="00D84347"/>
    <w:rsid w:val="00D843A1"/>
    <w:rsid w:val="00D844A5"/>
    <w:rsid w:val="00D84774"/>
    <w:rsid w:val="00D849E6"/>
    <w:rsid w:val="00D84AF0"/>
    <w:rsid w:val="00D84B2A"/>
    <w:rsid w:val="00D84CB0"/>
    <w:rsid w:val="00D84ECD"/>
    <w:rsid w:val="00D84F07"/>
    <w:rsid w:val="00D84F8B"/>
    <w:rsid w:val="00D84FBE"/>
    <w:rsid w:val="00D850A0"/>
    <w:rsid w:val="00D8519F"/>
    <w:rsid w:val="00D85203"/>
    <w:rsid w:val="00D85230"/>
    <w:rsid w:val="00D852EF"/>
    <w:rsid w:val="00D85477"/>
    <w:rsid w:val="00D85558"/>
    <w:rsid w:val="00D85634"/>
    <w:rsid w:val="00D85662"/>
    <w:rsid w:val="00D8569A"/>
    <w:rsid w:val="00D8570E"/>
    <w:rsid w:val="00D857D7"/>
    <w:rsid w:val="00D858EB"/>
    <w:rsid w:val="00D85AAF"/>
    <w:rsid w:val="00D85B01"/>
    <w:rsid w:val="00D85BD7"/>
    <w:rsid w:val="00D85E24"/>
    <w:rsid w:val="00D85EFF"/>
    <w:rsid w:val="00D8604E"/>
    <w:rsid w:val="00D8607D"/>
    <w:rsid w:val="00D8612E"/>
    <w:rsid w:val="00D86146"/>
    <w:rsid w:val="00D86240"/>
    <w:rsid w:val="00D86249"/>
    <w:rsid w:val="00D862E8"/>
    <w:rsid w:val="00D86368"/>
    <w:rsid w:val="00D86544"/>
    <w:rsid w:val="00D865B6"/>
    <w:rsid w:val="00D86608"/>
    <w:rsid w:val="00D8662A"/>
    <w:rsid w:val="00D8664F"/>
    <w:rsid w:val="00D867A3"/>
    <w:rsid w:val="00D86974"/>
    <w:rsid w:val="00D86A7F"/>
    <w:rsid w:val="00D86AA4"/>
    <w:rsid w:val="00D86B61"/>
    <w:rsid w:val="00D86C05"/>
    <w:rsid w:val="00D86CA0"/>
    <w:rsid w:val="00D86CE1"/>
    <w:rsid w:val="00D86DB6"/>
    <w:rsid w:val="00D86E2B"/>
    <w:rsid w:val="00D86E3A"/>
    <w:rsid w:val="00D86EE0"/>
    <w:rsid w:val="00D86FAB"/>
    <w:rsid w:val="00D87084"/>
    <w:rsid w:val="00D8709E"/>
    <w:rsid w:val="00D870B2"/>
    <w:rsid w:val="00D870EA"/>
    <w:rsid w:val="00D8715F"/>
    <w:rsid w:val="00D87410"/>
    <w:rsid w:val="00D8741B"/>
    <w:rsid w:val="00D876A1"/>
    <w:rsid w:val="00D876C0"/>
    <w:rsid w:val="00D876D8"/>
    <w:rsid w:val="00D876DA"/>
    <w:rsid w:val="00D87842"/>
    <w:rsid w:val="00D87855"/>
    <w:rsid w:val="00D87946"/>
    <w:rsid w:val="00D87A7A"/>
    <w:rsid w:val="00D87CC9"/>
    <w:rsid w:val="00D87D0B"/>
    <w:rsid w:val="00D87D45"/>
    <w:rsid w:val="00D87D56"/>
    <w:rsid w:val="00D87E10"/>
    <w:rsid w:val="00D87E16"/>
    <w:rsid w:val="00D87FD0"/>
    <w:rsid w:val="00D900CC"/>
    <w:rsid w:val="00D90132"/>
    <w:rsid w:val="00D9015A"/>
    <w:rsid w:val="00D901AE"/>
    <w:rsid w:val="00D901B7"/>
    <w:rsid w:val="00D901FE"/>
    <w:rsid w:val="00D90373"/>
    <w:rsid w:val="00D90662"/>
    <w:rsid w:val="00D9066F"/>
    <w:rsid w:val="00D907A4"/>
    <w:rsid w:val="00D90814"/>
    <w:rsid w:val="00D90AF3"/>
    <w:rsid w:val="00D90B19"/>
    <w:rsid w:val="00D90BA3"/>
    <w:rsid w:val="00D90BCD"/>
    <w:rsid w:val="00D90C23"/>
    <w:rsid w:val="00D90CE3"/>
    <w:rsid w:val="00D90D9F"/>
    <w:rsid w:val="00D91045"/>
    <w:rsid w:val="00D9105F"/>
    <w:rsid w:val="00D9139A"/>
    <w:rsid w:val="00D91569"/>
    <w:rsid w:val="00D91607"/>
    <w:rsid w:val="00D91737"/>
    <w:rsid w:val="00D9179D"/>
    <w:rsid w:val="00D91818"/>
    <w:rsid w:val="00D91822"/>
    <w:rsid w:val="00D919B1"/>
    <w:rsid w:val="00D91B8D"/>
    <w:rsid w:val="00D91BD5"/>
    <w:rsid w:val="00D91C5A"/>
    <w:rsid w:val="00D91C5D"/>
    <w:rsid w:val="00D91DE1"/>
    <w:rsid w:val="00D91E1D"/>
    <w:rsid w:val="00D91E68"/>
    <w:rsid w:val="00D91F5B"/>
    <w:rsid w:val="00D922D8"/>
    <w:rsid w:val="00D9234E"/>
    <w:rsid w:val="00D923E1"/>
    <w:rsid w:val="00D92406"/>
    <w:rsid w:val="00D92485"/>
    <w:rsid w:val="00D92536"/>
    <w:rsid w:val="00D925B6"/>
    <w:rsid w:val="00D9263C"/>
    <w:rsid w:val="00D92741"/>
    <w:rsid w:val="00D92852"/>
    <w:rsid w:val="00D92A33"/>
    <w:rsid w:val="00D92B3C"/>
    <w:rsid w:val="00D92BCB"/>
    <w:rsid w:val="00D92CD7"/>
    <w:rsid w:val="00D92FC1"/>
    <w:rsid w:val="00D93029"/>
    <w:rsid w:val="00D93059"/>
    <w:rsid w:val="00D93114"/>
    <w:rsid w:val="00D93122"/>
    <w:rsid w:val="00D9313C"/>
    <w:rsid w:val="00D93188"/>
    <w:rsid w:val="00D9321C"/>
    <w:rsid w:val="00D9331B"/>
    <w:rsid w:val="00D93486"/>
    <w:rsid w:val="00D934D1"/>
    <w:rsid w:val="00D93585"/>
    <w:rsid w:val="00D93604"/>
    <w:rsid w:val="00D93702"/>
    <w:rsid w:val="00D937BA"/>
    <w:rsid w:val="00D937F2"/>
    <w:rsid w:val="00D93A61"/>
    <w:rsid w:val="00D93AC4"/>
    <w:rsid w:val="00D93BC3"/>
    <w:rsid w:val="00D93BE5"/>
    <w:rsid w:val="00D93CA9"/>
    <w:rsid w:val="00D93CE3"/>
    <w:rsid w:val="00D93D2B"/>
    <w:rsid w:val="00D93D55"/>
    <w:rsid w:val="00D93DEF"/>
    <w:rsid w:val="00D93F5B"/>
    <w:rsid w:val="00D93F91"/>
    <w:rsid w:val="00D941C8"/>
    <w:rsid w:val="00D9425A"/>
    <w:rsid w:val="00D942FB"/>
    <w:rsid w:val="00D94346"/>
    <w:rsid w:val="00D9438A"/>
    <w:rsid w:val="00D94412"/>
    <w:rsid w:val="00D944A5"/>
    <w:rsid w:val="00D945D9"/>
    <w:rsid w:val="00D9466F"/>
    <w:rsid w:val="00D9491C"/>
    <w:rsid w:val="00D94944"/>
    <w:rsid w:val="00D9498B"/>
    <w:rsid w:val="00D949A3"/>
    <w:rsid w:val="00D94B3D"/>
    <w:rsid w:val="00D94B5E"/>
    <w:rsid w:val="00D94C2D"/>
    <w:rsid w:val="00D94E5C"/>
    <w:rsid w:val="00D94E67"/>
    <w:rsid w:val="00D94E76"/>
    <w:rsid w:val="00D94E8B"/>
    <w:rsid w:val="00D94EFB"/>
    <w:rsid w:val="00D94F2B"/>
    <w:rsid w:val="00D951AC"/>
    <w:rsid w:val="00D951D0"/>
    <w:rsid w:val="00D951DE"/>
    <w:rsid w:val="00D952F1"/>
    <w:rsid w:val="00D9535D"/>
    <w:rsid w:val="00D95521"/>
    <w:rsid w:val="00D95530"/>
    <w:rsid w:val="00D955B2"/>
    <w:rsid w:val="00D955E8"/>
    <w:rsid w:val="00D95667"/>
    <w:rsid w:val="00D9566A"/>
    <w:rsid w:val="00D957D3"/>
    <w:rsid w:val="00D95924"/>
    <w:rsid w:val="00D95B7A"/>
    <w:rsid w:val="00D95B80"/>
    <w:rsid w:val="00D95B95"/>
    <w:rsid w:val="00D95BF0"/>
    <w:rsid w:val="00D95CE2"/>
    <w:rsid w:val="00D95CE9"/>
    <w:rsid w:val="00D95DAD"/>
    <w:rsid w:val="00D95FC2"/>
    <w:rsid w:val="00D95FD8"/>
    <w:rsid w:val="00D960C1"/>
    <w:rsid w:val="00D963E5"/>
    <w:rsid w:val="00D965ED"/>
    <w:rsid w:val="00D9660D"/>
    <w:rsid w:val="00D96623"/>
    <w:rsid w:val="00D968CA"/>
    <w:rsid w:val="00D969A5"/>
    <w:rsid w:val="00D96B4F"/>
    <w:rsid w:val="00D96B56"/>
    <w:rsid w:val="00D96B9A"/>
    <w:rsid w:val="00D96D7B"/>
    <w:rsid w:val="00D96F9F"/>
    <w:rsid w:val="00D97041"/>
    <w:rsid w:val="00D9706B"/>
    <w:rsid w:val="00D9708D"/>
    <w:rsid w:val="00D970B5"/>
    <w:rsid w:val="00D9717A"/>
    <w:rsid w:val="00D972AC"/>
    <w:rsid w:val="00D974A6"/>
    <w:rsid w:val="00D974CD"/>
    <w:rsid w:val="00D974E1"/>
    <w:rsid w:val="00D975C9"/>
    <w:rsid w:val="00D975FA"/>
    <w:rsid w:val="00D97766"/>
    <w:rsid w:val="00D97AAC"/>
    <w:rsid w:val="00D97C1F"/>
    <w:rsid w:val="00D97C77"/>
    <w:rsid w:val="00D97CAE"/>
    <w:rsid w:val="00D97D50"/>
    <w:rsid w:val="00D97D86"/>
    <w:rsid w:val="00D97E47"/>
    <w:rsid w:val="00D97F05"/>
    <w:rsid w:val="00D97F5D"/>
    <w:rsid w:val="00D97F7C"/>
    <w:rsid w:val="00DA00D6"/>
    <w:rsid w:val="00DA01EB"/>
    <w:rsid w:val="00DA038E"/>
    <w:rsid w:val="00DA0657"/>
    <w:rsid w:val="00DA0667"/>
    <w:rsid w:val="00DA0681"/>
    <w:rsid w:val="00DA0712"/>
    <w:rsid w:val="00DA0757"/>
    <w:rsid w:val="00DA0896"/>
    <w:rsid w:val="00DA08E8"/>
    <w:rsid w:val="00DA095A"/>
    <w:rsid w:val="00DA09BF"/>
    <w:rsid w:val="00DA0A08"/>
    <w:rsid w:val="00DA0A5B"/>
    <w:rsid w:val="00DA0B34"/>
    <w:rsid w:val="00DA0EAE"/>
    <w:rsid w:val="00DA121C"/>
    <w:rsid w:val="00DA137F"/>
    <w:rsid w:val="00DA13A7"/>
    <w:rsid w:val="00DA155D"/>
    <w:rsid w:val="00DA1600"/>
    <w:rsid w:val="00DA1691"/>
    <w:rsid w:val="00DA16D5"/>
    <w:rsid w:val="00DA173C"/>
    <w:rsid w:val="00DA18A9"/>
    <w:rsid w:val="00DA19EF"/>
    <w:rsid w:val="00DA1CAE"/>
    <w:rsid w:val="00DA1CFB"/>
    <w:rsid w:val="00DA1D3A"/>
    <w:rsid w:val="00DA1D7D"/>
    <w:rsid w:val="00DA1DEC"/>
    <w:rsid w:val="00DA1DEF"/>
    <w:rsid w:val="00DA1E41"/>
    <w:rsid w:val="00DA1E4B"/>
    <w:rsid w:val="00DA212A"/>
    <w:rsid w:val="00DA21D0"/>
    <w:rsid w:val="00DA226A"/>
    <w:rsid w:val="00DA2308"/>
    <w:rsid w:val="00DA23F2"/>
    <w:rsid w:val="00DA247E"/>
    <w:rsid w:val="00DA2497"/>
    <w:rsid w:val="00DA25A8"/>
    <w:rsid w:val="00DA2719"/>
    <w:rsid w:val="00DA291A"/>
    <w:rsid w:val="00DA2991"/>
    <w:rsid w:val="00DA2AF0"/>
    <w:rsid w:val="00DA2B2D"/>
    <w:rsid w:val="00DA2C3B"/>
    <w:rsid w:val="00DA2E93"/>
    <w:rsid w:val="00DA2F5A"/>
    <w:rsid w:val="00DA320D"/>
    <w:rsid w:val="00DA328F"/>
    <w:rsid w:val="00DA33EE"/>
    <w:rsid w:val="00DA3472"/>
    <w:rsid w:val="00DA352D"/>
    <w:rsid w:val="00DA356D"/>
    <w:rsid w:val="00DA360F"/>
    <w:rsid w:val="00DA366B"/>
    <w:rsid w:val="00DA3782"/>
    <w:rsid w:val="00DA3786"/>
    <w:rsid w:val="00DA380C"/>
    <w:rsid w:val="00DA393A"/>
    <w:rsid w:val="00DA393C"/>
    <w:rsid w:val="00DA394F"/>
    <w:rsid w:val="00DA3974"/>
    <w:rsid w:val="00DA39CF"/>
    <w:rsid w:val="00DA39F2"/>
    <w:rsid w:val="00DA3B6A"/>
    <w:rsid w:val="00DA3D86"/>
    <w:rsid w:val="00DA3DA8"/>
    <w:rsid w:val="00DA3F12"/>
    <w:rsid w:val="00DA3F5B"/>
    <w:rsid w:val="00DA3F60"/>
    <w:rsid w:val="00DA4295"/>
    <w:rsid w:val="00DA438D"/>
    <w:rsid w:val="00DA43D2"/>
    <w:rsid w:val="00DA458D"/>
    <w:rsid w:val="00DA46BD"/>
    <w:rsid w:val="00DA4708"/>
    <w:rsid w:val="00DA478F"/>
    <w:rsid w:val="00DA4888"/>
    <w:rsid w:val="00DA4A26"/>
    <w:rsid w:val="00DA5103"/>
    <w:rsid w:val="00DA517B"/>
    <w:rsid w:val="00DA5358"/>
    <w:rsid w:val="00DA53C3"/>
    <w:rsid w:val="00DA5492"/>
    <w:rsid w:val="00DA5609"/>
    <w:rsid w:val="00DA5613"/>
    <w:rsid w:val="00DA572E"/>
    <w:rsid w:val="00DA577C"/>
    <w:rsid w:val="00DA57E1"/>
    <w:rsid w:val="00DA57F8"/>
    <w:rsid w:val="00DA5878"/>
    <w:rsid w:val="00DA59C3"/>
    <w:rsid w:val="00DA5A88"/>
    <w:rsid w:val="00DA5B65"/>
    <w:rsid w:val="00DA5C49"/>
    <w:rsid w:val="00DA5C51"/>
    <w:rsid w:val="00DA5C6E"/>
    <w:rsid w:val="00DA5CA3"/>
    <w:rsid w:val="00DA5DEB"/>
    <w:rsid w:val="00DA5E13"/>
    <w:rsid w:val="00DA5E63"/>
    <w:rsid w:val="00DA5EC0"/>
    <w:rsid w:val="00DA6064"/>
    <w:rsid w:val="00DA61B7"/>
    <w:rsid w:val="00DA61C2"/>
    <w:rsid w:val="00DA656B"/>
    <w:rsid w:val="00DA65D1"/>
    <w:rsid w:val="00DA68CF"/>
    <w:rsid w:val="00DA6B72"/>
    <w:rsid w:val="00DA6CFF"/>
    <w:rsid w:val="00DA6D26"/>
    <w:rsid w:val="00DA6DC4"/>
    <w:rsid w:val="00DA6F00"/>
    <w:rsid w:val="00DA707C"/>
    <w:rsid w:val="00DA71E0"/>
    <w:rsid w:val="00DA7391"/>
    <w:rsid w:val="00DA7440"/>
    <w:rsid w:val="00DA74C0"/>
    <w:rsid w:val="00DA756B"/>
    <w:rsid w:val="00DA7650"/>
    <w:rsid w:val="00DA76CA"/>
    <w:rsid w:val="00DA76F7"/>
    <w:rsid w:val="00DA778B"/>
    <w:rsid w:val="00DA7AB8"/>
    <w:rsid w:val="00DA7D70"/>
    <w:rsid w:val="00DA7E26"/>
    <w:rsid w:val="00DB0186"/>
    <w:rsid w:val="00DB01E5"/>
    <w:rsid w:val="00DB027E"/>
    <w:rsid w:val="00DB0651"/>
    <w:rsid w:val="00DB06E7"/>
    <w:rsid w:val="00DB0812"/>
    <w:rsid w:val="00DB08EB"/>
    <w:rsid w:val="00DB0AA5"/>
    <w:rsid w:val="00DB0B6C"/>
    <w:rsid w:val="00DB0C09"/>
    <w:rsid w:val="00DB0C5A"/>
    <w:rsid w:val="00DB0C8C"/>
    <w:rsid w:val="00DB106D"/>
    <w:rsid w:val="00DB157C"/>
    <w:rsid w:val="00DB1629"/>
    <w:rsid w:val="00DB1723"/>
    <w:rsid w:val="00DB17EC"/>
    <w:rsid w:val="00DB1810"/>
    <w:rsid w:val="00DB18E5"/>
    <w:rsid w:val="00DB19D0"/>
    <w:rsid w:val="00DB19FE"/>
    <w:rsid w:val="00DB1C36"/>
    <w:rsid w:val="00DB1EB7"/>
    <w:rsid w:val="00DB1FF6"/>
    <w:rsid w:val="00DB201C"/>
    <w:rsid w:val="00DB2098"/>
    <w:rsid w:val="00DB22BC"/>
    <w:rsid w:val="00DB24E4"/>
    <w:rsid w:val="00DB25C7"/>
    <w:rsid w:val="00DB2696"/>
    <w:rsid w:val="00DB273A"/>
    <w:rsid w:val="00DB27CF"/>
    <w:rsid w:val="00DB282E"/>
    <w:rsid w:val="00DB290F"/>
    <w:rsid w:val="00DB29F3"/>
    <w:rsid w:val="00DB2A57"/>
    <w:rsid w:val="00DB2AD2"/>
    <w:rsid w:val="00DB2C7F"/>
    <w:rsid w:val="00DB2D1C"/>
    <w:rsid w:val="00DB2E1A"/>
    <w:rsid w:val="00DB2EFC"/>
    <w:rsid w:val="00DB2EFE"/>
    <w:rsid w:val="00DB2FBC"/>
    <w:rsid w:val="00DB2FEE"/>
    <w:rsid w:val="00DB3143"/>
    <w:rsid w:val="00DB3164"/>
    <w:rsid w:val="00DB32FB"/>
    <w:rsid w:val="00DB33E6"/>
    <w:rsid w:val="00DB3442"/>
    <w:rsid w:val="00DB3453"/>
    <w:rsid w:val="00DB3649"/>
    <w:rsid w:val="00DB3663"/>
    <w:rsid w:val="00DB38E8"/>
    <w:rsid w:val="00DB3A67"/>
    <w:rsid w:val="00DB3C38"/>
    <w:rsid w:val="00DB3C39"/>
    <w:rsid w:val="00DB3C59"/>
    <w:rsid w:val="00DB3CC7"/>
    <w:rsid w:val="00DB3D2D"/>
    <w:rsid w:val="00DB3EFF"/>
    <w:rsid w:val="00DB4080"/>
    <w:rsid w:val="00DB409E"/>
    <w:rsid w:val="00DB4120"/>
    <w:rsid w:val="00DB4254"/>
    <w:rsid w:val="00DB42AC"/>
    <w:rsid w:val="00DB42C9"/>
    <w:rsid w:val="00DB4305"/>
    <w:rsid w:val="00DB461C"/>
    <w:rsid w:val="00DB462E"/>
    <w:rsid w:val="00DB463C"/>
    <w:rsid w:val="00DB4691"/>
    <w:rsid w:val="00DB46C3"/>
    <w:rsid w:val="00DB4855"/>
    <w:rsid w:val="00DB48CE"/>
    <w:rsid w:val="00DB4975"/>
    <w:rsid w:val="00DB4A0E"/>
    <w:rsid w:val="00DB4A78"/>
    <w:rsid w:val="00DB4BFD"/>
    <w:rsid w:val="00DB4C04"/>
    <w:rsid w:val="00DB4C0A"/>
    <w:rsid w:val="00DB4C60"/>
    <w:rsid w:val="00DB4C95"/>
    <w:rsid w:val="00DB4D56"/>
    <w:rsid w:val="00DB4F54"/>
    <w:rsid w:val="00DB4F72"/>
    <w:rsid w:val="00DB4FD1"/>
    <w:rsid w:val="00DB50A3"/>
    <w:rsid w:val="00DB51B0"/>
    <w:rsid w:val="00DB51F9"/>
    <w:rsid w:val="00DB527E"/>
    <w:rsid w:val="00DB52D1"/>
    <w:rsid w:val="00DB5309"/>
    <w:rsid w:val="00DB5405"/>
    <w:rsid w:val="00DB5481"/>
    <w:rsid w:val="00DB5583"/>
    <w:rsid w:val="00DB5624"/>
    <w:rsid w:val="00DB5837"/>
    <w:rsid w:val="00DB587D"/>
    <w:rsid w:val="00DB58BB"/>
    <w:rsid w:val="00DB5A4D"/>
    <w:rsid w:val="00DB5C54"/>
    <w:rsid w:val="00DB5C72"/>
    <w:rsid w:val="00DB5D8E"/>
    <w:rsid w:val="00DB5E82"/>
    <w:rsid w:val="00DB5FE8"/>
    <w:rsid w:val="00DB6202"/>
    <w:rsid w:val="00DB622C"/>
    <w:rsid w:val="00DB626B"/>
    <w:rsid w:val="00DB632C"/>
    <w:rsid w:val="00DB6472"/>
    <w:rsid w:val="00DB649A"/>
    <w:rsid w:val="00DB65BB"/>
    <w:rsid w:val="00DB664C"/>
    <w:rsid w:val="00DB671F"/>
    <w:rsid w:val="00DB6758"/>
    <w:rsid w:val="00DB680F"/>
    <w:rsid w:val="00DB6868"/>
    <w:rsid w:val="00DB6A46"/>
    <w:rsid w:val="00DB6BFB"/>
    <w:rsid w:val="00DB6EC2"/>
    <w:rsid w:val="00DB703F"/>
    <w:rsid w:val="00DB74A6"/>
    <w:rsid w:val="00DB74CC"/>
    <w:rsid w:val="00DB74E5"/>
    <w:rsid w:val="00DB7527"/>
    <w:rsid w:val="00DB75E3"/>
    <w:rsid w:val="00DB75E4"/>
    <w:rsid w:val="00DB760F"/>
    <w:rsid w:val="00DB7610"/>
    <w:rsid w:val="00DB77D1"/>
    <w:rsid w:val="00DB78C4"/>
    <w:rsid w:val="00DB7959"/>
    <w:rsid w:val="00DB7B07"/>
    <w:rsid w:val="00DB7C13"/>
    <w:rsid w:val="00DB7C35"/>
    <w:rsid w:val="00DB7DE1"/>
    <w:rsid w:val="00DC0012"/>
    <w:rsid w:val="00DC00DF"/>
    <w:rsid w:val="00DC0124"/>
    <w:rsid w:val="00DC0160"/>
    <w:rsid w:val="00DC0167"/>
    <w:rsid w:val="00DC031C"/>
    <w:rsid w:val="00DC03B4"/>
    <w:rsid w:val="00DC0825"/>
    <w:rsid w:val="00DC088A"/>
    <w:rsid w:val="00DC0E50"/>
    <w:rsid w:val="00DC0E6C"/>
    <w:rsid w:val="00DC0EED"/>
    <w:rsid w:val="00DC1030"/>
    <w:rsid w:val="00DC104C"/>
    <w:rsid w:val="00DC1074"/>
    <w:rsid w:val="00DC11F6"/>
    <w:rsid w:val="00DC134D"/>
    <w:rsid w:val="00DC1399"/>
    <w:rsid w:val="00DC140C"/>
    <w:rsid w:val="00DC14BA"/>
    <w:rsid w:val="00DC14BD"/>
    <w:rsid w:val="00DC14E5"/>
    <w:rsid w:val="00DC14E9"/>
    <w:rsid w:val="00DC157C"/>
    <w:rsid w:val="00DC1605"/>
    <w:rsid w:val="00DC1707"/>
    <w:rsid w:val="00DC179E"/>
    <w:rsid w:val="00DC1802"/>
    <w:rsid w:val="00DC1821"/>
    <w:rsid w:val="00DC1868"/>
    <w:rsid w:val="00DC192D"/>
    <w:rsid w:val="00DC1A20"/>
    <w:rsid w:val="00DC1B7E"/>
    <w:rsid w:val="00DC1B80"/>
    <w:rsid w:val="00DC1F8A"/>
    <w:rsid w:val="00DC1FB8"/>
    <w:rsid w:val="00DC1FDB"/>
    <w:rsid w:val="00DC2068"/>
    <w:rsid w:val="00DC20B6"/>
    <w:rsid w:val="00DC21B3"/>
    <w:rsid w:val="00DC2202"/>
    <w:rsid w:val="00DC2283"/>
    <w:rsid w:val="00DC228F"/>
    <w:rsid w:val="00DC22EA"/>
    <w:rsid w:val="00DC25AF"/>
    <w:rsid w:val="00DC27C1"/>
    <w:rsid w:val="00DC27EC"/>
    <w:rsid w:val="00DC283B"/>
    <w:rsid w:val="00DC298F"/>
    <w:rsid w:val="00DC2A60"/>
    <w:rsid w:val="00DC2AD1"/>
    <w:rsid w:val="00DC2B51"/>
    <w:rsid w:val="00DC2BB7"/>
    <w:rsid w:val="00DC2BEE"/>
    <w:rsid w:val="00DC2CF6"/>
    <w:rsid w:val="00DC2D45"/>
    <w:rsid w:val="00DC2D62"/>
    <w:rsid w:val="00DC2D79"/>
    <w:rsid w:val="00DC2D8D"/>
    <w:rsid w:val="00DC2E09"/>
    <w:rsid w:val="00DC3274"/>
    <w:rsid w:val="00DC35BD"/>
    <w:rsid w:val="00DC3672"/>
    <w:rsid w:val="00DC36BE"/>
    <w:rsid w:val="00DC3789"/>
    <w:rsid w:val="00DC37C4"/>
    <w:rsid w:val="00DC383E"/>
    <w:rsid w:val="00DC3860"/>
    <w:rsid w:val="00DC394F"/>
    <w:rsid w:val="00DC3982"/>
    <w:rsid w:val="00DC3A6C"/>
    <w:rsid w:val="00DC3AFC"/>
    <w:rsid w:val="00DC3B03"/>
    <w:rsid w:val="00DC3B2B"/>
    <w:rsid w:val="00DC3EA5"/>
    <w:rsid w:val="00DC3EB6"/>
    <w:rsid w:val="00DC3F8C"/>
    <w:rsid w:val="00DC4003"/>
    <w:rsid w:val="00DC4061"/>
    <w:rsid w:val="00DC4095"/>
    <w:rsid w:val="00DC40B3"/>
    <w:rsid w:val="00DC4250"/>
    <w:rsid w:val="00DC4460"/>
    <w:rsid w:val="00DC4504"/>
    <w:rsid w:val="00DC45AF"/>
    <w:rsid w:val="00DC46F9"/>
    <w:rsid w:val="00DC4767"/>
    <w:rsid w:val="00DC47E3"/>
    <w:rsid w:val="00DC48BF"/>
    <w:rsid w:val="00DC4986"/>
    <w:rsid w:val="00DC49E1"/>
    <w:rsid w:val="00DC49E3"/>
    <w:rsid w:val="00DC4A30"/>
    <w:rsid w:val="00DC4BD6"/>
    <w:rsid w:val="00DC4E3A"/>
    <w:rsid w:val="00DC501A"/>
    <w:rsid w:val="00DC505E"/>
    <w:rsid w:val="00DC5184"/>
    <w:rsid w:val="00DC5223"/>
    <w:rsid w:val="00DC539E"/>
    <w:rsid w:val="00DC53E5"/>
    <w:rsid w:val="00DC5468"/>
    <w:rsid w:val="00DC54C1"/>
    <w:rsid w:val="00DC54E3"/>
    <w:rsid w:val="00DC5503"/>
    <w:rsid w:val="00DC5652"/>
    <w:rsid w:val="00DC5699"/>
    <w:rsid w:val="00DC578F"/>
    <w:rsid w:val="00DC58E9"/>
    <w:rsid w:val="00DC5907"/>
    <w:rsid w:val="00DC597B"/>
    <w:rsid w:val="00DC5B79"/>
    <w:rsid w:val="00DC5CDA"/>
    <w:rsid w:val="00DC5DB2"/>
    <w:rsid w:val="00DC5EE6"/>
    <w:rsid w:val="00DC6020"/>
    <w:rsid w:val="00DC6358"/>
    <w:rsid w:val="00DC6374"/>
    <w:rsid w:val="00DC64EC"/>
    <w:rsid w:val="00DC6513"/>
    <w:rsid w:val="00DC65B7"/>
    <w:rsid w:val="00DC666D"/>
    <w:rsid w:val="00DC68FE"/>
    <w:rsid w:val="00DC6A65"/>
    <w:rsid w:val="00DC6B18"/>
    <w:rsid w:val="00DC6B34"/>
    <w:rsid w:val="00DC6C6C"/>
    <w:rsid w:val="00DC6D4F"/>
    <w:rsid w:val="00DC6E42"/>
    <w:rsid w:val="00DC7202"/>
    <w:rsid w:val="00DC72E8"/>
    <w:rsid w:val="00DC73CF"/>
    <w:rsid w:val="00DC7434"/>
    <w:rsid w:val="00DC7463"/>
    <w:rsid w:val="00DC7483"/>
    <w:rsid w:val="00DC748B"/>
    <w:rsid w:val="00DC74D7"/>
    <w:rsid w:val="00DC7652"/>
    <w:rsid w:val="00DC776D"/>
    <w:rsid w:val="00DC77BE"/>
    <w:rsid w:val="00DC7B10"/>
    <w:rsid w:val="00DC7B4E"/>
    <w:rsid w:val="00DC7C3F"/>
    <w:rsid w:val="00DC7E78"/>
    <w:rsid w:val="00DD0016"/>
    <w:rsid w:val="00DD0074"/>
    <w:rsid w:val="00DD00B2"/>
    <w:rsid w:val="00DD0231"/>
    <w:rsid w:val="00DD053A"/>
    <w:rsid w:val="00DD05CA"/>
    <w:rsid w:val="00DD0674"/>
    <w:rsid w:val="00DD06E1"/>
    <w:rsid w:val="00DD08AA"/>
    <w:rsid w:val="00DD0968"/>
    <w:rsid w:val="00DD0A71"/>
    <w:rsid w:val="00DD0A84"/>
    <w:rsid w:val="00DD0AFF"/>
    <w:rsid w:val="00DD0D19"/>
    <w:rsid w:val="00DD0E55"/>
    <w:rsid w:val="00DD0E7A"/>
    <w:rsid w:val="00DD0E90"/>
    <w:rsid w:val="00DD0FE6"/>
    <w:rsid w:val="00DD10A0"/>
    <w:rsid w:val="00DD115C"/>
    <w:rsid w:val="00DD12DB"/>
    <w:rsid w:val="00DD13A2"/>
    <w:rsid w:val="00DD13E9"/>
    <w:rsid w:val="00DD1744"/>
    <w:rsid w:val="00DD1841"/>
    <w:rsid w:val="00DD1A58"/>
    <w:rsid w:val="00DD1AEE"/>
    <w:rsid w:val="00DD1B2F"/>
    <w:rsid w:val="00DD1B7E"/>
    <w:rsid w:val="00DD1E14"/>
    <w:rsid w:val="00DD212C"/>
    <w:rsid w:val="00DD2411"/>
    <w:rsid w:val="00DD2540"/>
    <w:rsid w:val="00DD2619"/>
    <w:rsid w:val="00DD2784"/>
    <w:rsid w:val="00DD278B"/>
    <w:rsid w:val="00DD27D9"/>
    <w:rsid w:val="00DD2856"/>
    <w:rsid w:val="00DD2AAD"/>
    <w:rsid w:val="00DD2ABB"/>
    <w:rsid w:val="00DD2B0A"/>
    <w:rsid w:val="00DD2CAB"/>
    <w:rsid w:val="00DD2EA8"/>
    <w:rsid w:val="00DD2ECE"/>
    <w:rsid w:val="00DD2F6C"/>
    <w:rsid w:val="00DD3126"/>
    <w:rsid w:val="00DD32E9"/>
    <w:rsid w:val="00DD333B"/>
    <w:rsid w:val="00DD3350"/>
    <w:rsid w:val="00DD3394"/>
    <w:rsid w:val="00DD33B1"/>
    <w:rsid w:val="00DD33BA"/>
    <w:rsid w:val="00DD33FA"/>
    <w:rsid w:val="00DD354F"/>
    <w:rsid w:val="00DD35D1"/>
    <w:rsid w:val="00DD3729"/>
    <w:rsid w:val="00DD386C"/>
    <w:rsid w:val="00DD3942"/>
    <w:rsid w:val="00DD3988"/>
    <w:rsid w:val="00DD3A84"/>
    <w:rsid w:val="00DD3AA6"/>
    <w:rsid w:val="00DD3C40"/>
    <w:rsid w:val="00DD3E1F"/>
    <w:rsid w:val="00DD408F"/>
    <w:rsid w:val="00DD4139"/>
    <w:rsid w:val="00DD41D0"/>
    <w:rsid w:val="00DD4306"/>
    <w:rsid w:val="00DD43FF"/>
    <w:rsid w:val="00DD4580"/>
    <w:rsid w:val="00DD47BC"/>
    <w:rsid w:val="00DD4836"/>
    <w:rsid w:val="00DD4A33"/>
    <w:rsid w:val="00DD4A61"/>
    <w:rsid w:val="00DD4ADA"/>
    <w:rsid w:val="00DD4B6E"/>
    <w:rsid w:val="00DD4E06"/>
    <w:rsid w:val="00DD4F14"/>
    <w:rsid w:val="00DD4FCF"/>
    <w:rsid w:val="00DD50A3"/>
    <w:rsid w:val="00DD5138"/>
    <w:rsid w:val="00DD5165"/>
    <w:rsid w:val="00DD51EB"/>
    <w:rsid w:val="00DD523A"/>
    <w:rsid w:val="00DD5418"/>
    <w:rsid w:val="00DD5558"/>
    <w:rsid w:val="00DD55E0"/>
    <w:rsid w:val="00DD561F"/>
    <w:rsid w:val="00DD570F"/>
    <w:rsid w:val="00DD5833"/>
    <w:rsid w:val="00DD59A8"/>
    <w:rsid w:val="00DD59D8"/>
    <w:rsid w:val="00DD5A1C"/>
    <w:rsid w:val="00DD5ABF"/>
    <w:rsid w:val="00DD5BF5"/>
    <w:rsid w:val="00DD5C30"/>
    <w:rsid w:val="00DD5C8E"/>
    <w:rsid w:val="00DD5CC0"/>
    <w:rsid w:val="00DD5F45"/>
    <w:rsid w:val="00DD5FE0"/>
    <w:rsid w:val="00DD5FE8"/>
    <w:rsid w:val="00DD6072"/>
    <w:rsid w:val="00DD61A3"/>
    <w:rsid w:val="00DD6252"/>
    <w:rsid w:val="00DD6265"/>
    <w:rsid w:val="00DD63BE"/>
    <w:rsid w:val="00DD6488"/>
    <w:rsid w:val="00DD65F9"/>
    <w:rsid w:val="00DD6674"/>
    <w:rsid w:val="00DD67C0"/>
    <w:rsid w:val="00DD681F"/>
    <w:rsid w:val="00DD68EA"/>
    <w:rsid w:val="00DD6976"/>
    <w:rsid w:val="00DD6992"/>
    <w:rsid w:val="00DD6A66"/>
    <w:rsid w:val="00DD6AC8"/>
    <w:rsid w:val="00DD6AD0"/>
    <w:rsid w:val="00DD6B05"/>
    <w:rsid w:val="00DD6B0A"/>
    <w:rsid w:val="00DD6B72"/>
    <w:rsid w:val="00DD6BBC"/>
    <w:rsid w:val="00DD6BDB"/>
    <w:rsid w:val="00DD6BDC"/>
    <w:rsid w:val="00DD6D17"/>
    <w:rsid w:val="00DD6E66"/>
    <w:rsid w:val="00DD719D"/>
    <w:rsid w:val="00DD71A1"/>
    <w:rsid w:val="00DD739C"/>
    <w:rsid w:val="00DD7417"/>
    <w:rsid w:val="00DD7447"/>
    <w:rsid w:val="00DD74F5"/>
    <w:rsid w:val="00DD753F"/>
    <w:rsid w:val="00DD7747"/>
    <w:rsid w:val="00DD77D7"/>
    <w:rsid w:val="00DD797D"/>
    <w:rsid w:val="00DD7BB2"/>
    <w:rsid w:val="00DD7CAE"/>
    <w:rsid w:val="00DD7D18"/>
    <w:rsid w:val="00DD7FED"/>
    <w:rsid w:val="00DE0257"/>
    <w:rsid w:val="00DE0515"/>
    <w:rsid w:val="00DE0526"/>
    <w:rsid w:val="00DE063E"/>
    <w:rsid w:val="00DE07AC"/>
    <w:rsid w:val="00DE099B"/>
    <w:rsid w:val="00DE0A12"/>
    <w:rsid w:val="00DE0AFD"/>
    <w:rsid w:val="00DE0BED"/>
    <w:rsid w:val="00DE0C0C"/>
    <w:rsid w:val="00DE0C1F"/>
    <w:rsid w:val="00DE0C62"/>
    <w:rsid w:val="00DE0E25"/>
    <w:rsid w:val="00DE0F4C"/>
    <w:rsid w:val="00DE0FB1"/>
    <w:rsid w:val="00DE10AD"/>
    <w:rsid w:val="00DE1191"/>
    <w:rsid w:val="00DE1269"/>
    <w:rsid w:val="00DE12F1"/>
    <w:rsid w:val="00DE1312"/>
    <w:rsid w:val="00DE1410"/>
    <w:rsid w:val="00DE1591"/>
    <w:rsid w:val="00DE17B3"/>
    <w:rsid w:val="00DE17F1"/>
    <w:rsid w:val="00DE17FD"/>
    <w:rsid w:val="00DE1837"/>
    <w:rsid w:val="00DE188F"/>
    <w:rsid w:val="00DE1911"/>
    <w:rsid w:val="00DE19AB"/>
    <w:rsid w:val="00DE1A53"/>
    <w:rsid w:val="00DE1B74"/>
    <w:rsid w:val="00DE1B9A"/>
    <w:rsid w:val="00DE1C76"/>
    <w:rsid w:val="00DE1D9D"/>
    <w:rsid w:val="00DE1E94"/>
    <w:rsid w:val="00DE1F07"/>
    <w:rsid w:val="00DE2086"/>
    <w:rsid w:val="00DE221A"/>
    <w:rsid w:val="00DE2365"/>
    <w:rsid w:val="00DE2478"/>
    <w:rsid w:val="00DE2585"/>
    <w:rsid w:val="00DE270F"/>
    <w:rsid w:val="00DE2758"/>
    <w:rsid w:val="00DE2770"/>
    <w:rsid w:val="00DE287D"/>
    <w:rsid w:val="00DE2888"/>
    <w:rsid w:val="00DE28D1"/>
    <w:rsid w:val="00DE29D4"/>
    <w:rsid w:val="00DE2A8F"/>
    <w:rsid w:val="00DE2D2E"/>
    <w:rsid w:val="00DE2E2A"/>
    <w:rsid w:val="00DE2E43"/>
    <w:rsid w:val="00DE2F2A"/>
    <w:rsid w:val="00DE2F59"/>
    <w:rsid w:val="00DE2F69"/>
    <w:rsid w:val="00DE3116"/>
    <w:rsid w:val="00DE314D"/>
    <w:rsid w:val="00DE33E6"/>
    <w:rsid w:val="00DE3400"/>
    <w:rsid w:val="00DE3425"/>
    <w:rsid w:val="00DE36D4"/>
    <w:rsid w:val="00DE370B"/>
    <w:rsid w:val="00DE372C"/>
    <w:rsid w:val="00DE3751"/>
    <w:rsid w:val="00DE37F0"/>
    <w:rsid w:val="00DE383A"/>
    <w:rsid w:val="00DE3AD3"/>
    <w:rsid w:val="00DE3C8B"/>
    <w:rsid w:val="00DE3DFD"/>
    <w:rsid w:val="00DE3E2C"/>
    <w:rsid w:val="00DE3E8F"/>
    <w:rsid w:val="00DE3F53"/>
    <w:rsid w:val="00DE409E"/>
    <w:rsid w:val="00DE417C"/>
    <w:rsid w:val="00DE41CC"/>
    <w:rsid w:val="00DE42F2"/>
    <w:rsid w:val="00DE42FF"/>
    <w:rsid w:val="00DE43CD"/>
    <w:rsid w:val="00DE44D7"/>
    <w:rsid w:val="00DE470A"/>
    <w:rsid w:val="00DE477C"/>
    <w:rsid w:val="00DE49BD"/>
    <w:rsid w:val="00DE4C4C"/>
    <w:rsid w:val="00DE4C5B"/>
    <w:rsid w:val="00DE4D1C"/>
    <w:rsid w:val="00DE4DE7"/>
    <w:rsid w:val="00DE4EFB"/>
    <w:rsid w:val="00DE4F5C"/>
    <w:rsid w:val="00DE4FFE"/>
    <w:rsid w:val="00DE5042"/>
    <w:rsid w:val="00DE509A"/>
    <w:rsid w:val="00DE50B6"/>
    <w:rsid w:val="00DE511F"/>
    <w:rsid w:val="00DE522A"/>
    <w:rsid w:val="00DE530D"/>
    <w:rsid w:val="00DE5316"/>
    <w:rsid w:val="00DE545C"/>
    <w:rsid w:val="00DE54AA"/>
    <w:rsid w:val="00DE556A"/>
    <w:rsid w:val="00DE57BA"/>
    <w:rsid w:val="00DE583F"/>
    <w:rsid w:val="00DE5882"/>
    <w:rsid w:val="00DE5989"/>
    <w:rsid w:val="00DE598B"/>
    <w:rsid w:val="00DE5A0A"/>
    <w:rsid w:val="00DE5A77"/>
    <w:rsid w:val="00DE5AC0"/>
    <w:rsid w:val="00DE5AEA"/>
    <w:rsid w:val="00DE5B2D"/>
    <w:rsid w:val="00DE5D66"/>
    <w:rsid w:val="00DE5E7E"/>
    <w:rsid w:val="00DE5EDD"/>
    <w:rsid w:val="00DE6010"/>
    <w:rsid w:val="00DE606E"/>
    <w:rsid w:val="00DE61DA"/>
    <w:rsid w:val="00DE61EF"/>
    <w:rsid w:val="00DE6224"/>
    <w:rsid w:val="00DE62BB"/>
    <w:rsid w:val="00DE62E5"/>
    <w:rsid w:val="00DE64AA"/>
    <w:rsid w:val="00DE6626"/>
    <w:rsid w:val="00DE6697"/>
    <w:rsid w:val="00DE66FC"/>
    <w:rsid w:val="00DE6A18"/>
    <w:rsid w:val="00DE6A23"/>
    <w:rsid w:val="00DE6C4C"/>
    <w:rsid w:val="00DE6EE6"/>
    <w:rsid w:val="00DE6EF8"/>
    <w:rsid w:val="00DE6FAF"/>
    <w:rsid w:val="00DE70E2"/>
    <w:rsid w:val="00DE712E"/>
    <w:rsid w:val="00DE72BE"/>
    <w:rsid w:val="00DE73D7"/>
    <w:rsid w:val="00DE7423"/>
    <w:rsid w:val="00DE75D6"/>
    <w:rsid w:val="00DE76D1"/>
    <w:rsid w:val="00DE7AA3"/>
    <w:rsid w:val="00DE7E83"/>
    <w:rsid w:val="00DE7F59"/>
    <w:rsid w:val="00DF01E4"/>
    <w:rsid w:val="00DF01F2"/>
    <w:rsid w:val="00DF0223"/>
    <w:rsid w:val="00DF0391"/>
    <w:rsid w:val="00DF0756"/>
    <w:rsid w:val="00DF0789"/>
    <w:rsid w:val="00DF07AC"/>
    <w:rsid w:val="00DF0824"/>
    <w:rsid w:val="00DF0B88"/>
    <w:rsid w:val="00DF0C7A"/>
    <w:rsid w:val="00DF0EAB"/>
    <w:rsid w:val="00DF0ED7"/>
    <w:rsid w:val="00DF1049"/>
    <w:rsid w:val="00DF108D"/>
    <w:rsid w:val="00DF1097"/>
    <w:rsid w:val="00DF1113"/>
    <w:rsid w:val="00DF13A5"/>
    <w:rsid w:val="00DF14F0"/>
    <w:rsid w:val="00DF16DA"/>
    <w:rsid w:val="00DF178A"/>
    <w:rsid w:val="00DF17BA"/>
    <w:rsid w:val="00DF17D5"/>
    <w:rsid w:val="00DF17E5"/>
    <w:rsid w:val="00DF18B4"/>
    <w:rsid w:val="00DF18B8"/>
    <w:rsid w:val="00DF18E3"/>
    <w:rsid w:val="00DF1A09"/>
    <w:rsid w:val="00DF1B71"/>
    <w:rsid w:val="00DF1E1B"/>
    <w:rsid w:val="00DF1E45"/>
    <w:rsid w:val="00DF1F90"/>
    <w:rsid w:val="00DF201D"/>
    <w:rsid w:val="00DF20E3"/>
    <w:rsid w:val="00DF21DE"/>
    <w:rsid w:val="00DF22B9"/>
    <w:rsid w:val="00DF22D7"/>
    <w:rsid w:val="00DF2316"/>
    <w:rsid w:val="00DF232E"/>
    <w:rsid w:val="00DF244B"/>
    <w:rsid w:val="00DF2528"/>
    <w:rsid w:val="00DF25F3"/>
    <w:rsid w:val="00DF2619"/>
    <w:rsid w:val="00DF2851"/>
    <w:rsid w:val="00DF28D7"/>
    <w:rsid w:val="00DF290E"/>
    <w:rsid w:val="00DF299F"/>
    <w:rsid w:val="00DF2A85"/>
    <w:rsid w:val="00DF2B49"/>
    <w:rsid w:val="00DF2BE3"/>
    <w:rsid w:val="00DF2C09"/>
    <w:rsid w:val="00DF2C12"/>
    <w:rsid w:val="00DF2EC4"/>
    <w:rsid w:val="00DF2EE8"/>
    <w:rsid w:val="00DF2EF7"/>
    <w:rsid w:val="00DF2EFC"/>
    <w:rsid w:val="00DF2F48"/>
    <w:rsid w:val="00DF2FE5"/>
    <w:rsid w:val="00DF309F"/>
    <w:rsid w:val="00DF30A3"/>
    <w:rsid w:val="00DF34BA"/>
    <w:rsid w:val="00DF34F3"/>
    <w:rsid w:val="00DF3521"/>
    <w:rsid w:val="00DF364B"/>
    <w:rsid w:val="00DF3658"/>
    <w:rsid w:val="00DF369F"/>
    <w:rsid w:val="00DF36EA"/>
    <w:rsid w:val="00DF3847"/>
    <w:rsid w:val="00DF3ACB"/>
    <w:rsid w:val="00DF3BA4"/>
    <w:rsid w:val="00DF3BF9"/>
    <w:rsid w:val="00DF3C04"/>
    <w:rsid w:val="00DF3C7F"/>
    <w:rsid w:val="00DF3EED"/>
    <w:rsid w:val="00DF3F13"/>
    <w:rsid w:val="00DF3FA1"/>
    <w:rsid w:val="00DF3FE1"/>
    <w:rsid w:val="00DF41C3"/>
    <w:rsid w:val="00DF464F"/>
    <w:rsid w:val="00DF46B5"/>
    <w:rsid w:val="00DF4727"/>
    <w:rsid w:val="00DF47E9"/>
    <w:rsid w:val="00DF4A80"/>
    <w:rsid w:val="00DF4A85"/>
    <w:rsid w:val="00DF4BD2"/>
    <w:rsid w:val="00DF4C2D"/>
    <w:rsid w:val="00DF4CB0"/>
    <w:rsid w:val="00DF4D7A"/>
    <w:rsid w:val="00DF4D9D"/>
    <w:rsid w:val="00DF4DDB"/>
    <w:rsid w:val="00DF4F7B"/>
    <w:rsid w:val="00DF5165"/>
    <w:rsid w:val="00DF532B"/>
    <w:rsid w:val="00DF53E8"/>
    <w:rsid w:val="00DF554D"/>
    <w:rsid w:val="00DF562E"/>
    <w:rsid w:val="00DF56B4"/>
    <w:rsid w:val="00DF58E8"/>
    <w:rsid w:val="00DF5B4B"/>
    <w:rsid w:val="00DF5B50"/>
    <w:rsid w:val="00DF5B78"/>
    <w:rsid w:val="00DF5CBD"/>
    <w:rsid w:val="00DF5D4F"/>
    <w:rsid w:val="00DF5DEA"/>
    <w:rsid w:val="00DF5F46"/>
    <w:rsid w:val="00DF616B"/>
    <w:rsid w:val="00DF61B1"/>
    <w:rsid w:val="00DF6217"/>
    <w:rsid w:val="00DF6291"/>
    <w:rsid w:val="00DF63C5"/>
    <w:rsid w:val="00DF642E"/>
    <w:rsid w:val="00DF6444"/>
    <w:rsid w:val="00DF64E6"/>
    <w:rsid w:val="00DF65CF"/>
    <w:rsid w:val="00DF667A"/>
    <w:rsid w:val="00DF680E"/>
    <w:rsid w:val="00DF6852"/>
    <w:rsid w:val="00DF6898"/>
    <w:rsid w:val="00DF68C1"/>
    <w:rsid w:val="00DF68E3"/>
    <w:rsid w:val="00DF693C"/>
    <w:rsid w:val="00DF6991"/>
    <w:rsid w:val="00DF6B24"/>
    <w:rsid w:val="00DF6B8C"/>
    <w:rsid w:val="00DF6BF2"/>
    <w:rsid w:val="00DF6D16"/>
    <w:rsid w:val="00DF6D73"/>
    <w:rsid w:val="00DF6F4E"/>
    <w:rsid w:val="00DF6FC5"/>
    <w:rsid w:val="00DF6FCB"/>
    <w:rsid w:val="00DF7018"/>
    <w:rsid w:val="00DF7119"/>
    <w:rsid w:val="00DF7137"/>
    <w:rsid w:val="00DF72EC"/>
    <w:rsid w:val="00DF7460"/>
    <w:rsid w:val="00DF7463"/>
    <w:rsid w:val="00DF74AF"/>
    <w:rsid w:val="00DF7502"/>
    <w:rsid w:val="00DF7563"/>
    <w:rsid w:val="00DF75C3"/>
    <w:rsid w:val="00DF7690"/>
    <w:rsid w:val="00DF786A"/>
    <w:rsid w:val="00DF7B4A"/>
    <w:rsid w:val="00DF7EA7"/>
    <w:rsid w:val="00DF7F08"/>
    <w:rsid w:val="00DF7F4F"/>
    <w:rsid w:val="00E0013C"/>
    <w:rsid w:val="00E001C5"/>
    <w:rsid w:val="00E00273"/>
    <w:rsid w:val="00E003E9"/>
    <w:rsid w:val="00E004D7"/>
    <w:rsid w:val="00E0059E"/>
    <w:rsid w:val="00E005AE"/>
    <w:rsid w:val="00E00789"/>
    <w:rsid w:val="00E007B3"/>
    <w:rsid w:val="00E008CE"/>
    <w:rsid w:val="00E008D5"/>
    <w:rsid w:val="00E00AC9"/>
    <w:rsid w:val="00E00B3C"/>
    <w:rsid w:val="00E00D28"/>
    <w:rsid w:val="00E00F22"/>
    <w:rsid w:val="00E00F83"/>
    <w:rsid w:val="00E010C5"/>
    <w:rsid w:val="00E0112B"/>
    <w:rsid w:val="00E013C2"/>
    <w:rsid w:val="00E015E9"/>
    <w:rsid w:val="00E017E9"/>
    <w:rsid w:val="00E017ED"/>
    <w:rsid w:val="00E0197C"/>
    <w:rsid w:val="00E019B8"/>
    <w:rsid w:val="00E019BF"/>
    <w:rsid w:val="00E019F4"/>
    <w:rsid w:val="00E019FD"/>
    <w:rsid w:val="00E01A3B"/>
    <w:rsid w:val="00E01CC7"/>
    <w:rsid w:val="00E01CCB"/>
    <w:rsid w:val="00E01E1B"/>
    <w:rsid w:val="00E01F24"/>
    <w:rsid w:val="00E02007"/>
    <w:rsid w:val="00E0200F"/>
    <w:rsid w:val="00E0218B"/>
    <w:rsid w:val="00E0223F"/>
    <w:rsid w:val="00E02302"/>
    <w:rsid w:val="00E023A1"/>
    <w:rsid w:val="00E0247C"/>
    <w:rsid w:val="00E0257E"/>
    <w:rsid w:val="00E02949"/>
    <w:rsid w:val="00E0294F"/>
    <w:rsid w:val="00E02AC2"/>
    <w:rsid w:val="00E02B44"/>
    <w:rsid w:val="00E02C56"/>
    <w:rsid w:val="00E02CEE"/>
    <w:rsid w:val="00E02D20"/>
    <w:rsid w:val="00E02D38"/>
    <w:rsid w:val="00E02DF7"/>
    <w:rsid w:val="00E02FDA"/>
    <w:rsid w:val="00E0304A"/>
    <w:rsid w:val="00E030AB"/>
    <w:rsid w:val="00E03139"/>
    <w:rsid w:val="00E032EE"/>
    <w:rsid w:val="00E03394"/>
    <w:rsid w:val="00E033CE"/>
    <w:rsid w:val="00E033F1"/>
    <w:rsid w:val="00E03432"/>
    <w:rsid w:val="00E0350A"/>
    <w:rsid w:val="00E03577"/>
    <w:rsid w:val="00E0357F"/>
    <w:rsid w:val="00E0365F"/>
    <w:rsid w:val="00E036A0"/>
    <w:rsid w:val="00E036A1"/>
    <w:rsid w:val="00E038E9"/>
    <w:rsid w:val="00E03B6A"/>
    <w:rsid w:val="00E03C4D"/>
    <w:rsid w:val="00E03D4C"/>
    <w:rsid w:val="00E03DB7"/>
    <w:rsid w:val="00E03E9B"/>
    <w:rsid w:val="00E03EEF"/>
    <w:rsid w:val="00E03FCB"/>
    <w:rsid w:val="00E0407C"/>
    <w:rsid w:val="00E04112"/>
    <w:rsid w:val="00E041F9"/>
    <w:rsid w:val="00E041FE"/>
    <w:rsid w:val="00E04225"/>
    <w:rsid w:val="00E04406"/>
    <w:rsid w:val="00E04543"/>
    <w:rsid w:val="00E04547"/>
    <w:rsid w:val="00E04550"/>
    <w:rsid w:val="00E046A9"/>
    <w:rsid w:val="00E04A16"/>
    <w:rsid w:val="00E04AC7"/>
    <w:rsid w:val="00E04B7D"/>
    <w:rsid w:val="00E04BDD"/>
    <w:rsid w:val="00E04C49"/>
    <w:rsid w:val="00E04CF6"/>
    <w:rsid w:val="00E04D0C"/>
    <w:rsid w:val="00E04D68"/>
    <w:rsid w:val="00E04E58"/>
    <w:rsid w:val="00E04FC7"/>
    <w:rsid w:val="00E04FCB"/>
    <w:rsid w:val="00E05025"/>
    <w:rsid w:val="00E054B8"/>
    <w:rsid w:val="00E05530"/>
    <w:rsid w:val="00E05690"/>
    <w:rsid w:val="00E056B3"/>
    <w:rsid w:val="00E0584B"/>
    <w:rsid w:val="00E0586F"/>
    <w:rsid w:val="00E0589B"/>
    <w:rsid w:val="00E05BA0"/>
    <w:rsid w:val="00E05BD9"/>
    <w:rsid w:val="00E05DF4"/>
    <w:rsid w:val="00E05E80"/>
    <w:rsid w:val="00E05F73"/>
    <w:rsid w:val="00E06051"/>
    <w:rsid w:val="00E060BA"/>
    <w:rsid w:val="00E062CC"/>
    <w:rsid w:val="00E0641F"/>
    <w:rsid w:val="00E0659B"/>
    <w:rsid w:val="00E065EC"/>
    <w:rsid w:val="00E066A4"/>
    <w:rsid w:val="00E0674B"/>
    <w:rsid w:val="00E0677F"/>
    <w:rsid w:val="00E06812"/>
    <w:rsid w:val="00E06BE2"/>
    <w:rsid w:val="00E06CAF"/>
    <w:rsid w:val="00E06E5D"/>
    <w:rsid w:val="00E06E95"/>
    <w:rsid w:val="00E07143"/>
    <w:rsid w:val="00E071D2"/>
    <w:rsid w:val="00E071E3"/>
    <w:rsid w:val="00E07368"/>
    <w:rsid w:val="00E075B1"/>
    <w:rsid w:val="00E07914"/>
    <w:rsid w:val="00E07965"/>
    <w:rsid w:val="00E0797C"/>
    <w:rsid w:val="00E0797E"/>
    <w:rsid w:val="00E07A8F"/>
    <w:rsid w:val="00E07B12"/>
    <w:rsid w:val="00E07B25"/>
    <w:rsid w:val="00E07B4D"/>
    <w:rsid w:val="00E07B6C"/>
    <w:rsid w:val="00E07B7A"/>
    <w:rsid w:val="00E07C95"/>
    <w:rsid w:val="00E07E57"/>
    <w:rsid w:val="00E07E87"/>
    <w:rsid w:val="00E07ECB"/>
    <w:rsid w:val="00E10048"/>
    <w:rsid w:val="00E10231"/>
    <w:rsid w:val="00E105FA"/>
    <w:rsid w:val="00E10672"/>
    <w:rsid w:val="00E10675"/>
    <w:rsid w:val="00E1077E"/>
    <w:rsid w:val="00E10953"/>
    <w:rsid w:val="00E109DD"/>
    <w:rsid w:val="00E109EB"/>
    <w:rsid w:val="00E109ED"/>
    <w:rsid w:val="00E10A43"/>
    <w:rsid w:val="00E10BC2"/>
    <w:rsid w:val="00E10BF1"/>
    <w:rsid w:val="00E10C45"/>
    <w:rsid w:val="00E10D03"/>
    <w:rsid w:val="00E10D07"/>
    <w:rsid w:val="00E10D60"/>
    <w:rsid w:val="00E10DD4"/>
    <w:rsid w:val="00E10DE2"/>
    <w:rsid w:val="00E10E3F"/>
    <w:rsid w:val="00E10E6B"/>
    <w:rsid w:val="00E10EA4"/>
    <w:rsid w:val="00E10F59"/>
    <w:rsid w:val="00E10F62"/>
    <w:rsid w:val="00E10F89"/>
    <w:rsid w:val="00E10FB3"/>
    <w:rsid w:val="00E110A3"/>
    <w:rsid w:val="00E11122"/>
    <w:rsid w:val="00E11173"/>
    <w:rsid w:val="00E11256"/>
    <w:rsid w:val="00E112D0"/>
    <w:rsid w:val="00E1139C"/>
    <w:rsid w:val="00E113D3"/>
    <w:rsid w:val="00E116AF"/>
    <w:rsid w:val="00E11751"/>
    <w:rsid w:val="00E1187C"/>
    <w:rsid w:val="00E11916"/>
    <w:rsid w:val="00E11A84"/>
    <w:rsid w:val="00E11BB1"/>
    <w:rsid w:val="00E11CD8"/>
    <w:rsid w:val="00E11D6F"/>
    <w:rsid w:val="00E11DD7"/>
    <w:rsid w:val="00E11E01"/>
    <w:rsid w:val="00E11EAE"/>
    <w:rsid w:val="00E11EC4"/>
    <w:rsid w:val="00E11F12"/>
    <w:rsid w:val="00E121DB"/>
    <w:rsid w:val="00E123C5"/>
    <w:rsid w:val="00E124CF"/>
    <w:rsid w:val="00E12535"/>
    <w:rsid w:val="00E1253A"/>
    <w:rsid w:val="00E12586"/>
    <w:rsid w:val="00E125D8"/>
    <w:rsid w:val="00E1270A"/>
    <w:rsid w:val="00E1276F"/>
    <w:rsid w:val="00E12838"/>
    <w:rsid w:val="00E12898"/>
    <w:rsid w:val="00E12992"/>
    <w:rsid w:val="00E129E7"/>
    <w:rsid w:val="00E12B29"/>
    <w:rsid w:val="00E12D33"/>
    <w:rsid w:val="00E13094"/>
    <w:rsid w:val="00E130A9"/>
    <w:rsid w:val="00E1316B"/>
    <w:rsid w:val="00E132B8"/>
    <w:rsid w:val="00E13308"/>
    <w:rsid w:val="00E135F4"/>
    <w:rsid w:val="00E137DD"/>
    <w:rsid w:val="00E137F8"/>
    <w:rsid w:val="00E138F4"/>
    <w:rsid w:val="00E138F6"/>
    <w:rsid w:val="00E13A43"/>
    <w:rsid w:val="00E13B76"/>
    <w:rsid w:val="00E13BB3"/>
    <w:rsid w:val="00E13CAC"/>
    <w:rsid w:val="00E13D97"/>
    <w:rsid w:val="00E13F12"/>
    <w:rsid w:val="00E13F8B"/>
    <w:rsid w:val="00E1401C"/>
    <w:rsid w:val="00E140D2"/>
    <w:rsid w:val="00E14123"/>
    <w:rsid w:val="00E14145"/>
    <w:rsid w:val="00E14285"/>
    <w:rsid w:val="00E142A2"/>
    <w:rsid w:val="00E1477C"/>
    <w:rsid w:val="00E147FB"/>
    <w:rsid w:val="00E14A10"/>
    <w:rsid w:val="00E14A30"/>
    <w:rsid w:val="00E14BE8"/>
    <w:rsid w:val="00E14BF2"/>
    <w:rsid w:val="00E14C11"/>
    <w:rsid w:val="00E14C1E"/>
    <w:rsid w:val="00E14C82"/>
    <w:rsid w:val="00E14D41"/>
    <w:rsid w:val="00E14D50"/>
    <w:rsid w:val="00E14F7C"/>
    <w:rsid w:val="00E154DD"/>
    <w:rsid w:val="00E1563E"/>
    <w:rsid w:val="00E15729"/>
    <w:rsid w:val="00E15773"/>
    <w:rsid w:val="00E15838"/>
    <w:rsid w:val="00E1586F"/>
    <w:rsid w:val="00E158E2"/>
    <w:rsid w:val="00E159FC"/>
    <w:rsid w:val="00E15A22"/>
    <w:rsid w:val="00E15C00"/>
    <w:rsid w:val="00E15C5E"/>
    <w:rsid w:val="00E15E17"/>
    <w:rsid w:val="00E15F04"/>
    <w:rsid w:val="00E16032"/>
    <w:rsid w:val="00E16255"/>
    <w:rsid w:val="00E1637F"/>
    <w:rsid w:val="00E1648C"/>
    <w:rsid w:val="00E164CB"/>
    <w:rsid w:val="00E16516"/>
    <w:rsid w:val="00E16589"/>
    <w:rsid w:val="00E16698"/>
    <w:rsid w:val="00E166B2"/>
    <w:rsid w:val="00E16967"/>
    <w:rsid w:val="00E1699D"/>
    <w:rsid w:val="00E16A45"/>
    <w:rsid w:val="00E16CAF"/>
    <w:rsid w:val="00E16CE8"/>
    <w:rsid w:val="00E16D02"/>
    <w:rsid w:val="00E16D03"/>
    <w:rsid w:val="00E16E38"/>
    <w:rsid w:val="00E16E44"/>
    <w:rsid w:val="00E170DF"/>
    <w:rsid w:val="00E170E2"/>
    <w:rsid w:val="00E170E6"/>
    <w:rsid w:val="00E171CF"/>
    <w:rsid w:val="00E1727E"/>
    <w:rsid w:val="00E17337"/>
    <w:rsid w:val="00E175C3"/>
    <w:rsid w:val="00E1779E"/>
    <w:rsid w:val="00E177CE"/>
    <w:rsid w:val="00E177E6"/>
    <w:rsid w:val="00E177FF"/>
    <w:rsid w:val="00E17897"/>
    <w:rsid w:val="00E17954"/>
    <w:rsid w:val="00E179C2"/>
    <w:rsid w:val="00E17A3A"/>
    <w:rsid w:val="00E17EAE"/>
    <w:rsid w:val="00E17EB0"/>
    <w:rsid w:val="00E20014"/>
    <w:rsid w:val="00E201A9"/>
    <w:rsid w:val="00E20338"/>
    <w:rsid w:val="00E20343"/>
    <w:rsid w:val="00E20387"/>
    <w:rsid w:val="00E204FC"/>
    <w:rsid w:val="00E20528"/>
    <w:rsid w:val="00E2056C"/>
    <w:rsid w:val="00E20768"/>
    <w:rsid w:val="00E207F3"/>
    <w:rsid w:val="00E20804"/>
    <w:rsid w:val="00E20899"/>
    <w:rsid w:val="00E20A91"/>
    <w:rsid w:val="00E20C1D"/>
    <w:rsid w:val="00E20C66"/>
    <w:rsid w:val="00E20D4D"/>
    <w:rsid w:val="00E20E56"/>
    <w:rsid w:val="00E20F00"/>
    <w:rsid w:val="00E20FED"/>
    <w:rsid w:val="00E211EE"/>
    <w:rsid w:val="00E21274"/>
    <w:rsid w:val="00E212CB"/>
    <w:rsid w:val="00E21407"/>
    <w:rsid w:val="00E21450"/>
    <w:rsid w:val="00E214CD"/>
    <w:rsid w:val="00E215F8"/>
    <w:rsid w:val="00E2167A"/>
    <w:rsid w:val="00E216CE"/>
    <w:rsid w:val="00E216DE"/>
    <w:rsid w:val="00E2171F"/>
    <w:rsid w:val="00E217B5"/>
    <w:rsid w:val="00E217DB"/>
    <w:rsid w:val="00E21852"/>
    <w:rsid w:val="00E21934"/>
    <w:rsid w:val="00E21A1C"/>
    <w:rsid w:val="00E21A5C"/>
    <w:rsid w:val="00E21B93"/>
    <w:rsid w:val="00E21E7F"/>
    <w:rsid w:val="00E21EFA"/>
    <w:rsid w:val="00E21FD0"/>
    <w:rsid w:val="00E21FE0"/>
    <w:rsid w:val="00E2207E"/>
    <w:rsid w:val="00E22227"/>
    <w:rsid w:val="00E22287"/>
    <w:rsid w:val="00E225C1"/>
    <w:rsid w:val="00E225C3"/>
    <w:rsid w:val="00E225F8"/>
    <w:rsid w:val="00E2260E"/>
    <w:rsid w:val="00E2268C"/>
    <w:rsid w:val="00E226CB"/>
    <w:rsid w:val="00E22839"/>
    <w:rsid w:val="00E22A47"/>
    <w:rsid w:val="00E22B04"/>
    <w:rsid w:val="00E22D11"/>
    <w:rsid w:val="00E22F01"/>
    <w:rsid w:val="00E231E4"/>
    <w:rsid w:val="00E23384"/>
    <w:rsid w:val="00E234B8"/>
    <w:rsid w:val="00E2350E"/>
    <w:rsid w:val="00E236E7"/>
    <w:rsid w:val="00E23717"/>
    <w:rsid w:val="00E237DB"/>
    <w:rsid w:val="00E238AF"/>
    <w:rsid w:val="00E239F9"/>
    <w:rsid w:val="00E23A18"/>
    <w:rsid w:val="00E23A38"/>
    <w:rsid w:val="00E23B0B"/>
    <w:rsid w:val="00E23CDE"/>
    <w:rsid w:val="00E23EE7"/>
    <w:rsid w:val="00E23F83"/>
    <w:rsid w:val="00E23F8A"/>
    <w:rsid w:val="00E24065"/>
    <w:rsid w:val="00E24330"/>
    <w:rsid w:val="00E244EA"/>
    <w:rsid w:val="00E24546"/>
    <w:rsid w:val="00E2454A"/>
    <w:rsid w:val="00E246D5"/>
    <w:rsid w:val="00E248F1"/>
    <w:rsid w:val="00E24928"/>
    <w:rsid w:val="00E24A92"/>
    <w:rsid w:val="00E24AD6"/>
    <w:rsid w:val="00E24B19"/>
    <w:rsid w:val="00E24B44"/>
    <w:rsid w:val="00E24C48"/>
    <w:rsid w:val="00E24D29"/>
    <w:rsid w:val="00E24EB8"/>
    <w:rsid w:val="00E24F4B"/>
    <w:rsid w:val="00E24F6F"/>
    <w:rsid w:val="00E24F96"/>
    <w:rsid w:val="00E25084"/>
    <w:rsid w:val="00E250D2"/>
    <w:rsid w:val="00E25236"/>
    <w:rsid w:val="00E2538D"/>
    <w:rsid w:val="00E253BC"/>
    <w:rsid w:val="00E254F6"/>
    <w:rsid w:val="00E2551D"/>
    <w:rsid w:val="00E2580A"/>
    <w:rsid w:val="00E25811"/>
    <w:rsid w:val="00E25858"/>
    <w:rsid w:val="00E2592B"/>
    <w:rsid w:val="00E25B2D"/>
    <w:rsid w:val="00E25BAD"/>
    <w:rsid w:val="00E25D23"/>
    <w:rsid w:val="00E25E74"/>
    <w:rsid w:val="00E25FEC"/>
    <w:rsid w:val="00E261E2"/>
    <w:rsid w:val="00E262C1"/>
    <w:rsid w:val="00E262E6"/>
    <w:rsid w:val="00E262FB"/>
    <w:rsid w:val="00E2631C"/>
    <w:rsid w:val="00E264BA"/>
    <w:rsid w:val="00E2655F"/>
    <w:rsid w:val="00E267FB"/>
    <w:rsid w:val="00E26BA0"/>
    <w:rsid w:val="00E26C14"/>
    <w:rsid w:val="00E26CD0"/>
    <w:rsid w:val="00E26E07"/>
    <w:rsid w:val="00E26E37"/>
    <w:rsid w:val="00E26E8E"/>
    <w:rsid w:val="00E26FCD"/>
    <w:rsid w:val="00E26FDB"/>
    <w:rsid w:val="00E270A6"/>
    <w:rsid w:val="00E272D8"/>
    <w:rsid w:val="00E272DE"/>
    <w:rsid w:val="00E274B8"/>
    <w:rsid w:val="00E27607"/>
    <w:rsid w:val="00E2764F"/>
    <w:rsid w:val="00E27665"/>
    <w:rsid w:val="00E278A5"/>
    <w:rsid w:val="00E27931"/>
    <w:rsid w:val="00E27B4B"/>
    <w:rsid w:val="00E27B50"/>
    <w:rsid w:val="00E27CC5"/>
    <w:rsid w:val="00E27CE2"/>
    <w:rsid w:val="00E27DA7"/>
    <w:rsid w:val="00E27E67"/>
    <w:rsid w:val="00E27F02"/>
    <w:rsid w:val="00E27F58"/>
    <w:rsid w:val="00E27F82"/>
    <w:rsid w:val="00E3003D"/>
    <w:rsid w:val="00E30329"/>
    <w:rsid w:val="00E305DB"/>
    <w:rsid w:val="00E305DD"/>
    <w:rsid w:val="00E30615"/>
    <w:rsid w:val="00E30659"/>
    <w:rsid w:val="00E306A5"/>
    <w:rsid w:val="00E306C4"/>
    <w:rsid w:val="00E3071E"/>
    <w:rsid w:val="00E307A7"/>
    <w:rsid w:val="00E30921"/>
    <w:rsid w:val="00E30A1E"/>
    <w:rsid w:val="00E30C2C"/>
    <w:rsid w:val="00E30CE0"/>
    <w:rsid w:val="00E30DC3"/>
    <w:rsid w:val="00E30E9A"/>
    <w:rsid w:val="00E3113F"/>
    <w:rsid w:val="00E3126B"/>
    <w:rsid w:val="00E31293"/>
    <w:rsid w:val="00E312E9"/>
    <w:rsid w:val="00E313B7"/>
    <w:rsid w:val="00E3154F"/>
    <w:rsid w:val="00E31674"/>
    <w:rsid w:val="00E31768"/>
    <w:rsid w:val="00E31798"/>
    <w:rsid w:val="00E3189F"/>
    <w:rsid w:val="00E31AE2"/>
    <w:rsid w:val="00E31CA6"/>
    <w:rsid w:val="00E31CCF"/>
    <w:rsid w:val="00E31CD0"/>
    <w:rsid w:val="00E31E79"/>
    <w:rsid w:val="00E31FB2"/>
    <w:rsid w:val="00E31FE8"/>
    <w:rsid w:val="00E3208F"/>
    <w:rsid w:val="00E32304"/>
    <w:rsid w:val="00E323A3"/>
    <w:rsid w:val="00E323BE"/>
    <w:rsid w:val="00E325C8"/>
    <w:rsid w:val="00E32659"/>
    <w:rsid w:val="00E3267B"/>
    <w:rsid w:val="00E326A5"/>
    <w:rsid w:val="00E3270F"/>
    <w:rsid w:val="00E327CA"/>
    <w:rsid w:val="00E327F2"/>
    <w:rsid w:val="00E3287A"/>
    <w:rsid w:val="00E328D3"/>
    <w:rsid w:val="00E328DF"/>
    <w:rsid w:val="00E32929"/>
    <w:rsid w:val="00E32B85"/>
    <w:rsid w:val="00E32BC9"/>
    <w:rsid w:val="00E32C5F"/>
    <w:rsid w:val="00E32C95"/>
    <w:rsid w:val="00E32F2B"/>
    <w:rsid w:val="00E32F32"/>
    <w:rsid w:val="00E32F48"/>
    <w:rsid w:val="00E32F76"/>
    <w:rsid w:val="00E3311D"/>
    <w:rsid w:val="00E333EA"/>
    <w:rsid w:val="00E334BC"/>
    <w:rsid w:val="00E33546"/>
    <w:rsid w:val="00E335F4"/>
    <w:rsid w:val="00E335F8"/>
    <w:rsid w:val="00E33772"/>
    <w:rsid w:val="00E337A5"/>
    <w:rsid w:val="00E33857"/>
    <w:rsid w:val="00E338BE"/>
    <w:rsid w:val="00E33907"/>
    <w:rsid w:val="00E3395B"/>
    <w:rsid w:val="00E33A89"/>
    <w:rsid w:val="00E33B49"/>
    <w:rsid w:val="00E33BB2"/>
    <w:rsid w:val="00E33C00"/>
    <w:rsid w:val="00E33DEE"/>
    <w:rsid w:val="00E33E32"/>
    <w:rsid w:val="00E33F2A"/>
    <w:rsid w:val="00E34321"/>
    <w:rsid w:val="00E34407"/>
    <w:rsid w:val="00E3447B"/>
    <w:rsid w:val="00E3449C"/>
    <w:rsid w:val="00E34500"/>
    <w:rsid w:val="00E3451B"/>
    <w:rsid w:val="00E34579"/>
    <w:rsid w:val="00E3463F"/>
    <w:rsid w:val="00E3471A"/>
    <w:rsid w:val="00E348DD"/>
    <w:rsid w:val="00E34986"/>
    <w:rsid w:val="00E349D2"/>
    <w:rsid w:val="00E34A5A"/>
    <w:rsid w:val="00E34C15"/>
    <w:rsid w:val="00E34D9D"/>
    <w:rsid w:val="00E34EC6"/>
    <w:rsid w:val="00E34F05"/>
    <w:rsid w:val="00E34F51"/>
    <w:rsid w:val="00E3518E"/>
    <w:rsid w:val="00E35321"/>
    <w:rsid w:val="00E3547B"/>
    <w:rsid w:val="00E359E5"/>
    <w:rsid w:val="00E35B73"/>
    <w:rsid w:val="00E35CA0"/>
    <w:rsid w:val="00E35CC4"/>
    <w:rsid w:val="00E35FFC"/>
    <w:rsid w:val="00E36016"/>
    <w:rsid w:val="00E3616A"/>
    <w:rsid w:val="00E364A0"/>
    <w:rsid w:val="00E36500"/>
    <w:rsid w:val="00E366A7"/>
    <w:rsid w:val="00E36795"/>
    <w:rsid w:val="00E367C1"/>
    <w:rsid w:val="00E3687A"/>
    <w:rsid w:val="00E36925"/>
    <w:rsid w:val="00E36A36"/>
    <w:rsid w:val="00E36DA3"/>
    <w:rsid w:val="00E36ED3"/>
    <w:rsid w:val="00E37027"/>
    <w:rsid w:val="00E3709F"/>
    <w:rsid w:val="00E370CE"/>
    <w:rsid w:val="00E373C6"/>
    <w:rsid w:val="00E374A8"/>
    <w:rsid w:val="00E3751C"/>
    <w:rsid w:val="00E37543"/>
    <w:rsid w:val="00E375FD"/>
    <w:rsid w:val="00E37B20"/>
    <w:rsid w:val="00E37B53"/>
    <w:rsid w:val="00E37B63"/>
    <w:rsid w:val="00E37D4E"/>
    <w:rsid w:val="00E4008C"/>
    <w:rsid w:val="00E4017E"/>
    <w:rsid w:val="00E402E7"/>
    <w:rsid w:val="00E4044E"/>
    <w:rsid w:val="00E404DE"/>
    <w:rsid w:val="00E4089B"/>
    <w:rsid w:val="00E40937"/>
    <w:rsid w:val="00E40A49"/>
    <w:rsid w:val="00E40A75"/>
    <w:rsid w:val="00E40B48"/>
    <w:rsid w:val="00E40C51"/>
    <w:rsid w:val="00E40C73"/>
    <w:rsid w:val="00E40CE2"/>
    <w:rsid w:val="00E40F2B"/>
    <w:rsid w:val="00E40F77"/>
    <w:rsid w:val="00E40F9B"/>
    <w:rsid w:val="00E41132"/>
    <w:rsid w:val="00E411AD"/>
    <w:rsid w:val="00E411CA"/>
    <w:rsid w:val="00E41281"/>
    <w:rsid w:val="00E41394"/>
    <w:rsid w:val="00E413D6"/>
    <w:rsid w:val="00E413DB"/>
    <w:rsid w:val="00E4147B"/>
    <w:rsid w:val="00E414FF"/>
    <w:rsid w:val="00E415FA"/>
    <w:rsid w:val="00E41639"/>
    <w:rsid w:val="00E41678"/>
    <w:rsid w:val="00E416C1"/>
    <w:rsid w:val="00E41AED"/>
    <w:rsid w:val="00E41C1C"/>
    <w:rsid w:val="00E41C78"/>
    <w:rsid w:val="00E41C94"/>
    <w:rsid w:val="00E41EAE"/>
    <w:rsid w:val="00E4201B"/>
    <w:rsid w:val="00E4224C"/>
    <w:rsid w:val="00E423D1"/>
    <w:rsid w:val="00E424E7"/>
    <w:rsid w:val="00E42537"/>
    <w:rsid w:val="00E42668"/>
    <w:rsid w:val="00E42775"/>
    <w:rsid w:val="00E428C7"/>
    <w:rsid w:val="00E4295F"/>
    <w:rsid w:val="00E42A71"/>
    <w:rsid w:val="00E42A80"/>
    <w:rsid w:val="00E42E3D"/>
    <w:rsid w:val="00E4307F"/>
    <w:rsid w:val="00E43190"/>
    <w:rsid w:val="00E4325D"/>
    <w:rsid w:val="00E43277"/>
    <w:rsid w:val="00E43287"/>
    <w:rsid w:val="00E4331C"/>
    <w:rsid w:val="00E43691"/>
    <w:rsid w:val="00E437E8"/>
    <w:rsid w:val="00E4382C"/>
    <w:rsid w:val="00E43869"/>
    <w:rsid w:val="00E438BA"/>
    <w:rsid w:val="00E438EB"/>
    <w:rsid w:val="00E439F8"/>
    <w:rsid w:val="00E43A73"/>
    <w:rsid w:val="00E43ABB"/>
    <w:rsid w:val="00E43AE0"/>
    <w:rsid w:val="00E43BE8"/>
    <w:rsid w:val="00E43FDA"/>
    <w:rsid w:val="00E4416D"/>
    <w:rsid w:val="00E4417F"/>
    <w:rsid w:val="00E4427C"/>
    <w:rsid w:val="00E4429F"/>
    <w:rsid w:val="00E44384"/>
    <w:rsid w:val="00E444ED"/>
    <w:rsid w:val="00E4460A"/>
    <w:rsid w:val="00E446B6"/>
    <w:rsid w:val="00E44722"/>
    <w:rsid w:val="00E44B6E"/>
    <w:rsid w:val="00E44BCA"/>
    <w:rsid w:val="00E44CE9"/>
    <w:rsid w:val="00E44D74"/>
    <w:rsid w:val="00E44DBD"/>
    <w:rsid w:val="00E44DDA"/>
    <w:rsid w:val="00E44EC4"/>
    <w:rsid w:val="00E4503A"/>
    <w:rsid w:val="00E450C9"/>
    <w:rsid w:val="00E453F5"/>
    <w:rsid w:val="00E456B7"/>
    <w:rsid w:val="00E45823"/>
    <w:rsid w:val="00E45831"/>
    <w:rsid w:val="00E45922"/>
    <w:rsid w:val="00E45951"/>
    <w:rsid w:val="00E45C6D"/>
    <w:rsid w:val="00E45EF5"/>
    <w:rsid w:val="00E460BA"/>
    <w:rsid w:val="00E46193"/>
    <w:rsid w:val="00E461F9"/>
    <w:rsid w:val="00E463DE"/>
    <w:rsid w:val="00E46581"/>
    <w:rsid w:val="00E465A9"/>
    <w:rsid w:val="00E465AB"/>
    <w:rsid w:val="00E465B0"/>
    <w:rsid w:val="00E4661C"/>
    <w:rsid w:val="00E4670A"/>
    <w:rsid w:val="00E46772"/>
    <w:rsid w:val="00E46794"/>
    <w:rsid w:val="00E46958"/>
    <w:rsid w:val="00E46B7E"/>
    <w:rsid w:val="00E46D67"/>
    <w:rsid w:val="00E46FC2"/>
    <w:rsid w:val="00E4707C"/>
    <w:rsid w:val="00E471F2"/>
    <w:rsid w:val="00E47226"/>
    <w:rsid w:val="00E47252"/>
    <w:rsid w:val="00E4728D"/>
    <w:rsid w:val="00E47380"/>
    <w:rsid w:val="00E473B5"/>
    <w:rsid w:val="00E47463"/>
    <w:rsid w:val="00E4764A"/>
    <w:rsid w:val="00E4768F"/>
    <w:rsid w:val="00E478E6"/>
    <w:rsid w:val="00E47A76"/>
    <w:rsid w:val="00E47B8A"/>
    <w:rsid w:val="00E47B9A"/>
    <w:rsid w:val="00E47CD6"/>
    <w:rsid w:val="00E47D61"/>
    <w:rsid w:val="00E47E86"/>
    <w:rsid w:val="00E47E8C"/>
    <w:rsid w:val="00E47ED8"/>
    <w:rsid w:val="00E5004B"/>
    <w:rsid w:val="00E501C9"/>
    <w:rsid w:val="00E50298"/>
    <w:rsid w:val="00E503F2"/>
    <w:rsid w:val="00E5055E"/>
    <w:rsid w:val="00E50574"/>
    <w:rsid w:val="00E5060E"/>
    <w:rsid w:val="00E5066F"/>
    <w:rsid w:val="00E50689"/>
    <w:rsid w:val="00E5072C"/>
    <w:rsid w:val="00E5073D"/>
    <w:rsid w:val="00E5075A"/>
    <w:rsid w:val="00E507B1"/>
    <w:rsid w:val="00E508EA"/>
    <w:rsid w:val="00E509C2"/>
    <w:rsid w:val="00E50E10"/>
    <w:rsid w:val="00E50FEC"/>
    <w:rsid w:val="00E51110"/>
    <w:rsid w:val="00E511FF"/>
    <w:rsid w:val="00E512DE"/>
    <w:rsid w:val="00E5131A"/>
    <w:rsid w:val="00E51594"/>
    <w:rsid w:val="00E515AE"/>
    <w:rsid w:val="00E5163E"/>
    <w:rsid w:val="00E51703"/>
    <w:rsid w:val="00E5194A"/>
    <w:rsid w:val="00E51ACB"/>
    <w:rsid w:val="00E51B23"/>
    <w:rsid w:val="00E51C75"/>
    <w:rsid w:val="00E51D3E"/>
    <w:rsid w:val="00E51D8A"/>
    <w:rsid w:val="00E51DD1"/>
    <w:rsid w:val="00E51F49"/>
    <w:rsid w:val="00E5201A"/>
    <w:rsid w:val="00E52033"/>
    <w:rsid w:val="00E5207D"/>
    <w:rsid w:val="00E52169"/>
    <w:rsid w:val="00E52264"/>
    <w:rsid w:val="00E5227F"/>
    <w:rsid w:val="00E523AA"/>
    <w:rsid w:val="00E523FE"/>
    <w:rsid w:val="00E52481"/>
    <w:rsid w:val="00E52505"/>
    <w:rsid w:val="00E52523"/>
    <w:rsid w:val="00E52586"/>
    <w:rsid w:val="00E5298F"/>
    <w:rsid w:val="00E529EF"/>
    <w:rsid w:val="00E52A5A"/>
    <w:rsid w:val="00E5303B"/>
    <w:rsid w:val="00E53052"/>
    <w:rsid w:val="00E532EB"/>
    <w:rsid w:val="00E53471"/>
    <w:rsid w:val="00E53495"/>
    <w:rsid w:val="00E53690"/>
    <w:rsid w:val="00E536E2"/>
    <w:rsid w:val="00E53767"/>
    <w:rsid w:val="00E53900"/>
    <w:rsid w:val="00E53979"/>
    <w:rsid w:val="00E53AD0"/>
    <w:rsid w:val="00E53B4C"/>
    <w:rsid w:val="00E53B5F"/>
    <w:rsid w:val="00E53CBC"/>
    <w:rsid w:val="00E53E80"/>
    <w:rsid w:val="00E53EC1"/>
    <w:rsid w:val="00E53F0C"/>
    <w:rsid w:val="00E53FAA"/>
    <w:rsid w:val="00E54023"/>
    <w:rsid w:val="00E5402E"/>
    <w:rsid w:val="00E540DB"/>
    <w:rsid w:val="00E54122"/>
    <w:rsid w:val="00E5418F"/>
    <w:rsid w:val="00E541F3"/>
    <w:rsid w:val="00E5428B"/>
    <w:rsid w:val="00E54376"/>
    <w:rsid w:val="00E5443B"/>
    <w:rsid w:val="00E545B4"/>
    <w:rsid w:val="00E545CC"/>
    <w:rsid w:val="00E545DF"/>
    <w:rsid w:val="00E546C5"/>
    <w:rsid w:val="00E54817"/>
    <w:rsid w:val="00E548AF"/>
    <w:rsid w:val="00E548DD"/>
    <w:rsid w:val="00E54991"/>
    <w:rsid w:val="00E54B33"/>
    <w:rsid w:val="00E54C7E"/>
    <w:rsid w:val="00E54CB6"/>
    <w:rsid w:val="00E54ED5"/>
    <w:rsid w:val="00E54EE0"/>
    <w:rsid w:val="00E54FBE"/>
    <w:rsid w:val="00E54FF0"/>
    <w:rsid w:val="00E5506A"/>
    <w:rsid w:val="00E551CF"/>
    <w:rsid w:val="00E553B6"/>
    <w:rsid w:val="00E554F1"/>
    <w:rsid w:val="00E55501"/>
    <w:rsid w:val="00E555F0"/>
    <w:rsid w:val="00E5568D"/>
    <w:rsid w:val="00E55868"/>
    <w:rsid w:val="00E558E6"/>
    <w:rsid w:val="00E55933"/>
    <w:rsid w:val="00E559C9"/>
    <w:rsid w:val="00E559CE"/>
    <w:rsid w:val="00E55A61"/>
    <w:rsid w:val="00E55A8B"/>
    <w:rsid w:val="00E55AD2"/>
    <w:rsid w:val="00E55B11"/>
    <w:rsid w:val="00E55C7E"/>
    <w:rsid w:val="00E55CD2"/>
    <w:rsid w:val="00E55D0D"/>
    <w:rsid w:val="00E55D14"/>
    <w:rsid w:val="00E55DA2"/>
    <w:rsid w:val="00E55EAF"/>
    <w:rsid w:val="00E55F08"/>
    <w:rsid w:val="00E55F6B"/>
    <w:rsid w:val="00E55FF8"/>
    <w:rsid w:val="00E5616E"/>
    <w:rsid w:val="00E56195"/>
    <w:rsid w:val="00E56246"/>
    <w:rsid w:val="00E56271"/>
    <w:rsid w:val="00E562C7"/>
    <w:rsid w:val="00E562E3"/>
    <w:rsid w:val="00E562FA"/>
    <w:rsid w:val="00E563C2"/>
    <w:rsid w:val="00E5643F"/>
    <w:rsid w:val="00E564B9"/>
    <w:rsid w:val="00E5652D"/>
    <w:rsid w:val="00E56608"/>
    <w:rsid w:val="00E566FA"/>
    <w:rsid w:val="00E567C2"/>
    <w:rsid w:val="00E567D7"/>
    <w:rsid w:val="00E56B55"/>
    <w:rsid w:val="00E56C2F"/>
    <w:rsid w:val="00E56CF6"/>
    <w:rsid w:val="00E56DFD"/>
    <w:rsid w:val="00E56E85"/>
    <w:rsid w:val="00E56EC2"/>
    <w:rsid w:val="00E56F0D"/>
    <w:rsid w:val="00E56FA6"/>
    <w:rsid w:val="00E57059"/>
    <w:rsid w:val="00E57171"/>
    <w:rsid w:val="00E571D7"/>
    <w:rsid w:val="00E57392"/>
    <w:rsid w:val="00E573D3"/>
    <w:rsid w:val="00E57401"/>
    <w:rsid w:val="00E57487"/>
    <w:rsid w:val="00E57490"/>
    <w:rsid w:val="00E5759B"/>
    <w:rsid w:val="00E575D1"/>
    <w:rsid w:val="00E5772F"/>
    <w:rsid w:val="00E579A4"/>
    <w:rsid w:val="00E579A7"/>
    <w:rsid w:val="00E579BB"/>
    <w:rsid w:val="00E57A4A"/>
    <w:rsid w:val="00E57AF4"/>
    <w:rsid w:val="00E57B7D"/>
    <w:rsid w:val="00E57CFE"/>
    <w:rsid w:val="00E57DA5"/>
    <w:rsid w:val="00E57E4F"/>
    <w:rsid w:val="00E57E93"/>
    <w:rsid w:val="00E57F60"/>
    <w:rsid w:val="00E60025"/>
    <w:rsid w:val="00E6018F"/>
    <w:rsid w:val="00E60305"/>
    <w:rsid w:val="00E603CD"/>
    <w:rsid w:val="00E6040A"/>
    <w:rsid w:val="00E6050E"/>
    <w:rsid w:val="00E60675"/>
    <w:rsid w:val="00E60782"/>
    <w:rsid w:val="00E60790"/>
    <w:rsid w:val="00E609E6"/>
    <w:rsid w:val="00E60A45"/>
    <w:rsid w:val="00E60AF2"/>
    <w:rsid w:val="00E60CCF"/>
    <w:rsid w:val="00E60D0E"/>
    <w:rsid w:val="00E60DDE"/>
    <w:rsid w:val="00E60EDF"/>
    <w:rsid w:val="00E6107B"/>
    <w:rsid w:val="00E61109"/>
    <w:rsid w:val="00E61177"/>
    <w:rsid w:val="00E615C3"/>
    <w:rsid w:val="00E61A21"/>
    <w:rsid w:val="00E61A6A"/>
    <w:rsid w:val="00E61B09"/>
    <w:rsid w:val="00E61B67"/>
    <w:rsid w:val="00E61C36"/>
    <w:rsid w:val="00E61C59"/>
    <w:rsid w:val="00E61C74"/>
    <w:rsid w:val="00E61CAD"/>
    <w:rsid w:val="00E61D03"/>
    <w:rsid w:val="00E61DA9"/>
    <w:rsid w:val="00E61F21"/>
    <w:rsid w:val="00E621B7"/>
    <w:rsid w:val="00E6220F"/>
    <w:rsid w:val="00E6250E"/>
    <w:rsid w:val="00E6253D"/>
    <w:rsid w:val="00E62753"/>
    <w:rsid w:val="00E628E5"/>
    <w:rsid w:val="00E62950"/>
    <w:rsid w:val="00E62AD2"/>
    <w:rsid w:val="00E62B15"/>
    <w:rsid w:val="00E62C4D"/>
    <w:rsid w:val="00E62EC9"/>
    <w:rsid w:val="00E62ED0"/>
    <w:rsid w:val="00E62F0B"/>
    <w:rsid w:val="00E62F2F"/>
    <w:rsid w:val="00E631B8"/>
    <w:rsid w:val="00E631CD"/>
    <w:rsid w:val="00E63442"/>
    <w:rsid w:val="00E634E9"/>
    <w:rsid w:val="00E63591"/>
    <w:rsid w:val="00E635A4"/>
    <w:rsid w:val="00E63881"/>
    <w:rsid w:val="00E63910"/>
    <w:rsid w:val="00E63932"/>
    <w:rsid w:val="00E63A42"/>
    <w:rsid w:val="00E63AF7"/>
    <w:rsid w:val="00E63B57"/>
    <w:rsid w:val="00E63B6C"/>
    <w:rsid w:val="00E63B8A"/>
    <w:rsid w:val="00E63BAF"/>
    <w:rsid w:val="00E63DC7"/>
    <w:rsid w:val="00E63E4F"/>
    <w:rsid w:val="00E63E85"/>
    <w:rsid w:val="00E64082"/>
    <w:rsid w:val="00E642A8"/>
    <w:rsid w:val="00E642EF"/>
    <w:rsid w:val="00E64327"/>
    <w:rsid w:val="00E6440B"/>
    <w:rsid w:val="00E64591"/>
    <w:rsid w:val="00E645B7"/>
    <w:rsid w:val="00E64794"/>
    <w:rsid w:val="00E647F6"/>
    <w:rsid w:val="00E64814"/>
    <w:rsid w:val="00E6484E"/>
    <w:rsid w:val="00E64933"/>
    <w:rsid w:val="00E64A9B"/>
    <w:rsid w:val="00E64AD5"/>
    <w:rsid w:val="00E64BDB"/>
    <w:rsid w:val="00E64C54"/>
    <w:rsid w:val="00E64CAC"/>
    <w:rsid w:val="00E64DDF"/>
    <w:rsid w:val="00E64EBE"/>
    <w:rsid w:val="00E6515C"/>
    <w:rsid w:val="00E651A2"/>
    <w:rsid w:val="00E6537E"/>
    <w:rsid w:val="00E65405"/>
    <w:rsid w:val="00E65410"/>
    <w:rsid w:val="00E655C2"/>
    <w:rsid w:val="00E6565E"/>
    <w:rsid w:val="00E65748"/>
    <w:rsid w:val="00E659E9"/>
    <w:rsid w:val="00E65C15"/>
    <w:rsid w:val="00E65C19"/>
    <w:rsid w:val="00E65F32"/>
    <w:rsid w:val="00E65FB2"/>
    <w:rsid w:val="00E65FDC"/>
    <w:rsid w:val="00E6601C"/>
    <w:rsid w:val="00E6610E"/>
    <w:rsid w:val="00E66416"/>
    <w:rsid w:val="00E66460"/>
    <w:rsid w:val="00E664B2"/>
    <w:rsid w:val="00E665B0"/>
    <w:rsid w:val="00E66619"/>
    <w:rsid w:val="00E666A6"/>
    <w:rsid w:val="00E6683E"/>
    <w:rsid w:val="00E669C7"/>
    <w:rsid w:val="00E669E4"/>
    <w:rsid w:val="00E66AD2"/>
    <w:rsid w:val="00E66AF0"/>
    <w:rsid w:val="00E66D02"/>
    <w:rsid w:val="00E66D8A"/>
    <w:rsid w:val="00E66E96"/>
    <w:rsid w:val="00E66F78"/>
    <w:rsid w:val="00E66FDC"/>
    <w:rsid w:val="00E6706B"/>
    <w:rsid w:val="00E67093"/>
    <w:rsid w:val="00E6722E"/>
    <w:rsid w:val="00E674D0"/>
    <w:rsid w:val="00E67617"/>
    <w:rsid w:val="00E67636"/>
    <w:rsid w:val="00E67687"/>
    <w:rsid w:val="00E677A1"/>
    <w:rsid w:val="00E67842"/>
    <w:rsid w:val="00E67954"/>
    <w:rsid w:val="00E67955"/>
    <w:rsid w:val="00E679B1"/>
    <w:rsid w:val="00E67A4A"/>
    <w:rsid w:val="00E67ABE"/>
    <w:rsid w:val="00E67B72"/>
    <w:rsid w:val="00E67CF8"/>
    <w:rsid w:val="00E67E82"/>
    <w:rsid w:val="00E67EB5"/>
    <w:rsid w:val="00E67F3B"/>
    <w:rsid w:val="00E67F9B"/>
    <w:rsid w:val="00E70160"/>
    <w:rsid w:val="00E701F8"/>
    <w:rsid w:val="00E702CC"/>
    <w:rsid w:val="00E7039A"/>
    <w:rsid w:val="00E70472"/>
    <w:rsid w:val="00E704B0"/>
    <w:rsid w:val="00E70503"/>
    <w:rsid w:val="00E70518"/>
    <w:rsid w:val="00E70526"/>
    <w:rsid w:val="00E705F1"/>
    <w:rsid w:val="00E706D5"/>
    <w:rsid w:val="00E707C8"/>
    <w:rsid w:val="00E707F7"/>
    <w:rsid w:val="00E7082D"/>
    <w:rsid w:val="00E70A11"/>
    <w:rsid w:val="00E70CB4"/>
    <w:rsid w:val="00E70CD9"/>
    <w:rsid w:val="00E70DAE"/>
    <w:rsid w:val="00E70E8F"/>
    <w:rsid w:val="00E70F55"/>
    <w:rsid w:val="00E70F91"/>
    <w:rsid w:val="00E7105E"/>
    <w:rsid w:val="00E7115D"/>
    <w:rsid w:val="00E7116C"/>
    <w:rsid w:val="00E71426"/>
    <w:rsid w:val="00E714AA"/>
    <w:rsid w:val="00E71667"/>
    <w:rsid w:val="00E716D0"/>
    <w:rsid w:val="00E71767"/>
    <w:rsid w:val="00E719C1"/>
    <w:rsid w:val="00E71A3C"/>
    <w:rsid w:val="00E71C83"/>
    <w:rsid w:val="00E71D95"/>
    <w:rsid w:val="00E71F5A"/>
    <w:rsid w:val="00E7205F"/>
    <w:rsid w:val="00E721BD"/>
    <w:rsid w:val="00E72220"/>
    <w:rsid w:val="00E722FE"/>
    <w:rsid w:val="00E72511"/>
    <w:rsid w:val="00E726C0"/>
    <w:rsid w:val="00E7278D"/>
    <w:rsid w:val="00E727D9"/>
    <w:rsid w:val="00E72823"/>
    <w:rsid w:val="00E72919"/>
    <w:rsid w:val="00E729E5"/>
    <w:rsid w:val="00E72A7A"/>
    <w:rsid w:val="00E72AA4"/>
    <w:rsid w:val="00E72B48"/>
    <w:rsid w:val="00E72C27"/>
    <w:rsid w:val="00E72F64"/>
    <w:rsid w:val="00E7304C"/>
    <w:rsid w:val="00E73244"/>
    <w:rsid w:val="00E732B9"/>
    <w:rsid w:val="00E73331"/>
    <w:rsid w:val="00E733BA"/>
    <w:rsid w:val="00E733CB"/>
    <w:rsid w:val="00E73405"/>
    <w:rsid w:val="00E73558"/>
    <w:rsid w:val="00E735EF"/>
    <w:rsid w:val="00E735F3"/>
    <w:rsid w:val="00E73862"/>
    <w:rsid w:val="00E73A44"/>
    <w:rsid w:val="00E73BF8"/>
    <w:rsid w:val="00E73C47"/>
    <w:rsid w:val="00E73E31"/>
    <w:rsid w:val="00E73EDC"/>
    <w:rsid w:val="00E73FCD"/>
    <w:rsid w:val="00E74101"/>
    <w:rsid w:val="00E74150"/>
    <w:rsid w:val="00E74360"/>
    <w:rsid w:val="00E74395"/>
    <w:rsid w:val="00E744BE"/>
    <w:rsid w:val="00E7458F"/>
    <w:rsid w:val="00E745A4"/>
    <w:rsid w:val="00E746C6"/>
    <w:rsid w:val="00E746EE"/>
    <w:rsid w:val="00E7497E"/>
    <w:rsid w:val="00E74A17"/>
    <w:rsid w:val="00E74A5E"/>
    <w:rsid w:val="00E74C62"/>
    <w:rsid w:val="00E74F2E"/>
    <w:rsid w:val="00E75267"/>
    <w:rsid w:val="00E7538D"/>
    <w:rsid w:val="00E7555D"/>
    <w:rsid w:val="00E755BB"/>
    <w:rsid w:val="00E757D9"/>
    <w:rsid w:val="00E75835"/>
    <w:rsid w:val="00E7589C"/>
    <w:rsid w:val="00E759B6"/>
    <w:rsid w:val="00E75A9E"/>
    <w:rsid w:val="00E75C57"/>
    <w:rsid w:val="00E75CCE"/>
    <w:rsid w:val="00E75D4B"/>
    <w:rsid w:val="00E76027"/>
    <w:rsid w:val="00E76053"/>
    <w:rsid w:val="00E76071"/>
    <w:rsid w:val="00E760AC"/>
    <w:rsid w:val="00E7610A"/>
    <w:rsid w:val="00E76160"/>
    <w:rsid w:val="00E7617E"/>
    <w:rsid w:val="00E761CD"/>
    <w:rsid w:val="00E764A7"/>
    <w:rsid w:val="00E764FA"/>
    <w:rsid w:val="00E76649"/>
    <w:rsid w:val="00E7665E"/>
    <w:rsid w:val="00E76749"/>
    <w:rsid w:val="00E76789"/>
    <w:rsid w:val="00E76831"/>
    <w:rsid w:val="00E7688E"/>
    <w:rsid w:val="00E76991"/>
    <w:rsid w:val="00E76B63"/>
    <w:rsid w:val="00E76B9C"/>
    <w:rsid w:val="00E76E03"/>
    <w:rsid w:val="00E76E2B"/>
    <w:rsid w:val="00E76EAB"/>
    <w:rsid w:val="00E76EB4"/>
    <w:rsid w:val="00E76EE9"/>
    <w:rsid w:val="00E76EFA"/>
    <w:rsid w:val="00E770ED"/>
    <w:rsid w:val="00E771FA"/>
    <w:rsid w:val="00E7739D"/>
    <w:rsid w:val="00E773E5"/>
    <w:rsid w:val="00E774A8"/>
    <w:rsid w:val="00E775D1"/>
    <w:rsid w:val="00E77630"/>
    <w:rsid w:val="00E7771F"/>
    <w:rsid w:val="00E77760"/>
    <w:rsid w:val="00E77781"/>
    <w:rsid w:val="00E77B63"/>
    <w:rsid w:val="00E77C14"/>
    <w:rsid w:val="00E77CCA"/>
    <w:rsid w:val="00E77CF2"/>
    <w:rsid w:val="00E77DFC"/>
    <w:rsid w:val="00E77E80"/>
    <w:rsid w:val="00E77E99"/>
    <w:rsid w:val="00E77F21"/>
    <w:rsid w:val="00E80038"/>
    <w:rsid w:val="00E80268"/>
    <w:rsid w:val="00E802EC"/>
    <w:rsid w:val="00E80386"/>
    <w:rsid w:val="00E80455"/>
    <w:rsid w:val="00E804A6"/>
    <w:rsid w:val="00E8067A"/>
    <w:rsid w:val="00E80722"/>
    <w:rsid w:val="00E80724"/>
    <w:rsid w:val="00E80877"/>
    <w:rsid w:val="00E808CB"/>
    <w:rsid w:val="00E80918"/>
    <w:rsid w:val="00E8094E"/>
    <w:rsid w:val="00E80B1B"/>
    <w:rsid w:val="00E80B2C"/>
    <w:rsid w:val="00E80BA7"/>
    <w:rsid w:val="00E80C6D"/>
    <w:rsid w:val="00E80CE7"/>
    <w:rsid w:val="00E80DC3"/>
    <w:rsid w:val="00E80E34"/>
    <w:rsid w:val="00E81023"/>
    <w:rsid w:val="00E810DE"/>
    <w:rsid w:val="00E811AB"/>
    <w:rsid w:val="00E811F5"/>
    <w:rsid w:val="00E81292"/>
    <w:rsid w:val="00E812E2"/>
    <w:rsid w:val="00E81721"/>
    <w:rsid w:val="00E8187B"/>
    <w:rsid w:val="00E81969"/>
    <w:rsid w:val="00E81A49"/>
    <w:rsid w:val="00E81AAE"/>
    <w:rsid w:val="00E81BA2"/>
    <w:rsid w:val="00E81C9B"/>
    <w:rsid w:val="00E81D15"/>
    <w:rsid w:val="00E81E0B"/>
    <w:rsid w:val="00E81F7E"/>
    <w:rsid w:val="00E81FF0"/>
    <w:rsid w:val="00E82062"/>
    <w:rsid w:val="00E82168"/>
    <w:rsid w:val="00E821EC"/>
    <w:rsid w:val="00E821FE"/>
    <w:rsid w:val="00E82246"/>
    <w:rsid w:val="00E822B6"/>
    <w:rsid w:val="00E825F4"/>
    <w:rsid w:val="00E826C8"/>
    <w:rsid w:val="00E8281B"/>
    <w:rsid w:val="00E82949"/>
    <w:rsid w:val="00E82A72"/>
    <w:rsid w:val="00E82AF8"/>
    <w:rsid w:val="00E82BB5"/>
    <w:rsid w:val="00E82C18"/>
    <w:rsid w:val="00E82CDE"/>
    <w:rsid w:val="00E82D84"/>
    <w:rsid w:val="00E82DAD"/>
    <w:rsid w:val="00E82F9C"/>
    <w:rsid w:val="00E83063"/>
    <w:rsid w:val="00E830A2"/>
    <w:rsid w:val="00E8311F"/>
    <w:rsid w:val="00E83151"/>
    <w:rsid w:val="00E832D3"/>
    <w:rsid w:val="00E83340"/>
    <w:rsid w:val="00E83488"/>
    <w:rsid w:val="00E83717"/>
    <w:rsid w:val="00E83978"/>
    <w:rsid w:val="00E83A34"/>
    <w:rsid w:val="00E83D45"/>
    <w:rsid w:val="00E83DFB"/>
    <w:rsid w:val="00E83EFA"/>
    <w:rsid w:val="00E83F1E"/>
    <w:rsid w:val="00E84250"/>
    <w:rsid w:val="00E84298"/>
    <w:rsid w:val="00E842A8"/>
    <w:rsid w:val="00E84300"/>
    <w:rsid w:val="00E84432"/>
    <w:rsid w:val="00E84464"/>
    <w:rsid w:val="00E844BE"/>
    <w:rsid w:val="00E8473A"/>
    <w:rsid w:val="00E8477B"/>
    <w:rsid w:val="00E848AC"/>
    <w:rsid w:val="00E84B75"/>
    <w:rsid w:val="00E84B7D"/>
    <w:rsid w:val="00E84BBE"/>
    <w:rsid w:val="00E84C75"/>
    <w:rsid w:val="00E84D7D"/>
    <w:rsid w:val="00E84DBA"/>
    <w:rsid w:val="00E84DF2"/>
    <w:rsid w:val="00E84FCD"/>
    <w:rsid w:val="00E8501F"/>
    <w:rsid w:val="00E850EC"/>
    <w:rsid w:val="00E85152"/>
    <w:rsid w:val="00E85194"/>
    <w:rsid w:val="00E851AA"/>
    <w:rsid w:val="00E851CB"/>
    <w:rsid w:val="00E8520F"/>
    <w:rsid w:val="00E852EB"/>
    <w:rsid w:val="00E853C7"/>
    <w:rsid w:val="00E85475"/>
    <w:rsid w:val="00E85524"/>
    <w:rsid w:val="00E85667"/>
    <w:rsid w:val="00E85674"/>
    <w:rsid w:val="00E85714"/>
    <w:rsid w:val="00E8573D"/>
    <w:rsid w:val="00E85768"/>
    <w:rsid w:val="00E8578C"/>
    <w:rsid w:val="00E8580A"/>
    <w:rsid w:val="00E8589C"/>
    <w:rsid w:val="00E85CDB"/>
    <w:rsid w:val="00E85D2D"/>
    <w:rsid w:val="00E85D92"/>
    <w:rsid w:val="00E85E53"/>
    <w:rsid w:val="00E85EB2"/>
    <w:rsid w:val="00E85F7C"/>
    <w:rsid w:val="00E8600D"/>
    <w:rsid w:val="00E8610F"/>
    <w:rsid w:val="00E863C7"/>
    <w:rsid w:val="00E8641F"/>
    <w:rsid w:val="00E864E1"/>
    <w:rsid w:val="00E867A6"/>
    <w:rsid w:val="00E86996"/>
    <w:rsid w:val="00E86A79"/>
    <w:rsid w:val="00E86B43"/>
    <w:rsid w:val="00E86BD0"/>
    <w:rsid w:val="00E86C78"/>
    <w:rsid w:val="00E86D57"/>
    <w:rsid w:val="00E8709D"/>
    <w:rsid w:val="00E87213"/>
    <w:rsid w:val="00E8721E"/>
    <w:rsid w:val="00E87843"/>
    <w:rsid w:val="00E878E8"/>
    <w:rsid w:val="00E87919"/>
    <w:rsid w:val="00E87987"/>
    <w:rsid w:val="00E8798A"/>
    <w:rsid w:val="00E87A33"/>
    <w:rsid w:val="00E87AAD"/>
    <w:rsid w:val="00E87B27"/>
    <w:rsid w:val="00E87EA7"/>
    <w:rsid w:val="00E87EE0"/>
    <w:rsid w:val="00E87F2E"/>
    <w:rsid w:val="00E87FCD"/>
    <w:rsid w:val="00E9009B"/>
    <w:rsid w:val="00E9023D"/>
    <w:rsid w:val="00E90242"/>
    <w:rsid w:val="00E904D8"/>
    <w:rsid w:val="00E90527"/>
    <w:rsid w:val="00E90776"/>
    <w:rsid w:val="00E90920"/>
    <w:rsid w:val="00E9095E"/>
    <w:rsid w:val="00E90A94"/>
    <w:rsid w:val="00E90B0A"/>
    <w:rsid w:val="00E90BB4"/>
    <w:rsid w:val="00E90D8F"/>
    <w:rsid w:val="00E90EA9"/>
    <w:rsid w:val="00E90F35"/>
    <w:rsid w:val="00E90F50"/>
    <w:rsid w:val="00E90F6A"/>
    <w:rsid w:val="00E90F6F"/>
    <w:rsid w:val="00E90F7E"/>
    <w:rsid w:val="00E90FD9"/>
    <w:rsid w:val="00E90FED"/>
    <w:rsid w:val="00E9106C"/>
    <w:rsid w:val="00E910AB"/>
    <w:rsid w:val="00E9110D"/>
    <w:rsid w:val="00E911EC"/>
    <w:rsid w:val="00E912C5"/>
    <w:rsid w:val="00E9136A"/>
    <w:rsid w:val="00E913CF"/>
    <w:rsid w:val="00E915CD"/>
    <w:rsid w:val="00E91690"/>
    <w:rsid w:val="00E916FE"/>
    <w:rsid w:val="00E91855"/>
    <w:rsid w:val="00E919CC"/>
    <w:rsid w:val="00E91D55"/>
    <w:rsid w:val="00E91FD4"/>
    <w:rsid w:val="00E91FF4"/>
    <w:rsid w:val="00E920DA"/>
    <w:rsid w:val="00E9231E"/>
    <w:rsid w:val="00E923AE"/>
    <w:rsid w:val="00E92534"/>
    <w:rsid w:val="00E926C9"/>
    <w:rsid w:val="00E92749"/>
    <w:rsid w:val="00E927A8"/>
    <w:rsid w:val="00E92815"/>
    <w:rsid w:val="00E92AE8"/>
    <w:rsid w:val="00E92C24"/>
    <w:rsid w:val="00E92C36"/>
    <w:rsid w:val="00E92E22"/>
    <w:rsid w:val="00E92E98"/>
    <w:rsid w:val="00E930E7"/>
    <w:rsid w:val="00E9311A"/>
    <w:rsid w:val="00E9315D"/>
    <w:rsid w:val="00E931A1"/>
    <w:rsid w:val="00E93240"/>
    <w:rsid w:val="00E93274"/>
    <w:rsid w:val="00E9347A"/>
    <w:rsid w:val="00E93583"/>
    <w:rsid w:val="00E93655"/>
    <w:rsid w:val="00E93724"/>
    <w:rsid w:val="00E9376A"/>
    <w:rsid w:val="00E93811"/>
    <w:rsid w:val="00E9392B"/>
    <w:rsid w:val="00E93AB7"/>
    <w:rsid w:val="00E93B83"/>
    <w:rsid w:val="00E93BEB"/>
    <w:rsid w:val="00E93CF4"/>
    <w:rsid w:val="00E93DA8"/>
    <w:rsid w:val="00E93DF6"/>
    <w:rsid w:val="00E93E7B"/>
    <w:rsid w:val="00E9409D"/>
    <w:rsid w:val="00E94186"/>
    <w:rsid w:val="00E941B7"/>
    <w:rsid w:val="00E9421E"/>
    <w:rsid w:val="00E94284"/>
    <w:rsid w:val="00E942FD"/>
    <w:rsid w:val="00E94397"/>
    <w:rsid w:val="00E943EE"/>
    <w:rsid w:val="00E9468A"/>
    <w:rsid w:val="00E94767"/>
    <w:rsid w:val="00E9486D"/>
    <w:rsid w:val="00E949C6"/>
    <w:rsid w:val="00E94A4A"/>
    <w:rsid w:val="00E94A9F"/>
    <w:rsid w:val="00E94AFE"/>
    <w:rsid w:val="00E94B34"/>
    <w:rsid w:val="00E94B97"/>
    <w:rsid w:val="00E94BA9"/>
    <w:rsid w:val="00E94C68"/>
    <w:rsid w:val="00E94D0D"/>
    <w:rsid w:val="00E94D5E"/>
    <w:rsid w:val="00E94D8C"/>
    <w:rsid w:val="00E94DA1"/>
    <w:rsid w:val="00E94F43"/>
    <w:rsid w:val="00E94F9A"/>
    <w:rsid w:val="00E94FED"/>
    <w:rsid w:val="00E9502A"/>
    <w:rsid w:val="00E95114"/>
    <w:rsid w:val="00E95224"/>
    <w:rsid w:val="00E9533B"/>
    <w:rsid w:val="00E95407"/>
    <w:rsid w:val="00E9543A"/>
    <w:rsid w:val="00E955E4"/>
    <w:rsid w:val="00E955F7"/>
    <w:rsid w:val="00E955FE"/>
    <w:rsid w:val="00E9561C"/>
    <w:rsid w:val="00E957BB"/>
    <w:rsid w:val="00E957CD"/>
    <w:rsid w:val="00E958B5"/>
    <w:rsid w:val="00E95AFE"/>
    <w:rsid w:val="00E95B22"/>
    <w:rsid w:val="00E95E4A"/>
    <w:rsid w:val="00E95E8F"/>
    <w:rsid w:val="00E95F81"/>
    <w:rsid w:val="00E96031"/>
    <w:rsid w:val="00E961A9"/>
    <w:rsid w:val="00E961D5"/>
    <w:rsid w:val="00E96391"/>
    <w:rsid w:val="00E963D1"/>
    <w:rsid w:val="00E96401"/>
    <w:rsid w:val="00E96412"/>
    <w:rsid w:val="00E964ED"/>
    <w:rsid w:val="00E96511"/>
    <w:rsid w:val="00E96580"/>
    <w:rsid w:val="00E9669C"/>
    <w:rsid w:val="00E966C5"/>
    <w:rsid w:val="00E966C9"/>
    <w:rsid w:val="00E96707"/>
    <w:rsid w:val="00E96759"/>
    <w:rsid w:val="00E968D0"/>
    <w:rsid w:val="00E96957"/>
    <w:rsid w:val="00E96975"/>
    <w:rsid w:val="00E96A63"/>
    <w:rsid w:val="00E96A76"/>
    <w:rsid w:val="00E96A81"/>
    <w:rsid w:val="00E96ADE"/>
    <w:rsid w:val="00E96B62"/>
    <w:rsid w:val="00E96B83"/>
    <w:rsid w:val="00E96BA5"/>
    <w:rsid w:val="00E96C3D"/>
    <w:rsid w:val="00E96D21"/>
    <w:rsid w:val="00E96D86"/>
    <w:rsid w:val="00E96E75"/>
    <w:rsid w:val="00E9702C"/>
    <w:rsid w:val="00E97109"/>
    <w:rsid w:val="00E97173"/>
    <w:rsid w:val="00E971CB"/>
    <w:rsid w:val="00E972F5"/>
    <w:rsid w:val="00E97465"/>
    <w:rsid w:val="00E975E7"/>
    <w:rsid w:val="00E97613"/>
    <w:rsid w:val="00E9773D"/>
    <w:rsid w:val="00E97782"/>
    <w:rsid w:val="00E977E8"/>
    <w:rsid w:val="00E97842"/>
    <w:rsid w:val="00E97A39"/>
    <w:rsid w:val="00E97A8C"/>
    <w:rsid w:val="00E97B5D"/>
    <w:rsid w:val="00E97BDB"/>
    <w:rsid w:val="00E97DC2"/>
    <w:rsid w:val="00E97EFB"/>
    <w:rsid w:val="00EA00C8"/>
    <w:rsid w:val="00EA00F5"/>
    <w:rsid w:val="00EA0172"/>
    <w:rsid w:val="00EA024A"/>
    <w:rsid w:val="00EA03D7"/>
    <w:rsid w:val="00EA042D"/>
    <w:rsid w:val="00EA06E6"/>
    <w:rsid w:val="00EA087D"/>
    <w:rsid w:val="00EA0884"/>
    <w:rsid w:val="00EA0993"/>
    <w:rsid w:val="00EA0B02"/>
    <w:rsid w:val="00EA0BC3"/>
    <w:rsid w:val="00EA0D20"/>
    <w:rsid w:val="00EA0D62"/>
    <w:rsid w:val="00EA0E44"/>
    <w:rsid w:val="00EA0E6C"/>
    <w:rsid w:val="00EA10DA"/>
    <w:rsid w:val="00EA1173"/>
    <w:rsid w:val="00EA1349"/>
    <w:rsid w:val="00EA1498"/>
    <w:rsid w:val="00EA153B"/>
    <w:rsid w:val="00EA15AC"/>
    <w:rsid w:val="00EA16E0"/>
    <w:rsid w:val="00EA171E"/>
    <w:rsid w:val="00EA18BC"/>
    <w:rsid w:val="00EA18D7"/>
    <w:rsid w:val="00EA1A48"/>
    <w:rsid w:val="00EA1D65"/>
    <w:rsid w:val="00EA1E00"/>
    <w:rsid w:val="00EA1E40"/>
    <w:rsid w:val="00EA1ECE"/>
    <w:rsid w:val="00EA20DA"/>
    <w:rsid w:val="00EA212D"/>
    <w:rsid w:val="00EA2302"/>
    <w:rsid w:val="00EA2372"/>
    <w:rsid w:val="00EA2568"/>
    <w:rsid w:val="00EA25CF"/>
    <w:rsid w:val="00EA25DD"/>
    <w:rsid w:val="00EA280F"/>
    <w:rsid w:val="00EA2811"/>
    <w:rsid w:val="00EA2853"/>
    <w:rsid w:val="00EA2872"/>
    <w:rsid w:val="00EA2B36"/>
    <w:rsid w:val="00EA2C3E"/>
    <w:rsid w:val="00EA2C5A"/>
    <w:rsid w:val="00EA2CDA"/>
    <w:rsid w:val="00EA2DF1"/>
    <w:rsid w:val="00EA2F9F"/>
    <w:rsid w:val="00EA2FA6"/>
    <w:rsid w:val="00EA2FDF"/>
    <w:rsid w:val="00EA3061"/>
    <w:rsid w:val="00EA3239"/>
    <w:rsid w:val="00EA3303"/>
    <w:rsid w:val="00EA33B6"/>
    <w:rsid w:val="00EA366D"/>
    <w:rsid w:val="00EA369F"/>
    <w:rsid w:val="00EA3957"/>
    <w:rsid w:val="00EA396F"/>
    <w:rsid w:val="00EA39A0"/>
    <w:rsid w:val="00EA3C4E"/>
    <w:rsid w:val="00EA3C6E"/>
    <w:rsid w:val="00EA3D26"/>
    <w:rsid w:val="00EA3DD7"/>
    <w:rsid w:val="00EA3EA9"/>
    <w:rsid w:val="00EA3F37"/>
    <w:rsid w:val="00EA4047"/>
    <w:rsid w:val="00EA4053"/>
    <w:rsid w:val="00EA40A2"/>
    <w:rsid w:val="00EA4130"/>
    <w:rsid w:val="00EA41FB"/>
    <w:rsid w:val="00EA4307"/>
    <w:rsid w:val="00EA4372"/>
    <w:rsid w:val="00EA4564"/>
    <w:rsid w:val="00EA46A3"/>
    <w:rsid w:val="00EA4A6F"/>
    <w:rsid w:val="00EA4BCC"/>
    <w:rsid w:val="00EA4BE3"/>
    <w:rsid w:val="00EA4D1E"/>
    <w:rsid w:val="00EA4E15"/>
    <w:rsid w:val="00EA4FAB"/>
    <w:rsid w:val="00EA4FED"/>
    <w:rsid w:val="00EA5035"/>
    <w:rsid w:val="00EA5085"/>
    <w:rsid w:val="00EA50A8"/>
    <w:rsid w:val="00EA523B"/>
    <w:rsid w:val="00EA54CB"/>
    <w:rsid w:val="00EA557C"/>
    <w:rsid w:val="00EA55D9"/>
    <w:rsid w:val="00EA5712"/>
    <w:rsid w:val="00EA5890"/>
    <w:rsid w:val="00EA593F"/>
    <w:rsid w:val="00EA5976"/>
    <w:rsid w:val="00EA5A56"/>
    <w:rsid w:val="00EA5A71"/>
    <w:rsid w:val="00EA5ACF"/>
    <w:rsid w:val="00EA5C24"/>
    <w:rsid w:val="00EA5C62"/>
    <w:rsid w:val="00EA5CC2"/>
    <w:rsid w:val="00EA5D65"/>
    <w:rsid w:val="00EA5E22"/>
    <w:rsid w:val="00EA5E4F"/>
    <w:rsid w:val="00EA6211"/>
    <w:rsid w:val="00EA65C9"/>
    <w:rsid w:val="00EA6624"/>
    <w:rsid w:val="00EA66EF"/>
    <w:rsid w:val="00EA67A8"/>
    <w:rsid w:val="00EA6930"/>
    <w:rsid w:val="00EA693C"/>
    <w:rsid w:val="00EA69EB"/>
    <w:rsid w:val="00EA6AAE"/>
    <w:rsid w:val="00EA6AB9"/>
    <w:rsid w:val="00EA6B57"/>
    <w:rsid w:val="00EA6C00"/>
    <w:rsid w:val="00EA6CB6"/>
    <w:rsid w:val="00EA6DB5"/>
    <w:rsid w:val="00EA6E2E"/>
    <w:rsid w:val="00EA6F67"/>
    <w:rsid w:val="00EA6FDF"/>
    <w:rsid w:val="00EA712B"/>
    <w:rsid w:val="00EA726B"/>
    <w:rsid w:val="00EA7300"/>
    <w:rsid w:val="00EA73F6"/>
    <w:rsid w:val="00EA74A5"/>
    <w:rsid w:val="00EA74E4"/>
    <w:rsid w:val="00EA74F2"/>
    <w:rsid w:val="00EA7513"/>
    <w:rsid w:val="00EA759F"/>
    <w:rsid w:val="00EA75A8"/>
    <w:rsid w:val="00EA760B"/>
    <w:rsid w:val="00EA7991"/>
    <w:rsid w:val="00EA7A66"/>
    <w:rsid w:val="00EA7CB5"/>
    <w:rsid w:val="00EA7CB8"/>
    <w:rsid w:val="00EA7DFE"/>
    <w:rsid w:val="00EA7F74"/>
    <w:rsid w:val="00EA7FAA"/>
    <w:rsid w:val="00EB0060"/>
    <w:rsid w:val="00EB009C"/>
    <w:rsid w:val="00EB00DC"/>
    <w:rsid w:val="00EB00F2"/>
    <w:rsid w:val="00EB0201"/>
    <w:rsid w:val="00EB05D0"/>
    <w:rsid w:val="00EB0659"/>
    <w:rsid w:val="00EB085C"/>
    <w:rsid w:val="00EB08A8"/>
    <w:rsid w:val="00EB0BA8"/>
    <w:rsid w:val="00EB0C1C"/>
    <w:rsid w:val="00EB0C37"/>
    <w:rsid w:val="00EB0C7A"/>
    <w:rsid w:val="00EB0C97"/>
    <w:rsid w:val="00EB0CD6"/>
    <w:rsid w:val="00EB0D30"/>
    <w:rsid w:val="00EB0D5C"/>
    <w:rsid w:val="00EB0E5D"/>
    <w:rsid w:val="00EB1032"/>
    <w:rsid w:val="00EB10FF"/>
    <w:rsid w:val="00EB1106"/>
    <w:rsid w:val="00EB1261"/>
    <w:rsid w:val="00EB157E"/>
    <w:rsid w:val="00EB15EA"/>
    <w:rsid w:val="00EB1621"/>
    <w:rsid w:val="00EB1781"/>
    <w:rsid w:val="00EB178D"/>
    <w:rsid w:val="00EB17BC"/>
    <w:rsid w:val="00EB17E9"/>
    <w:rsid w:val="00EB17FE"/>
    <w:rsid w:val="00EB1800"/>
    <w:rsid w:val="00EB188A"/>
    <w:rsid w:val="00EB1B45"/>
    <w:rsid w:val="00EB1B6A"/>
    <w:rsid w:val="00EB1CBA"/>
    <w:rsid w:val="00EB1D04"/>
    <w:rsid w:val="00EB1D05"/>
    <w:rsid w:val="00EB1D22"/>
    <w:rsid w:val="00EB1FD1"/>
    <w:rsid w:val="00EB22B5"/>
    <w:rsid w:val="00EB235E"/>
    <w:rsid w:val="00EB24B9"/>
    <w:rsid w:val="00EB2583"/>
    <w:rsid w:val="00EB2597"/>
    <w:rsid w:val="00EB27D4"/>
    <w:rsid w:val="00EB27F6"/>
    <w:rsid w:val="00EB281F"/>
    <w:rsid w:val="00EB2830"/>
    <w:rsid w:val="00EB2914"/>
    <w:rsid w:val="00EB2B62"/>
    <w:rsid w:val="00EB2CE9"/>
    <w:rsid w:val="00EB2DD4"/>
    <w:rsid w:val="00EB30D6"/>
    <w:rsid w:val="00EB3122"/>
    <w:rsid w:val="00EB3139"/>
    <w:rsid w:val="00EB3146"/>
    <w:rsid w:val="00EB3151"/>
    <w:rsid w:val="00EB31C0"/>
    <w:rsid w:val="00EB3278"/>
    <w:rsid w:val="00EB3357"/>
    <w:rsid w:val="00EB37D7"/>
    <w:rsid w:val="00EB37E8"/>
    <w:rsid w:val="00EB3A24"/>
    <w:rsid w:val="00EB3DA7"/>
    <w:rsid w:val="00EB3E81"/>
    <w:rsid w:val="00EB3FA3"/>
    <w:rsid w:val="00EB4095"/>
    <w:rsid w:val="00EB40F1"/>
    <w:rsid w:val="00EB4125"/>
    <w:rsid w:val="00EB4241"/>
    <w:rsid w:val="00EB43C0"/>
    <w:rsid w:val="00EB44BE"/>
    <w:rsid w:val="00EB451F"/>
    <w:rsid w:val="00EB4650"/>
    <w:rsid w:val="00EB47C2"/>
    <w:rsid w:val="00EB4821"/>
    <w:rsid w:val="00EB488F"/>
    <w:rsid w:val="00EB4932"/>
    <w:rsid w:val="00EB4A19"/>
    <w:rsid w:val="00EB4C12"/>
    <w:rsid w:val="00EB4D28"/>
    <w:rsid w:val="00EB4DFE"/>
    <w:rsid w:val="00EB4EC2"/>
    <w:rsid w:val="00EB4FD3"/>
    <w:rsid w:val="00EB4FD7"/>
    <w:rsid w:val="00EB5154"/>
    <w:rsid w:val="00EB5430"/>
    <w:rsid w:val="00EB5492"/>
    <w:rsid w:val="00EB562F"/>
    <w:rsid w:val="00EB573D"/>
    <w:rsid w:val="00EB5743"/>
    <w:rsid w:val="00EB5758"/>
    <w:rsid w:val="00EB5964"/>
    <w:rsid w:val="00EB5977"/>
    <w:rsid w:val="00EB5B29"/>
    <w:rsid w:val="00EB5B70"/>
    <w:rsid w:val="00EB5F60"/>
    <w:rsid w:val="00EB6070"/>
    <w:rsid w:val="00EB615D"/>
    <w:rsid w:val="00EB6225"/>
    <w:rsid w:val="00EB6395"/>
    <w:rsid w:val="00EB63B7"/>
    <w:rsid w:val="00EB65AE"/>
    <w:rsid w:val="00EB65E3"/>
    <w:rsid w:val="00EB670F"/>
    <w:rsid w:val="00EB682A"/>
    <w:rsid w:val="00EB6903"/>
    <w:rsid w:val="00EB6936"/>
    <w:rsid w:val="00EB6964"/>
    <w:rsid w:val="00EB6A06"/>
    <w:rsid w:val="00EB6BF8"/>
    <w:rsid w:val="00EB6C07"/>
    <w:rsid w:val="00EB6C76"/>
    <w:rsid w:val="00EB6DB0"/>
    <w:rsid w:val="00EB6DCB"/>
    <w:rsid w:val="00EB6F35"/>
    <w:rsid w:val="00EB6F3E"/>
    <w:rsid w:val="00EB6F57"/>
    <w:rsid w:val="00EB6FAC"/>
    <w:rsid w:val="00EB7010"/>
    <w:rsid w:val="00EB70A1"/>
    <w:rsid w:val="00EB70BD"/>
    <w:rsid w:val="00EB7100"/>
    <w:rsid w:val="00EB719C"/>
    <w:rsid w:val="00EB7296"/>
    <w:rsid w:val="00EB73BA"/>
    <w:rsid w:val="00EB74E0"/>
    <w:rsid w:val="00EB778A"/>
    <w:rsid w:val="00EB7840"/>
    <w:rsid w:val="00EB79E7"/>
    <w:rsid w:val="00EB7BE8"/>
    <w:rsid w:val="00EB7D8F"/>
    <w:rsid w:val="00EB7F50"/>
    <w:rsid w:val="00EB7F53"/>
    <w:rsid w:val="00EC0115"/>
    <w:rsid w:val="00EC015C"/>
    <w:rsid w:val="00EC02CE"/>
    <w:rsid w:val="00EC0714"/>
    <w:rsid w:val="00EC07D6"/>
    <w:rsid w:val="00EC09CB"/>
    <w:rsid w:val="00EC0AA0"/>
    <w:rsid w:val="00EC0B50"/>
    <w:rsid w:val="00EC0C1A"/>
    <w:rsid w:val="00EC0CFE"/>
    <w:rsid w:val="00EC0D5C"/>
    <w:rsid w:val="00EC0E4D"/>
    <w:rsid w:val="00EC0F38"/>
    <w:rsid w:val="00EC1059"/>
    <w:rsid w:val="00EC106E"/>
    <w:rsid w:val="00EC108F"/>
    <w:rsid w:val="00EC10D2"/>
    <w:rsid w:val="00EC1253"/>
    <w:rsid w:val="00EC1271"/>
    <w:rsid w:val="00EC143D"/>
    <w:rsid w:val="00EC1541"/>
    <w:rsid w:val="00EC1565"/>
    <w:rsid w:val="00EC1617"/>
    <w:rsid w:val="00EC171A"/>
    <w:rsid w:val="00EC173E"/>
    <w:rsid w:val="00EC18D2"/>
    <w:rsid w:val="00EC1A1F"/>
    <w:rsid w:val="00EC1AE8"/>
    <w:rsid w:val="00EC1B18"/>
    <w:rsid w:val="00EC1B2D"/>
    <w:rsid w:val="00EC1B8C"/>
    <w:rsid w:val="00EC1B9A"/>
    <w:rsid w:val="00EC1CA7"/>
    <w:rsid w:val="00EC1D3B"/>
    <w:rsid w:val="00EC1D50"/>
    <w:rsid w:val="00EC1E37"/>
    <w:rsid w:val="00EC1E81"/>
    <w:rsid w:val="00EC1FC7"/>
    <w:rsid w:val="00EC21B8"/>
    <w:rsid w:val="00EC2248"/>
    <w:rsid w:val="00EC226F"/>
    <w:rsid w:val="00EC22A6"/>
    <w:rsid w:val="00EC238F"/>
    <w:rsid w:val="00EC23E1"/>
    <w:rsid w:val="00EC267A"/>
    <w:rsid w:val="00EC26DE"/>
    <w:rsid w:val="00EC27BD"/>
    <w:rsid w:val="00EC27FF"/>
    <w:rsid w:val="00EC2870"/>
    <w:rsid w:val="00EC2891"/>
    <w:rsid w:val="00EC28D2"/>
    <w:rsid w:val="00EC2951"/>
    <w:rsid w:val="00EC2959"/>
    <w:rsid w:val="00EC2ADB"/>
    <w:rsid w:val="00EC2B14"/>
    <w:rsid w:val="00EC2C80"/>
    <w:rsid w:val="00EC2D2F"/>
    <w:rsid w:val="00EC2D44"/>
    <w:rsid w:val="00EC2DFF"/>
    <w:rsid w:val="00EC2EB7"/>
    <w:rsid w:val="00EC2F4C"/>
    <w:rsid w:val="00EC2F5A"/>
    <w:rsid w:val="00EC2F91"/>
    <w:rsid w:val="00EC31D6"/>
    <w:rsid w:val="00EC3217"/>
    <w:rsid w:val="00EC325A"/>
    <w:rsid w:val="00EC32E5"/>
    <w:rsid w:val="00EC3407"/>
    <w:rsid w:val="00EC3410"/>
    <w:rsid w:val="00EC34B5"/>
    <w:rsid w:val="00EC3640"/>
    <w:rsid w:val="00EC3676"/>
    <w:rsid w:val="00EC372F"/>
    <w:rsid w:val="00EC37EF"/>
    <w:rsid w:val="00EC3845"/>
    <w:rsid w:val="00EC384C"/>
    <w:rsid w:val="00EC3968"/>
    <w:rsid w:val="00EC39C3"/>
    <w:rsid w:val="00EC3A47"/>
    <w:rsid w:val="00EC3C50"/>
    <w:rsid w:val="00EC3C7F"/>
    <w:rsid w:val="00EC3CE3"/>
    <w:rsid w:val="00EC3D0F"/>
    <w:rsid w:val="00EC3F42"/>
    <w:rsid w:val="00EC3FFF"/>
    <w:rsid w:val="00EC4129"/>
    <w:rsid w:val="00EC412B"/>
    <w:rsid w:val="00EC4150"/>
    <w:rsid w:val="00EC438A"/>
    <w:rsid w:val="00EC44E0"/>
    <w:rsid w:val="00EC45F9"/>
    <w:rsid w:val="00EC45FC"/>
    <w:rsid w:val="00EC461B"/>
    <w:rsid w:val="00EC4759"/>
    <w:rsid w:val="00EC47A0"/>
    <w:rsid w:val="00EC4893"/>
    <w:rsid w:val="00EC489A"/>
    <w:rsid w:val="00EC4B67"/>
    <w:rsid w:val="00EC4C1C"/>
    <w:rsid w:val="00EC4F39"/>
    <w:rsid w:val="00EC4FBE"/>
    <w:rsid w:val="00EC5064"/>
    <w:rsid w:val="00EC51F4"/>
    <w:rsid w:val="00EC5228"/>
    <w:rsid w:val="00EC523A"/>
    <w:rsid w:val="00EC533C"/>
    <w:rsid w:val="00EC53D1"/>
    <w:rsid w:val="00EC540D"/>
    <w:rsid w:val="00EC5445"/>
    <w:rsid w:val="00EC5510"/>
    <w:rsid w:val="00EC55BD"/>
    <w:rsid w:val="00EC5637"/>
    <w:rsid w:val="00EC5865"/>
    <w:rsid w:val="00EC587F"/>
    <w:rsid w:val="00EC5B3B"/>
    <w:rsid w:val="00EC5BAF"/>
    <w:rsid w:val="00EC5C31"/>
    <w:rsid w:val="00EC5C74"/>
    <w:rsid w:val="00EC5CFF"/>
    <w:rsid w:val="00EC5D31"/>
    <w:rsid w:val="00EC5D98"/>
    <w:rsid w:val="00EC601F"/>
    <w:rsid w:val="00EC61AF"/>
    <w:rsid w:val="00EC6405"/>
    <w:rsid w:val="00EC674C"/>
    <w:rsid w:val="00EC674D"/>
    <w:rsid w:val="00EC6855"/>
    <w:rsid w:val="00EC689E"/>
    <w:rsid w:val="00EC6A1E"/>
    <w:rsid w:val="00EC6B23"/>
    <w:rsid w:val="00EC6CAA"/>
    <w:rsid w:val="00EC6DD6"/>
    <w:rsid w:val="00EC6E2A"/>
    <w:rsid w:val="00EC6EA4"/>
    <w:rsid w:val="00EC6F98"/>
    <w:rsid w:val="00EC6FEF"/>
    <w:rsid w:val="00EC7009"/>
    <w:rsid w:val="00EC7226"/>
    <w:rsid w:val="00EC72F5"/>
    <w:rsid w:val="00EC7328"/>
    <w:rsid w:val="00EC736C"/>
    <w:rsid w:val="00EC74EE"/>
    <w:rsid w:val="00EC7654"/>
    <w:rsid w:val="00EC76E4"/>
    <w:rsid w:val="00EC7715"/>
    <w:rsid w:val="00EC7724"/>
    <w:rsid w:val="00EC774C"/>
    <w:rsid w:val="00EC7765"/>
    <w:rsid w:val="00EC77D5"/>
    <w:rsid w:val="00EC77D7"/>
    <w:rsid w:val="00EC7B0F"/>
    <w:rsid w:val="00EC7BD6"/>
    <w:rsid w:val="00EC7CC8"/>
    <w:rsid w:val="00EC7D39"/>
    <w:rsid w:val="00EC7D9D"/>
    <w:rsid w:val="00EC7E11"/>
    <w:rsid w:val="00EC7F5B"/>
    <w:rsid w:val="00EC7FA7"/>
    <w:rsid w:val="00ED01CE"/>
    <w:rsid w:val="00ED03A0"/>
    <w:rsid w:val="00ED08E2"/>
    <w:rsid w:val="00ED095B"/>
    <w:rsid w:val="00ED095D"/>
    <w:rsid w:val="00ED098A"/>
    <w:rsid w:val="00ED0994"/>
    <w:rsid w:val="00ED0A27"/>
    <w:rsid w:val="00ED0B2B"/>
    <w:rsid w:val="00ED0BBD"/>
    <w:rsid w:val="00ED0D69"/>
    <w:rsid w:val="00ED0DE2"/>
    <w:rsid w:val="00ED0E75"/>
    <w:rsid w:val="00ED0F3D"/>
    <w:rsid w:val="00ED0F4F"/>
    <w:rsid w:val="00ED0FCA"/>
    <w:rsid w:val="00ED10A7"/>
    <w:rsid w:val="00ED11E0"/>
    <w:rsid w:val="00ED1351"/>
    <w:rsid w:val="00ED1367"/>
    <w:rsid w:val="00ED1432"/>
    <w:rsid w:val="00ED168B"/>
    <w:rsid w:val="00ED1690"/>
    <w:rsid w:val="00ED16A8"/>
    <w:rsid w:val="00ED1943"/>
    <w:rsid w:val="00ED1A9F"/>
    <w:rsid w:val="00ED1B27"/>
    <w:rsid w:val="00ED1B3B"/>
    <w:rsid w:val="00ED1C32"/>
    <w:rsid w:val="00ED1C5F"/>
    <w:rsid w:val="00ED1E2B"/>
    <w:rsid w:val="00ED2159"/>
    <w:rsid w:val="00ED2177"/>
    <w:rsid w:val="00ED21FA"/>
    <w:rsid w:val="00ED2230"/>
    <w:rsid w:val="00ED22DE"/>
    <w:rsid w:val="00ED2660"/>
    <w:rsid w:val="00ED2694"/>
    <w:rsid w:val="00ED271E"/>
    <w:rsid w:val="00ED28D4"/>
    <w:rsid w:val="00ED2A7E"/>
    <w:rsid w:val="00ED2B31"/>
    <w:rsid w:val="00ED2C48"/>
    <w:rsid w:val="00ED3012"/>
    <w:rsid w:val="00ED30CF"/>
    <w:rsid w:val="00ED30E5"/>
    <w:rsid w:val="00ED31D6"/>
    <w:rsid w:val="00ED326A"/>
    <w:rsid w:val="00ED34FB"/>
    <w:rsid w:val="00ED3716"/>
    <w:rsid w:val="00ED3729"/>
    <w:rsid w:val="00ED376B"/>
    <w:rsid w:val="00ED378F"/>
    <w:rsid w:val="00ED37B1"/>
    <w:rsid w:val="00ED3831"/>
    <w:rsid w:val="00ED391D"/>
    <w:rsid w:val="00ED3924"/>
    <w:rsid w:val="00ED394A"/>
    <w:rsid w:val="00ED396D"/>
    <w:rsid w:val="00ED3B7E"/>
    <w:rsid w:val="00ED3B8E"/>
    <w:rsid w:val="00ED3C46"/>
    <w:rsid w:val="00ED3C68"/>
    <w:rsid w:val="00ED3CD9"/>
    <w:rsid w:val="00ED3D4C"/>
    <w:rsid w:val="00ED3D7F"/>
    <w:rsid w:val="00ED3F41"/>
    <w:rsid w:val="00ED4045"/>
    <w:rsid w:val="00ED42AA"/>
    <w:rsid w:val="00ED42B4"/>
    <w:rsid w:val="00ED42E5"/>
    <w:rsid w:val="00ED455D"/>
    <w:rsid w:val="00ED4777"/>
    <w:rsid w:val="00ED4869"/>
    <w:rsid w:val="00ED4899"/>
    <w:rsid w:val="00ED4955"/>
    <w:rsid w:val="00ED49E3"/>
    <w:rsid w:val="00ED49F6"/>
    <w:rsid w:val="00ED4B92"/>
    <w:rsid w:val="00ED4C6F"/>
    <w:rsid w:val="00ED4C7C"/>
    <w:rsid w:val="00ED4E54"/>
    <w:rsid w:val="00ED4EEF"/>
    <w:rsid w:val="00ED528A"/>
    <w:rsid w:val="00ED5391"/>
    <w:rsid w:val="00ED547E"/>
    <w:rsid w:val="00ED54EA"/>
    <w:rsid w:val="00ED556B"/>
    <w:rsid w:val="00ED57F2"/>
    <w:rsid w:val="00ED581F"/>
    <w:rsid w:val="00ED585A"/>
    <w:rsid w:val="00ED5951"/>
    <w:rsid w:val="00ED59FD"/>
    <w:rsid w:val="00ED5AD8"/>
    <w:rsid w:val="00ED5B14"/>
    <w:rsid w:val="00ED5B29"/>
    <w:rsid w:val="00ED5E4F"/>
    <w:rsid w:val="00ED5E6E"/>
    <w:rsid w:val="00ED61B6"/>
    <w:rsid w:val="00ED6715"/>
    <w:rsid w:val="00ED68D3"/>
    <w:rsid w:val="00ED690E"/>
    <w:rsid w:val="00ED691F"/>
    <w:rsid w:val="00ED6A19"/>
    <w:rsid w:val="00ED6B9A"/>
    <w:rsid w:val="00ED6C4A"/>
    <w:rsid w:val="00ED6C9D"/>
    <w:rsid w:val="00ED6DEB"/>
    <w:rsid w:val="00ED6DF3"/>
    <w:rsid w:val="00ED6EB0"/>
    <w:rsid w:val="00ED6F22"/>
    <w:rsid w:val="00ED7065"/>
    <w:rsid w:val="00ED709B"/>
    <w:rsid w:val="00ED71E9"/>
    <w:rsid w:val="00ED72F1"/>
    <w:rsid w:val="00ED74A2"/>
    <w:rsid w:val="00ED7619"/>
    <w:rsid w:val="00ED765E"/>
    <w:rsid w:val="00ED76DE"/>
    <w:rsid w:val="00ED7757"/>
    <w:rsid w:val="00ED782E"/>
    <w:rsid w:val="00ED795E"/>
    <w:rsid w:val="00ED7960"/>
    <w:rsid w:val="00ED79EE"/>
    <w:rsid w:val="00ED7B03"/>
    <w:rsid w:val="00ED7BD1"/>
    <w:rsid w:val="00ED7F16"/>
    <w:rsid w:val="00ED7F20"/>
    <w:rsid w:val="00ED7FA0"/>
    <w:rsid w:val="00EE0520"/>
    <w:rsid w:val="00EE0636"/>
    <w:rsid w:val="00EE081E"/>
    <w:rsid w:val="00EE098B"/>
    <w:rsid w:val="00EE0ACF"/>
    <w:rsid w:val="00EE0B5A"/>
    <w:rsid w:val="00EE0C04"/>
    <w:rsid w:val="00EE0C77"/>
    <w:rsid w:val="00EE0E14"/>
    <w:rsid w:val="00EE0EE9"/>
    <w:rsid w:val="00EE0F70"/>
    <w:rsid w:val="00EE105D"/>
    <w:rsid w:val="00EE10EB"/>
    <w:rsid w:val="00EE112A"/>
    <w:rsid w:val="00EE130A"/>
    <w:rsid w:val="00EE140F"/>
    <w:rsid w:val="00EE1443"/>
    <w:rsid w:val="00EE1535"/>
    <w:rsid w:val="00EE15A5"/>
    <w:rsid w:val="00EE15DF"/>
    <w:rsid w:val="00EE176E"/>
    <w:rsid w:val="00EE1779"/>
    <w:rsid w:val="00EE1894"/>
    <w:rsid w:val="00EE1979"/>
    <w:rsid w:val="00EE1A40"/>
    <w:rsid w:val="00EE1A52"/>
    <w:rsid w:val="00EE1EC9"/>
    <w:rsid w:val="00EE1F61"/>
    <w:rsid w:val="00EE1FB5"/>
    <w:rsid w:val="00EE1FBD"/>
    <w:rsid w:val="00EE1FE8"/>
    <w:rsid w:val="00EE204B"/>
    <w:rsid w:val="00EE239F"/>
    <w:rsid w:val="00EE25DF"/>
    <w:rsid w:val="00EE26D8"/>
    <w:rsid w:val="00EE2743"/>
    <w:rsid w:val="00EE2B86"/>
    <w:rsid w:val="00EE2E12"/>
    <w:rsid w:val="00EE2EA7"/>
    <w:rsid w:val="00EE2F0A"/>
    <w:rsid w:val="00EE314F"/>
    <w:rsid w:val="00EE31D7"/>
    <w:rsid w:val="00EE323B"/>
    <w:rsid w:val="00EE336F"/>
    <w:rsid w:val="00EE3370"/>
    <w:rsid w:val="00EE33AF"/>
    <w:rsid w:val="00EE346C"/>
    <w:rsid w:val="00EE35A7"/>
    <w:rsid w:val="00EE35AA"/>
    <w:rsid w:val="00EE3612"/>
    <w:rsid w:val="00EE3CEC"/>
    <w:rsid w:val="00EE3E1E"/>
    <w:rsid w:val="00EE3E96"/>
    <w:rsid w:val="00EE3ECA"/>
    <w:rsid w:val="00EE3F1F"/>
    <w:rsid w:val="00EE4074"/>
    <w:rsid w:val="00EE41D4"/>
    <w:rsid w:val="00EE43BB"/>
    <w:rsid w:val="00EE44B8"/>
    <w:rsid w:val="00EE44D9"/>
    <w:rsid w:val="00EE458D"/>
    <w:rsid w:val="00EE46A4"/>
    <w:rsid w:val="00EE46BF"/>
    <w:rsid w:val="00EE471D"/>
    <w:rsid w:val="00EE4760"/>
    <w:rsid w:val="00EE4773"/>
    <w:rsid w:val="00EE4873"/>
    <w:rsid w:val="00EE48A0"/>
    <w:rsid w:val="00EE4916"/>
    <w:rsid w:val="00EE49C4"/>
    <w:rsid w:val="00EE4B5F"/>
    <w:rsid w:val="00EE4DE7"/>
    <w:rsid w:val="00EE4EBC"/>
    <w:rsid w:val="00EE5058"/>
    <w:rsid w:val="00EE50E2"/>
    <w:rsid w:val="00EE514D"/>
    <w:rsid w:val="00EE517E"/>
    <w:rsid w:val="00EE5259"/>
    <w:rsid w:val="00EE5288"/>
    <w:rsid w:val="00EE53A4"/>
    <w:rsid w:val="00EE53E7"/>
    <w:rsid w:val="00EE53E8"/>
    <w:rsid w:val="00EE543A"/>
    <w:rsid w:val="00EE54A1"/>
    <w:rsid w:val="00EE54E2"/>
    <w:rsid w:val="00EE5624"/>
    <w:rsid w:val="00EE5651"/>
    <w:rsid w:val="00EE5B5F"/>
    <w:rsid w:val="00EE5BCD"/>
    <w:rsid w:val="00EE5BEE"/>
    <w:rsid w:val="00EE5CE3"/>
    <w:rsid w:val="00EE5CFF"/>
    <w:rsid w:val="00EE5E63"/>
    <w:rsid w:val="00EE5E8A"/>
    <w:rsid w:val="00EE6074"/>
    <w:rsid w:val="00EE6097"/>
    <w:rsid w:val="00EE614D"/>
    <w:rsid w:val="00EE6500"/>
    <w:rsid w:val="00EE6505"/>
    <w:rsid w:val="00EE66CD"/>
    <w:rsid w:val="00EE673F"/>
    <w:rsid w:val="00EE6AD6"/>
    <w:rsid w:val="00EE6B38"/>
    <w:rsid w:val="00EE6C60"/>
    <w:rsid w:val="00EE6CE6"/>
    <w:rsid w:val="00EE6D0F"/>
    <w:rsid w:val="00EE6D28"/>
    <w:rsid w:val="00EE6DD9"/>
    <w:rsid w:val="00EE6F6A"/>
    <w:rsid w:val="00EE7116"/>
    <w:rsid w:val="00EE7181"/>
    <w:rsid w:val="00EE7202"/>
    <w:rsid w:val="00EE7256"/>
    <w:rsid w:val="00EE7442"/>
    <w:rsid w:val="00EE74C8"/>
    <w:rsid w:val="00EE7621"/>
    <w:rsid w:val="00EE789B"/>
    <w:rsid w:val="00EE78C7"/>
    <w:rsid w:val="00EE78E9"/>
    <w:rsid w:val="00EE7962"/>
    <w:rsid w:val="00EE7A3E"/>
    <w:rsid w:val="00EE7AAA"/>
    <w:rsid w:val="00EE7CCB"/>
    <w:rsid w:val="00EE7CF6"/>
    <w:rsid w:val="00EE7FA6"/>
    <w:rsid w:val="00EF0152"/>
    <w:rsid w:val="00EF01D1"/>
    <w:rsid w:val="00EF0288"/>
    <w:rsid w:val="00EF0299"/>
    <w:rsid w:val="00EF0307"/>
    <w:rsid w:val="00EF0344"/>
    <w:rsid w:val="00EF0351"/>
    <w:rsid w:val="00EF0381"/>
    <w:rsid w:val="00EF0508"/>
    <w:rsid w:val="00EF0525"/>
    <w:rsid w:val="00EF0B1B"/>
    <w:rsid w:val="00EF0B37"/>
    <w:rsid w:val="00EF0B4E"/>
    <w:rsid w:val="00EF0DAC"/>
    <w:rsid w:val="00EF0E82"/>
    <w:rsid w:val="00EF0EC3"/>
    <w:rsid w:val="00EF0EFC"/>
    <w:rsid w:val="00EF10DE"/>
    <w:rsid w:val="00EF10F5"/>
    <w:rsid w:val="00EF1117"/>
    <w:rsid w:val="00EF1212"/>
    <w:rsid w:val="00EF12E9"/>
    <w:rsid w:val="00EF134A"/>
    <w:rsid w:val="00EF134F"/>
    <w:rsid w:val="00EF1355"/>
    <w:rsid w:val="00EF14D0"/>
    <w:rsid w:val="00EF1718"/>
    <w:rsid w:val="00EF179E"/>
    <w:rsid w:val="00EF1952"/>
    <w:rsid w:val="00EF19C5"/>
    <w:rsid w:val="00EF1A0C"/>
    <w:rsid w:val="00EF1A20"/>
    <w:rsid w:val="00EF1B0A"/>
    <w:rsid w:val="00EF1B42"/>
    <w:rsid w:val="00EF1B49"/>
    <w:rsid w:val="00EF1B8D"/>
    <w:rsid w:val="00EF1D66"/>
    <w:rsid w:val="00EF1D72"/>
    <w:rsid w:val="00EF1E0A"/>
    <w:rsid w:val="00EF1E10"/>
    <w:rsid w:val="00EF1FF0"/>
    <w:rsid w:val="00EF203E"/>
    <w:rsid w:val="00EF215F"/>
    <w:rsid w:val="00EF2206"/>
    <w:rsid w:val="00EF2260"/>
    <w:rsid w:val="00EF22F6"/>
    <w:rsid w:val="00EF2792"/>
    <w:rsid w:val="00EF27CC"/>
    <w:rsid w:val="00EF280E"/>
    <w:rsid w:val="00EF28A9"/>
    <w:rsid w:val="00EF28B7"/>
    <w:rsid w:val="00EF2A7B"/>
    <w:rsid w:val="00EF2A9A"/>
    <w:rsid w:val="00EF2B81"/>
    <w:rsid w:val="00EF2DB5"/>
    <w:rsid w:val="00EF2E6C"/>
    <w:rsid w:val="00EF2E8F"/>
    <w:rsid w:val="00EF2FCB"/>
    <w:rsid w:val="00EF3000"/>
    <w:rsid w:val="00EF30C3"/>
    <w:rsid w:val="00EF311B"/>
    <w:rsid w:val="00EF32FE"/>
    <w:rsid w:val="00EF333B"/>
    <w:rsid w:val="00EF3457"/>
    <w:rsid w:val="00EF3536"/>
    <w:rsid w:val="00EF36BE"/>
    <w:rsid w:val="00EF3894"/>
    <w:rsid w:val="00EF392C"/>
    <w:rsid w:val="00EF3BEE"/>
    <w:rsid w:val="00EF3D35"/>
    <w:rsid w:val="00EF3E72"/>
    <w:rsid w:val="00EF3EC7"/>
    <w:rsid w:val="00EF4039"/>
    <w:rsid w:val="00EF418C"/>
    <w:rsid w:val="00EF41D8"/>
    <w:rsid w:val="00EF4218"/>
    <w:rsid w:val="00EF44D2"/>
    <w:rsid w:val="00EF44DA"/>
    <w:rsid w:val="00EF44E8"/>
    <w:rsid w:val="00EF47D5"/>
    <w:rsid w:val="00EF49EB"/>
    <w:rsid w:val="00EF4ACF"/>
    <w:rsid w:val="00EF4B7D"/>
    <w:rsid w:val="00EF4BD5"/>
    <w:rsid w:val="00EF4BF4"/>
    <w:rsid w:val="00EF4D12"/>
    <w:rsid w:val="00EF4E13"/>
    <w:rsid w:val="00EF4FA9"/>
    <w:rsid w:val="00EF51C6"/>
    <w:rsid w:val="00EF5261"/>
    <w:rsid w:val="00EF54C7"/>
    <w:rsid w:val="00EF5551"/>
    <w:rsid w:val="00EF55DD"/>
    <w:rsid w:val="00EF55F9"/>
    <w:rsid w:val="00EF5615"/>
    <w:rsid w:val="00EF56CF"/>
    <w:rsid w:val="00EF571B"/>
    <w:rsid w:val="00EF57A1"/>
    <w:rsid w:val="00EF5B53"/>
    <w:rsid w:val="00EF5CC0"/>
    <w:rsid w:val="00EF5D16"/>
    <w:rsid w:val="00EF5E10"/>
    <w:rsid w:val="00EF5F0E"/>
    <w:rsid w:val="00EF5F6F"/>
    <w:rsid w:val="00EF6000"/>
    <w:rsid w:val="00EF6223"/>
    <w:rsid w:val="00EF62BA"/>
    <w:rsid w:val="00EF63F0"/>
    <w:rsid w:val="00EF662B"/>
    <w:rsid w:val="00EF666F"/>
    <w:rsid w:val="00EF672A"/>
    <w:rsid w:val="00EF67C2"/>
    <w:rsid w:val="00EF6805"/>
    <w:rsid w:val="00EF68F4"/>
    <w:rsid w:val="00EF69C2"/>
    <w:rsid w:val="00EF6A9A"/>
    <w:rsid w:val="00EF6BC0"/>
    <w:rsid w:val="00EF6CE8"/>
    <w:rsid w:val="00EF6D2A"/>
    <w:rsid w:val="00EF6E0B"/>
    <w:rsid w:val="00EF6EE7"/>
    <w:rsid w:val="00EF6F6F"/>
    <w:rsid w:val="00EF7006"/>
    <w:rsid w:val="00EF7018"/>
    <w:rsid w:val="00EF7045"/>
    <w:rsid w:val="00EF7311"/>
    <w:rsid w:val="00EF73A3"/>
    <w:rsid w:val="00EF73A5"/>
    <w:rsid w:val="00EF7461"/>
    <w:rsid w:val="00EF7551"/>
    <w:rsid w:val="00EF7582"/>
    <w:rsid w:val="00EF7623"/>
    <w:rsid w:val="00EF76DC"/>
    <w:rsid w:val="00EF76E6"/>
    <w:rsid w:val="00EF7761"/>
    <w:rsid w:val="00EF7862"/>
    <w:rsid w:val="00EF78CF"/>
    <w:rsid w:val="00EF7946"/>
    <w:rsid w:val="00EF79C2"/>
    <w:rsid w:val="00EF7A6E"/>
    <w:rsid w:val="00EF7C14"/>
    <w:rsid w:val="00EF7D3A"/>
    <w:rsid w:val="00EF7DCD"/>
    <w:rsid w:val="00EF7DF8"/>
    <w:rsid w:val="00EF7F10"/>
    <w:rsid w:val="00EF7F41"/>
    <w:rsid w:val="00F001BB"/>
    <w:rsid w:val="00F00228"/>
    <w:rsid w:val="00F0029C"/>
    <w:rsid w:val="00F00484"/>
    <w:rsid w:val="00F004EE"/>
    <w:rsid w:val="00F00668"/>
    <w:rsid w:val="00F00A87"/>
    <w:rsid w:val="00F00C2C"/>
    <w:rsid w:val="00F00D09"/>
    <w:rsid w:val="00F00D39"/>
    <w:rsid w:val="00F00E0B"/>
    <w:rsid w:val="00F00EE5"/>
    <w:rsid w:val="00F00F5C"/>
    <w:rsid w:val="00F01018"/>
    <w:rsid w:val="00F012C0"/>
    <w:rsid w:val="00F01456"/>
    <w:rsid w:val="00F014C4"/>
    <w:rsid w:val="00F014E7"/>
    <w:rsid w:val="00F016B0"/>
    <w:rsid w:val="00F016CA"/>
    <w:rsid w:val="00F0173C"/>
    <w:rsid w:val="00F01756"/>
    <w:rsid w:val="00F01759"/>
    <w:rsid w:val="00F017F7"/>
    <w:rsid w:val="00F01979"/>
    <w:rsid w:val="00F01C05"/>
    <w:rsid w:val="00F01C1B"/>
    <w:rsid w:val="00F01C70"/>
    <w:rsid w:val="00F01CBA"/>
    <w:rsid w:val="00F01FA9"/>
    <w:rsid w:val="00F02061"/>
    <w:rsid w:val="00F02088"/>
    <w:rsid w:val="00F02202"/>
    <w:rsid w:val="00F0225F"/>
    <w:rsid w:val="00F02282"/>
    <w:rsid w:val="00F0229B"/>
    <w:rsid w:val="00F022B2"/>
    <w:rsid w:val="00F022DD"/>
    <w:rsid w:val="00F02308"/>
    <w:rsid w:val="00F0234A"/>
    <w:rsid w:val="00F02462"/>
    <w:rsid w:val="00F02466"/>
    <w:rsid w:val="00F02552"/>
    <w:rsid w:val="00F02556"/>
    <w:rsid w:val="00F025EC"/>
    <w:rsid w:val="00F026FC"/>
    <w:rsid w:val="00F027DF"/>
    <w:rsid w:val="00F027ED"/>
    <w:rsid w:val="00F02917"/>
    <w:rsid w:val="00F0293D"/>
    <w:rsid w:val="00F02999"/>
    <w:rsid w:val="00F029C4"/>
    <w:rsid w:val="00F02A8F"/>
    <w:rsid w:val="00F02B1B"/>
    <w:rsid w:val="00F02D2E"/>
    <w:rsid w:val="00F02D47"/>
    <w:rsid w:val="00F02E1F"/>
    <w:rsid w:val="00F03057"/>
    <w:rsid w:val="00F03180"/>
    <w:rsid w:val="00F031E2"/>
    <w:rsid w:val="00F03233"/>
    <w:rsid w:val="00F0336F"/>
    <w:rsid w:val="00F03523"/>
    <w:rsid w:val="00F0373E"/>
    <w:rsid w:val="00F03750"/>
    <w:rsid w:val="00F03833"/>
    <w:rsid w:val="00F0383D"/>
    <w:rsid w:val="00F038B7"/>
    <w:rsid w:val="00F038F8"/>
    <w:rsid w:val="00F03AF8"/>
    <w:rsid w:val="00F03BCE"/>
    <w:rsid w:val="00F03C81"/>
    <w:rsid w:val="00F04146"/>
    <w:rsid w:val="00F04249"/>
    <w:rsid w:val="00F042A5"/>
    <w:rsid w:val="00F04358"/>
    <w:rsid w:val="00F0439D"/>
    <w:rsid w:val="00F043D8"/>
    <w:rsid w:val="00F04617"/>
    <w:rsid w:val="00F04765"/>
    <w:rsid w:val="00F04950"/>
    <w:rsid w:val="00F04A4C"/>
    <w:rsid w:val="00F04AA5"/>
    <w:rsid w:val="00F04BEF"/>
    <w:rsid w:val="00F04C29"/>
    <w:rsid w:val="00F04CA8"/>
    <w:rsid w:val="00F04CD5"/>
    <w:rsid w:val="00F04D60"/>
    <w:rsid w:val="00F04D90"/>
    <w:rsid w:val="00F04EE0"/>
    <w:rsid w:val="00F05002"/>
    <w:rsid w:val="00F05199"/>
    <w:rsid w:val="00F05319"/>
    <w:rsid w:val="00F053CD"/>
    <w:rsid w:val="00F05454"/>
    <w:rsid w:val="00F056D1"/>
    <w:rsid w:val="00F05977"/>
    <w:rsid w:val="00F059BD"/>
    <w:rsid w:val="00F05A09"/>
    <w:rsid w:val="00F05A96"/>
    <w:rsid w:val="00F05B67"/>
    <w:rsid w:val="00F05B7E"/>
    <w:rsid w:val="00F05B8A"/>
    <w:rsid w:val="00F05C89"/>
    <w:rsid w:val="00F05CE1"/>
    <w:rsid w:val="00F05D9B"/>
    <w:rsid w:val="00F05DAD"/>
    <w:rsid w:val="00F05DB4"/>
    <w:rsid w:val="00F05F4F"/>
    <w:rsid w:val="00F05F63"/>
    <w:rsid w:val="00F05FD4"/>
    <w:rsid w:val="00F05FE9"/>
    <w:rsid w:val="00F06060"/>
    <w:rsid w:val="00F060DF"/>
    <w:rsid w:val="00F0621A"/>
    <w:rsid w:val="00F06358"/>
    <w:rsid w:val="00F0653A"/>
    <w:rsid w:val="00F066A5"/>
    <w:rsid w:val="00F06733"/>
    <w:rsid w:val="00F06869"/>
    <w:rsid w:val="00F068E6"/>
    <w:rsid w:val="00F06BB4"/>
    <w:rsid w:val="00F06C16"/>
    <w:rsid w:val="00F06C29"/>
    <w:rsid w:val="00F06C9F"/>
    <w:rsid w:val="00F06D4E"/>
    <w:rsid w:val="00F06E16"/>
    <w:rsid w:val="00F070B3"/>
    <w:rsid w:val="00F0712E"/>
    <w:rsid w:val="00F071CC"/>
    <w:rsid w:val="00F072FA"/>
    <w:rsid w:val="00F0730E"/>
    <w:rsid w:val="00F07433"/>
    <w:rsid w:val="00F074F4"/>
    <w:rsid w:val="00F0770C"/>
    <w:rsid w:val="00F077E4"/>
    <w:rsid w:val="00F0783E"/>
    <w:rsid w:val="00F07905"/>
    <w:rsid w:val="00F0790A"/>
    <w:rsid w:val="00F07969"/>
    <w:rsid w:val="00F07991"/>
    <w:rsid w:val="00F07ABD"/>
    <w:rsid w:val="00F07B39"/>
    <w:rsid w:val="00F0DCC3"/>
    <w:rsid w:val="00F10068"/>
    <w:rsid w:val="00F100BA"/>
    <w:rsid w:val="00F10135"/>
    <w:rsid w:val="00F1013B"/>
    <w:rsid w:val="00F1026F"/>
    <w:rsid w:val="00F10358"/>
    <w:rsid w:val="00F103DD"/>
    <w:rsid w:val="00F10474"/>
    <w:rsid w:val="00F104BF"/>
    <w:rsid w:val="00F10725"/>
    <w:rsid w:val="00F10771"/>
    <w:rsid w:val="00F10985"/>
    <w:rsid w:val="00F109D8"/>
    <w:rsid w:val="00F10A54"/>
    <w:rsid w:val="00F10BDD"/>
    <w:rsid w:val="00F10CE6"/>
    <w:rsid w:val="00F10D33"/>
    <w:rsid w:val="00F10E0A"/>
    <w:rsid w:val="00F10F3E"/>
    <w:rsid w:val="00F11085"/>
    <w:rsid w:val="00F11093"/>
    <w:rsid w:val="00F11217"/>
    <w:rsid w:val="00F11226"/>
    <w:rsid w:val="00F11239"/>
    <w:rsid w:val="00F1131F"/>
    <w:rsid w:val="00F1132B"/>
    <w:rsid w:val="00F1143C"/>
    <w:rsid w:val="00F11C6F"/>
    <w:rsid w:val="00F11D78"/>
    <w:rsid w:val="00F11E78"/>
    <w:rsid w:val="00F12019"/>
    <w:rsid w:val="00F120FD"/>
    <w:rsid w:val="00F122DA"/>
    <w:rsid w:val="00F1246A"/>
    <w:rsid w:val="00F12501"/>
    <w:rsid w:val="00F12560"/>
    <w:rsid w:val="00F126B2"/>
    <w:rsid w:val="00F12A1E"/>
    <w:rsid w:val="00F12FD1"/>
    <w:rsid w:val="00F13020"/>
    <w:rsid w:val="00F130A0"/>
    <w:rsid w:val="00F130C7"/>
    <w:rsid w:val="00F1313B"/>
    <w:rsid w:val="00F131E4"/>
    <w:rsid w:val="00F13350"/>
    <w:rsid w:val="00F136BC"/>
    <w:rsid w:val="00F13A20"/>
    <w:rsid w:val="00F13A6D"/>
    <w:rsid w:val="00F13A92"/>
    <w:rsid w:val="00F13D5F"/>
    <w:rsid w:val="00F13F8A"/>
    <w:rsid w:val="00F14243"/>
    <w:rsid w:val="00F1440F"/>
    <w:rsid w:val="00F1443F"/>
    <w:rsid w:val="00F14665"/>
    <w:rsid w:val="00F1475D"/>
    <w:rsid w:val="00F1479C"/>
    <w:rsid w:val="00F1490C"/>
    <w:rsid w:val="00F14A4D"/>
    <w:rsid w:val="00F14BFF"/>
    <w:rsid w:val="00F14CB3"/>
    <w:rsid w:val="00F14D0D"/>
    <w:rsid w:val="00F14D67"/>
    <w:rsid w:val="00F14DBB"/>
    <w:rsid w:val="00F14E31"/>
    <w:rsid w:val="00F14F70"/>
    <w:rsid w:val="00F151AB"/>
    <w:rsid w:val="00F1547E"/>
    <w:rsid w:val="00F154AC"/>
    <w:rsid w:val="00F154E2"/>
    <w:rsid w:val="00F154F0"/>
    <w:rsid w:val="00F1561F"/>
    <w:rsid w:val="00F156F2"/>
    <w:rsid w:val="00F157B6"/>
    <w:rsid w:val="00F157C8"/>
    <w:rsid w:val="00F158BD"/>
    <w:rsid w:val="00F15E30"/>
    <w:rsid w:val="00F16042"/>
    <w:rsid w:val="00F16159"/>
    <w:rsid w:val="00F16265"/>
    <w:rsid w:val="00F163C5"/>
    <w:rsid w:val="00F163FB"/>
    <w:rsid w:val="00F164DB"/>
    <w:rsid w:val="00F1659C"/>
    <w:rsid w:val="00F165DA"/>
    <w:rsid w:val="00F1662F"/>
    <w:rsid w:val="00F1671B"/>
    <w:rsid w:val="00F1673D"/>
    <w:rsid w:val="00F16867"/>
    <w:rsid w:val="00F1686A"/>
    <w:rsid w:val="00F168D5"/>
    <w:rsid w:val="00F1698B"/>
    <w:rsid w:val="00F16A26"/>
    <w:rsid w:val="00F16B1B"/>
    <w:rsid w:val="00F16B62"/>
    <w:rsid w:val="00F16DAB"/>
    <w:rsid w:val="00F16E53"/>
    <w:rsid w:val="00F16E85"/>
    <w:rsid w:val="00F170E1"/>
    <w:rsid w:val="00F171E5"/>
    <w:rsid w:val="00F1721E"/>
    <w:rsid w:val="00F176B8"/>
    <w:rsid w:val="00F177CA"/>
    <w:rsid w:val="00F17877"/>
    <w:rsid w:val="00F1788E"/>
    <w:rsid w:val="00F17A27"/>
    <w:rsid w:val="00F17A3E"/>
    <w:rsid w:val="00F17DED"/>
    <w:rsid w:val="00F17E87"/>
    <w:rsid w:val="00F17EF2"/>
    <w:rsid w:val="00F17F1A"/>
    <w:rsid w:val="00F17FDA"/>
    <w:rsid w:val="00F2029A"/>
    <w:rsid w:val="00F20493"/>
    <w:rsid w:val="00F205BA"/>
    <w:rsid w:val="00F2060C"/>
    <w:rsid w:val="00F2071F"/>
    <w:rsid w:val="00F20829"/>
    <w:rsid w:val="00F2092B"/>
    <w:rsid w:val="00F20988"/>
    <w:rsid w:val="00F209DC"/>
    <w:rsid w:val="00F20B86"/>
    <w:rsid w:val="00F20D2F"/>
    <w:rsid w:val="00F20D7D"/>
    <w:rsid w:val="00F20E2E"/>
    <w:rsid w:val="00F20FD7"/>
    <w:rsid w:val="00F20FEB"/>
    <w:rsid w:val="00F210F4"/>
    <w:rsid w:val="00F21188"/>
    <w:rsid w:val="00F211B0"/>
    <w:rsid w:val="00F212DE"/>
    <w:rsid w:val="00F212F6"/>
    <w:rsid w:val="00F21315"/>
    <w:rsid w:val="00F213FC"/>
    <w:rsid w:val="00F21402"/>
    <w:rsid w:val="00F21461"/>
    <w:rsid w:val="00F215BB"/>
    <w:rsid w:val="00F21906"/>
    <w:rsid w:val="00F21BE1"/>
    <w:rsid w:val="00F21BE2"/>
    <w:rsid w:val="00F21BE6"/>
    <w:rsid w:val="00F21C6B"/>
    <w:rsid w:val="00F21D4F"/>
    <w:rsid w:val="00F21F95"/>
    <w:rsid w:val="00F22050"/>
    <w:rsid w:val="00F22082"/>
    <w:rsid w:val="00F22179"/>
    <w:rsid w:val="00F221EE"/>
    <w:rsid w:val="00F22296"/>
    <w:rsid w:val="00F225A8"/>
    <w:rsid w:val="00F22622"/>
    <w:rsid w:val="00F22634"/>
    <w:rsid w:val="00F22689"/>
    <w:rsid w:val="00F226E5"/>
    <w:rsid w:val="00F2270E"/>
    <w:rsid w:val="00F2275C"/>
    <w:rsid w:val="00F22830"/>
    <w:rsid w:val="00F229BC"/>
    <w:rsid w:val="00F22B48"/>
    <w:rsid w:val="00F22C6D"/>
    <w:rsid w:val="00F22D2A"/>
    <w:rsid w:val="00F22D9B"/>
    <w:rsid w:val="00F22E1D"/>
    <w:rsid w:val="00F22EAE"/>
    <w:rsid w:val="00F230AB"/>
    <w:rsid w:val="00F23139"/>
    <w:rsid w:val="00F23182"/>
    <w:rsid w:val="00F232E3"/>
    <w:rsid w:val="00F232FA"/>
    <w:rsid w:val="00F2335C"/>
    <w:rsid w:val="00F23384"/>
    <w:rsid w:val="00F2344C"/>
    <w:rsid w:val="00F23596"/>
    <w:rsid w:val="00F23802"/>
    <w:rsid w:val="00F238B3"/>
    <w:rsid w:val="00F2393F"/>
    <w:rsid w:val="00F23A8E"/>
    <w:rsid w:val="00F23B72"/>
    <w:rsid w:val="00F23BB2"/>
    <w:rsid w:val="00F23EE0"/>
    <w:rsid w:val="00F23F5F"/>
    <w:rsid w:val="00F23F61"/>
    <w:rsid w:val="00F2410C"/>
    <w:rsid w:val="00F241CD"/>
    <w:rsid w:val="00F2422D"/>
    <w:rsid w:val="00F2443D"/>
    <w:rsid w:val="00F24702"/>
    <w:rsid w:val="00F2472A"/>
    <w:rsid w:val="00F247DC"/>
    <w:rsid w:val="00F2495D"/>
    <w:rsid w:val="00F249DB"/>
    <w:rsid w:val="00F249E1"/>
    <w:rsid w:val="00F24AFA"/>
    <w:rsid w:val="00F24CBE"/>
    <w:rsid w:val="00F24E19"/>
    <w:rsid w:val="00F24E69"/>
    <w:rsid w:val="00F25020"/>
    <w:rsid w:val="00F25241"/>
    <w:rsid w:val="00F2538E"/>
    <w:rsid w:val="00F2540C"/>
    <w:rsid w:val="00F254CC"/>
    <w:rsid w:val="00F2562A"/>
    <w:rsid w:val="00F2562E"/>
    <w:rsid w:val="00F25861"/>
    <w:rsid w:val="00F259BC"/>
    <w:rsid w:val="00F25A3E"/>
    <w:rsid w:val="00F25EAE"/>
    <w:rsid w:val="00F25F85"/>
    <w:rsid w:val="00F26130"/>
    <w:rsid w:val="00F26196"/>
    <w:rsid w:val="00F26245"/>
    <w:rsid w:val="00F2647C"/>
    <w:rsid w:val="00F26495"/>
    <w:rsid w:val="00F264AC"/>
    <w:rsid w:val="00F269CE"/>
    <w:rsid w:val="00F269F2"/>
    <w:rsid w:val="00F26BF1"/>
    <w:rsid w:val="00F26D50"/>
    <w:rsid w:val="00F26DA3"/>
    <w:rsid w:val="00F26F85"/>
    <w:rsid w:val="00F26FE4"/>
    <w:rsid w:val="00F27206"/>
    <w:rsid w:val="00F27210"/>
    <w:rsid w:val="00F27215"/>
    <w:rsid w:val="00F2721F"/>
    <w:rsid w:val="00F27715"/>
    <w:rsid w:val="00F27794"/>
    <w:rsid w:val="00F277B3"/>
    <w:rsid w:val="00F278FC"/>
    <w:rsid w:val="00F27995"/>
    <w:rsid w:val="00F27A7C"/>
    <w:rsid w:val="00F27C2E"/>
    <w:rsid w:val="00F27CD8"/>
    <w:rsid w:val="00F27D30"/>
    <w:rsid w:val="00F27E68"/>
    <w:rsid w:val="00F3008D"/>
    <w:rsid w:val="00F30130"/>
    <w:rsid w:val="00F301FE"/>
    <w:rsid w:val="00F3022D"/>
    <w:rsid w:val="00F302CC"/>
    <w:rsid w:val="00F303E4"/>
    <w:rsid w:val="00F303EE"/>
    <w:rsid w:val="00F303F5"/>
    <w:rsid w:val="00F30404"/>
    <w:rsid w:val="00F307EF"/>
    <w:rsid w:val="00F3096D"/>
    <w:rsid w:val="00F30981"/>
    <w:rsid w:val="00F30BDE"/>
    <w:rsid w:val="00F30C05"/>
    <w:rsid w:val="00F30D39"/>
    <w:rsid w:val="00F30D57"/>
    <w:rsid w:val="00F30DCC"/>
    <w:rsid w:val="00F30E61"/>
    <w:rsid w:val="00F30F4B"/>
    <w:rsid w:val="00F30F67"/>
    <w:rsid w:val="00F3104E"/>
    <w:rsid w:val="00F31066"/>
    <w:rsid w:val="00F310B9"/>
    <w:rsid w:val="00F310F2"/>
    <w:rsid w:val="00F31189"/>
    <w:rsid w:val="00F3129C"/>
    <w:rsid w:val="00F313C7"/>
    <w:rsid w:val="00F314AB"/>
    <w:rsid w:val="00F31518"/>
    <w:rsid w:val="00F315CF"/>
    <w:rsid w:val="00F3167A"/>
    <w:rsid w:val="00F3172F"/>
    <w:rsid w:val="00F3183C"/>
    <w:rsid w:val="00F3189B"/>
    <w:rsid w:val="00F318F5"/>
    <w:rsid w:val="00F319A9"/>
    <w:rsid w:val="00F31A11"/>
    <w:rsid w:val="00F31AA4"/>
    <w:rsid w:val="00F31AE8"/>
    <w:rsid w:val="00F31B9E"/>
    <w:rsid w:val="00F31C96"/>
    <w:rsid w:val="00F31CAC"/>
    <w:rsid w:val="00F31E15"/>
    <w:rsid w:val="00F31F5D"/>
    <w:rsid w:val="00F31FA6"/>
    <w:rsid w:val="00F32096"/>
    <w:rsid w:val="00F322E9"/>
    <w:rsid w:val="00F32579"/>
    <w:rsid w:val="00F326A5"/>
    <w:rsid w:val="00F326E3"/>
    <w:rsid w:val="00F3286C"/>
    <w:rsid w:val="00F3288D"/>
    <w:rsid w:val="00F32A2D"/>
    <w:rsid w:val="00F32C1A"/>
    <w:rsid w:val="00F32CE7"/>
    <w:rsid w:val="00F32D2B"/>
    <w:rsid w:val="00F32D54"/>
    <w:rsid w:val="00F32D79"/>
    <w:rsid w:val="00F32E7F"/>
    <w:rsid w:val="00F32E8C"/>
    <w:rsid w:val="00F32E9D"/>
    <w:rsid w:val="00F32EA1"/>
    <w:rsid w:val="00F332AC"/>
    <w:rsid w:val="00F334B2"/>
    <w:rsid w:val="00F334DC"/>
    <w:rsid w:val="00F335F3"/>
    <w:rsid w:val="00F33712"/>
    <w:rsid w:val="00F33777"/>
    <w:rsid w:val="00F3378C"/>
    <w:rsid w:val="00F339F6"/>
    <w:rsid w:val="00F33C62"/>
    <w:rsid w:val="00F33D92"/>
    <w:rsid w:val="00F33F48"/>
    <w:rsid w:val="00F3404A"/>
    <w:rsid w:val="00F341DF"/>
    <w:rsid w:val="00F341E5"/>
    <w:rsid w:val="00F3452C"/>
    <w:rsid w:val="00F347CA"/>
    <w:rsid w:val="00F3492A"/>
    <w:rsid w:val="00F34997"/>
    <w:rsid w:val="00F34A46"/>
    <w:rsid w:val="00F34AA1"/>
    <w:rsid w:val="00F34ABE"/>
    <w:rsid w:val="00F34AFA"/>
    <w:rsid w:val="00F34B2C"/>
    <w:rsid w:val="00F34B43"/>
    <w:rsid w:val="00F34B75"/>
    <w:rsid w:val="00F34BC3"/>
    <w:rsid w:val="00F34C8F"/>
    <w:rsid w:val="00F34CA3"/>
    <w:rsid w:val="00F34D28"/>
    <w:rsid w:val="00F34D31"/>
    <w:rsid w:val="00F34DA1"/>
    <w:rsid w:val="00F34DD6"/>
    <w:rsid w:val="00F34DF7"/>
    <w:rsid w:val="00F35005"/>
    <w:rsid w:val="00F3544B"/>
    <w:rsid w:val="00F35466"/>
    <w:rsid w:val="00F354F8"/>
    <w:rsid w:val="00F3559D"/>
    <w:rsid w:val="00F355B5"/>
    <w:rsid w:val="00F35AA5"/>
    <w:rsid w:val="00F35B8A"/>
    <w:rsid w:val="00F35BAE"/>
    <w:rsid w:val="00F35CFF"/>
    <w:rsid w:val="00F35D4D"/>
    <w:rsid w:val="00F35DF1"/>
    <w:rsid w:val="00F35F55"/>
    <w:rsid w:val="00F361ED"/>
    <w:rsid w:val="00F36267"/>
    <w:rsid w:val="00F3630F"/>
    <w:rsid w:val="00F36319"/>
    <w:rsid w:val="00F3634A"/>
    <w:rsid w:val="00F363B5"/>
    <w:rsid w:val="00F36471"/>
    <w:rsid w:val="00F364EF"/>
    <w:rsid w:val="00F36641"/>
    <w:rsid w:val="00F3682A"/>
    <w:rsid w:val="00F36852"/>
    <w:rsid w:val="00F36884"/>
    <w:rsid w:val="00F3690B"/>
    <w:rsid w:val="00F36946"/>
    <w:rsid w:val="00F36A16"/>
    <w:rsid w:val="00F36B19"/>
    <w:rsid w:val="00F36BAB"/>
    <w:rsid w:val="00F36D29"/>
    <w:rsid w:val="00F36D99"/>
    <w:rsid w:val="00F36E15"/>
    <w:rsid w:val="00F36E2E"/>
    <w:rsid w:val="00F36E98"/>
    <w:rsid w:val="00F3710B"/>
    <w:rsid w:val="00F37169"/>
    <w:rsid w:val="00F3729E"/>
    <w:rsid w:val="00F3737B"/>
    <w:rsid w:val="00F37441"/>
    <w:rsid w:val="00F3751F"/>
    <w:rsid w:val="00F376D8"/>
    <w:rsid w:val="00F37793"/>
    <w:rsid w:val="00F37EF4"/>
    <w:rsid w:val="00F37F0E"/>
    <w:rsid w:val="00F37F48"/>
    <w:rsid w:val="00F4000A"/>
    <w:rsid w:val="00F40049"/>
    <w:rsid w:val="00F403D5"/>
    <w:rsid w:val="00F40744"/>
    <w:rsid w:val="00F407CE"/>
    <w:rsid w:val="00F40861"/>
    <w:rsid w:val="00F40939"/>
    <w:rsid w:val="00F409FE"/>
    <w:rsid w:val="00F40AA0"/>
    <w:rsid w:val="00F40B7F"/>
    <w:rsid w:val="00F40CF3"/>
    <w:rsid w:val="00F40EE8"/>
    <w:rsid w:val="00F41015"/>
    <w:rsid w:val="00F4110F"/>
    <w:rsid w:val="00F41268"/>
    <w:rsid w:val="00F413B8"/>
    <w:rsid w:val="00F41441"/>
    <w:rsid w:val="00F41548"/>
    <w:rsid w:val="00F4155B"/>
    <w:rsid w:val="00F41615"/>
    <w:rsid w:val="00F41680"/>
    <w:rsid w:val="00F41796"/>
    <w:rsid w:val="00F417C6"/>
    <w:rsid w:val="00F4189E"/>
    <w:rsid w:val="00F418A2"/>
    <w:rsid w:val="00F4194E"/>
    <w:rsid w:val="00F419AD"/>
    <w:rsid w:val="00F41C78"/>
    <w:rsid w:val="00F41E2D"/>
    <w:rsid w:val="00F41E61"/>
    <w:rsid w:val="00F41EB6"/>
    <w:rsid w:val="00F41ECD"/>
    <w:rsid w:val="00F41EFB"/>
    <w:rsid w:val="00F4207D"/>
    <w:rsid w:val="00F420AD"/>
    <w:rsid w:val="00F4226C"/>
    <w:rsid w:val="00F42402"/>
    <w:rsid w:val="00F4251F"/>
    <w:rsid w:val="00F425F3"/>
    <w:rsid w:val="00F426B6"/>
    <w:rsid w:val="00F42736"/>
    <w:rsid w:val="00F427DE"/>
    <w:rsid w:val="00F42872"/>
    <w:rsid w:val="00F428FA"/>
    <w:rsid w:val="00F429F2"/>
    <w:rsid w:val="00F42A7B"/>
    <w:rsid w:val="00F42AC3"/>
    <w:rsid w:val="00F42B2A"/>
    <w:rsid w:val="00F42B76"/>
    <w:rsid w:val="00F42CF2"/>
    <w:rsid w:val="00F42DAE"/>
    <w:rsid w:val="00F42E75"/>
    <w:rsid w:val="00F42F51"/>
    <w:rsid w:val="00F42FAE"/>
    <w:rsid w:val="00F43028"/>
    <w:rsid w:val="00F43132"/>
    <w:rsid w:val="00F43208"/>
    <w:rsid w:val="00F4355D"/>
    <w:rsid w:val="00F43622"/>
    <w:rsid w:val="00F43639"/>
    <w:rsid w:val="00F436FB"/>
    <w:rsid w:val="00F4370F"/>
    <w:rsid w:val="00F437F9"/>
    <w:rsid w:val="00F438BB"/>
    <w:rsid w:val="00F438DB"/>
    <w:rsid w:val="00F43A3A"/>
    <w:rsid w:val="00F43A6B"/>
    <w:rsid w:val="00F43A73"/>
    <w:rsid w:val="00F43B2D"/>
    <w:rsid w:val="00F43B2E"/>
    <w:rsid w:val="00F43B90"/>
    <w:rsid w:val="00F43D46"/>
    <w:rsid w:val="00F43E68"/>
    <w:rsid w:val="00F43E83"/>
    <w:rsid w:val="00F44397"/>
    <w:rsid w:val="00F443D4"/>
    <w:rsid w:val="00F4453A"/>
    <w:rsid w:val="00F445F4"/>
    <w:rsid w:val="00F44642"/>
    <w:rsid w:val="00F447CF"/>
    <w:rsid w:val="00F4489C"/>
    <w:rsid w:val="00F448AE"/>
    <w:rsid w:val="00F44B5A"/>
    <w:rsid w:val="00F44CB2"/>
    <w:rsid w:val="00F44CCF"/>
    <w:rsid w:val="00F44D3B"/>
    <w:rsid w:val="00F44EA0"/>
    <w:rsid w:val="00F44F8F"/>
    <w:rsid w:val="00F454CD"/>
    <w:rsid w:val="00F45586"/>
    <w:rsid w:val="00F455EF"/>
    <w:rsid w:val="00F456A5"/>
    <w:rsid w:val="00F4574E"/>
    <w:rsid w:val="00F4582A"/>
    <w:rsid w:val="00F4582C"/>
    <w:rsid w:val="00F45849"/>
    <w:rsid w:val="00F45890"/>
    <w:rsid w:val="00F45919"/>
    <w:rsid w:val="00F45A33"/>
    <w:rsid w:val="00F45B05"/>
    <w:rsid w:val="00F45C57"/>
    <w:rsid w:val="00F45E58"/>
    <w:rsid w:val="00F45ED1"/>
    <w:rsid w:val="00F45F17"/>
    <w:rsid w:val="00F45F6D"/>
    <w:rsid w:val="00F45F8E"/>
    <w:rsid w:val="00F45FA9"/>
    <w:rsid w:val="00F461CA"/>
    <w:rsid w:val="00F461F6"/>
    <w:rsid w:val="00F46224"/>
    <w:rsid w:val="00F4631E"/>
    <w:rsid w:val="00F46429"/>
    <w:rsid w:val="00F464EA"/>
    <w:rsid w:val="00F46517"/>
    <w:rsid w:val="00F4656A"/>
    <w:rsid w:val="00F466A2"/>
    <w:rsid w:val="00F46773"/>
    <w:rsid w:val="00F468EC"/>
    <w:rsid w:val="00F469DB"/>
    <w:rsid w:val="00F46CF0"/>
    <w:rsid w:val="00F46EFE"/>
    <w:rsid w:val="00F46FDD"/>
    <w:rsid w:val="00F47182"/>
    <w:rsid w:val="00F471CF"/>
    <w:rsid w:val="00F47456"/>
    <w:rsid w:val="00F47477"/>
    <w:rsid w:val="00F476DC"/>
    <w:rsid w:val="00F477AB"/>
    <w:rsid w:val="00F47A2A"/>
    <w:rsid w:val="00F47A8E"/>
    <w:rsid w:val="00F47C98"/>
    <w:rsid w:val="00F47D90"/>
    <w:rsid w:val="00F47E0D"/>
    <w:rsid w:val="00F50066"/>
    <w:rsid w:val="00F50449"/>
    <w:rsid w:val="00F5047A"/>
    <w:rsid w:val="00F505CF"/>
    <w:rsid w:val="00F50696"/>
    <w:rsid w:val="00F506B5"/>
    <w:rsid w:val="00F50892"/>
    <w:rsid w:val="00F508CD"/>
    <w:rsid w:val="00F50992"/>
    <w:rsid w:val="00F50A8B"/>
    <w:rsid w:val="00F50B0A"/>
    <w:rsid w:val="00F50B2E"/>
    <w:rsid w:val="00F50B8C"/>
    <w:rsid w:val="00F50D51"/>
    <w:rsid w:val="00F50F5B"/>
    <w:rsid w:val="00F50FF9"/>
    <w:rsid w:val="00F511FB"/>
    <w:rsid w:val="00F51269"/>
    <w:rsid w:val="00F512A9"/>
    <w:rsid w:val="00F51362"/>
    <w:rsid w:val="00F51388"/>
    <w:rsid w:val="00F514BB"/>
    <w:rsid w:val="00F5154C"/>
    <w:rsid w:val="00F515F8"/>
    <w:rsid w:val="00F5163B"/>
    <w:rsid w:val="00F516B4"/>
    <w:rsid w:val="00F516F9"/>
    <w:rsid w:val="00F51735"/>
    <w:rsid w:val="00F5175A"/>
    <w:rsid w:val="00F517AA"/>
    <w:rsid w:val="00F51A53"/>
    <w:rsid w:val="00F51B24"/>
    <w:rsid w:val="00F51C88"/>
    <w:rsid w:val="00F51C9E"/>
    <w:rsid w:val="00F521A8"/>
    <w:rsid w:val="00F5231D"/>
    <w:rsid w:val="00F52532"/>
    <w:rsid w:val="00F527AE"/>
    <w:rsid w:val="00F5296B"/>
    <w:rsid w:val="00F52A7E"/>
    <w:rsid w:val="00F52B24"/>
    <w:rsid w:val="00F52BF8"/>
    <w:rsid w:val="00F52BFB"/>
    <w:rsid w:val="00F52C76"/>
    <w:rsid w:val="00F52D1E"/>
    <w:rsid w:val="00F52DDC"/>
    <w:rsid w:val="00F52E32"/>
    <w:rsid w:val="00F52E6E"/>
    <w:rsid w:val="00F53030"/>
    <w:rsid w:val="00F5334E"/>
    <w:rsid w:val="00F533DA"/>
    <w:rsid w:val="00F534A4"/>
    <w:rsid w:val="00F534E2"/>
    <w:rsid w:val="00F5351C"/>
    <w:rsid w:val="00F535A9"/>
    <w:rsid w:val="00F53635"/>
    <w:rsid w:val="00F5379C"/>
    <w:rsid w:val="00F53823"/>
    <w:rsid w:val="00F53989"/>
    <w:rsid w:val="00F53C76"/>
    <w:rsid w:val="00F53F8A"/>
    <w:rsid w:val="00F543E7"/>
    <w:rsid w:val="00F54573"/>
    <w:rsid w:val="00F5458F"/>
    <w:rsid w:val="00F54611"/>
    <w:rsid w:val="00F5474D"/>
    <w:rsid w:val="00F547EE"/>
    <w:rsid w:val="00F548AF"/>
    <w:rsid w:val="00F548C3"/>
    <w:rsid w:val="00F549D7"/>
    <w:rsid w:val="00F54D9D"/>
    <w:rsid w:val="00F54E45"/>
    <w:rsid w:val="00F54E83"/>
    <w:rsid w:val="00F5511B"/>
    <w:rsid w:val="00F55241"/>
    <w:rsid w:val="00F55291"/>
    <w:rsid w:val="00F552B0"/>
    <w:rsid w:val="00F55603"/>
    <w:rsid w:val="00F55665"/>
    <w:rsid w:val="00F556FE"/>
    <w:rsid w:val="00F55773"/>
    <w:rsid w:val="00F55BDD"/>
    <w:rsid w:val="00F55C29"/>
    <w:rsid w:val="00F55DA8"/>
    <w:rsid w:val="00F55DB9"/>
    <w:rsid w:val="00F560E1"/>
    <w:rsid w:val="00F562C3"/>
    <w:rsid w:val="00F564EA"/>
    <w:rsid w:val="00F565FB"/>
    <w:rsid w:val="00F567A5"/>
    <w:rsid w:val="00F567C0"/>
    <w:rsid w:val="00F569D2"/>
    <w:rsid w:val="00F56A66"/>
    <w:rsid w:val="00F56ADF"/>
    <w:rsid w:val="00F56C02"/>
    <w:rsid w:val="00F56CA6"/>
    <w:rsid w:val="00F56CDE"/>
    <w:rsid w:val="00F56E33"/>
    <w:rsid w:val="00F56F08"/>
    <w:rsid w:val="00F5700E"/>
    <w:rsid w:val="00F5706F"/>
    <w:rsid w:val="00F570FA"/>
    <w:rsid w:val="00F5717F"/>
    <w:rsid w:val="00F57185"/>
    <w:rsid w:val="00F571DF"/>
    <w:rsid w:val="00F57417"/>
    <w:rsid w:val="00F574F1"/>
    <w:rsid w:val="00F577EC"/>
    <w:rsid w:val="00F5784C"/>
    <w:rsid w:val="00F57859"/>
    <w:rsid w:val="00F57891"/>
    <w:rsid w:val="00F57A18"/>
    <w:rsid w:val="00F57A77"/>
    <w:rsid w:val="00F57A7A"/>
    <w:rsid w:val="00F57C36"/>
    <w:rsid w:val="00F57F26"/>
    <w:rsid w:val="00F60149"/>
    <w:rsid w:val="00F60162"/>
    <w:rsid w:val="00F601A5"/>
    <w:rsid w:val="00F6036F"/>
    <w:rsid w:val="00F603DD"/>
    <w:rsid w:val="00F6040E"/>
    <w:rsid w:val="00F60717"/>
    <w:rsid w:val="00F607E4"/>
    <w:rsid w:val="00F60818"/>
    <w:rsid w:val="00F60916"/>
    <w:rsid w:val="00F60967"/>
    <w:rsid w:val="00F60AB1"/>
    <w:rsid w:val="00F60B2E"/>
    <w:rsid w:val="00F60E09"/>
    <w:rsid w:val="00F60ECB"/>
    <w:rsid w:val="00F61081"/>
    <w:rsid w:val="00F61104"/>
    <w:rsid w:val="00F6129D"/>
    <w:rsid w:val="00F612A6"/>
    <w:rsid w:val="00F612F8"/>
    <w:rsid w:val="00F61337"/>
    <w:rsid w:val="00F614AA"/>
    <w:rsid w:val="00F614E4"/>
    <w:rsid w:val="00F6152E"/>
    <w:rsid w:val="00F61549"/>
    <w:rsid w:val="00F61595"/>
    <w:rsid w:val="00F61658"/>
    <w:rsid w:val="00F61901"/>
    <w:rsid w:val="00F619DA"/>
    <w:rsid w:val="00F61C1F"/>
    <w:rsid w:val="00F61C70"/>
    <w:rsid w:val="00F61F05"/>
    <w:rsid w:val="00F61F9A"/>
    <w:rsid w:val="00F61FCE"/>
    <w:rsid w:val="00F6217D"/>
    <w:rsid w:val="00F6236F"/>
    <w:rsid w:val="00F623CD"/>
    <w:rsid w:val="00F6246F"/>
    <w:rsid w:val="00F6249B"/>
    <w:rsid w:val="00F624D5"/>
    <w:rsid w:val="00F62512"/>
    <w:rsid w:val="00F62626"/>
    <w:rsid w:val="00F626A4"/>
    <w:rsid w:val="00F626F4"/>
    <w:rsid w:val="00F62709"/>
    <w:rsid w:val="00F627C1"/>
    <w:rsid w:val="00F62914"/>
    <w:rsid w:val="00F62A17"/>
    <w:rsid w:val="00F62AFD"/>
    <w:rsid w:val="00F62AFE"/>
    <w:rsid w:val="00F62B2E"/>
    <w:rsid w:val="00F62D7D"/>
    <w:rsid w:val="00F62E11"/>
    <w:rsid w:val="00F632AA"/>
    <w:rsid w:val="00F632D0"/>
    <w:rsid w:val="00F63345"/>
    <w:rsid w:val="00F633BE"/>
    <w:rsid w:val="00F6341D"/>
    <w:rsid w:val="00F6342E"/>
    <w:rsid w:val="00F635E8"/>
    <w:rsid w:val="00F63791"/>
    <w:rsid w:val="00F6383B"/>
    <w:rsid w:val="00F63975"/>
    <w:rsid w:val="00F63A13"/>
    <w:rsid w:val="00F63A7B"/>
    <w:rsid w:val="00F63AE7"/>
    <w:rsid w:val="00F63DC6"/>
    <w:rsid w:val="00F63DD9"/>
    <w:rsid w:val="00F63F5A"/>
    <w:rsid w:val="00F641BC"/>
    <w:rsid w:val="00F64635"/>
    <w:rsid w:val="00F6464A"/>
    <w:rsid w:val="00F646F5"/>
    <w:rsid w:val="00F64745"/>
    <w:rsid w:val="00F647C2"/>
    <w:rsid w:val="00F648C2"/>
    <w:rsid w:val="00F6499D"/>
    <w:rsid w:val="00F64B8B"/>
    <w:rsid w:val="00F64B8E"/>
    <w:rsid w:val="00F64BC7"/>
    <w:rsid w:val="00F64D13"/>
    <w:rsid w:val="00F64D7C"/>
    <w:rsid w:val="00F64E51"/>
    <w:rsid w:val="00F64EDA"/>
    <w:rsid w:val="00F6513B"/>
    <w:rsid w:val="00F65342"/>
    <w:rsid w:val="00F6538A"/>
    <w:rsid w:val="00F65397"/>
    <w:rsid w:val="00F653AC"/>
    <w:rsid w:val="00F653CC"/>
    <w:rsid w:val="00F65421"/>
    <w:rsid w:val="00F65452"/>
    <w:rsid w:val="00F6545F"/>
    <w:rsid w:val="00F65610"/>
    <w:rsid w:val="00F65BB5"/>
    <w:rsid w:val="00F65D0C"/>
    <w:rsid w:val="00F65D39"/>
    <w:rsid w:val="00F65E0C"/>
    <w:rsid w:val="00F65ED9"/>
    <w:rsid w:val="00F65F87"/>
    <w:rsid w:val="00F66048"/>
    <w:rsid w:val="00F6605E"/>
    <w:rsid w:val="00F6628A"/>
    <w:rsid w:val="00F6646A"/>
    <w:rsid w:val="00F6653C"/>
    <w:rsid w:val="00F66550"/>
    <w:rsid w:val="00F6656C"/>
    <w:rsid w:val="00F66575"/>
    <w:rsid w:val="00F66639"/>
    <w:rsid w:val="00F66697"/>
    <w:rsid w:val="00F66699"/>
    <w:rsid w:val="00F6674D"/>
    <w:rsid w:val="00F6678B"/>
    <w:rsid w:val="00F667E5"/>
    <w:rsid w:val="00F66830"/>
    <w:rsid w:val="00F669BE"/>
    <w:rsid w:val="00F66E16"/>
    <w:rsid w:val="00F66EBA"/>
    <w:rsid w:val="00F66FF0"/>
    <w:rsid w:val="00F67122"/>
    <w:rsid w:val="00F67200"/>
    <w:rsid w:val="00F6730A"/>
    <w:rsid w:val="00F674CB"/>
    <w:rsid w:val="00F674F0"/>
    <w:rsid w:val="00F67585"/>
    <w:rsid w:val="00F67598"/>
    <w:rsid w:val="00F676BC"/>
    <w:rsid w:val="00F67713"/>
    <w:rsid w:val="00F6776B"/>
    <w:rsid w:val="00F6778C"/>
    <w:rsid w:val="00F6786F"/>
    <w:rsid w:val="00F67BEF"/>
    <w:rsid w:val="00F67D05"/>
    <w:rsid w:val="00F67D61"/>
    <w:rsid w:val="00F67EB2"/>
    <w:rsid w:val="00F67F21"/>
    <w:rsid w:val="00F67FA6"/>
    <w:rsid w:val="00F67FCB"/>
    <w:rsid w:val="00F67FE5"/>
    <w:rsid w:val="00F67FEA"/>
    <w:rsid w:val="00F70077"/>
    <w:rsid w:val="00F70186"/>
    <w:rsid w:val="00F70348"/>
    <w:rsid w:val="00F70566"/>
    <w:rsid w:val="00F70915"/>
    <w:rsid w:val="00F70A33"/>
    <w:rsid w:val="00F70B65"/>
    <w:rsid w:val="00F70D71"/>
    <w:rsid w:val="00F70E34"/>
    <w:rsid w:val="00F70EFB"/>
    <w:rsid w:val="00F70FB2"/>
    <w:rsid w:val="00F71286"/>
    <w:rsid w:val="00F71289"/>
    <w:rsid w:val="00F712E6"/>
    <w:rsid w:val="00F715E0"/>
    <w:rsid w:val="00F715EA"/>
    <w:rsid w:val="00F7165B"/>
    <w:rsid w:val="00F717B1"/>
    <w:rsid w:val="00F7180C"/>
    <w:rsid w:val="00F71898"/>
    <w:rsid w:val="00F71932"/>
    <w:rsid w:val="00F71A29"/>
    <w:rsid w:val="00F71B64"/>
    <w:rsid w:val="00F71B80"/>
    <w:rsid w:val="00F71C56"/>
    <w:rsid w:val="00F71C92"/>
    <w:rsid w:val="00F71CB0"/>
    <w:rsid w:val="00F71E6D"/>
    <w:rsid w:val="00F72002"/>
    <w:rsid w:val="00F720F2"/>
    <w:rsid w:val="00F7213D"/>
    <w:rsid w:val="00F72456"/>
    <w:rsid w:val="00F725CE"/>
    <w:rsid w:val="00F72627"/>
    <w:rsid w:val="00F72707"/>
    <w:rsid w:val="00F7288C"/>
    <w:rsid w:val="00F728D0"/>
    <w:rsid w:val="00F728FB"/>
    <w:rsid w:val="00F72958"/>
    <w:rsid w:val="00F72967"/>
    <w:rsid w:val="00F729C8"/>
    <w:rsid w:val="00F72A65"/>
    <w:rsid w:val="00F72ADB"/>
    <w:rsid w:val="00F72C46"/>
    <w:rsid w:val="00F72CFE"/>
    <w:rsid w:val="00F72D02"/>
    <w:rsid w:val="00F72D5B"/>
    <w:rsid w:val="00F72E82"/>
    <w:rsid w:val="00F72FDC"/>
    <w:rsid w:val="00F7305E"/>
    <w:rsid w:val="00F7308B"/>
    <w:rsid w:val="00F730AF"/>
    <w:rsid w:val="00F7314D"/>
    <w:rsid w:val="00F73372"/>
    <w:rsid w:val="00F734E3"/>
    <w:rsid w:val="00F73562"/>
    <w:rsid w:val="00F735BA"/>
    <w:rsid w:val="00F73853"/>
    <w:rsid w:val="00F73AD1"/>
    <w:rsid w:val="00F73B79"/>
    <w:rsid w:val="00F73BE2"/>
    <w:rsid w:val="00F73D9F"/>
    <w:rsid w:val="00F7418D"/>
    <w:rsid w:val="00F74193"/>
    <w:rsid w:val="00F742FC"/>
    <w:rsid w:val="00F74349"/>
    <w:rsid w:val="00F7437D"/>
    <w:rsid w:val="00F743CB"/>
    <w:rsid w:val="00F743DA"/>
    <w:rsid w:val="00F744B7"/>
    <w:rsid w:val="00F7477B"/>
    <w:rsid w:val="00F7498A"/>
    <w:rsid w:val="00F74A59"/>
    <w:rsid w:val="00F74AF8"/>
    <w:rsid w:val="00F74BE0"/>
    <w:rsid w:val="00F74CCC"/>
    <w:rsid w:val="00F74D51"/>
    <w:rsid w:val="00F74E64"/>
    <w:rsid w:val="00F74E97"/>
    <w:rsid w:val="00F74F4A"/>
    <w:rsid w:val="00F74F51"/>
    <w:rsid w:val="00F75207"/>
    <w:rsid w:val="00F7520C"/>
    <w:rsid w:val="00F75242"/>
    <w:rsid w:val="00F752E4"/>
    <w:rsid w:val="00F7542C"/>
    <w:rsid w:val="00F75541"/>
    <w:rsid w:val="00F7598B"/>
    <w:rsid w:val="00F75994"/>
    <w:rsid w:val="00F75A0B"/>
    <w:rsid w:val="00F75BCF"/>
    <w:rsid w:val="00F75CBF"/>
    <w:rsid w:val="00F75D16"/>
    <w:rsid w:val="00F75D20"/>
    <w:rsid w:val="00F75F12"/>
    <w:rsid w:val="00F75F72"/>
    <w:rsid w:val="00F76163"/>
    <w:rsid w:val="00F762D6"/>
    <w:rsid w:val="00F762F8"/>
    <w:rsid w:val="00F7651B"/>
    <w:rsid w:val="00F76594"/>
    <w:rsid w:val="00F765C3"/>
    <w:rsid w:val="00F76630"/>
    <w:rsid w:val="00F766DB"/>
    <w:rsid w:val="00F7678A"/>
    <w:rsid w:val="00F76927"/>
    <w:rsid w:val="00F7692F"/>
    <w:rsid w:val="00F76940"/>
    <w:rsid w:val="00F7697A"/>
    <w:rsid w:val="00F76A5E"/>
    <w:rsid w:val="00F76C3B"/>
    <w:rsid w:val="00F76CEC"/>
    <w:rsid w:val="00F76D00"/>
    <w:rsid w:val="00F7707A"/>
    <w:rsid w:val="00F77087"/>
    <w:rsid w:val="00F77090"/>
    <w:rsid w:val="00F770B2"/>
    <w:rsid w:val="00F771AF"/>
    <w:rsid w:val="00F77209"/>
    <w:rsid w:val="00F7722A"/>
    <w:rsid w:val="00F7723C"/>
    <w:rsid w:val="00F77377"/>
    <w:rsid w:val="00F773E9"/>
    <w:rsid w:val="00F7749D"/>
    <w:rsid w:val="00F774FA"/>
    <w:rsid w:val="00F77766"/>
    <w:rsid w:val="00F7776D"/>
    <w:rsid w:val="00F77A7F"/>
    <w:rsid w:val="00F77AE7"/>
    <w:rsid w:val="00F77B55"/>
    <w:rsid w:val="00F77BAA"/>
    <w:rsid w:val="00F77CBA"/>
    <w:rsid w:val="00F77E5A"/>
    <w:rsid w:val="00F77E5D"/>
    <w:rsid w:val="00F77E6C"/>
    <w:rsid w:val="00F77E7B"/>
    <w:rsid w:val="00F8001C"/>
    <w:rsid w:val="00F80246"/>
    <w:rsid w:val="00F80249"/>
    <w:rsid w:val="00F802E8"/>
    <w:rsid w:val="00F80532"/>
    <w:rsid w:val="00F8058A"/>
    <w:rsid w:val="00F806C4"/>
    <w:rsid w:val="00F8076C"/>
    <w:rsid w:val="00F8081F"/>
    <w:rsid w:val="00F80820"/>
    <w:rsid w:val="00F80A0E"/>
    <w:rsid w:val="00F80A9D"/>
    <w:rsid w:val="00F80C11"/>
    <w:rsid w:val="00F80C42"/>
    <w:rsid w:val="00F80CBF"/>
    <w:rsid w:val="00F80CC1"/>
    <w:rsid w:val="00F80CDF"/>
    <w:rsid w:val="00F80DA5"/>
    <w:rsid w:val="00F80EF9"/>
    <w:rsid w:val="00F8100F"/>
    <w:rsid w:val="00F810EF"/>
    <w:rsid w:val="00F811FC"/>
    <w:rsid w:val="00F81253"/>
    <w:rsid w:val="00F81599"/>
    <w:rsid w:val="00F8159F"/>
    <w:rsid w:val="00F81682"/>
    <w:rsid w:val="00F81693"/>
    <w:rsid w:val="00F81833"/>
    <w:rsid w:val="00F8184F"/>
    <w:rsid w:val="00F81882"/>
    <w:rsid w:val="00F8191E"/>
    <w:rsid w:val="00F81973"/>
    <w:rsid w:val="00F8197D"/>
    <w:rsid w:val="00F81AB4"/>
    <w:rsid w:val="00F81B82"/>
    <w:rsid w:val="00F81BB6"/>
    <w:rsid w:val="00F81BC5"/>
    <w:rsid w:val="00F81DAA"/>
    <w:rsid w:val="00F81F2D"/>
    <w:rsid w:val="00F81F61"/>
    <w:rsid w:val="00F81FD6"/>
    <w:rsid w:val="00F81FE2"/>
    <w:rsid w:val="00F81FED"/>
    <w:rsid w:val="00F82066"/>
    <w:rsid w:val="00F820B8"/>
    <w:rsid w:val="00F823E0"/>
    <w:rsid w:val="00F82545"/>
    <w:rsid w:val="00F82564"/>
    <w:rsid w:val="00F828F3"/>
    <w:rsid w:val="00F829C4"/>
    <w:rsid w:val="00F82A1D"/>
    <w:rsid w:val="00F82A9A"/>
    <w:rsid w:val="00F83021"/>
    <w:rsid w:val="00F8329E"/>
    <w:rsid w:val="00F83322"/>
    <w:rsid w:val="00F83328"/>
    <w:rsid w:val="00F8332C"/>
    <w:rsid w:val="00F8342F"/>
    <w:rsid w:val="00F8346C"/>
    <w:rsid w:val="00F8356F"/>
    <w:rsid w:val="00F83628"/>
    <w:rsid w:val="00F83677"/>
    <w:rsid w:val="00F836BE"/>
    <w:rsid w:val="00F83787"/>
    <w:rsid w:val="00F8380D"/>
    <w:rsid w:val="00F83850"/>
    <w:rsid w:val="00F8386B"/>
    <w:rsid w:val="00F83C8C"/>
    <w:rsid w:val="00F83CAB"/>
    <w:rsid w:val="00F83CD8"/>
    <w:rsid w:val="00F84395"/>
    <w:rsid w:val="00F843BE"/>
    <w:rsid w:val="00F844C4"/>
    <w:rsid w:val="00F84552"/>
    <w:rsid w:val="00F845DD"/>
    <w:rsid w:val="00F845DE"/>
    <w:rsid w:val="00F8478A"/>
    <w:rsid w:val="00F84965"/>
    <w:rsid w:val="00F849D0"/>
    <w:rsid w:val="00F84A38"/>
    <w:rsid w:val="00F84A74"/>
    <w:rsid w:val="00F84AE5"/>
    <w:rsid w:val="00F84AEC"/>
    <w:rsid w:val="00F84D06"/>
    <w:rsid w:val="00F84D2E"/>
    <w:rsid w:val="00F84E32"/>
    <w:rsid w:val="00F850DB"/>
    <w:rsid w:val="00F85435"/>
    <w:rsid w:val="00F85533"/>
    <w:rsid w:val="00F8564D"/>
    <w:rsid w:val="00F85858"/>
    <w:rsid w:val="00F85859"/>
    <w:rsid w:val="00F85985"/>
    <w:rsid w:val="00F85A17"/>
    <w:rsid w:val="00F85A8C"/>
    <w:rsid w:val="00F85AEB"/>
    <w:rsid w:val="00F85BF0"/>
    <w:rsid w:val="00F85DED"/>
    <w:rsid w:val="00F85E93"/>
    <w:rsid w:val="00F85E97"/>
    <w:rsid w:val="00F8619D"/>
    <w:rsid w:val="00F861CF"/>
    <w:rsid w:val="00F8622B"/>
    <w:rsid w:val="00F8622E"/>
    <w:rsid w:val="00F86246"/>
    <w:rsid w:val="00F86350"/>
    <w:rsid w:val="00F86359"/>
    <w:rsid w:val="00F8681C"/>
    <w:rsid w:val="00F86827"/>
    <w:rsid w:val="00F86977"/>
    <w:rsid w:val="00F86A62"/>
    <w:rsid w:val="00F86C56"/>
    <w:rsid w:val="00F86DE3"/>
    <w:rsid w:val="00F86DF9"/>
    <w:rsid w:val="00F86ECF"/>
    <w:rsid w:val="00F86EF5"/>
    <w:rsid w:val="00F86F06"/>
    <w:rsid w:val="00F87102"/>
    <w:rsid w:val="00F871E8"/>
    <w:rsid w:val="00F87246"/>
    <w:rsid w:val="00F873BF"/>
    <w:rsid w:val="00F87423"/>
    <w:rsid w:val="00F8744E"/>
    <w:rsid w:val="00F875EF"/>
    <w:rsid w:val="00F87614"/>
    <w:rsid w:val="00F87623"/>
    <w:rsid w:val="00F8765C"/>
    <w:rsid w:val="00F876DB"/>
    <w:rsid w:val="00F87714"/>
    <w:rsid w:val="00F87766"/>
    <w:rsid w:val="00F877A6"/>
    <w:rsid w:val="00F87CDB"/>
    <w:rsid w:val="00F87D0E"/>
    <w:rsid w:val="00F87DB4"/>
    <w:rsid w:val="00F87F60"/>
    <w:rsid w:val="00F87FC2"/>
    <w:rsid w:val="00F90244"/>
    <w:rsid w:val="00F9046A"/>
    <w:rsid w:val="00F90566"/>
    <w:rsid w:val="00F90742"/>
    <w:rsid w:val="00F907B3"/>
    <w:rsid w:val="00F9092C"/>
    <w:rsid w:val="00F90963"/>
    <w:rsid w:val="00F909B0"/>
    <w:rsid w:val="00F90A2D"/>
    <w:rsid w:val="00F90ACB"/>
    <w:rsid w:val="00F90ACD"/>
    <w:rsid w:val="00F90B1C"/>
    <w:rsid w:val="00F90B98"/>
    <w:rsid w:val="00F90BC9"/>
    <w:rsid w:val="00F90E04"/>
    <w:rsid w:val="00F90F84"/>
    <w:rsid w:val="00F91078"/>
    <w:rsid w:val="00F91212"/>
    <w:rsid w:val="00F91263"/>
    <w:rsid w:val="00F9147A"/>
    <w:rsid w:val="00F91576"/>
    <w:rsid w:val="00F91738"/>
    <w:rsid w:val="00F91799"/>
    <w:rsid w:val="00F917A1"/>
    <w:rsid w:val="00F91A25"/>
    <w:rsid w:val="00F91A87"/>
    <w:rsid w:val="00F91B9B"/>
    <w:rsid w:val="00F91DA5"/>
    <w:rsid w:val="00F91DDE"/>
    <w:rsid w:val="00F91ED4"/>
    <w:rsid w:val="00F91FCC"/>
    <w:rsid w:val="00F9202D"/>
    <w:rsid w:val="00F92058"/>
    <w:rsid w:val="00F921B3"/>
    <w:rsid w:val="00F921F3"/>
    <w:rsid w:val="00F9229A"/>
    <w:rsid w:val="00F923C0"/>
    <w:rsid w:val="00F925A5"/>
    <w:rsid w:val="00F9265E"/>
    <w:rsid w:val="00F92790"/>
    <w:rsid w:val="00F9280B"/>
    <w:rsid w:val="00F9291C"/>
    <w:rsid w:val="00F92928"/>
    <w:rsid w:val="00F92C02"/>
    <w:rsid w:val="00F92CF8"/>
    <w:rsid w:val="00F92DBF"/>
    <w:rsid w:val="00F93072"/>
    <w:rsid w:val="00F93153"/>
    <w:rsid w:val="00F9318B"/>
    <w:rsid w:val="00F933A6"/>
    <w:rsid w:val="00F934E6"/>
    <w:rsid w:val="00F934F8"/>
    <w:rsid w:val="00F93700"/>
    <w:rsid w:val="00F937E9"/>
    <w:rsid w:val="00F93821"/>
    <w:rsid w:val="00F93868"/>
    <w:rsid w:val="00F938D4"/>
    <w:rsid w:val="00F93941"/>
    <w:rsid w:val="00F9400C"/>
    <w:rsid w:val="00F9406D"/>
    <w:rsid w:val="00F94120"/>
    <w:rsid w:val="00F94155"/>
    <w:rsid w:val="00F942A6"/>
    <w:rsid w:val="00F942E9"/>
    <w:rsid w:val="00F942FF"/>
    <w:rsid w:val="00F94609"/>
    <w:rsid w:val="00F9465E"/>
    <w:rsid w:val="00F946D4"/>
    <w:rsid w:val="00F949FD"/>
    <w:rsid w:val="00F95120"/>
    <w:rsid w:val="00F95128"/>
    <w:rsid w:val="00F95567"/>
    <w:rsid w:val="00F9570E"/>
    <w:rsid w:val="00F95967"/>
    <w:rsid w:val="00F9599E"/>
    <w:rsid w:val="00F95AD1"/>
    <w:rsid w:val="00F95AD8"/>
    <w:rsid w:val="00F95AFB"/>
    <w:rsid w:val="00F95BD8"/>
    <w:rsid w:val="00F95BF1"/>
    <w:rsid w:val="00F95D11"/>
    <w:rsid w:val="00F95DE2"/>
    <w:rsid w:val="00F95DFF"/>
    <w:rsid w:val="00F95E13"/>
    <w:rsid w:val="00F95E4B"/>
    <w:rsid w:val="00F95FE3"/>
    <w:rsid w:val="00F96054"/>
    <w:rsid w:val="00F96071"/>
    <w:rsid w:val="00F96085"/>
    <w:rsid w:val="00F96189"/>
    <w:rsid w:val="00F96350"/>
    <w:rsid w:val="00F96362"/>
    <w:rsid w:val="00F96518"/>
    <w:rsid w:val="00F965CB"/>
    <w:rsid w:val="00F9666A"/>
    <w:rsid w:val="00F968A7"/>
    <w:rsid w:val="00F968DE"/>
    <w:rsid w:val="00F968EF"/>
    <w:rsid w:val="00F96998"/>
    <w:rsid w:val="00F96B40"/>
    <w:rsid w:val="00F96EB8"/>
    <w:rsid w:val="00F96F9A"/>
    <w:rsid w:val="00F97099"/>
    <w:rsid w:val="00F97112"/>
    <w:rsid w:val="00F9721B"/>
    <w:rsid w:val="00F9722E"/>
    <w:rsid w:val="00F97353"/>
    <w:rsid w:val="00F973D0"/>
    <w:rsid w:val="00F97545"/>
    <w:rsid w:val="00F97605"/>
    <w:rsid w:val="00F9770E"/>
    <w:rsid w:val="00F97A6D"/>
    <w:rsid w:val="00F97A84"/>
    <w:rsid w:val="00F97AC8"/>
    <w:rsid w:val="00F97CF7"/>
    <w:rsid w:val="00F97D81"/>
    <w:rsid w:val="00F97DD8"/>
    <w:rsid w:val="00F97E03"/>
    <w:rsid w:val="00F97F79"/>
    <w:rsid w:val="00F97F8C"/>
    <w:rsid w:val="00F97FD8"/>
    <w:rsid w:val="00FA0035"/>
    <w:rsid w:val="00FA01B9"/>
    <w:rsid w:val="00FA0262"/>
    <w:rsid w:val="00FA028F"/>
    <w:rsid w:val="00FA02B5"/>
    <w:rsid w:val="00FA0304"/>
    <w:rsid w:val="00FA05BE"/>
    <w:rsid w:val="00FA05C7"/>
    <w:rsid w:val="00FA06C9"/>
    <w:rsid w:val="00FA06D2"/>
    <w:rsid w:val="00FA07B3"/>
    <w:rsid w:val="00FA07B7"/>
    <w:rsid w:val="00FA08C0"/>
    <w:rsid w:val="00FA098E"/>
    <w:rsid w:val="00FA09BE"/>
    <w:rsid w:val="00FA0ACB"/>
    <w:rsid w:val="00FA0CB2"/>
    <w:rsid w:val="00FA0CE0"/>
    <w:rsid w:val="00FA0D82"/>
    <w:rsid w:val="00FA0E02"/>
    <w:rsid w:val="00FA0E1A"/>
    <w:rsid w:val="00FA0EDB"/>
    <w:rsid w:val="00FA0FFD"/>
    <w:rsid w:val="00FA1018"/>
    <w:rsid w:val="00FA10EF"/>
    <w:rsid w:val="00FA11FB"/>
    <w:rsid w:val="00FA1203"/>
    <w:rsid w:val="00FA12CB"/>
    <w:rsid w:val="00FA1324"/>
    <w:rsid w:val="00FA139E"/>
    <w:rsid w:val="00FA14E9"/>
    <w:rsid w:val="00FA1663"/>
    <w:rsid w:val="00FA1684"/>
    <w:rsid w:val="00FA168C"/>
    <w:rsid w:val="00FA1864"/>
    <w:rsid w:val="00FA1AC6"/>
    <w:rsid w:val="00FA1BEF"/>
    <w:rsid w:val="00FA1C37"/>
    <w:rsid w:val="00FA1E67"/>
    <w:rsid w:val="00FA21C0"/>
    <w:rsid w:val="00FA23B5"/>
    <w:rsid w:val="00FA23EF"/>
    <w:rsid w:val="00FA244C"/>
    <w:rsid w:val="00FA245C"/>
    <w:rsid w:val="00FA2583"/>
    <w:rsid w:val="00FA25B6"/>
    <w:rsid w:val="00FA2617"/>
    <w:rsid w:val="00FA2629"/>
    <w:rsid w:val="00FA2669"/>
    <w:rsid w:val="00FA2735"/>
    <w:rsid w:val="00FA28B8"/>
    <w:rsid w:val="00FA28DA"/>
    <w:rsid w:val="00FA2AA7"/>
    <w:rsid w:val="00FA2AB3"/>
    <w:rsid w:val="00FA2AF2"/>
    <w:rsid w:val="00FA2B16"/>
    <w:rsid w:val="00FA2B1C"/>
    <w:rsid w:val="00FA2B57"/>
    <w:rsid w:val="00FA2BD0"/>
    <w:rsid w:val="00FA2BD4"/>
    <w:rsid w:val="00FA2CA1"/>
    <w:rsid w:val="00FA2E78"/>
    <w:rsid w:val="00FA2F28"/>
    <w:rsid w:val="00FA2F4B"/>
    <w:rsid w:val="00FA2F74"/>
    <w:rsid w:val="00FA2F75"/>
    <w:rsid w:val="00FA2FDD"/>
    <w:rsid w:val="00FA32C9"/>
    <w:rsid w:val="00FA344D"/>
    <w:rsid w:val="00FA35E7"/>
    <w:rsid w:val="00FA3723"/>
    <w:rsid w:val="00FA376C"/>
    <w:rsid w:val="00FA3832"/>
    <w:rsid w:val="00FA3843"/>
    <w:rsid w:val="00FA3910"/>
    <w:rsid w:val="00FA3A90"/>
    <w:rsid w:val="00FA3AF3"/>
    <w:rsid w:val="00FA3BB9"/>
    <w:rsid w:val="00FA3C6D"/>
    <w:rsid w:val="00FA3CB1"/>
    <w:rsid w:val="00FA3CCF"/>
    <w:rsid w:val="00FA3F40"/>
    <w:rsid w:val="00FA4063"/>
    <w:rsid w:val="00FA417C"/>
    <w:rsid w:val="00FA4409"/>
    <w:rsid w:val="00FA4493"/>
    <w:rsid w:val="00FA455B"/>
    <w:rsid w:val="00FA49BF"/>
    <w:rsid w:val="00FA4AAF"/>
    <w:rsid w:val="00FA4B39"/>
    <w:rsid w:val="00FA4BD7"/>
    <w:rsid w:val="00FA504C"/>
    <w:rsid w:val="00FA5066"/>
    <w:rsid w:val="00FA50BE"/>
    <w:rsid w:val="00FA5101"/>
    <w:rsid w:val="00FA510E"/>
    <w:rsid w:val="00FA51A1"/>
    <w:rsid w:val="00FA52CD"/>
    <w:rsid w:val="00FA53F1"/>
    <w:rsid w:val="00FA5459"/>
    <w:rsid w:val="00FA55E2"/>
    <w:rsid w:val="00FA55EF"/>
    <w:rsid w:val="00FA56FD"/>
    <w:rsid w:val="00FA585C"/>
    <w:rsid w:val="00FA58E7"/>
    <w:rsid w:val="00FA597E"/>
    <w:rsid w:val="00FA5B3F"/>
    <w:rsid w:val="00FA5BF6"/>
    <w:rsid w:val="00FA5C72"/>
    <w:rsid w:val="00FA5D0A"/>
    <w:rsid w:val="00FA5D93"/>
    <w:rsid w:val="00FA5EBE"/>
    <w:rsid w:val="00FA5EFA"/>
    <w:rsid w:val="00FA5F0A"/>
    <w:rsid w:val="00FA5FBF"/>
    <w:rsid w:val="00FA6063"/>
    <w:rsid w:val="00FA6095"/>
    <w:rsid w:val="00FA627B"/>
    <w:rsid w:val="00FA6422"/>
    <w:rsid w:val="00FA6568"/>
    <w:rsid w:val="00FA65C4"/>
    <w:rsid w:val="00FA65D0"/>
    <w:rsid w:val="00FA66C6"/>
    <w:rsid w:val="00FA67A4"/>
    <w:rsid w:val="00FA67CD"/>
    <w:rsid w:val="00FA67FE"/>
    <w:rsid w:val="00FA6812"/>
    <w:rsid w:val="00FA687A"/>
    <w:rsid w:val="00FA6B27"/>
    <w:rsid w:val="00FA6BDB"/>
    <w:rsid w:val="00FA6C8C"/>
    <w:rsid w:val="00FA6D29"/>
    <w:rsid w:val="00FA6D89"/>
    <w:rsid w:val="00FA6F76"/>
    <w:rsid w:val="00FA6F8E"/>
    <w:rsid w:val="00FA6FAA"/>
    <w:rsid w:val="00FA71C3"/>
    <w:rsid w:val="00FA72FD"/>
    <w:rsid w:val="00FA736D"/>
    <w:rsid w:val="00FA739A"/>
    <w:rsid w:val="00FA74F7"/>
    <w:rsid w:val="00FA7503"/>
    <w:rsid w:val="00FA7616"/>
    <w:rsid w:val="00FA764D"/>
    <w:rsid w:val="00FA76A0"/>
    <w:rsid w:val="00FA7AC2"/>
    <w:rsid w:val="00FA7B53"/>
    <w:rsid w:val="00FA7C38"/>
    <w:rsid w:val="00FA7CAE"/>
    <w:rsid w:val="00FA7D89"/>
    <w:rsid w:val="00FA7E65"/>
    <w:rsid w:val="00FA7E6E"/>
    <w:rsid w:val="00FA7EC0"/>
    <w:rsid w:val="00FB00E0"/>
    <w:rsid w:val="00FB04E4"/>
    <w:rsid w:val="00FB0514"/>
    <w:rsid w:val="00FB058E"/>
    <w:rsid w:val="00FB05D9"/>
    <w:rsid w:val="00FB07D5"/>
    <w:rsid w:val="00FB083A"/>
    <w:rsid w:val="00FB09C1"/>
    <w:rsid w:val="00FB0AC0"/>
    <w:rsid w:val="00FB0B60"/>
    <w:rsid w:val="00FB0BCA"/>
    <w:rsid w:val="00FB0DA1"/>
    <w:rsid w:val="00FB0E9E"/>
    <w:rsid w:val="00FB0F35"/>
    <w:rsid w:val="00FB0FC8"/>
    <w:rsid w:val="00FB1078"/>
    <w:rsid w:val="00FB10E0"/>
    <w:rsid w:val="00FB1118"/>
    <w:rsid w:val="00FB11D3"/>
    <w:rsid w:val="00FB1438"/>
    <w:rsid w:val="00FB15F6"/>
    <w:rsid w:val="00FB1710"/>
    <w:rsid w:val="00FB1A57"/>
    <w:rsid w:val="00FB1B80"/>
    <w:rsid w:val="00FB1BA7"/>
    <w:rsid w:val="00FB1BAC"/>
    <w:rsid w:val="00FB1C43"/>
    <w:rsid w:val="00FB1C54"/>
    <w:rsid w:val="00FB1E85"/>
    <w:rsid w:val="00FB1F22"/>
    <w:rsid w:val="00FB2047"/>
    <w:rsid w:val="00FB212D"/>
    <w:rsid w:val="00FB2443"/>
    <w:rsid w:val="00FB258B"/>
    <w:rsid w:val="00FB26E0"/>
    <w:rsid w:val="00FB2947"/>
    <w:rsid w:val="00FB29DD"/>
    <w:rsid w:val="00FB2ACA"/>
    <w:rsid w:val="00FB2AF6"/>
    <w:rsid w:val="00FB2B0F"/>
    <w:rsid w:val="00FB2B41"/>
    <w:rsid w:val="00FB2B74"/>
    <w:rsid w:val="00FB2BC1"/>
    <w:rsid w:val="00FB2C9B"/>
    <w:rsid w:val="00FB2D14"/>
    <w:rsid w:val="00FB2E02"/>
    <w:rsid w:val="00FB2EC1"/>
    <w:rsid w:val="00FB2F95"/>
    <w:rsid w:val="00FB2FE6"/>
    <w:rsid w:val="00FB306F"/>
    <w:rsid w:val="00FB30C7"/>
    <w:rsid w:val="00FB30D9"/>
    <w:rsid w:val="00FB320C"/>
    <w:rsid w:val="00FB3355"/>
    <w:rsid w:val="00FB33C7"/>
    <w:rsid w:val="00FB34EA"/>
    <w:rsid w:val="00FB355D"/>
    <w:rsid w:val="00FB35E2"/>
    <w:rsid w:val="00FB361A"/>
    <w:rsid w:val="00FB3713"/>
    <w:rsid w:val="00FB3C39"/>
    <w:rsid w:val="00FB3C6D"/>
    <w:rsid w:val="00FB3DF6"/>
    <w:rsid w:val="00FB3E2D"/>
    <w:rsid w:val="00FB3F0A"/>
    <w:rsid w:val="00FB3F64"/>
    <w:rsid w:val="00FB3F91"/>
    <w:rsid w:val="00FB4177"/>
    <w:rsid w:val="00FB41DF"/>
    <w:rsid w:val="00FB4297"/>
    <w:rsid w:val="00FB42E8"/>
    <w:rsid w:val="00FB4373"/>
    <w:rsid w:val="00FB43BE"/>
    <w:rsid w:val="00FB440D"/>
    <w:rsid w:val="00FB455B"/>
    <w:rsid w:val="00FB45E6"/>
    <w:rsid w:val="00FB468C"/>
    <w:rsid w:val="00FB4699"/>
    <w:rsid w:val="00FB46DD"/>
    <w:rsid w:val="00FB4710"/>
    <w:rsid w:val="00FB4841"/>
    <w:rsid w:val="00FB49BC"/>
    <w:rsid w:val="00FB4A57"/>
    <w:rsid w:val="00FB4AC7"/>
    <w:rsid w:val="00FB4B9E"/>
    <w:rsid w:val="00FB4C4C"/>
    <w:rsid w:val="00FB4C5E"/>
    <w:rsid w:val="00FB4E60"/>
    <w:rsid w:val="00FB5003"/>
    <w:rsid w:val="00FB5132"/>
    <w:rsid w:val="00FB51FE"/>
    <w:rsid w:val="00FB52F4"/>
    <w:rsid w:val="00FB537F"/>
    <w:rsid w:val="00FB5480"/>
    <w:rsid w:val="00FB5579"/>
    <w:rsid w:val="00FB573C"/>
    <w:rsid w:val="00FB575E"/>
    <w:rsid w:val="00FB588B"/>
    <w:rsid w:val="00FB588F"/>
    <w:rsid w:val="00FB5992"/>
    <w:rsid w:val="00FB5AB4"/>
    <w:rsid w:val="00FB5B90"/>
    <w:rsid w:val="00FB5BAA"/>
    <w:rsid w:val="00FB5C09"/>
    <w:rsid w:val="00FB5EB1"/>
    <w:rsid w:val="00FB5F61"/>
    <w:rsid w:val="00FB6056"/>
    <w:rsid w:val="00FB60D6"/>
    <w:rsid w:val="00FB6161"/>
    <w:rsid w:val="00FB6291"/>
    <w:rsid w:val="00FB636D"/>
    <w:rsid w:val="00FB6496"/>
    <w:rsid w:val="00FB6684"/>
    <w:rsid w:val="00FB66A6"/>
    <w:rsid w:val="00FB6793"/>
    <w:rsid w:val="00FB68B4"/>
    <w:rsid w:val="00FB68B5"/>
    <w:rsid w:val="00FB68CB"/>
    <w:rsid w:val="00FB68F1"/>
    <w:rsid w:val="00FB6950"/>
    <w:rsid w:val="00FB6AEA"/>
    <w:rsid w:val="00FB6B6E"/>
    <w:rsid w:val="00FB6C1B"/>
    <w:rsid w:val="00FB6C31"/>
    <w:rsid w:val="00FB6C63"/>
    <w:rsid w:val="00FB6D34"/>
    <w:rsid w:val="00FB6EEE"/>
    <w:rsid w:val="00FB744D"/>
    <w:rsid w:val="00FB749C"/>
    <w:rsid w:val="00FB74A5"/>
    <w:rsid w:val="00FB7679"/>
    <w:rsid w:val="00FB76F9"/>
    <w:rsid w:val="00FB779C"/>
    <w:rsid w:val="00FB7815"/>
    <w:rsid w:val="00FB78DA"/>
    <w:rsid w:val="00FB7B9B"/>
    <w:rsid w:val="00FB7C24"/>
    <w:rsid w:val="00FB7C46"/>
    <w:rsid w:val="00FB7C97"/>
    <w:rsid w:val="00FB7C9C"/>
    <w:rsid w:val="00FB7F4D"/>
    <w:rsid w:val="00FB7F8E"/>
    <w:rsid w:val="00FC0031"/>
    <w:rsid w:val="00FC004E"/>
    <w:rsid w:val="00FC0160"/>
    <w:rsid w:val="00FC03B0"/>
    <w:rsid w:val="00FC03D4"/>
    <w:rsid w:val="00FC07AF"/>
    <w:rsid w:val="00FC0857"/>
    <w:rsid w:val="00FC086F"/>
    <w:rsid w:val="00FC088C"/>
    <w:rsid w:val="00FC08C5"/>
    <w:rsid w:val="00FC08DB"/>
    <w:rsid w:val="00FC09E3"/>
    <w:rsid w:val="00FC0B9A"/>
    <w:rsid w:val="00FC0CF4"/>
    <w:rsid w:val="00FC0D4A"/>
    <w:rsid w:val="00FC0DAE"/>
    <w:rsid w:val="00FC0E1D"/>
    <w:rsid w:val="00FC0EF5"/>
    <w:rsid w:val="00FC0F34"/>
    <w:rsid w:val="00FC0F68"/>
    <w:rsid w:val="00FC107F"/>
    <w:rsid w:val="00FC1232"/>
    <w:rsid w:val="00FC1371"/>
    <w:rsid w:val="00FC13ED"/>
    <w:rsid w:val="00FC1622"/>
    <w:rsid w:val="00FC16B8"/>
    <w:rsid w:val="00FC174A"/>
    <w:rsid w:val="00FC174C"/>
    <w:rsid w:val="00FC17C4"/>
    <w:rsid w:val="00FC18C5"/>
    <w:rsid w:val="00FC1A64"/>
    <w:rsid w:val="00FC1AFC"/>
    <w:rsid w:val="00FC1B1C"/>
    <w:rsid w:val="00FC1B6B"/>
    <w:rsid w:val="00FC1B9B"/>
    <w:rsid w:val="00FC1F2A"/>
    <w:rsid w:val="00FC1F7B"/>
    <w:rsid w:val="00FC1FFE"/>
    <w:rsid w:val="00FC209A"/>
    <w:rsid w:val="00FC2108"/>
    <w:rsid w:val="00FC2192"/>
    <w:rsid w:val="00FC235F"/>
    <w:rsid w:val="00FC25D4"/>
    <w:rsid w:val="00FC25EF"/>
    <w:rsid w:val="00FC2671"/>
    <w:rsid w:val="00FC26A4"/>
    <w:rsid w:val="00FC26E4"/>
    <w:rsid w:val="00FC27A8"/>
    <w:rsid w:val="00FC27AE"/>
    <w:rsid w:val="00FC2855"/>
    <w:rsid w:val="00FC292B"/>
    <w:rsid w:val="00FC2C38"/>
    <w:rsid w:val="00FC2F3B"/>
    <w:rsid w:val="00FC300B"/>
    <w:rsid w:val="00FC30D2"/>
    <w:rsid w:val="00FC317B"/>
    <w:rsid w:val="00FC32F6"/>
    <w:rsid w:val="00FC3416"/>
    <w:rsid w:val="00FC342A"/>
    <w:rsid w:val="00FC3463"/>
    <w:rsid w:val="00FC3694"/>
    <w:rsid w:val="00FC3791"/>
    <w:rsid w:val="00FC3868"/>
    <w:rsid w:val="00FC397E"/>
    <w:rsid w:val="00FC3A88"/>
    <w:rsid w:val="00FC3B25"/>
    <w:rsid w:val="00FC3DCA"/>
    <w:rsid w:val="00FC3F42"/>
    <w:rsid w:val="00FC402F"/>
    <w:rsid w:val="00FC4156"/>
    <w:rsid w:val="00FC4168"/>
    <w:rsid w:val="00FC420E"/>
    <w:rsid w:val="00FC4329"/>
    <w:rsid w:val="00FC4385"/>
    <w:rsid w:val="00FC44B4"/>
    <w:rsid w:val="00FC44D1"/>
    <w:rsid w:val="00FC4555"/>
    <w:rsid w:val="00FC456B"/>
    <w:rsid w:val="00FC4683"/>
    <w:rsid w:val="00FC4877"/>
    <w:rsid w:val="00FC48A9"/>
    <w:rsid w:val="00FC48DF"/>
    <w:rsid w:val="00FC495D"/>
    <w:rsid w:val="00FC4ADB"/>
    <w:rsid w:val="00FC4D40"/>
    <w:rsid w:val="00FC4E80"/>
    <w:rsid w:val="00FC518A"/>
    <w:rsid w:val="00FC5208"/>
    <w:rsid w:val="00FC5300"/>
    <w:rsid w:val="00FC539C"/>
    <w:rsid w:val="00FC53DB"/>
    <w:rsid w:val="00FC5457"/>
    <w:rsid w:val="00FC54FA"/>
    <w:rsid w:val="00FC560C"/>
    <w:rsid w:val="00FC572B"/>
    <w:rsid w:val="00FC57CC"/>
    <w:rsid w:val="00FC57E4"/>
    <w:rsid w:val="00FC5870"/>
    <w:rsid w:val="00FC59BF"/>
    <w:rsid w:val="00FC5A5D"/>
    <w:rsid w:val="00FC5FCC"/>
    <w:rsid w:val="00FC6127"/>
    <w:rsid w:val="00FC6173"/>
    <w:rsid w:val="00FC618F"/>
    <w:rsid w:val="00FC621E"/>
    <w:rsid w:val="00FC6252"/>
    <w:rsid w:val="00FC62BB"/>
    <w:rsid w:val="00FC6317"/>
    <w:rsid w:val="00FC63C4"/>
    <w:rsid w:val="00FC64A6"/>
    <w:rsid w:val="00FC65C2"/>
    <w:rsid w:val="00FC65CA"/>
    <w:rsid w:val="00FC6635"/>
    <w:rsid w:val="00FC6638"/>
    <w:rsid w:val="00FC6A42"/>
    <w:rsid w:val="00FC6C0C"/>
    <w:rsid w:val="00FC6C22"/>
    <w:rsid w:val="00FC6C83"/>
    <w:rsid w:val="00FC6DFC"/>
    <w:rsid w:val="00FC6F3A"/>
    <w:rsid w:val="00FC706B"/>
    <w:rsid w:val="00FC7096"/>
    <w:rsid w:val="00FC70A7"/>
    <w:rsid w:val="00FC7150"/>
    <w:rsid w:val="00FC719C"/>
    <w:rsid w:val="00FC7275"/>
    <w:rsid w:val="00FC7280"/>
    <w:rsid w:val="00FC73B0"/>
    <w:rsid w:val="00FC7423"/>
    <w:rsid w:val="00FC74FB"/>
    <w:rsid w:val="00FC75CB"/>
    <w:rsid w:val="00FC771B"/>
    <w:rsid w:val="00FC7B1B"/>
    <w:rsid w:val="00FC7CBC"/>
    <w:rsid w:val="00FC7D7C"/>
    <w:rsid w:val="00FD004D"/>
    <w:rsid w:val="00FD0071"/>
    <w:rsid w:val="00FD0088"/>
    <w:rsid w:val="00FD00E1"/>
    <w:rsid w:val="00FD00E3"/>
    <w:rsid w:val="00FD00EF"/>
    <w:rsid w:val="00FD01A6"/>
    <w:rsid w:val="00FD0251"/>
    <w:rsid w:val="00FD02EA"/>
    <w:rsid w:val="00FD0446"/>
    <w:rsid w:val="00FD0540"/>
    <w:rsid w:val="00FD073A"/>
    <w:rsid w:val="00FD07A1"/>
    <w:rsid w:val="00FD09C4"/>
    <w:rsid w:val="00FD09D6"/>
    <w:rsid w:val="00FD0A80"/>
    <w:rsid w:val="00FD0A8F"/>
    <w:rsid w:val="00FD0AC0"/>
    <w:rsid w:val="00FD0AFA"/>
    <w:rsid w:val="00FD0BE5"/>
    <w:rsid w:val="00FD0D5B"/>
    <w:rsid w:val="00FD0DE4"/>
    <w:rsid w:val="00FD116C"/>
    <w:rsid w:val="00FD118D"/>
    <w:rsid w:val="00FD11BE"/>
    <w:rsid w:val="00FD129D"/>
    <w:rsid w:val="00FD13B2"/>
    <w:rsid w:val="00FD14A6"/>
    <w:rsid w:val="00FD1678"/>
    <w:rsid w:val="00FD16B7"/>
    <w:rsid w:val="00FD191F"/>
    <w:rsid w:val="00FD1B39"/>
    <w:rsid w:val="00FD1BF5"/>
    <w:rsid w:val="00FD1C0F"/>
    <w:rsid w:val="00FD1D67"/>
    <w:rsid w:val="00FD1E89"/>
    <w:rsid w:val="00FD1EC2"/>
    <w:rsid w:val="00FD1EE6"/>
    <w:rsid w:val="00FD1F62"/>
    <w:rsid w:val="00FD20C1"/>
    <w:rsid w:val="00FD21DC"/>
    <w:rsid w:val="00FD2207"/>
    <w:rsid w:val="00FD2237"/>
    <w:rsid w:val="00FD23DC"/>
    <w:rsid w:val="00FD2450"/>
    <w:rsid w:val="00FD248A"/>
    <w:rsid w:val="00FD256E"/>
    <w:rsid w:val="00FD2784"/>
    <w:rsid w:val="00FD2862"/>
    <w:rsid w:val="00FD2963"/>
    <w:rsid w:val="00FD2969"/>
    <w:rsid w:val="00FD2C14"/>
    <w:rsid w:val="00FD2C70"/>
    <w:rsid w:val="00FD2D0B"/>
    <w:rsid w:val="00FD2D5E"/>
    <w:rsid w:val="00FD2EAA"/>
    <w:rsid w:val="00FD2EC2"/>
    <w:rsid w:val="00FD2EC5"/>
    <w:rsid w:val="00FD2ED6"/>
    <w:rsid w:val="00FD2EF1"/>
    <w:rsid w:val="00FD2F29"/>
    <w:rsid w:val="00FD2F44"/>
    <w:rsid w:val="00FD2FA4"/>
    <w:rsid w:val="00FD3053"/>
    <w:rsid w:val="00FD3100"/>
    <w:rsid w:val="00FD318D"/>
    <w:rsid w:val="00FD31AF"/>
    <w:rsid w:val="00FD3420"/>
    <w:rsid w:val="00FD3526"/>
    <w:rsid w:val="00FD374A"/>
    <w:rsid w:val="00FD3797"/>
    <w:rsid w:val="00FD37BC"/>
    <w:rsid w:val="00FD38BA"/>
    <w:rsid w:val="00FD3932"/>
    <w:rsid w:val="00FD3A46"/>
    <w:rsid w:val="00FD3B28"/>
    <w:rsid w:val="00FD3CF9"/>
    <w:rsid w:val="00FD3CFA"/>
    <w:rsid w:val="00FD3DA2"/>
    <w:rsid w:val="00FD3F77"/>
    <w:rsid w:val="00FD3FD0"/>
    <w:rsid w:val="00FD413E"/>
    <w:rsid w:val="00FD43C8"/>
    <w:rsid w:val="00FD4442"/>
    <w:rsid w:val="00FD448A"/>
    <w:rsid w:val="00FD45CF"/>
    <w:rsid w:val="00FD45D9"/>
    <w:rsid w:val="00FD470D"/>
    <w:rsid w:val="00FD47BB"/>
    <w:rsid w:val="00FD4950"/>
    <w:rsid w:val="00FD49A1"/>
    <w:rsid w:val="00FD4A4E"/>
    <w:rsid w:val="00FD4BC5"/>
    <w:rsid w:val="00FD4D34"/>
    <w:rsid w:val="00FD4FD3"/>
    <w:rsid w:val="00FD5194"/>
    <w:rsid w:val="00FD5418"/>
    <w:rsid w:val="00FD5497"/>
    <w:rsid w:val="00FD5553"/>
    <w:rsid w:val="00FD556A"/>
    <w:rsid w:val="00FD5784"/>
    <w:rsid w:val="00FD5935"/>
    <w:rsid w:val="00FD5A98"/>
    <w:rsid w:val="00FD5AFF"/>
    <w:rsid w:val="00FD5B51"/>
    <w:rsid w:val="00FD5BCC"/>
    <w:rsid w:val="00FD5C24"/>
    <w:rsid w:val="00FD5D3B"/>
    <w:rsid w:val="00FD5D44"/>
    <w:rsid w:val="00FD5DA5"/>
    <w:rsid w:val="00FD5DCB"/>
    <w:rsid w:val="00FD5E26"/>
    <w:rsid w:val="00FD5F60"/>
    <w:rsid w:val="00FD6052"/>
    <w:rsid w:val="00FD6126"/>
    <w:rsid w:val="00FD6284"/>
    <w:rsid w:val="00FD63CA"/>
    <w:rsid w:val="00FD63EB"/>
    <w:rsid w:val="00FD6424"/>
    <w:rsid w:val="00FD657D"/>
    <w:rsid w:val="00FD65E8"/>
    <w:rsid w:val="00FD66D9"/>
    <w:rsid w:val="00FD678E"/>
    <w:rsid w:val="00FD67A0"/>
    <w:rsid w:val="00FD683E"/>
    <w:rsid w:val="00FD684F"/>
    <w:rsid w:val="00FD691F"/>
    <w:rsid w:val="00FD69CD"/>
    <w:rsid w:val="00FD6A5D"/>
    <w:rsid w:val="00FD6A97"/>
    <w:rsid w:val="00FD6AE9"/>
    <w:rsid w:val="00FD6B8A"/>
    <w:rsid w:val="00FD6BB5"/>
    <w:rsid w:val="00FD6D1E"/>
    <w:rsid w:val="00FD6E07"/>
    <w:rsid w:val="00FD6E96"/>
    <w:rsid w:val="00FD6ECB"/>
    <w:rsid w:val="00FD7029"/>
    <w:rsid w:val="00FD7080"/>
    <w:rsid w:val="00FD70E9"/>
    <w:rsid w:val="00FD718F"/>
    <w:rsid w:val="00FD71E3"/>
    <w:rsid w:val="00FD748A"/>
    <w:rsid w:val="00FD7526"/>
    <w:rsid w:val="00FD75AE"/>
    <w:rsid w:val="00FD762D"/>
    <w:rsid w:val="00FD778D"/>
    <w:rsid w:val="00FD7919"/>
    <w:rsid w:val="00FD796D"/>
    <w:rsid w:val="00FD7DBE"/>
    <w:rsid w:val="00FD7F7E"/>
    <w:rsid w:val="00FE0050"/>
    <w:rsid w:val="00FE00C1"/>
    <w:rsid w:val="00FE0175"/>
    <w:rsid w:val="00FE01A4"/>
    <w:rsid w:val="00FE0259"/>
    <w:rsid w:val="00FE02DB"/>
    <w:rsid w:val="00FE02F7"/>
    <w:rsid w:val="00FE0459"/>
    <w:rsid w:val="00FE0673"/>
    <w:rsid w:val="00FE06D6"/>
    <w:rsid w:val="00FE0895"/>
    <w:rsid w:val="00FE09C4"/>
    <w:rsid w:val="00FE09F8"/>
    <w:rsid w:val="00FE0AC1"/>
    <w:rsid w:val="00FE0B52"/>
    <w:rsid w:val="00FE0BF4"/>
    <w:rsid w:val="00FE0CEA"/>
    <w:rsid w:val="00FE0D36"/>
    <w:rsid w:val="00FE0DD7"/>
    <w:rsid w:val="00FE0E33"/>
    <w:rsid w:val="00FE0FD6"/>
    <w:rsid w:val="00FE10D8"/>
    <w:rsid w:val="00FE10FF"/>
    <w:rsid w:val="00FE1194"/>
    <w:rsid w:val="00FE11A9"/>
    <w:rsid w:val="00FE1287"/>
    <w:rsid w:val="00FE12D1"/>
    <w:rsid w:val="00FE1402"/>
    <w:rsid w:val="00FE1794"/>
    <w:rsid w:val="00FE17CF"/>
    <w:rsid w:val="00FE1823"/>
    <w:rsid w:val="00FE1864"/>
    <w:rsid w:val="00FE1865"/>
    <w:rsid w:val="00FE1AD3"/>
    <w:rsid w:val="00FE1B43"/>
    <w:rsid w:val="00FE1C15"/>
    <w:rsid w:val="00FE1C4F"/>
    <w:rsid w:val="00FE1CCE"/>
    <w:rsid w:val="00FE1DCA"/>
    <w:rsid w:val="00FE1E01"/>
    <w:rsid w:val="00FE1EE7"/>
    <w:rsid w:val="00FE1F45"/>
    <w:rsid w:val="00FE1F49"/>
    <w:rsid w:val="00FE1F8B"/>
    <w:rsid w:val="00FE1FCB"/>
    <w:rsid w:val="00FE20EB"/>
    <w:rsid w:val="00FE2438"/>
    <w:rsid w:val="00FE247D"/>
    <w:rsid w:val="00FE2489"/>
    <w:rsid w:val="00FE253A"/>
    <w:rsid w:val="00FE2562"/>
    <w:rsid w:val="00FE262F"/>
    <w:rsid w:val="00FE2671"/>
    <w:rsid w:val="00FE2730"/>
    <w:rsid w:val="00FE28B7"/>
    <w:rsid w:val="00FE292B"/>
    <w:rsid w:val="00FE2B1B"/>
    <w:rsid w:val="00FE2F35"/>
    <w:rsid w:val="00FE31C0"/>
    <w:rsid w:val="00FE32F0"/>
    <w:rsid w:val="00FE3608"/>
    <w:rsid w:val="00FE372A"/>
    <w:rsid w:val="00FE3750"/>
    <w:rsid w:val="00FE37D7"/>
    <w:rsid w:val="00FE380D"/>
    <w:rsid w:val="00FE39CE"/>
    <w:rsid w:val="00FE3A59"/>
    <w:rsid w:val="00FE3A5F"/>
    <w:rsid w:val="00FE3B2E"/>
    <w:rsid w:val="00FE3C64"/>
    <w:rsid w:val="00FE3C7B"/>
    <w:rsid w:val="00FE3F20"/>
    <w:rsid w:val="00FE3F45"/>
    <w:rsid w:val="00FE409C"/>
    <w:rsid w:val="00FE4257"/>
    <w:rsid w:val="00FE4425"/>
    <w:rsid w:val="00FE447D"/>
    <w:rsid w:val="00FE44E7"/>
    <w:rsid w:val="00FE4586"/>
    <w:rsid w:val="00FE45FB"/>
    <w:rsid w:val="00FE4612"/>
    <w:rsid w:val="00FE47C5"/>
    <w:rsid w:val="00FE4902"/>
    <w:rsid w:val="00FE4A0B"/>
    <w:rsid w:val="00FE4AE1"/>
    <w:rsid w:val="00FE4B05"/>
    <w:rsid w:val="00FE4B50"/>
    <w:rsid w:val="00FE4B69"/>
    <w:rsid w:val="00FE4C7E"/>
    <w:rsid w:val="00FE4D23"/>
    <w:rsid w:val="00FE4D24"/>
    <w:rsid w:val="00FE4E58"/>
    <w:rsid w:val="00FE4EDB"/>
    <w:rsid w:val="00FE4F9E"/>
    <w:rsid w:val="00FE4FB0"/>
    <w:rsid w:val="00FE5083"/>
    <w:rsid w:val="00FE52A4"/>
    <w:rsid w:val="00FE54C9"/>
    <w:rsid w:val="00FE550A"/>
    <w:rsid w:val="00FE5635"/>
    <w:rsid w:val="00FE5733"/>
    <w:rsid w:val="00FE57CE"/>
    <w:rsid w:val="00FE57DD"/>
    <w:rsid w:val="00FE57E7"/>
    <w:rsid w:val="00FE5868"/>
    <w:rsid w:val="00FE58AA"/>
    <w:rsid w:val="00FE58D2"/>
    <w:rsid w:val="00FE5AAA"/>
    <w:rsid w:val="00FE5C57"/>
    <w:rsid w:val="00FE5EA1"/>
    <w:rsid w:val="00FE5ECE"/>
    <w:rsid w:val="00FE5F2C"/>
    <w:rsid w:val="00FE60F3"/>
    <w:rsid w:val="00FE6274"/>
    <w:rsid w:val="00FE638F"/>
    <w:rsid w:val="00FE63D2"/>
    <w:rsid w:val="00FE645A"/>
    <w:rsid w:val="00FE6592"/>
    <w:rsid w:val="00FE6A33"/>
    <w:rsid w:val="00FE6C56"/>
    <w:rsid w:val="00FE6C8D"/>
    <w:rsid w:val="00FE6C8F"/>
    <w:rsid w:val="00FE6D08"/>
    <w:rsid w:val="00FE6D57"/>
    <w:rsid w:val="00FE6E67"/>
    <w:rsid w:val="00FE6FD3"/>
    <w:rsid w:val="00FE7026"/>
    <w:rsid w:val="00FE70D4"/>
    <w:rsid w:val="00FE7175"/>
    <w:rsid w:val="00FE724B"/>
    <w:rsid w:val="00FE74B7"/>
    <w:rsid w:val="00FE7576"/>
    <w:rsid w:val="00FE75C2"/>
    <w:rsid w:val="00FE76A9"/>
    <w:rsid w:val="00FE76B1"/>
    <w:rsid w:val="00FE76E9"/>
    <w:rsid w:val="00FE7788"/>
    <w:rsid w:val="00FE7957"/>
    <w:rsid w:val="00FE7A8F"/>
    <w:rsid w:val="00FE7AD1"/>
    <w:rsid w:val="00FE7AE9"/>
    <w:rsid w:val="00FE7BE8"/>
    <w:rsid w:val="00FE7C8F"/>
    <w:rsid w:val="00FE7DC7"/>
    <w:rsid w:val="00FE7E31"/>
    <w:rsid w:val="00FE7E73"/>
    <w:rsid w:val="00FE7ED6"/>
    <w:rsid w:val="00FE7F99"/>
    <w:rsid w:val="00FF0086"/>
    <w:rsid w:val="00FF00F0"/>
    <w:rsid w:val="00FF012D"/>
    <w:rsid w:val="00FF01EB"/>
    <w:rsid w:val="00FF0225"/>
    <w:rsid w:val="00FF0269"/>
    <w:rsid w:val="00FF0281"/>
    <w:rsid w:val="00FF0320"/>
    <w:rsid w:val="00FF0371"/>
    <w:rsid w:val="00FF03A6"/>
    <w:rsid w:val="00FF03B8"/>
    <w:rsid w:val="00FF05C1"/>
    <w:rsid w:val="00FF060A"/>
    <w:rsid w:val="00FF0815"/>
    <w:rsid w:val="00FF0864"/>
    <w:rsid w:val="00FF0947"/>
    <w:rsid w:val="00FF0966"/>
    <w:rsid w:val="00FF09EC"/>
    <w:rsid w:val="00FF0AA8"/>
    <w:rsid w:val="00FF0BAA"/>
    <w:rsid w:val="00FF0BEC"/>
    <w:rsid w:val="00FF0D74"/>
    <w:rsid w:val="00FF0E24"/>
    <w:rsid w:val="00FF0F8A"/>
    <w:rsid w:val="00FF0FAE"/>
    <w:rsid w:val="00FF0FED"/>
    <w:rsid w:val="00FF1005"/>
    <w:rsid w:val="00FF1117"/>
    <w:rsid w:val="00FF1142"/>
    <w:rsid w:val="00FF11E0"/>
    <w:rsid w:val="00FF11E7"/>
    <w:rsid w:val="00FF1487"/>
    <w:rsid w:val="00FF163B"/>
    <w:rsid w:val="00FF1755"/>
    <w:rsid w:val="00FF1969"/>
    <w:rsid w:val="00FF1A29"/>
    <w:rsid w:val="00FF1AE0"/>
    <w:rsid w:val="00FF1AEA"/>
    <w:rsid w:val="00FF1C65"/>
    <w:rsid w:val="00FF1CB4"/>
    <w:rsid w:val="00FF1E73"/>
    <w:rsid w:val="00FF1F88"/>
    <w:rsid w:val="00FF20F4"/>
    <w:rsid w:val="00FF2127"/>
    <w:rsid w:val="00FF2135"/>
    <w:rsid w:val="00FF227E"/>
    <w:rsid w:val="00FF246E"/>
    <w:rsid w:val="00FF2485"/>
    <w:rsid w:val="00FF263F"/>
    <w:rsid w:val="00FF2644"/>
    <w:rsid w:val="00FF27E8"/>
    <w:rsid w:val="00FF2840"/>
    <w:rsid w:val="00FF29F6"/>
    <w:rsid w:val="00FF2C14"/>
    <w:rsid w:val="00FF2C1B"/>
    <w:rsid w:val="00FF2C5A"/>
    <w:rsid w:val="00FF2E13"/>
    <w:rsid w:val="00FF2EF9"/>
    <w:rsid w:val="00FF30FD"/>
    <w:rsid w:val="00FF315E"/>
    <w:rsid w:val="00FF3212"/>
    <w:rsid w:val="00FF32A2"/>
    <w:rsid w:val="00FF3333"/>
    <w:rsid w:val="00FF349B"/>
    <w:rsid w:val="00FF34F8"/>
    <w:rsid w:val="00FF3536"/>
    <w:rsid w:val="00FF3581"/>
    <w:rsid w:val="00FF3A6D"/>
    <w:rsid w:val="00FF3B12"/>
    <w:rsid w:val="00FF3C71"/>
    <w:rsid w:val="00FF3C9A"/>
    <w:rsid w:val="00FF3CE2"/>
    <w:rsid w:val="00FF3CFF"/>
    <w:rsid w:val="00FF3E48"/>
    <w:rsid w:val="00FF3EB1"/>
    <w:rsid w:val="00FF41F2"/>
    <w:rsid w:val="00FF4281"/>
    <w:rsid w:val="00FF4291"/>
    <w:rsid w:val="00FF42C8"/>
    <w:rsid w:val="00FF42D0"/>
    <w:rsid w:val="00FF483B"/>
    <w:rsid w:val="00FF488C"/>
    <w:rsid w:val="00FF49EA"/>
    <w:rsid w:val="00FF49F8"/>
    <w:rsid w:val="00FF4B11"/>
    <w:rsid w:val="00FF4C1A"/>
    <w:rsid w:val="00FF4C68"/>
    <w:rsid w:val="00FF4D67"/>
    <w:rsid w:val="00FF4E9A"/>
    <w:rsid w:val="00FF4FDE"/>
    <w:rsid w:val="00FF5002"/>
    <w:rsid w:val="00FF5014"/>
    <w:rsid w:val="00FF5058"/>
    <w:rsid w:val="00FF5402"/>
    <w:rsid w:val="00FF5530"/>
    <w:rsid w:val="00FF55B3"/>
    <w:rsid w:val="00FF55D6"/>
    <w:rsid w:val="00FF55E3"/>
    <w:rsid w:val="00FF5695"/>
    <w:rsid w:val="00FF577D"/>
    <w:rsid w:val="00FF5825"/>
    <w:rsid w:val="00FF5870"/>
    <w:rsid w:val="00FF5B01"/>
    <w:rsid w:val="00FF5CB3"/>
    <w:rsid w:val="00FF5DE1"/>
    <w:rsid w:val="00FF5ED2"/>
    <w:rsid w:val="00FF5F64"/>
    <w:rsid w:val="00FF608A"/>
    <w:rsid w:val="00FF6389"/>
    <w:rsid w:val="00FF6415"/>
    <w:rsid w:val="00FF6747"/>
    <w:rsid w:val="00FF68FE"/>
    <w:rsid w:val="00FF6A11"/>
    <w:rsid w:val="00FF6B0A"/>
    <w:rsid w:val="00FF6D6B"/>
    <w:rsid w:val="00FF6DCA"/>
    <w:rsid w:val="00FF7144"/>
    <w:rsid w:val="00FF7176"/>
    <w:rsid w:val="00FF71DB"/>
    <w:rsid w:val="00FF73E2"/>
    <w:rsid w:val="00FF76F6"/>
    <w:rsid w:val="00FF7A41"/>
    <w:rsid w:val="00FF7B52"/>
    <w:rsid w:val="00FF7C7C"/>
    <w:rsid w:val="00FF7CE8"/>
    <w:rsid w:val="00FF7D26"/>
    <w:rsid w:val="00FF7DB9"/>
    <w:rsid w:val="00FF7FF5"/>
    <w:rsid w:val="015C83E4"/>
    <w:rsid w:val="02179A1B"/>
    <w:rsid w:val="032A3D56"/>
    <w:rsid w:val="038DBE55"/>
    <w:rsid w:val="0399D740"/>
    <w:rsid w:val="04024836"/>
    <w:rsid w:val="04C28440"/>
    <w:rsid w:val="056A7AA5"/>
    <w:rsid w:val="05C5376E"/>
    <w:rsid w:val="05D9434F"/>
    <w:rsid w:val="05FC0770"/>
    <w:rsid w:val="06DB01B2"/>
    <w:rsid w:val="071EE843"/>
    <w:rsid w:val="07424F8E"/>
    <w:rsid w:val="07760F61"/>
    <w:rsid w:val="07DEA41D"/>
    <w:rsid w:val="0818105E"/>
    <w:rsid w:val="08DFC65B"/>
    <w:rsid w:val="0958EAFF"/>
    <w:rsid w:val="0A72496B"/>
    <w:rsid w:val="0A8428B0"/>
    <w:rsid w:val="0B051FB0"/>
    <w:rsid w:val="0BDC4658"/>
    <w:rsid w:val="0C2A6065"/>
    <w:rsid w:val="0C447032"/>
    <w:rsid w:val="0CAFA86B"/>
    <w:rsid w:val="0CC06402"/>
    <w:rsid w:val="0D47127A"/>
    <w:rsid w:val="0D4CCA8B"/>
    <w:rsid w:val="0D961EA5"/>
    <w:rsid w:val="0DB8D41A"/>
    <w:rsid w:val="0DF43DF1"/>
    <w:rsid w:val="0E00F3A3"/>
    <w:rsid w:val="0F27D76C"/>
    <w:rsid w:val="0FA4DF96"/>
    <w:rsid w:val="0FF7CDB3"/>
    <w:rsid w:val="110A9A64"/>
    <w:rsid w:val="11CDD1F9"/>
    <w:rsid w:val="12172EF6"/>
    <w:rsid w:val="12C1328A"/>
    <w:rsid w:val="12CFD908"/>
    <w:rsid w:val="12D04C93"/>
    <w:rsid w:val="12FD6E02"/>
    <w:rsid w:val="132CFD98"/>
    <w:rsid w:val="1335A05C"/>
    <w:rsid w:val="1337B2E6"/>
    <w:rsid w:val="13406120"/>
    <w:rsid w:val="13422788"/>
    <w:rsid w:val="1361EC74"/>
    <w:rsid w:val="13E0E6AA"/>
    <w:rsid w:val="13EC9FCC"/>
    <w:rsid w:val="13EF91CB"/>
    <w:rsid w:val="1420A67D"/>
    <w:rsid w:val="1444959C"/>
    <w:rsid w:val="1462A22C"/>
    <w:rsid w:val="14AA1B4E"/>
    <w:rsid w:val="1626F083"/>
    <w:rsid w:val="16C34D1F"/>
    <w:rsid w:val="170D76DF"/>
    <w:rsid w:val="1775AA99"/>
    <w:rsid w:val="17A7A049"/>
    <w:rsid w:val="17B03705"/>
    <w:rsid w:val="17EC3196"/>
    <w:rsid w:val="18BA4D15"/>
    <w:rsid w:val="18DDCBD8"/>
    <w:rsid w:val="1990E6E6"/>
    <w:rsid w:val="19AB803A"/>
    <w:rsid w:val="19B2D724"/>
    <w:rsid w:val="19B468FC"/>
    <w:rsid w:val="19C11D42"/>
    <w:rsid w:val="19F76910"/>
    <w:rsid w:val="1A6E67A4"/>
    <w:rsid w:val="1B5288FA"/>
    <w:rsid w:val="1B640F8E"/>
    <w:rsid w:val="1B98C6B9"/>
    <w:rsid w:val="1BBF605E"/>
    <w:rsid w:val="1C711AB4"/>
    <w:rsid w:val="1D3DB4F3"/>
    <w:rsid w:val="1E3B5DAA"/>
    <w:rsid w:val="1E5E03CB"/>
    <w:rsid w:val="1E9E7642"/>
    <w:rsid w:val="1EAB9C53"/>
    <w:rsid w:val="1EFBF99F"/>
    <w:rsid w:val="1F02580D"/>
    <w:rsid w:val="1F1981B7"/>
    <w:rsid w:val="1F31167D"/>
    <w:rsid w:val="1F7C0417"/>
    <w:rsid w:val="1FCCEFB9"/>
    <w:rsid w:val="1FE96E47"/>
    <w:rsid w:val="201736C9"/>
    <w:rsid w:val="211270B3"/>
    <w:rsid w:val="211BCF8C"/>
    <w:rsid w:val="2139BAE8"/>
    <w:rsid w:val="21C66B4D"/>
    <w:rsid w:val="21FA9AF0"/>
    <w:rsid w:val="22358F6E"/>
    <w:rsid w:val="230ADC04"/>
    <w:rsid w:val="2446F148"/>
    <w:rsid w:val="24559C69"/>
    <w:rsid w:val="2461125A"/>
    <w:rsid w:val="256E3C76"/>
    <w:rsid w:val="25AF67C9"/>
    <w:rsid w:val="25DECECF"/>
    <w:rsid w:val="25F16CCA"/>
    <w:rsid w:val="26238789"/>
    <w:rsid w:val="2644A927"/>
    <w:rsid w:val="267897B4"/>
    <w:rsid w:val="26AEAFBB"/>
    <w:rsid w:val="26E590FA"/>
    <w:rsid w:val="27888F19"/>
    <w:rsid w:val="2789A354"/>
    <w:rsid w:val="27E5A8F9"/>
    <w:rsid w:val="2809AED8"/>
    <w:rsid w:val="28374174"/>
    <w:rsid w:val="28A709CA"/>
    <w:rsid w:val="28F61853"/>
    <w:rsid w:val="2928D958"/>
    <w:rsid w:val="29B70912"/>
    <w:rsid w:val="29CB1E9D"/>
    <w:rsid w:val="2A010A6A"/>
    <w:rsid w:val="2A489CA2"/>
    <w:rsid w:val="2A7829DA"/>
    <w:rsid w:val="2AD51CA5"/>
    <w:rsid w:val="2AF53204"/>
    <w:rsid w:val="2B442255"/>
    <w:rsid w:val="2BC3B22A"/>
    <w:rsid w:val="2C7BA441"/>
    <w:rsid w:val="2CB89B1D"/>
    <w:rsid w:val="2D09E742"/>
    <w:rsid w:val="2D78E756"/>
    <w:rsid w:val="2D791C85"/>
    <w:rsid w:val="2DD5A73F"/>
    <w:rsid w:val="2DF6AB11"/>
    <w:rsid w:val="2E0E263B"/>
    <w:rsid w:val="2E19D3B8"/>
    <w:rsid w:val="2EFCA0C7"/>
    <w:rsid w:val="2F164B4E"/>
    <w:rsid w:val="2FAACD15"/>
    <w:rsid w:val="2FB3B88E"/>
    <w:rsid w:val="307F4654"/>
    <w:rsid w:val="30FDC2BA"/>
    <w:rsid w:val="31E941FA"/>
    <w:rsid w:val="3217FE47"/>
    <w:rsid w:val="328EF735"/>
    <w:rsid w:val="32B363D9"/>
    <w:rsid w:val="3302DF75"/>
    <w:rsid w:val="332D0F95"/>
    <w:rsid w:val="33BEE6D5"/>
    <w:rsid w:val="340FCBE5"/>
    <w:rsid w:val="350018C9"/>
    <w:rsid w:val="35865F21"/>
    <w:rsid w:val="358D3157"/>
    <w:rsid w:val="3598CB7A"/>
    <w:rsid w:val="35D0AD3D"/>
    <w:rsid w:val="369C69E1"/>
    <w:rsid w:val="371D9356"/>
    <w:rsid w:val="37AB4E7B"/>
    <w:rsid w:val="37CFCF84"/>
    <w:rsid w:val="38047CC7"/>
    <w:rsid w:val="38175E36"/>
    <w:rsid w:val="383F055E"/>
    <w:rsid w:val="386666B4"/>
    <w:rsid w:val="38FBCB8F"/>
    <w:rsid w:val="39E103AF"/>
    <w:rsid w:val="3A5F56E9"/>
    <w:rsid w:val="3ACB8CC3"/>
    <w:rsid w:val="3C320DFA"/>
    <w:rsid w:val="3C7EBF9E"/>
    <w:rsid w:val="3CEEE1EA"/>
    <w:rsid w:val="3D3D2F78"/>
    <w:rsid w:val="3D711D66"/>
    <w:rsid w:val="3DD8FA3D"/>
    <w:rsid w:val="3E0889D3"/>
    <w:rsid w:val="3E3A1150"/>
    <w:rsid w:val="3E889973"/>
    <w:rsid w:val="3F44549F"/>
    <w:rsid w:val="3F4AF44A"/>
    <w:rsid w:val="41402837"/>
    <w:rsid w:val="4174A54A"/>
    <w:rsid w:val="421CCD5C"/>
    <w:rsid w:val="42E220C2"/>
    <w:rsid w:val="43ACE03B"/>
    <w:rsid w:val="43DE690A"/>
    <w:rsid w:val="43F5400D"/>
    <w:rsid w:val="44011ACF"/>
    <w:rsid w:val="44D77BDC"/>
    <w:rsid w:val="45386501"/>
    <w:rsid w:val="463D1F5A"/>
    <w:rsid w:val="46937D9C"/>
    <w:rsid w:val="46B69BAF"/>
    <w:rsid w:val="46E71311"/>
    <w:rsid w:val="475B6562"/>
    <w:rsid w:val="47A8DDF6"/>
    <w:rsid w:val="47B591E5"/>
    <w:rsid w:val="483BB47E"/>
    <w:rsid w:val="484AC541"/>
    <w:rsid w:val="49125400"/>
    <w:rsid w:val="4961D2E2"/>
    <w:rsid w:val="4968C58D"/>
    <w:rsid w:val="4973B63A"/>
    <w:rsid w:val="49A08748"/>
    <w:rsid w:val="4A1E6270"/>
    <w:rsid w:val="4A2DC238"/>
    <w:rsid w:val="4A4B4CAE"/>
    <w:rsid w:val="4B2B6C52"/>
    <w:rsid w:val="4BCACA5B"/>
    <w:rsid w:val="4BF2613B"/>
    <w:rsid w:val="4CA59053"/>
    <w:rsid w:val="4CEC4C82"/>
    <w:rsid w:val="4D2622EF"/>
    <w:rsid w:val="4D62E609"/>
    <w:rsid w:val="4D81EEF3"/>
    <w:rsid w:val="4D82F9F6"/>
    <w:rsid w:val="4DD0FFDA"/>
    <w:rsid w:val="4E9D47FB"/>
    <w:rsid w:val="4EEB675B"/>
    <w:rsid w:val="4F18965C"/>
    <w:rsid w:val="502C7011"/>
    <w:rsid w:val="503DAAE8"/>
    <w:rsid w:val="50A5BCEE"/>
    <w:rsid w:val="50CA3572"/>
    <w:rsid w:val="51BDF607"/>
    <w:rsid w:val="51CEAC76"/>
    <w:rsid w:val="52899528"/>
    <w:rsid w:val="52DCE57C"/>
    <w:rsid w:val="52EDFA21"/>
    <w:rsid w:val="537D58C3"/>
    <w:rsid w:val="53EC077F"/>
    <w:rsid w:val="544DCDF2"/>
    <w:rsid w:val="54713C9A"/>
    <w:rsid w:val="549B371E"/>
    <w:rsid w:val="54C6A3AA"/>
    <w:rsid w:val="54F92399"/>
    <w:rsid w:val="551D6CA5"/>
    <w:rsid w:val="55C3E67C"/>
    <w:rsid w:val="56DFE042"/>
    <w:rsid w:val="5776E3A3"/>
    <w:rsid w:val="5786F11A"/>
    <w:rsid w:val="57E747E4"/>
    <w:rsid w:val="57EB3852"/>
    <w:rsid w:val="581D99EA"/>
    <w:rsid w:val="594FE602"/>
    <w:rsid w:val="59BD1F52"/>
    <w:rsid w:val="59EB1F85"/>
    <w:rsid w:val="5A87F42A"/>
    <w:rsid w:val="5AAE1017"/>
    <w:rsid w:val="5C0C7959"/>
    <w:rsid w:val="5C2C42AF"/>
    <w:rsid w:val="5C7D48F3"/>
    <w:rsid w:val="5D028369"/>
    <w:rsid w:val="5D2A13D8"/>
    <w:rsid w:val="5E6CB906"/>
    <w:rsid w:val="5E9A1068"/>
    <w:rsid w:val="5FA047E9"/>
    <w:rsid w:val="60D60237"/>
    <w:rsid w:val="611DF8BA"/>
    <w:rsid w:val="6268E8F3"/>
    <w:rsid w:val="6286C366"/>
    <w:rsid w:val="62B59A97"/>
    <w:rsid w:val="62BC5C3B"/>
    <w:rsid w:val="62F66B70"/>
    <w:rsid w:val="6321DA26"/>
    <w:rsid w:val="63347460"/>
    <w:rsid w:val="633A4939"/>
    <w:rsid w:val="6351CAA2"/>
    <w:rsid w:val="640BAA5F"/>
    <w:rsid w:val="644B81E2"/>
    <w:rsid w:val="649A92C9"/>
    <w:rsid w:val="6513DC4D"/>
    <w:rsid w:val="65253076"/>
    <w:rsid w:val="65329450"/>
    <w:rsid w:val="65680B24"/>
    <w:rsid w:val="65C4FB80"/>
    <w:rsid w:val="65D73AC9"/>
    <w:rsid w:val="65EFE52A"/>
    <w:rsid w:val="66616610"/>
    <w:rsid w:val="6662FC05"/>
    <w:rsid w:val="66A9842D"/>
    <w:rsid w:val="66FB91AB"/>
    <w:rsid w:val="676E3373"/>
    <w:rsid w:val="6793542B"/>
    <w:rsid w:val="67E23C55"/>
    <w:rsid w:val="67F31DDC"/>
    <w:rsid w:val="67F7CE1C"/>
    <w:rsid w:val="6975BC43"/>
    <w:rsid w:val="69B66AFD"/>
    <w:rsid w:val="6A6A7A5A"/>
    <w:rsid w:val="6A93BD15"/>
    <w:rsid w:val="6AA01BDE"/>
    <w:rsid w:val="6AAE45C3"/>
    <w:rsid w:val="6B49EF9B"/>
    <w:rsid w:val="6B523B5E"/>
    <w:rsid w:val="6BF62622"/>
    <w:rsid w:val="6BFC0257"/>
    <w:rsid w:val="6C0AADCF"/>
    <w:rsid w:val="6C5E8052"/>
    <w:rsid w:val="6D778612"/>
    <w:rsid w:val="6DB4F51D"/>
    <w:rsid w:val="6E20F79F"/>
    <w:rsid w:val="6E4DE82B"/>
    <w:rsid w:val="6E7D7FFB"/>
    <w:rsid w:val="6EA5EAF1"/>
    <w:rsid w:val="6F030D23"/>
    <w:rsid w:val="6F0A9F9F"/>
    <w:rsid w:val="6F594A8D"/>
    <w:rsid w:val="6F809741"/>
    <w:rsid w:val="70816167"/>
    <w:rsid w:val="70829CAA"/>
    <w:rsid w:val="71A6734F"/>
    <w:rsid w:val="726B43DB"/>
    <w:rsid w:val="72983D29"/>
    <w:rsid w:val="72F33E2F"/>
    <w:rsid w:val="730F0E72"/>
    <w:rsid w:val="7311EE7C"/>
    <w:rsid w:val="73527C03"/>
    <w:rsid w:val="73ABB8C9"/>
    <w:rsid w:val="744F3052"/>
    <w:rsid w:val="74FA0BDA"/>
    <w:rsid w:val="751FDA9F"/>
    <w:rsid w:val="75260E49"/>
    <w:rsid w:val="75A15DE3"/>
    <w:rsid w:val="75E53AF3"/>
    <w:rsid w:val="76AD7062"/>
    <w:rsid w:val="76C1DEAA"/>
    <w:rsid w:val="772095C1"/>
    <w:rsid w:val="77538536"/>
    <w:rsid w:val="775495A8"/>
    <w:rsid w:val="7769AA0C"/>
    <w:rsid w:val="777A1E44"/>
    <w:rsid w:val="778071C0"/>
    <w:rsid w:val="7790F441"/>
    <w:rsid w:val="7836021B"/>
    <w:rsid w:val="78D33939"/>
    <w:rsid w:val="7912FA35"/>
    <w:rsid w:val="792358D3"/>
    <w:rsid w:val="7A44E296"/>
    <w:rsid w:val="7A6B3568"/>
    <w:rsid w:val="7A98ACEC"/>
    <w:rsid w:val="7AD21525"/>
    <w:rsid w:val="7AF4DDB4"/>
    <w:rsid w:val="7B098FE3"/>
    <w:rsid w:val="7B56D8FF"/>
    <w:rsid w:val="7BB309AA"/>
    <w:rsid w:val="7BB414AD"/>
    <w:rsid w:val="7C4C1D30"/>
    <w:rsid w:val="7D4BEE44"/>
    <w:rsid w:val="7DB96E32"/>
    <w:rsid w:val="7DCB7FEC"/>
    <w:rsid w:val="7DE4D7C1"/>
    <w:rsid w:val="7E4CE769"/>
    <w:rsid w:val="7E4DB0B7"/>
    <w:rsid w:val="7F1F89E1"/>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DB714"/>
  <w15:chartTrackingRefBased/>
  <w15:docId w15:val="{A236FD9F-C29D-B047-917E-EF4BD5CB01E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Arial" w:hAnsi="Arial" w:eastAsia="Times New Roman" w:cstheme="minorHAnsi"/>
        <w:sz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627CB9"/>
    <w:pPr>
      <w:spacing w:before="160" w:after="0" w:line="360" w:lineRule="auto"/>
      <w:jc w:val="both"/>
    </w:pPr>
  </w:style>
  <w:style w:type="paragraph" w:styleId="berschrift1">
    <w:name w:val="heading 1"/>
    <w:basedOn w:val="Standard"/>
    <w:next w:val="Standard"/>
    <w:link w:val="berschrift1Zchn"/>
    <w:uiPriority w:val="9"/>
    <w:qFormat/>
    <w:rsid w:val="00356585"/>
    <w:pPr>
      <w:keepNext/>
      <w:keepLines/>
      <w:pageBreakBefore/>
      <w:numPr>
        <w:numId w:val="1"/>
      </w:numPr>
      <w:spacing w:before="24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BE2780"/>
    <w:pPr>
      <w:keepNext/>
      <w:keepLines/>
      <w:numPr>
        <w:ilvl w:val="1"/>
        <w:numId w:val="1"/>
      </w:numPr>
      <w:spacing w:before="240"/>
      <w:ind w:left="578" w:hanging="578"/>
      <w:outlineLvl w:val="1"/>
    </w:pPr>
    <w:rPr>
      <w:rFonts w:eastAsiaTheme="majorEastAsia" w:cstheme="majorBidi"/>
      <w:b/>
      <w:sz w:val="26"/>
      <w:szCs w:val="26"/>
      <w:lang w:val="en-GB"/>
    </w:rPr>
  </w:style>
  <w:style w:type="paragraph" w:styleId="berschrift3">
    <w:name w:val="heading 3"/>
    <w:basedOn w:val="Standard"/>
    <w:next w:val="Standard"/>
    <w:link w:val="berschrift3Zchn"/>
    <w:uiPriority w:val="9"/>
    <w:unhideWhenUsed/>
    <w:qFormat/>
    <w:rsid w:val="008E49AE"/>
    <w:pPr>
      <w:keepNext/>
      <w:keepLines/>
      <w:numPr>
        <w:ilvl w:val="2"/>
        <w:numId w:val="1"/>
      </w:numPr>
      <w:spacing w:before="120"/>
      <w:outlineLvl w:val="2"/>
    </w:pPr>
    <w:rPr>
      <w:rFonts w:eastAsiaTheme="majorEastAsia" w:cstheme="majorBidi"/>
      <w:b/>
      <w:bCs/>
      <w:szCs w:val="24"/>
    </w:rPr>
  </w:style>
  <w:style w:type="paragraph" w:styleId="berschrift4">
    <w:name w:val="heading 4"/>
    <w:basedOn w:val="Standard"/>
    <w:next w:val="Standard"/>
    <w:link w:val="berschrift4Zchn"/>
    <w:uiPriority w:val="9"/>
    <w:unhideWhenUsed/>
    <w:qFormat/>
    <w:rsid w:val="00882461"/>
    <w:pPr>
      <w:keepNext/>
      <w:keepLines/>
      <w:numPr>
        <w:ilvl w:val="3"/>
        <w:numId w:val="1"/>
      </w:numPr>
      <w:spacing w:before="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FC1232"/>
    <w:pPr>
      <w:keepNext/>
      <w:keepLines/>
      <w:numPr>
        <w:ilvl w:val="4"/>
        <w:numId w:val="1"/>
      </w:numPr>
      <w:spacing w:before="4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FC1232"/>
    <w:pPr>
      <w:keepNext/>
      <w:keepLines/>
      <w:numPr>
        <w:ilvl w:val="5"/>
        <w:numId w:val="1"/>
      </w:numPr>
      <w:spacing w:before="40"/>
      <w:outlineLvl w:val="5"/>
    </w:pPr>
    <w:rPr>
      <w:rFonts w:asciiTheme="majorHAnsi" w:hAnsiTheme="majorHAnsi" w:eastAsiaTheme="majorEastAsia" w:cstheme="majorBidi"/>
      <w:color w:val="1F3763" w:themeColor="accent1" w:themeShade="7F"/>
    </w:rPr>
  </w:style>
  <w:style w:type="paragraph" w:styleId="berschrift7">
    <w:name w:val="heading 7"/>
    <w:basedOn w:val="Standard"/>
    <w:next w:val="Standard"/>
    <w:link w:val="berschrift7Zchn"/>
    <w:uiPriority w:val="9"/>
    <w:semiHidden/>
    <w:unhideWhenUsed/>
    <w:qFormat/>
    <w:rsid w:val="00FC1232"/>
    <w:pPr>
      <w:keepNext/>
      <w:keepLines/>
      <w:numPr>
        <w:ilvl w:val="6"/>
        <w:numId w:val="1"/>
      </w:numPr>
      <w:spacing w:before="40"/>
      <w:outlineLvl w:val="6"/>
    </w:pPr>
    <w:rPr>
      <w:rFonts w:asciiTheme="majorHAnsi" w:hAnsiTheme="majorHAnsi" w:eastAsiaTheme="majorEastAsia"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C1232"/>
    <w:pPr>
      <w:keepNext/>
      <w:keepLines/>
      <w:numPr>
        <w:ilvl w:val="7"/>
        <w:numId w:val="1"/>
      </w:numPr>
      <w:spacing w:before="40"/>
      <w:outlineLvl w:val="7"/>
    </w:pPr>
    <w:rPr>
      <w:rFonts w:asciiTheme="majorHAnsi" w:hAnsiTheme="majorHAnsi"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1232"/>
    <w:pPr>
      <w:keepNext/>
      <w:keepLines/>
      <w:numPr>
        <w:ilvl w:val="8"/>
        <w:numId w:val="1"/>
      </w:numPr>
      <w:spacing w:before="40"/>
      <w:outlineLvl w:val="8"/>
    </w:pPr>
    <w:rPr>
      <w:rFonts w:asciiTheme="majorHAnsi" w:hAnsiTheme="majorHAnsi" w:eastAsiaTheme="majorEastAsia" w:cstheme="majorBidi"/>
      <w:i/>
      <w:iCs/>
      <w:color w:val="272727" w:themeColor="text1" w:themeTint="D8"/>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Sprechblasentext">
    <w:name w:val="Balloon Text"/>
    <w:basedOn w:val="Standard"/>
    <w:link w:val="SprechblasentextZchn"/>
    <w:uiPriority w:val="99"/>
    <w:semiHidden/>
    <w:unhideWhenUsed/>
    <w:rsid w:val="005D1002"/>
    <w:pPr>
      <w:spacing w:before="0"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5D1002"/>
    <w:rPr>
      <w:rFonts w:ascii="Segoe UI" w:hAnsi="Segoe UI" w:cs="Segoe UI"/>
      <w:sz w:val="18"/>
      <w:szCs w:val="18"/>
      <w:lang w:eastAsia="de-CH"/>
    </w:rPr>
  </w:style>
  <w:style w:type="character" w:styleId="berschrift1Zchn" w:customStyle="1">
    <w:name w:val="Überschrift 1 Zchn"/>
    <w:basedOn w:val="Absatz-Standardschriftart"/>
    <w:link w:val="berschrift1"/>
    <w:uiPriority w:val="9"/>
    <w:rsid w:val="00356585"/>
    <w:rPr>
      <w:rFonts w:eastAsiaTheme="majorEastAsia" w:cstheme="majorBidi"/>
      <w:b/>
      <w:sz w:val="32"/>
      <w:szCs w:val="32"/>
    </w:rPr>
  </w:style>
  <w:style w:type="character" w:styleId="berschrift2Zchn" w:customStyle="1">
    <w:name w:val="Überschrift 2 Zchn"/>
    <w:basedOn w:val="Absatz-Standardschriftart"/>
    <w:link w:val="berschrift2"/>
    <w:uiPriority w:val="9"/>
    <w:rsid w:val="00BE2780"/>
    <w:rPr>
      <w:rFonts w:eastAsiaTheme="majorEastAsia" w:cstheme="majorBidi"/>
      <w:b/>
      <w:sz w:val="26"/>
      <w:szCs w:val="26"/>
      <w:lang w:val="en-GB"/>
    </w:rPr>
  </w:style>
  <w:style w:type="paragraph" w:styleId="Verzeichnis1">
    <w:name w:val="toc 1"/>
    <w:basedOn w:val="Standard"/>
    <w:next w:val="Standard"/>
    <w:autoRedefine/>
    <w:uiPriority w:val="39"/>
    <w:unhideWhenUsed/>
    <w:rsid w:val="00616522"/>
    <w:pPr>
      <w:tabs>
        <w:tab w:val="left" w:pos="440"/>
        <w:tab w:val="right" w:leader="dot" w:pos="9628"/>
      </w:tabs>
      <w:spacing w:before="240" w:after="120"/>
    </w:pPr>
    <w:rPr>
      <w:rFonts w:asciiTheme="minorHAnsi" w:hAnsiTheme="minorHAnsi"/>
      <w:b/>
      <w:sz w:val="20"/>
    </w:rPr>
  </w:style>
  <w:style w:type="paragraph" w:styleId="Verzeichnis2">
    <w:name w:val="toc 2"/>
    <w:basedOn w:val="Standard"/>
    <w:next w:val="Standard"/>
    <w:autoRedefine/>
    <w:uiPriority w:val="39"/>
    <w:unhideWhenUsed/>
    <w:rsid w:val="00F02917"/>
    <w:pPr>
      <w:spacing w:before="120"/>
      <w:ind w:left="220"/>
    </w:pPr>
    <w:rPr>
      <w:rFonts w:asciiTheme="minorHAnsi" w:hAnsiTheme="minorHAnsi"/>
      <w:bCs/>
      <w:i/>
      <w:iCs/>
      <w:sz w:val="20"/>
    </w:rPr>
  </w:style>
  <w:style w:type="character" w:styleId="Hyperlink">
    <w:name w:val="Hyperlink"/>
    <w:basedOn w:val="Absatz-Standardschriftart"/>
    <w:uiPriority w:val="99"/>
    <w:unhideWhenUsed/>
    <w:rsid w:val="00F02917"/>
    <w:rPr>
      <w:color w:val="0563C1" w:themeColor="hyperlink"/>
      <w:u w:val="single"/>
    </w:rPr>
  </w:style>
  <w:style w:type="paragraph" w:styleId="Verzeichnis3">
    <w:name w:val="toc 3"/>
    <w:basedOn w:val="Standard"/>
    <w:next w:val="Standard"/>
    <w:autoRedefine/>
    <w:uiPriority w:val="39"/>
    <w:unhideWhenUsed/>
    <w:rsid w:val="00F02917"/>
    <w:pPr>
      <w:spacing w:before="0"/>
      <w:ind w:left="440"/>
    </w:pPr>
    <w:rPr>
      <w:rFonts w:asciiTheme="minorHAnsi" w:hAnsiTheme="minorHAnsi"/>
      <w:bCs/>
      <w:sz w:val="20"/>
    </w:rPr>
  </w:style>
  <w:style w:type="paragraph" w:styleId="Verzeichnis4">
    <w:name w:val="toc 4"/>
    <w:basedOn w:val="Standard"/>
    <w:next w:val="Standard"/>
    <w:autoRedefine/>
    <w:uiPriority w:val="39"/>
    <w:unhideWhenUsed/>
    <w:rsid w:val="00F02917"/>
    <w:pPr>
      <w:spacing w:before="0"/>
      <w:ind w:left="660"/>
    </w:pPr>
    <w:rPr>
      <w:rFonts w:asciiTheme="minorHAnsi" w:hAnsiTheme="minorHAnsi"/>
      <w:bCs/>
      <w:sz w:val="20"/>
    </w:rPr>
  </w:style>
  <w:style w:type="paragraph" w:styleId="Verzeichnis5">
    <w:name w:val="toc 5"/>
    <w:basedOn w:val="Standard"/>
    <w:next w:val="Standard"/>
    <w:autoRedefine/>
    <w:uiPriority w:val="39"/>
    <w:unhideWhenUsed/>
    <w:rsid w:val="00F02917"/>
    <w:pPr>
      <w:spacing w:before="0"/>
      <w:ind w:left="880"/>
    </w:pPr>
    <w:rPr>
      <w:rFonts w:asciiTheme="minorHAnsi" w:hAnsiTheme="minorHAnsi"/>
      <w:bCs/>
      <w:sz w:val="20"/>
    </w:rPr>
  </w:style>
  <w:style w:type="paragraph" w:styleId="Verzeichnis6">
    <w:name w:val="toc 6"/>
    <w:basedOn w:val="Standard"/>
    <w:next w:val="Standard"/>
    <w:autoRedefine/>
    <w:uiPriority w:val="39"/>
    <w:unhideWhenUsed/>
    <w:rsid w:val="00F02917"/>
    <w:pPr>
      <w:spacing w:before="0"/>
      <w:ind w:left="1100"/>
    </w:pPr>
    <w:rPr>
      <w:rFonts w:asciiTheme="minorHAnsi" w:hAnsiTheme="minorHAnsi"/>
      <w:bCs/>
      <w:sz w:val="20"/>
    </w:rPr>
  </w:style>
  <w:style w:type="paragraph" w:styleId="Verzeichnis7">
    <w:name w:val="toc 7"/>
    <w:basedOn w:val="Standard"/>
    <w:next w:val="Standard"/>
    <w:autoRedefine/>
    <w:uiPriority w:val="39"/>
    <w:unhideWhenUsed/>
    <w:rsid w:val="00F02917"/>
    <w:pPr>
      <w:spacing w:before="0"/>
      <w:ind w:left="1320"/>
    </w:pPr>
    <w:rPr>
      <w:rFonts w:asciiTheme="minorHAnsi" w:hAnsiTheme="minorHAnsi"/>
      <w:bCs/>
      <w:sz w:val="20"/>
    </w:rPr>
  </w:style>
  <w:style w:type="paragraph" w:styleId="Verzeichnis8">
    <w:name w:val="toc 8"/>
    <w:basedOn w:val="Standard"/>
    <w:next w:val="Standard"/>
    <w:autoRedefine/>
    <w:uiPriority w:val="39"/>
    <w:unhideWhenUsed/>
    <w:rsid w:val="00F02917"/>
    <w:pPr>
      <w:spacing w:before="0"/>
      <w:ind w:left="1540"/>
    </w:pPr>
    <w:rPr>
      <w:rFonts w:asciiTheme="minorHAnsi" w:hAnsiTheme="minorHAnsi"/>
      <w:bCs/>
      <w:sz w:val="20"/>
    </w:rPr>
  </w:style>
  <w:style w:type="paragraph" w:styleId="Verzeichnis9">
    <w:name w:val="toc 9"/>
    <w:basedOn w:val="Standard"/>
    <w:next w:val="Standard"/>
    <w:autoRedefine/>
    <w:uiPriority w:val="39"/>
    <w:unhideWhenUsed/>
    <w:rsid w:val="00F02917"/>
    <w:pPr>
      <w:spacing w:before="0"/>
      <w:ind w:left="1760"/>
    </w:pPr>
    <w:rPr>
      <w:rFonts w:asciiTheme="minorHAnsi" w:hAnsiTheme="minorHAnsi"/>
      <w:bCs/>
      <w:sz w:val="20"/>
    </w:rPr>
  </w:style>
  <w:style w:type="paragraph" w:styleId="Listenabsatz">
    <w:name w:val="List Paragraph"/>
    <w:basedOn w:val="Standard"/>
    <w:uiPriority w:val="34"/>
    <w:qFormat/>
    <w:rsid w:val="00FC1232"/>
    <w:pPr>
      <w:ind w:left="720"/>
      <w:contextualSpacing/>
    </w:pPr>
  </w:style>
  <w:style w:type="character" w:styleId="berschrift3Zchn" w:customStyle="1">
    <w:name w:val="Überschrift 3 Zchn"/>
    <w:basedOn w:val="Absatz-Standardschriftart"/>
    <w:link w:val="berschrift3"/>
    <w:uiPriority w:val="9"/>
    <w:rsid w:val="008E49AE"/>
    <w:rPr>
      <w:rFonts w:eastAsiaTheme="majorEastAsia" w:cstheme="majorBidi"/>
      <w:b/>
      <w:bCs/>
      <w:szCs w:val="24"/>
    </w:rPr>
  </w:style>
  <w:style w:type="character" w:styleId="berschrift4Zchn" w:customStyle="1">
    <w:name w:val="Überschrift 4 Zchn"/>
    <w:basedOn w:val="Absatz-Standardschriftart"/>
    <w:link w:val="berschrift4"/>
    <w:uiPriority w:val="9"/>
    <w:rsid w:val="00882461"/>
    <w:rPr>
      <w:rFonts w:eastAsiaTheme="majorEastAsia" w:cstheme="majorBidi"/>
      <w:b/>
      <w:iCs/>
    </w:rPr>
  </w:style>
  <w:style w:type="character" w:styleId="berschrift5Zchn" w:customStyle="1">
    <w:name w:val="Überschrift 5 Zchn"/>
    <w:basedOn w:val="Absatz-Standardschriftart"/>
    <w:link w:val="berschrift5"/>
    <w:uiPriority w:val="9"/>
    <w:semiHidden/>
    <w:rsid w:val="00FC1232"/>
    <w:rPr>
      <w:rFonts w:asciiTheme="majorHAnsi" w:hAnsiTheme="majorHAnsi" w:eastAsiaTheme="majorEastAsia" w:cstheme="majorBidi"/>
      <w:color w:val="2F5496" w:themeColor="accent1" w:themeShade="BF"/>
    </w:rPr>
  </w:style>
  <w:style w:type="character" w:styleId="berschrift6Zchn" w:customStyle="1">
    <w:name w:val="Überschrift 6 Zchn"/>
    <w:basedOn w:val="Absatz-Standardschriftart"/>
    <w:link w:val="berschrift6"/>
    <w:uiPriority w:val="9"/>
    <w:semiHidden/>
    <w:rsid w:val="00FC1232"/>
    <w:rPr>
      <w:rFonts w:asciiTheme="majorHAnsi" w:hAnsiTheme="majorHAnsi" w:eastAsiaTheme="majorEastAsia" w:cstheme="majorBidi"/>
      <w:color w:val="1F3763" w:themeColor="accent1" w:themeShade="7F"/>
    </w:rPr>
  </w:style>
  <w:style w:type="character" w:styleId="berschrift7Zchn" w:customStyle="1">
    <w:name w:val="Überschrift 7 Zchn"/>
    <w:basedOn w:val="Absatz-Standardschriftart"/>
    <w:link w:val="berschrift7"/>
    <w:uiPriority w:val="9"/>
    <w:semiHidden/>
    <w:rsid w:val="00FC1232"/>
    <w:rPr>
      <w:rFonts w:asciiTheme="majorHAnsi" w:hAnsiTheme="majorHAnsi" w:eastAsiaTheme="majorEastAsia" w:cstheme="majorBidi"/>
      <w:i/>
      <w:iCs/>
      <w:color w:val="1F3763" w:themeColor="accent1" w:themeShade="7F"/>
    </w:rPr>
  </w:style>
  <w:style w:type="character" w:styleId="berschrift8Zchn" w:customStyle="1">
    <w:name w:val="Überschrift 8 Zchn"/>
    <w:basedOn w:val="Absatz-Standardschriftart"/>
    <w:link w:val="berschrift8"/>
    <w:uiPriority w:val="9"/>
    <w:semiHidden/>
    <w:rsid w:val="00FC1232"/>
    <w:rPr>
      <w:rFonts w:asciiTheme="majorHAnsi" w:hAnsiTheme="majorHAnsi" w:eastAsiaTheme="majorEastAsia" w:cstheme="majorBidi"/>
      <w:color w:val="272727" w:themeColor="text1" w:themeTint="D8"/>
      <w:sz w:val="21"/>
      <w:szCs w:val="21"/>
    </w:rPr>
  </w:style>
  <w:style w:type="character" w:styleId="berschrift9Zchn" w:customStyle="1">
    <w:name w:val="Überschrift 9 Zchn"/>
    <w:basedOn w:val="Absatz-Standardschriftart"/>
    <w:link w:val="berschrift9"/>
    <w:uiPriority w:val="9"/>
    <w:semiHidden/>
    <w:rsid w:val="00FC1232"/>
    <w:rPr>
      <w:rFonts w:asciiTheme="majorHAnsi" w:hAnsiTheme="majorHAnsi" w:eastAsiaTheme="majorEastAsia" w:cstheme="majorBidi"/>
      <w:i/>
      <w:iCs/>
      <w:color w:val="272727" w:themeColor="text1" w:themeTint="D8"/>
      <w:sz w:val="21"/>
      <w:szCs w:val="21"/>
    </w:rPr>
  </w:style>
  <w:style w:type="table" w:styleId="Tabellenraster">
    <w:name w:val="Table Grid"/>
    <w:basedOn w:val="NormaleTabelle"/>
    <w:uiPriority w:val="39"/>
    <w:rsid w:val="005B63C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Kopfzeile">
    <w:name w:val="header"/>
    <w:basedOn w:val="Standard"/>
    <w:link w:val="KopfzeileZchn"/>
    <w:uiPriority w:val="99"/>
    <w:unhideWhenUsed/>
    <w:rsid w:val="005D2115"/>
    <w:pPr>
      <w:tabs>
        <w:tab w:val="center" w:pos="4536"/>
        <w:tab w:val="right" w:pos="9072"/>
      </w:tabs>
      <w:spacing w:before="0" w:line="240" w:lineRule="auto"/>
    </w:pPr>
  </w:style>
  <w:style w:type="character" w:styleId="KopfzeileZchn" w:customStyle="1">
    <w:name w:val="Kopfzeile Zchn"/>
    <w:basedOn w:val="Absatz-Standardschriftart"/>
    <w:link w:val="Kopfzeile"/>
    <w:uiPriority w:val="99"/>
    <w:rsid w:val="005D2115"/>
    <w:rPr>
      <w:rFonts w:ascii="Arial" w:hAnsi="Arial" w:cs="Arial"/>
      <w:lang w:eastAsia="de-CH"/>
    </w:rPr>
  </w:style>
  <w:style w:type="paragraph" w:styleId="Fuzeile">
    <w:name w:val="footer"/>
    <w:basedOn w:val="Standard"/>
    <w:link w:val="FuzeileZchn"/>
    <w:uiPriority w:val="99"/>
    <w:unhideWhenUsed/>
    <w:rsid w:val="005D2115"/>
    <w:pPr>
      <w:tabs>
        <w:tab w:val="center" w:pos="4536"/>
        <w:tab w:val="right" w:pos="9072"/>
      </w:tabs>
      <w:spacing w:before="0" w:line="240" w:lineRule="auto"/>
    </w:pPr>
  </w:style>
  <w:style w:type="character" w:styleId="FuzeileZchn" w:customStyle="1">
    <w:name w:val="Fußzeile Zchn"/>
    <w:basedOn w:val="Absatz-Standardschriftart"/>
    <w:link w:val="Fuzeile"/>
    <w:uiPriority w:val="99"/>
    <w:rsid w:val="005D2115"/>
    <w:rPr>
      <w:rFonts w:ascii="Arial" w:hAnsi="Arial" w:cs="Arial"/>
      <w:lang w:eastAsia="de-CH"/>
    </w:rPr>
  </w:style>
  <w:style w:type="paragraph" w:styleId="Inhaltverzeichnis" w:customStyle="1">
    <w:name w:val="Inhaltverzeichnis"/>
    <w:basedOn w:val="berschrift1"/>
    <w:link w:val="InhaltverzeichnisZchn"/>
    <w:qFormat/>
    <w:rsid w:val="00A74DB3"/>
    <w:pPr>
      <w:numPr>
        <w:numId w:val="0"/>
      </w:numPr>
      <w:tabs>
        <w:tab w:val="center" w:pos="4819"/>
        <w:tab w:val="left" w:pos="7170"/>
      </w:tabs>
      <w:ind w:left="431" w:hanging="431"/>
    </w:pPr>
    <w:rPr>
      <w:bCs/>
    </w:rPr>
  </w:style>
  <w:style w:type="character" w:styleId="InhaltverzeichnisZchn" w:customStyle="1">
    <w:name w:val="Inhaltverzeichnis Zchn"/>
    <w:basedOn w:val="Absatz-Standardschriftart"/>
    <w:link w:val="Inhaltverzeichnis"/>
    <w:rsid w:val="00A74DB3"/>
    <w:rPr>
      <w:rFonts w:eastAsiaTheme="majorEastAsia" w:cstheme="majorBidi"/>
      <w:bCs/>
      <w:color w:val="2F5496" w:themeColor="accent1" w:themeShade="BF"/>
      <w:sz w:val="32"/>
      <w:szCs w:val="32"/>
    </w:rPr>
  </w:style>
  <w:style w:type="character" w:styleId="Platzhaltertext">
    <w:name w:val="Placeholder Text"/>
    <w:basedOn w:val="Absatz-Standardschriftart"/>
    <w:uiPriority w:val="99"/>
    <w:semiHidden/>
    <w:rsid w:val="000A75D9"/>
    <w:rPr>
      <w:color w:val="808080"/>
    </w:rPr>
  </w:style>
  <w:style w:type="character" w:styleId="Hervorhebung">
    <w:name w:val="Emphasis"/>
    <w:basedOn w:val="Absatz-Standardschriftart"/>
    <w:uiPriority w:val="20"/>
    <w:qFormat/>
    <w:rsid w:val="00203B40"/>
    <w:rPr>
      <w:i/>
      <w:iCs/>
    </w:rPr>
  </w:style>
  <w:style w:type="paragraph" w:styleId="Formel-Schrift" w:customStyle="1">
    <w:name w:val="Formel-Schrift"/>
    <w:basedOn w:val="Standard"/>
    <w:link w:val="Formel-SchriftZchn"/>
    <w:qFormat/>
    <w:rsid w:val="00F62709"/>
    <w:rPr>
      <w:b/>
      <w:sz w:val="24"/>
      <w:u w:val="single"/>
    </w:rPr>
  </w:style>
  <w:style w:type="character" w:styleId="Formel-SchriftZchn" w:customStyle="1">
    <w:name w:val="Formel-Schrift Zchn"/>
    <w:basedOn w:val="Absatz-Standardschriftart"/>
    <w:link w:val="Formel-Schrift"/>
    <w:rsid w:val="00F62709"/>
    <w:rPr>
      <w:b/>
      <w:sz w:val="24"/>
      <w:u w:val="single"/>
    </w:rPr>
  </w:style>
  <w:style w:type="character" w:styleId="NichtaufgelsteErwhnung">
    <w:name w:val="Unresolved Mention"/>
    <w:basedOn w:val="Absatz-Standardschriftart"/>
    <w:uiPriority w:val="99"/>
    <w:unhideWhenUsed/>
    <w:rsid w:val="00D3048C"/>
    <w:rPr>
      <w:color w:val="605E5C"/>
      <w:shd w:val="clear" w:color="auto" w:fill="E1DFDD"/>
    </w:rPr>
  </w:style>
  <w:style w:type="paragraph" w:styleId="Beschriftung">
    <w:name w:val="caption"/>
    <w:basedOn w:val="Standard"/>
    <w:next w:val="Standard"/>
    <w:uiPriority w:val="35"/>
    <w:unhideWhenUsed/>
    <w:qFormat/>
    <w:rsid w:val="009D7376"/>
    <w:pPr>
      <w:spacing w:before="0" w:after="200" w:line="276" w:lineRule="auto"/>
    </w:pPr>
    <w:rPr>
      <w:iCs/>
      <w:sz w:val="18"/>
      <w:szCs w:val="18"/>
    </w:rPr>
  </w:style>
  <w:style w:type="paragraph" w:styleId="Abbildungsverzeichnis">
    <w:name w:val="table of figures"/>
    <w:basedOn w:val="Standard"/>
    <w:next w:val="Standard"/>
    <w:uiPriority w:val="99"/>
    <w:unhideWhenUsed/>
    <w:rsid w:val="00D759DD"/>
    <w:pPr>
      <w:spacing w:before="0"/>
      <w:ind w:left="440" w:hanging="440"/>
    </w:pPr>
    <w:rPr>
      <w:rFonts w:asciiTheme="minorHAnsi" w:hAnsiTheme="minorHAnsi"/>
      <w:sz w:val="20"/>
    </w:rPr>
  </w:style>
  <w:style w:type="paragraph" w:styleId="berarbeitung">
    <w:name w:val="Revision"/>
    <w:hidden/>
    <w:uiPriority w:val="99"/>
    <w:semiHidden/>
    <w:rsid w:val="00292EF0"/>
    <w:pPr>
      <w:spacing w:after="0" w:line="240" w:lineRule="auto"/>
    </w:pPr>
  </w:style>
  <w:style w:type="paragraph" w:styleId="Titel">
    <w:name w:val="Title"/>
    <w:basedOn w:val="Standard"/>
    <w:next w:val="Standard"/>
    <w:link w:val="TitelZchn"/>
    <w:uiPriority w:val="10"/>
    <w:qFormat/>
    <w:rsid w:val="00C34220"/>
    <w:pPr>
      <w:spacing w:before="0" w:line="240" w:lineRule="auto"/>
      <w:contextualSpacing/>
    </w:pPr>
    <w:rPr>
      <w:rFonts w:asciiTheme="majorHAnsi" w:hAnsiTheme="majorHAnsi" w:eastAsiaTheme="majorEastAsia" w:cstheme="majorBidi"/>
      <w:bCs/>
      <w:spacing w:val="-10"/>
      <w:kern w:val="28"/>
      <w:sz w:val="56"/>
      <w:szCs w:val="56"/>
    </w:rPr>
  </w:style>
  <w:style w:type="character" w:styleId="TitelZchn" w:customStyle="1">
    <w:name w:val="Titel Zchn"/>
    <w:basedOn w:val="Absatz-Standardschriftart"/>
    <w:link w:val="Titel"/>
    <w:uiPriority w:val="10"/>
    <w:rsid w:val="00C34220"/>
    <w:rPr>
      <w:rFonts w:asciiTheme="majorHAnsi" w:hAnsiTheme="majorHAnsi" w:eastAsiaTheme="majorEastAsia" w:cstheme="majorBidi"/>
      <w:bCs/>
      <w:spacing w:val="-10"/>
      <w:kern w:val="28"/>
      <w:sz w:val="56"/>
      <w:szCs w:val="56"/>
    </w:rPr>
  </w:style>
  <w:style w:type="paragraph" w:styleId="Literaturverzeichnis">
    <w:name w:val="Bibliography"/>
    <w:basedOn w:val="Standard"/>
    <w:next w:val="Standard"/>
    <w:uiPriority w:val="37"/>
    <w:unhideWhenUsed/>
    <w:rsid w:val="009C12E0"/>
    <w:pPr>
      <w:spacing w:line="480" w:lineRule="auto"/>
      <w:ind w:left="720" w:hanging="720"/>
    </w:pPr>
  </w:style>
  <w:style w:type="character" w:styleId="Kommentarzeichen">
    <w:name w:val="annotation reference"/>
    <w:basedOn w:val="Absatz-Standardschriftart"/>
    <w:uiPriority w:val="99"/>
    <w:semiHidden/>
    <w:unhideWhenUsed/>
    <w:rsid w:val="00D149AB"/>
    <w:rPr>
      <w:sz w:val="16"/>
      <w:szCs w:val="16"/>
    </w:rPr>
  </w:style>
  <w:style w:type="paragraph" w:styleId="Kommentartext">
    <w:name w:val="annotation text"/>
    <w:basedOn w:val="Standard"/>
    <w:link w:val="KommentartextZchn"/>
    <w:uiPriority w:val="99"/>
    <w:unhideWhenUsed/>
    <w:rsid w:val="00D149AB"/>
    <w:pPr>
      <w:spacing w:line="240" w:lineRule="auto"/>
    </w:pPr>
    <w:rPr>
      <w:sz w:val="20"/>
    </w:rPr>
  </w:style>
  <w:style w:type="character" w:styleId="KommentartextZchn" w:customStyle="1">
    <w:name w:val="Kommentartext Zchn"/>
    <w:basedOn w:val="Absatz-Standardschriftart"/>
    <w:link w:val="Kommentartext"/>
    <w:uiPriority w:val="99"/>
    <w:rsid w:val="00D149AB"/>
    <w:rPr>
      <w:sz w:val="20"/>
    </w:rPr>
  </w:style>
  <w:style w:type="paragraph" w:styleId="Kommentarthema">
    <w:name w:val="annotation subject"/>
    <w:basedOn w:val="Kommentartext"/>
    <w:next w:val="Kommentartext"/>
    <w:link w:val="KommentarthemaZchn"/>
    <w:uiPriority w:val="99"/>
    <w:semiHidden/>
    <w:unhideWhenUsed/>
    <w:rsid w:val="00D149AB"/>
    <w:rPr>
      <w:b/>
      <w:bCs/>
    </w:rPr>
  </w:style>
  <w:style w:type="character" w:styleId="KommentarthemaZchn" w:customStyle="1">
    <w:name w:val="Kommentarthema Zchn"/>
    <w:basedOn w:val="KommentartextZchn"/>
    <w:link w:val="Kommentarthema"/>
    <w:uiPriority w:val="99"/>
    <w:semiHidden/>
    <w:rsid w:val="00D149AB"/>
    <w:rPr>
      <w:b/>
      <w:bCs/>
      <w:sz w:val="20"/>
    </w:rPr>
  </w:style>
  <w:style w:type="paragraph" w:styleId="KapiteldienichtimInhaltverzeichnisgehren" w:customStyle="1">
    <w:name w:val="Kapitel die nicht im Inhaltverzeichnis gehören"/>
    <w:basedOn w:val="berschrift1"/>
    <w:link w:val="KapiteldienichtimInhaltverzeichnisgehrenZchn"/>
    <w:qFormat/>
    <w:rsid w:val="00BE7B10"/>
    <w:pPr>
      <w:numPr>
        <w:numId w:val="0"/>
      </w:numPr>
    </w:pPr>
  </w:style>
  <w:style w:type="character" w:styleId="KapiteldienichtimInhaltverzeichnisgehrenZchn" w:customStyle="1">
    <w:name w:val="Kapitel die nicht im Inhaltverzeichnis gehören Zchn"/>
    <w:basedOn w:val="berschrift1Zchn"/>
    <w:link w:val="KapiteldienichtimInhaltverzeichnisgehren"/>
    <w:rsid w:val="00BE7B10"/>
    <w:rPr>
      <w:rFonts w:eastAsiaTheme="majorEastAsia" w:cstheme="majorBidi"/>
      <w:b/>
      <w:color w:val="2F5496" w:themeColor="accent1" w:themeShade="BF"/>
      <w:sz w:val="32"/>
      <w:szCs w:val="32"/>
    </w:rPr>
  </w:style>
  <w:style w:type="paragraph" w:styleId="Default" w:customStyle="1">
    <w:name w:val="Default"/>
    <w:rsid w:val="00E14285"/>
    <w:pPr>
      <w:autoSpaceDE w:val="0"/>
      <w:autoSpaceDN w:val="0"/>
      <w:adjustRightInd w:val="0"/>
      <w:spacing w:after="0" w:line="240" w:lineRule="auto"/>
    </w:pPr>
    <w:rPr>
      <w:rFonts w:cs="Arial"/>
      <w:color w:val="000000"/>
      <w:sz w:val="24"/>
      <w:szCs w:val="24"/>
    </w:rPr>
  </w:style>
  <w:style w:type="character" w:styleId="highlightedglossaryterm" w:customStyle="1">
    <w:name w:val="highlightedglossaryterm"/>
    <w:basedOn w:val="Absatz-Standardschriftart"/>
    <w:rsid w:val="00BA3342"/>
  </w:style>
  <w:style w:type="character" w:styleId="BesuchterLink">
    <w:name w:val="FollowedHyperlink"/>
    <w:basedOn w:val="Absatz-Standardschriftart"/>
    <w:uiPriority w:val="99"/>
    <w:semiHidden/>
    <w:unhideWhenUsed/>
    <w:rsid w:val="00EC1541"/>
    <w:rPr>
      <w:color w:val="954F72" w:themeColor="followedHyperlink"/>
      <w:u w:val="single"/>
    </w:rPr>
  </w:style>
  <w:style w:type="paragraph" w:styleId="StandardWeb">
    <w:name w:val="Normal (Web)"/>
    <w:basedOn w:val="Standard"/>
    <w:uiPriority w:val="99"/>
    <w:unhideWhenUsed/>
    <w:rsid w:val="00CE0413"/>
    <w:pPr>
      <w:spacing w:before="100" w:beforeAutospacing="1" w:after="100" w:afterAutospacing="1" w:line="240" w:lineRule="auto"/>
    </w:pPr>
    <w:rPr>
      <w:rFonts w:ascii="Times New Roman" w:hAnsi="Times New Roman" w:cs="Times New Roman"/>
      <w:sz w:val="24"/>
      <w:szCs w:val="24"/>
      <w:lang w:eastAsia="de-CH"/>
    </w:rPr>
  </w:style>
  <w:style w:type="character" w:styleId="st" w:customStyle="1">
    <w:name w:val="st"/>
    <w:basedOn w:val="Absatz-Standardschriftart"/>
    <w:rsid w:val="002A7463"/>
  </w:style>
  <w:style w:type="character" w:styleId="e24kjd" w:customStyle="1">
    <w:name w:val="e24kjd"/>
    <w:basedOn w:val="Absatz-Standardschriftart"/>
    <w:rsid w:val="004E0E7C"/>
  </w:style>
  <w:style w:type="character" w:styleId="xeafbe" w:customStyle="1">
    <w:name w:val="xeafbe"/>
    <w:basedOn w:val="Absatz-Standardschriftart"/>
    <w:rsid w:val="00D15FE4"/>
  </w:style>
  <w:style w:type="character" w:styleId="highlight" w:customStyle="1">
    <w:name w:val="highlight"/>
    <w:basedOn w:val="Absatz-Standardschriftart"/>
    <w:rsid w:val="0038234D"/>
  </w:style>
  <w:style w:type="table" w:styleId="EinfacheTabelle1">
    <w:name w:val="Plain Table 1"/>
    <w:basedOn w:val="NormaleTabelle"/>
    <w:uiPriority w:val="41"/>
    <w:rsid w:val="00B17098"/>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B1709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EinfacheTabelle3">
    <w:name w:val="Plain Table 3"/>
    <w:basedOn w:val="NormaleTabelle"/>
    <w:uiPriority w:val="43"/>
    <w:rsid w:val="00B17098"/>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1709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unhideWhenUsed/>
    <w:rsid w:val="00097EC4"/>
    <w:rPr>
      <w:color w:val="2B579A"/>
      <w:shd w:val="clear" w:color="auto" w:fill="E1DFDD"/>
    </w:rPr>
  </w:style>
  <w:style w:type="paragraph" w:styleId="TitelimAnhang" w:customStyle="1">
    <w:name w:val="Titel im Anhang"/>
    <w:basedOn w:val="Standard"/>
    <w:link w:val="TitelimAnhangZchn"/>
    <w:qFormat/>
    <w:rsid w:val="000531AD"/>
    <w:rPr>
      <w:b/>
      <w:sz w:val="24"/>
      <w:u w:val="single"/>
    </w:rPr>
  </w:style>
  <w:style w:type="character" w:styleId="TitelimAnhangZchn" w:customStyle="1">
    <w:name w:val="Titel im Anhang Zchn"/>
    <w:basedOn w:val="Absatz-Standardschriftart"/>
    <w:link w:val="TitelimAnhang"/>
    <w:rsid w:val="000531AD"/>
    <w:rPr>
      <w:b/>
      <w:sz w:val="24"/>
      <w:u w:val="single"/>
    </w:rPr>
  </w:style>
  <w:style w:type="character" w:styleId="hgkelc" w:customStyle="1">
    <w:name w:val="hgkelc"/>
    <w:basedOn w:val="Absatz-Standardschriftart"/>
    <w:rsid w:val="00B4356F"/>
  </w:style>
  <w:style w:type="character" w:styleId="acopre" w:customStyle="1">
    <w:name w:val="acopre"/>
    <w:basedOn w:val="Absatz-Standardschriftart"/>
    <w:rsid w:val="007A7207"/>
  </w:style>
  <w:style w:type="character" w:styleId="cf01" w:customStyle="1">
    <w:name w:val="cf01"/>
    <w:basedOn w:val="Absatz-Standardschriftart"/>
    <w:rsid w:val="00A27F6F"/>
    <w:rPr>
      <w:rFonts w:hint="default" w:ascii="Segoe UI" w:hAnsi="Segoe UI" w:cs="Segoe UI"/>
      <w:sz w:val="18"/>
      <w:szCs w:val="18"/>
    </w:rPr>
  </w:style>
  <w:style w:type="paragraph" w:styleId="para" w:customStyle="1">
    <w:name w:val="para"/>
    <w:basedOn w:val="Standard"/>
    <w:rsid w:val="00012653"/>
    <w:pPr>
      <w:spacing w:before="100" w:beforeAutospacing="1" w:after="100" w:afterAutospacing="1" w:line="240" w:lineRule="auto"/>
      <w:jc w:val="left"/>
    </w:pPr>
    <w:rPr>
      <w:rFonts w:ascii="Times New Roman" w:hAnsi="Times New Roman" w:cs="Times New Roman"/>
      <w:sz w:val="24"/>
      <w:szCs w:val="24"/>
      <w:lang w:eastAsia="de-CH"/>
    </w:rPr>
  </w:style>
  <w:style w:type="character" w:styleId="lrzxr" w:customStyle="1">
    <w:name w:val="lrzxr"/>
    <w:basedOn w:val="Absatz-Standardschriftart"/>
    <w:rsid w:val="00CA47A4"/>
  </w:style>
  <w:style w:type="character" w:styleId="person-organisation-unit" w:customStyle="1">
    <w:name w:val="person-organisation-unit"/>
    <w:basedOn w:val="Absatz-Standardschriftart"/>
    <w:rsid w:val="006928C2"/>
  </w:style>
  <w:style w:type="paragraph" w:styleId="color-primary" w:customStyle="1">
    <w:name w:val="color-primary"/>
    <w:basedOn w:val="Standard"/>
    <w:rsid w:val="00515C8A"/>
    <w:pPr>
      <w:spacing w:before="100" w:beforeAutospacing="1" w:after="100" w:afterAutospacing="1" w:line="240" w:lineRule="auto"/>
      <w:jc w:val="left"/>
    </w:pPr>
    <w:rPr>
      <w:rFonts w:ascii="Times New Roman" w:hAnsi="Times New Roman" w:cs="Times New Roman"/>
      <w:sz w:val="24"/>
      <w:szCs w:val="24"/>
      <w:lang w:val="en-GB" w:eastAsia="en-GB"/>
    </w:rPr>
  </w:style>
  <w:style w:type="paragraph" w:styleId="paragraph" w:customStyle="1">
    <w:name w:val="paragraph"/>
    <w:basedOn w:val="Standard"/>
    <w:rsid w:val="00515C8A"/>
    <w:pPr>
      <w:spacing w:before="100" w:beforeAutospacing="1" w:after="100" w:afterAutospacing="1" w:line="240" w:lineRule="auto"/>
      <w:jc w:val="left"/>
    </w:pPr>
    <w:rPr>
      <w:rFonts w:ascii="Times New Roman" w:hAnsi="Times New Roman" w:cs="Times New Roman"/>
      <w:sz w:val="24"/>
      <w:szCs w:val="24"/>
      <w:lang w:val="en-GB" w:eastAsia="en-GB"/>
    </w:rPr>
  </w:style>
  <w:style w:type="character" w:styleId="normaltextrun" w:customStyle="1">
    <w:name w:val="normaltextrun"/>
    <w:basedOn w:val="Absatz-Standardschriftart"/>
    <w:rsid w:val="00515C8A"/>
  </w:style>
  <w:style w:type="character" w:styleId="eop" w:customStyle="1">
    <w:name w:val="eop"/>
    <w:basedOn w:val="Absatz-Standardschriftart"/>
    <w:rsid w:val="00515C8A"/>
  </w:style>
  <w:style w:type="paragraph" w:styleId="Inhaltsverzeichnisberschrift">
    <w:name w:val="TOC Heading"/>
    <w:basedOn w:val="berschrift1"/>
    <w:next w:val="Standard"/>
    <w:uiPriority w:val="39"/>
    <w:unhideWhenUsed/>
    <w:qFormat/>
    <w:rsid w:val="00515C8A"/>
    <w:pPr>
      <w:pageBreakBefore w:val="0"/>
      <w:numPr>
        <w:numId w:val="0"/>
      </w:numPr>
      <w:spacing w:line="259" w:lineRule="auto"/>
      <w:jc w:val="left"/>
      <w:outlineLvl w:val="9"/>
    </w:pPr>
    <w:rPr>
      <w:rFonts w:asciiTheme="majorHAnsi" w:hAnsiTheme="majorHAnsi"/>
      <w:b w:val="0"/>
      <w:color w:val="2F5496" w:themeColor="accent1" w:themeShade="BF"/>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4547">
      <w:bodyDiv w:val="1"/>
      <w:marLeft w:val="0"/>
      <w:marRight w:val="0"/>
      <w:marTop w:val="0"/>
      <w:marBottom w:val="0"/>
      <w:divBdr>
        <w:top w:val="none" w:sz="0" w:space="0" w:color="auto"/>
        <w:left w:val="none" w:sz="0" w:space="0" w:color="auto"/>
        <w:bottom w:val="none" w:sz="0" w:space="0" w:color="auto"/>
        <w:right w:val="none" w:sz="0" w:space="0" w:color="auto"/>
      </w:divBdr>
    </w:div>
    <w:div w:id="40248882">
      <w:bodyDiv w:val="1"/>
      <w:marLeft w:val="0"/>
      <w:marRight w:val="0"/>
      <w:marTop w:val="0"/>
      <w:marBottom w:val="0"/>
      <w:divBdr>
        <w:top w:val="none" w:sz="0" w:space="0" w:color="auto"/>
        <w:left w:val="none" w:sz="0" w:space="0" w:color="auto"/>
        <w:bottom w:val="none" w:sz="0" w:space="0" w:color="auto"/>
        <w:right w:val="none" w:sz="0" w:space="0" w:color="auto"/>
      </w:divBdr>
    </w:div>
    <w:div w:id="183132786">
      <w:bodyDiv w:val="1"/>
      <w:marLeft w:val="0"/>
      <w:marRight w:val="0"/>
      <w:marTop w:val="0"/>
      <w:marBottom w:val="0"/>
      <w:divBdr>
        <w:top w:val="none" w:sz="0" w:space="0" w:color="auto"/>
        <w:left w:val="none" w:sz="0" w:space="0" w:color="auto"/>
        <w:bottom w:val="none" w:sz="0" w:space="0" w:color="auto"/>
        <w:right w:val="none" w:sz="0" w:space="0" w:color="auto"/>
      </w:divBdr>
    </w:div>
    <w:div w:id="206307468">
      <w:bodyDiv w:val="1"/>
      <w:marLeft w:val="0"/>
      <w:marRight w:val="0"/>
      <w:marTop w:val="0"/>
      <w:marBottom w:val="0"/>
      <w:divBdr>
        <w:top w:val="none" w:sz="0" w:space="0" w:color="auto"/>
        <w:left w:val="none" w:sz="0" w:space="0" w:color="auto"/>
        <w:bottom w:val="none" w:sz="0" w:space="0" w:color="auto"/>
        <w:right w:val="none" w:sz="0" w:space="0" w:color="auto"/>
      </w:divBdr>
    </w:div>
    <w:div w:id="218051720">
      <w:bodyDiv w:val="1"/>
      <w:marLeft w:val="0"/>
      <w:marRight w:val="0"/>
      <w:marTop w:val="0"/>
      <w:marBottom w:val="0"/>
      <w:divBdr>
        <w:top w:val="none" w:sz="0" w:space="0" w:color="auto"/>
        <w:left w:val="none" w:sz="0" w:space="0" w:color="auto"/>
        <w:bottom w:val="none" w:sz="0" w:space="0" w:color="auto"/>
        <w:right w:val="none" w:sz="0" w:space="0" w:color="auto"/>
      </w:divBdr>
    </w:div>
    <w:div w:id="236474019">
      <w:bodyDiv w:val="1"/>
      <w:marLeft w:val="0"/>
      <w:marRight w:val="0"/>
      <w:marTop w:val="0"/>
      <w:marBottom w:val="0"/>
      <w:divBdr>
        <w:top w:val="none" w:sz="0" w:space="0" w:color="auto"/>
        <w:left w:val="none" w:sz="0" w:space="0" w:color="auto"/>
        <w:bottom w:val="none" w:sz="0" w:space="0" w:color="auto"/>
        <w:right w:val="none" w:sz="0" w:space="0" w:color="auto"/>
      </w:divBdr>
    </w:div>
    <w:div w:id="268898926">
      <w:bodyDiv w:val="1"/>
      <w:marLeft w:val="0"/>
      <w:marRight w:val="0"/>
      <w:marTop w:val="0"/>
      <w:marBottom w:val="0"/>
      <w:divBdr>
        <w:top w:val="none" w:sz="0" w:space="0" w:color="auto"/>
        <w:left w:val="none" w:sz="0" w:space="0" w:color="auto"/>
        <w:bottom w:val="none" w:sz="0" w:space="0" w:color="auto"/>
        <w:right w:val="none" w:sz="0" w:space="0" w:color="auto"/>
      </w:divBdr>
    </w:div>
    <w:div w:id="338776358">
      <w:bodyDiv w:val="1"/>
      <w:marLeft w:val="0"/>
      <w:marRight w:val="0"/>
      <w:marTop w:val="0"/>
      <w:marBottom w:val="0"/>
      <w:divBdr>
        <w:top w:val="none" w:sz="0" w:space="0" w:color="auto"/>
        <w:left w:val="none" w:sz="0" w:space="0" w:color="auto"/>
        <w:bottom w:val="none" w:sz="0" w:space="0" w:color="auto"/>
        <w:right w:val="none" w:sz="0" w:space="0" w:color="auto"/>
      </w:divBdr>
    </w:div>
    <w:div w:id="342779264">
      <w:bodyDiv w:val="1"/>
      <w:marLeft w:val="0"/>
      <w:marRight w:val="0"/>
      <w:marTop w:val="0"/>
      <w:marBottom w:val="0"/>
      <w:divBdr>
        <w:top w:val="none" w:sz="0" w:space="0" w:color="auto"/>
        <w:left w:val="none" w:sz="0" w:space="0" w:color="auto"/>
        <w:bottom w:val="none" w:sz="0" w:space="0" w:color="auto"/>
        <w:right w:val="none" w:sz="0" w:space="0" w:color="auto"/>
      </w:divBdr>
    </w:div>
    <w:div w:id="374744582">
      <w:bodyDiv w:val="1"/>
      <w:marLeft w:val="0"/>
      <w:marRight w:val="0"/>
      <w:marTop w:val="0"/>
      <w:marBottom w:val="0"/>
      <w:divBdr>
        <w:top w:val="none" w:sz="0" w:space="0" w:color="auto"/>
        <w:left w:val="none" w:sz="0" w:space="0" w:color="auto"/>
        <w:bottom w:val="none" w:sz="0" w:space="0" w:color="auto"/>
        <w:right w:val="none" w:sz="0" w:space="0" w:color="auto"/>
      </w:divBdr>
    </w:div>
    <w:div w:id="384137401">
      <w:bodyDiv w:val="1"/>
      <w:marLeft w:val="0"/>
      <w:marRight w:val="0"/>
      <w:marTop w:val="0"/>
      <w:marBottom w:val="0"/>
      <w:divBdr>
        <w:top w:val="none" w:sz="0" w:space="0" w:color="auto"/>
        <w:left w:val="none" w:sz="0" w:space="0" w:color="auto"/>
        <w:bottom w:val="none" w:sz="0" w:space="0" w:color="auto"/>
        <w:right w:val="none" w:sz="0" w:space="0" w:color="auto"/>
      </w:divBdr>
    </w:div>
    <w:div w:id="448160966">
      <w:bodyDiv w:val="1"/>
      <w:marLeft w:val="0"/>
      <w:marRight w:val="0"/>
      <w:marTop w:val="0"/>
      <w:marBottom w:val="0"/>
      <w:divBdr>
        <w:top w:val="none" w:sz="0" w:space="0" w:color="auto"/>
        <w:left w:val="none" w:sz="0" w:space="0" w:color="auto"/>
        <w:bottom w:val="none" w:sz="0" w:space="0" w:color="auto"/>
        <w:right w:val="none" w:sz="0" w:space="0" w:color="auto"/>
      </w:divBdr>
    </w:div>
    <w:div w:id="455107312">
      <w:bodyDiv w:val="1"/>
      <w:marLeft w:val="0"/>
      <w:marRight w:val="0"/>
      <w:marTop w:val="0"/>
      <w:marBottom w:val="0"/>
      <w:divBdr>
        <w:top w:val="none" w:sz="0" w:space="0" w:color="auto"/>
        <w:left w:val="none" w:sz="0" w:space="0" w:color="auto"/>
        <w:bottom w:val="none" w:sz="0" w:space="0" w:color="auto"/>
        <w:right w:val="none" w:sz="0" w:space="0" w:color="auto"/>
      </w:divBdr>
    </w:div>
    <w:div w:id="512720701">
      <w:bodyDiv w:val="1"/>
      <w:marLeft w:val="0"/>
      <w:marRight w:val="0"/>
      <w:marTop w:val="0"/>
      <w:marBottom w:val="0"/>
      <w:divBdr>
        <w:top w:val="none" w:sz="0" w:space="0" w:color="auto"/>
        <w:left w:val="none" w:sz="0" w:space="0" w:color="auto"/>
        <w:bottom w:val="none" w:sz="0" w:space="0" w:color="auto"/>
        <w:right w:val="none" w:sz="0" w:space="0" w:color="auto"/>
      </w:divBdr>
    </w:div>
    <w:div w:id="517544700">
      <w:bodyDiv w:val="1"/>
      <w:marLeft w:val="0"/>
      <w:marRight w:val="0"/>
      <w:marTop w:val="0"/>
      <w:marBottom w:val="0"/>
      <w:divBdr>
        <w:top w:val="none" w:sz="0" w:space="0" w:color="auto"/>
        <w:left w:val="none" w:sz="0" w:space="0" w:color="auto"/>
        <w:bottom w:val="none" w:sz="0" w:space="0" w:color="auto"/>
        <w:right w:val="none" w:sz="0" w:space="0" w:color="auto"/>
      </w:divBdr>
    </w:div>
    <w:div w:id="586354680">
      <w:bodyDiv w:val="1"/>
      <w:marLeft w:val="0"/>
      <w:marRight w:val="0"/>
      <w:marTop w:val="0"/>
      <w:marBottom w:val="0"/>
      <w:divBdr>
        <w:top w:val="none" w:sz="0" w:space="0" w:color="auto"/>
        <w:left w:val="none" w:sz="0" w:space="0" w:color="auto"/>
        <w:bottom w:val="none" w:sz="0" w:space="0" w:color="auto"/>
        <w:right w:val="none" w:sz="0" w:space="0" w:color="auto"/>
      </w:divBdr>
    </w:div>
    <w:div w:id="640235137">
      <w:bodyDiv w:val="1"/>
      <w:marLeft w:val="0"/>
      <w:marRight w:val="0"/>
      <w:marTop w:val="0"/>
      <w:marBottom w:val="0"/>
      <w:divBdr>
        <w:top w:val="none" w:sz="0" w:space="0" w:color="auto"/>
        <w:left w:val="none" w:sz="0" w:space="0" w:color="auto"/>
        <w:bottom w:val="none" w:sz="0" w:space="0" w:color="auto"/>
        <w:right w:val="none" w:sz="0" w:space="0" w:color="auto"/>
      </w:divBdr>
    </w:div>
    <w:div w:id="706370762">
      <w:bodyDiv w:val="1"/>
      <w:marLeft w:val="0"/>
      <w:marRight w:val="0"/>
      <w:marTop w:val="0"/>
      <w:marBottom w:val="0"/>
      <w:divBdr>
        <w:top w:val="none" w:sz="0" w:space="0" w:color="auto"/>
        <w:left w:val="none" w:sz="0" w:space="0" w:color="auto"/>
        <w:bottom w:val="none" w:sz="0" w:space="0" w:color="auto"/>
        <w:right w:val="none" w:sz="0" w:space="0" w:color="auto"/>
      </w:divBdr>
    </w:div>
    <w:div w:id="787354067">
      <w:bodyDiv w:val="1"/>
      <w:marLeft w:val="0"/>
      <w:marRight w:val="0"/>
      <w:marTop w:val="0"/>
      <w:marBottom w:val="0"/>
      <w:divBdr>
        <w:top w:val="none" w:sz="0" w:space="0" w:color="auto"/>
        <w:left w:val="none" w:sz="0" w:space="0" w:color="auto"/>
        <w:bottom w:val="none" w:sz="0" w:space="0" w:color="auto"/>
        <w:right w:val="none" w:sz="0" w:space="0" w:color="auto"/>
      </w:divBdr>
    </w:div>
    <w:div w:id="829757475">
      <w:bodyDiv w:val="1"/>
      <w:marLeft w:val="0"/>
      <w:marRight w:val="0"/>
      <w:marTop w:val="0"/>
      <w:marBottom w:val="0"/>
      <w:divBdr>
        <w:top w:val="none" w:sz="0" w:space="0" w:color="auto"/>
        <w:left w:val="none" w:sz="0" w:space="0" w:color="auto"/>
        <w:bottom w:val="none" w:sz="0" w:space="0" w:color="auto"/>
        <w:right w:val="none" w:sz="0" w:space="0" w:color="auto"/>
      </w:divBdr>
    </w:div>
    <w:div w:id="834340802">
      <w:bodyDiv w:val="1"/>
      <w:marLeft w:val="0"/>
      <w:marRight w:val="0"/>
      <w:marTop w:val="0"/>
      <w:marBottom w:val="0"/>
      <w:divBdr>
        <w:top w:val="none" w:sz="0" w:space="0" w:color="auto"/>
        <w:left w:val="none" w:sz="0" w:space="0" w:color="auto"/>
        <w:bottom w:val="none" w:sz="0" w:space="0" w:color="auto"/>
        <w:right w:val="none" w:sz="0" w:space="0" w:color="auto"/>
      </w:divBdr>
    </w:div>
    <w:div w:id="842932425">
      <w:bodyDiv w:val="1"/>
      <w:marLeft w:val="0"/>
      <w:marRight w:val="0"/>
      <w:marTop w:val="0"/>
      <w:marBottom w:val="0"/>
      <w:divBdr>
        <w:top w:val="none" w:sz="0" w:space="0" w:color="auto"/>
        <w:left w:val="none" w:sz="0" w:space="0" w:color="auto"/>
        <w:bottom w:val="none" w:sz="0" w:space="0" w:color="auto"/>
        <w:right w:val="none" w:sz="0" w:space="0" w:color="auto"/>
      </w:divBdr>
    </w:div>
    <w:div w:id="936257527">
      <w:bodyDiv w:val="1"/>
      <w:marLeft w:val="0"/>
      <w:marRight w:val="0"/>
      <w:marTop w:val="0"/>
      <w:marBottom w:val="0"/>
      <w:divBdr>
        <w:top w:val="none" w:sz="0" w:space="0" w:color="auto"/>
        <w:left w:val="none" w:sz="0" w:space="0" w:color="auto"/>
        <w:bottom w:val="none" w:sz="0" w:space="0" w:color="auto"/>
        <w:right w:val="none" w:sz="0" w:space="0" w:color="auto"/>
      </w:divBdr>
    </w:div>
    <w:div w:id="958605274">
      <w:bodyDiv w:val="1"/>
      <w:marLeft w:val="0"/>
      <w:marRight w:val="0"/>
      <w:marTop w:val="0"/>
      <w:marBottom w:val="0"/>
      <w:divBdr>
        <w:top w:val="none" w:sz="0" w:space="0" w:color="auto"/>
        <w:left w:val="none" w:sz="0" w:space="0" w:color="auto"/>
        <w:bottom w:val="none" w:sz="0" w:space="0" w:color="auto"/>
        <w:right w:val="none" w:sz="0" w:space="0" w:color="auto"/>
      </w:divBdr>
    </w:div>
    <w:div w:id="962225402">
      <w:bodyDiv w:val="1"/>
      <w:marLeft w:val="0"/>
      <w:marRight w:val="0"/>
      <w:marTop w:val="0"/>
      <w:marBottom w:val="0"/>
      <w:divBdr>
        <w:top w:val="none" w:sz="0" w:space="0" w:color="auto"/>
        <w:left w:val="none" w:sz="0" w:space="0" w:color="auto"/>
        <w:bottom w:val="none" w:sz="0" w:space="0" w:color="auto"/>
        <w:right w:val="none" w:sz="0" w:space="0" w:color="auto"/>
      </w:divBdr>
    </w:div>
    <w:div w:id="997266171">
      <w:bodyDiv w:val="1"/>
      <w:marLeft w:val="0"/>
      <w:marRight w:val="0"/>
      <w:marTop w:val="0"/>
      <w:marBottom w:val="0"/>
      <w:divBdr>
        <w:top w:val="none" w:sz="0" w:space="0" w:color="auto"/>
        <w:left w:val="none" w:sz="0" w:space="0" w:color="auto"/>
        <w:bottom w:val="none" w:sz="0" w:space="0" w:color="auto"/>
        <w:right w:val="none" w:sz="0" w:space="0" w:color="auto"/>
      </w:divBdr>
    </w:div>
    <w:div w:id="1029722129">
      <w:bodyDiv w:val="1"/>
      <w:marLeft w:val="0"/>
      <w:marRight w:val="0"/>
      <w:marTop w:val="0"/>
      <w:marBottom w:val="0"/>
      <w:divBdr>
        <w:top w:val="none" w:sz="0" w:space="0" w:color="auto"/>
        <w:left w:val="none" w:sz="0" w:space="0" w:color="auto"/>
        <w:bottom w:val="none" w:sz="0" w:space="0" w:color="auto"/>
        <w:right w:val="none" w:sz="0" w:space="0" w:color="auto"/>
      </w:divBdr>
    </w:div>
    <w:div w:id="1034623030">
      <w:bodyDiv w:val="1"/>
      <w:marLeft w:val="0"/>
      <w:marRight w:val="0"/>
      <w:marTop w:val="0"/>
      <w:marBottom w:val="0"/>
      <w:divBdr>
        <w:top w:val="none" w:sz="0" w:space="0" w:color="auto"/>
        <w:left w:val="none" w:sz="0" w:space="0" w:color="auto"/>
        <w:bottom w:val="none" w:sz="0" w:space="0" w:color="auto"/>
        <w:right w:val="none" w:sz="0" w:space="0" w:color="auto"/>
      </w:divBdr>
    </w:div>
    <w:div w:id="1038313252">
      <w:bodyDiv w:val="1"/>
      <w:marLeft w:val="0"/>
      <w:marRight w:val="0"/>
      <w:marTop w:val="0"/>
      <w:marBottom w:val="0"/>
      <w:divBdr>
        <w:top w:val="none" w:sz="0" w:space="0" w:color="auto"/>
        <w:left w:val="none" w:sz="0" w:space="0" w:color="auto"/>
        <w:bottom w:val="none" w:sz="0" w:space="0" w:color="auto"/>
        <w:right w:val="none" w:sz="0" w:space="0" w:color="auto"/>
      </w:divBdr>
    </w:div>
    <w:div w:id="1040594072">
      <w:bodyDiv w:val="1"/>
      <w:marLeft w:val="0"/>
      <w:marRight w:val="0"/>
      <w:marTop w:val="0"/>
      <w:marBottom w:val="0"/>
      <w:divBdr>
        <w:top w:val="none" w:sz="0" w:space="0" w:color="auto"/>
        <w:left w:val="none" w:sz="0" w:space="0" w:color="auto"/>
        <w:bottom w:val="none" w:sz="0" w:space="0" w:color="auto"/>
        <w:right w:val="none" w:sz="0" w:space="0" w:color="auto"/>
      </w:divBdr>
    </w:div>
    <w:div w:id="1045132647">
      <w:bodyDiv w:val="1"/>
      <w:marLeft w:val="0"/>
      <w:marRight w:val="0"/>
      <w:marTop w:val="0"/>
      <w:marBottom w:val="0"/>
      <w:divBdr>
        <w:top w:val="none" w:sz="0" w:space="0" w:color="auto"/>
        <w:left w:val="none" w:sz="0" w:space="0" w:color="auto"/>
        <w:bottom w:val="none" w:sz="0" w:space="0" w:color="auto"/>
        <w:right w:val="none" w:sz="0" w:space="0" w:color="auto"/>
      </w:divBdr>
    </w:div>
    <w:div w:id="1096823195">
      <w:bodyDiv w:val="1"/>
      <w:marLeft w:val="0"/>
      <w:marRight w:val="0"/>
      <w:marTop w:val="0"/>
      <w:marBottom w:val="0"/>
      <w:divBdr>
        <w:top w:val="none" w:sz="0" w:space="0" w:color="auto"/>
        <w:left w:val="none" w:sz="0" w:space="0" w:color="auto"/>
        <w:bottom w:val="none" w:sz="0" w:space="0" w:color="auto"/>
        <w:right w:val="none" w:sz="0" w:space="0" w:color="auto"/>
      </w:divBdr>
    </w:div>
    <w:div w:id="1151212855">
      <w:bodyDiv w:val="1"/>
      <w:marLeft w:val="0"/>
      <w:marRight w:val="0"/>
      <w:marTop w:val="0"/>
      <w:marBottom w:val="0"/>
      <w:divBdr>
        <w:top w:val="none" w:sz="0" w:space="0" w:color="auto"/>
        <w:left w:val="none" w:sz="0" w:space="0" w:color="auto"/>
        <w:bottom w:val="none" w:sz="0" w:space="0" w:color="auto"/>
        <w:right w:val="none" w:sz="0" w:space="0" w:color="auto"/>
      </w:divBdr>
    </w:div>
    <w:div w:id="1157771435">
      <w:bodyDiv w:val="1"/>
      <w:marLeft w:val="0"/>
      <w:marRight w:val="0"/>
      <w:marTop w:val="0"/>
      <w:marBottom w:val="0"/>
      <w:divBdr>
        <w:top w:val="none" w:sz="0" w:space="0" w:color="auto"/>
        <w:left w:val="none" w:sz="0" w:space="0" w:color="auto"/>
        <w:bottom w:val="none" w:sz="0" w:space="0" w:color="auto"/>
        <w:right w:val="none" w:sz="0" w:space="0" w:color="auto"/>
      </w:divBdr>
    </w:div>
    <w:div w:id="1178228192">
      <w:bodyDiv w:val="1"/>
      <w:marLeft w:val="0"/>
      <w:marRight w:val="0"/>
      <w:marTop w:val="0"/>
      <w:marBottom w:val="0"/>
      <w:divBdr>
        <w:top w:val="none" w:sz="0" w:space="0" w:color="auto"/>
        <w:left w:val="none" w:sz="0" w:space="0" w:color="auto"/>
        <w:bottom w:val="none" w:sz="0" w:space="0" w:color="auto"/>
        <w:right w:val="none" w:sz="0" w:space="0" w:color="auto"/>
      </w:divBdr>
    </w:div>
    <w:div w:id="1183284779">
      <w:bodyDiv w:val="1"/>
      <w:marLeft w:val="0"/>
      <w:marRight w:val="0"/>
      <w:marTop w:val="0"/>
      <w:marBottom w:val="0"/>
      <w:divBdr>
        <w:top w:val="none" w:sz="0" w:space="0" w:color="auto"/>
        <w:left w:val="none" w:sz="0" w:space="0" w:color="auto"/>
        <w:bottom w:val="none" w:sz="0" w:space="0" w:color="auto"/>
        <w:right w:val="none" w:sz="0" w:space="0" w:color="auto"/>
      </w:divBdr>
    </w:div>
    <w:div w:id="1255941748">
      <w:bodyDiv w:val="1"/>
      <w:marLeft w:val="0"/>
      <w:marRight w:val="0"/>
      <w:marTop w:val="0"/>
      <w:marBottom w:val="0"/>
      <w:divBdr>
        <w:top w:val="none" w:sz="0" w:space="0" w:color="auto"/>
        <w:left w:val="none" w:sz="0" w:space="0" w:color="auto"/>
        <w:bottom w:val="none" w:sz="0" w:space="0" w:color="auto"/>
        <w:right w:val="none" w:sz="0" w:space="0" w:color="auto"/>
      </w:divBdr>
    </w:div>
    <w:div w:id="1355839453">
      <w:bodyDiv w:val="1"/>
      <w:marLeft w:val="0"/>
      <w:marRight w:val="0"/>
      <w:marTop w:val="0"/>
      <w:marBottom w:val="0"/>
      <w:divBdr>
        <w:top w:val="none" w:sz="0" w:space="0" w:color="auto"/>
        <w:left w:val="none" w:sz="0" w:space="0" w:color="auto"/>
        <w:bottom w:val="none" w:sz="0" w:space="0" w:color="auto"/>
        <w:right w:val="none" w:sz="0" w:space="0" w:color="auto"/>
      </w:divBdr>
    </w:div>
    <w:div w:id="1375545371">
      <w:bodyDiv w:val="1"/>
      <w:marLeft w:val="0"/>
      <w:marRight w:val="0"/>
      <w:marTop w:val="0"/>
      <w:marBottom w:val="0"/>
      <w:divBdr>
        <w:top w:val="none" w:sz="0" w:space="0" w:color="auto"/>
        <w:left w:val="none" w:sz="0" w:space="0" w:color="auto"/>
        <w:bottom w:val="none" w:sz="0" w:space="0" w:color="auto"/>
        <w:right w:val="none" w:sz="0" w:space="0" w:color="auto"/>
      </w:divBdr>
    </w:div>
    <w:div w:id="1398361315">
      <w:bodyDiv w:val="1"/>
      <w:marLeft w:val="0"/>
      <w:marRight w:val="0"/>
      <w:marTop w:val="0"/>
      <w:marBottom w:val="0"/>
      <w:divBdr>
        <w:top w:val="none" w:sz="0" w:space="0" w:color="auto"/>
        <w:left w:val="none" w:sz="0" w:space="0" w:color="auto"/>
        <w:bottom w:val="none" w:sz="0" w:space="0" w:color="auto"/>
        <w:right w:val="none" w:sz="0" w:space="0" w:color="auto"/>
      </w:divBdr>
    </w:div>
    <w:div w:id="1441072766">
      <w:bodyDiv w:val="1"/>
      <w:marLeft w:val="0"/>
      <w:marRight w:val="0"/>
      <w:marTop w:val="0"/>
      <w:marBottom w:val="0"/>
      <w:divBdr>
        <w:top w:val="none" w:sz="0" w:space="0" w:color="auto"/>
        <w:left w:val="none" w:sz="0" w:space="0" w:color="auto"/>
        <w:bottom w:val="none" w:sz="0" w:space="0" w:color="auto"/>
        <w:right w:val="none" w:sz="0" w:space="0" w:color="auto"/>
      </w:divBdr>
    </w:div>
    <w:div w:id="1458992516">
      <w:bodyDiv w:val="1"/>
      <w:marLeft w:val="0"/>
      <w:marRight w:val="0"/>
      <w:marTop w:val="0"/>
      <w:marBottom w:val="0"/>
      <w:divBdr>
        <w:top w:val="none" w:sz="0" w:space="0" w:color="auto"/>
        <w:left w:val="none" w:sz="0" w:space="0" w:color="auto"/>
        <w:bottom w:val="none" w:sz="0" w:space="0" w:color="auto"/>
        <w:right w:val="none" w:sz="0" w:space="0" w:color="auto"/>
      </w:divBdr>
    </w:div>
    <w:div w:id="1481075469">
      <w:bodyDiv w:val="1"/>
      <w:marLeft w:val="0"/>
      <w:marRight w:val="0"/>
      <w:marTop w:val="0"/>
      <w:marBottom w:val="0"/>
      <w:divBdr>
        <w:top w:val="none" w:sz="0" w:space="0" w:color="auto"/>
        <w:left w:val="none" w:sz="0" w:space="0" w:color="auto"/>
        <w:bottom w:val="none" w:sz="0" w:space="0" w:color="auto"/>
        <w:right w:val="none" w:sz="0" w:space="0" w:color="auto"/>
      </w:divBdr>
      <w:divsChild>
        <w:div w:id="500199681">
          <w:marLeft w:val="0"/>
          <w:marRight w:val="0"/>
          <w:marTop w:val="0"/>
          <w:marBottom w:val="0"/>
          <w:divBdr>
            <w:top w:val="none" w:sz="0" w:space="0" w:color="auto"/>
            <w:left w:val="none" w:sz="0" w:space="0" w:color="auto"/>
            <w:bottom w:val="none" w:sz="0" w:space="0" w:color="auto"/>
            <w:right w:val="none" w:sz="0" w:space="0" w:color="auto"/>
          </w:divBdr>
        </w:div>
        <w:div w:id="960265022">
          <w:marLeft w:val="0"/>
          <w:marRight w:val="0"/>
          <w:marTop w:val="0"/>
          <w:marBottom w:val="0"/>
          <w:divBdr>
            <w:top w:val="none" w:sz="0" w:space="0" w:color="auto"/>
            <w:left w:val="none" w:sz="0" w:space="0" w:color="auto"/>
            <w:bottom w:val="none" w:sz="0" w:space="0" w:color="auto"/>
            <w:right w:val="none" w:sz="0" w:space="0" w:color="auto"/>
          </w:divBdr>
        </w:div>
        <w:div w:id="1252663330">
          <w:marLeft w:val="0"/>
          <w:marRight w:val="0"/>
          <w:marTop w:val="0"/>
          <w:marBottom w:val="0"/>
          <w:divBdr>
            <w:top w:val="none" w:sz="0" w:space="0" w:color="auto"/>
            <w:left w:val="none" w:sz="0" w:space="0" w:color="auto"/>
            <w:bottom w:val="none" w:sz="0" w:space="0" w:color="auto"/>
            <w:right w:val="none" w:sz="0" w:space="0" w:color="auto"/>
          </w:divBdr>
        </w:div>
        <w:div w:id="1460339497">
          <w:marLeft w:val="0"/>
          <w:marRight w:val="0"/>
          <w:marTop w:val="0"/>
          <w:marBottom w:val="0"/>
          <w:divBdr>
            <w:top w:val="none" w:sz="0" w:space="0" w:color="auto"/>
            <w:left w:val="none" w:sz="0" w:space="0" w:color="auto"/>
            <w:bottom w:val="none" w:sz="0" w:space="0" w:color="auto"/>
            <w:right w:val="none" w:sz="0" w:space="0" w:color="auto"/>
          </w:divBdr>
        </w:div>
      </w:divsChild>
    </w:div>
    <w:div w:id="1507403551">
      <w:bodyDiv w:val="1"/>
      <w:marLeft w:val="0"/>
      <w:marRight w:val="0"/>
      <w:marTop w:val="0"/>
      <w:marBottom w:val="0"/>
      <w:divBdr>
        <w:top w:val="none" w:sz="0" w:space="0" w:color="auto"/>
        <w:left w:val="none" w:sz="0" w:space="0" w:color="auto"/>
        <w:bottom w:val="none" w:sz="0" w:space="0" w:color="auto"/>
        <w:right w:val="none" w:sz="0" w:space="0" w:color="auto"/>
      </w:divBdr>
    </w:div>
    <w:div w:id="1607884717">
      <w:bodyDiv w:val="1"/>
      <w:marLeft w:val="0"/>
      <w:marRight w:val="0"/>
      <w:marTop w:val="0"/>
      <w:marBottom w:val="0"/>
      <w:divBdr>
        <w:top w:val="none" w:sz="0" w:space="0" w:color="auto"/>
        <w:left w:val="none" w:sz="0" w:space="0" w:color="auto"/>
        <w:bottom w:val="none" w:sz="0" w:space="0" w:color="auto"/>
        <w:right w:val="none" w:sz="0" w:space="0" w:color="auto"/>
      </w:divBdr>
    </w:div>
    <w:div w:id="1710960035">
      <w:bodyDiv w:val="1"/>
      <w:marLeft w:val="0"/>
      <w:marRight w:val="0"/>
      <w:marTop w:val="0"/>
      <w:marBottom w:val="0"/>
      <w:divBdr>
        <w:top w:val="none" w:sz="0" w:space="0" w:color="auto"/>
        <w:left w:val="none" w:sz="0" w:space="0" w:color="auto"/>
        <w:bottom w:val="none" w:sz="0" w:space="0" w:color="auto"/>
        <w:right w:val="none" w:sz="0" w:space="0" w:color="auto"/>
      </w:divBdr>
    </w:div>
    <w:div w:id="1727952483">
      <w:bodyDiv w:val="1"/>
      <w:marLeft w:val="0"/>
      <w:marRight w:val="0"/>
      <w:marTop w:val="0"/>
      <w:marBottom w:val="0"/>
      <w:divBdr>
        <w:top w:val="none" w:sz="0" w:space="0" w:color="auto"/>
        <w:left w:val="none" w:sz="0" w:space="0" w:color="auto"/>
        <w:bottom w:val="none" w:sz="0" w:space="0" w:color="auto"/>
        <w:right w:val="none" w:sz="0" w:space="0" w:color="auto"/>
      </w:divBdr>
    </w:div>
    <w:div w:id="1731491285">
      <w:bodyDiv w:val="1"/>
      <w:marLeft w:val="0"/>
      <w:marRight w:val="0"/>
      <w:marTop w:val="0"/>
      <w:marBottom w:val="0"/>
      <w:divBdr>
        <w:top w:val="none" w:sz="0" w:space="0" w:color="auto"/>
        <w:left w:val="none" w:sz="0" w:space="0" w:color="auto"/>
        <w:bottom w:val="none" w:sz="0" w:space="0" w:color="auto"/>
        <w:right w:val="none" w:sz="0" w:space="0" w:color="auto"/>
      </w:divBdr>
    </w:div>
    <w:div w:id="1732775883">
      <w:bodyDiv w:val="1"/>
      <w:marLeft w:val="0"/>
      <w:marRight w:val="0"/>
      <w:marTop w:val="0"/>
      <w:marBottom w:val="0"/>
      <w:divBdr>
        <w:top w:val="none" w:sz="0" w:space="0" w:color="auto"/>
        <w:left w:val="none" w:sz="0" w:space="0" w:color="auto"/>
        <w:bottom w:val="none" w:sz="0" w:space="0" w:color="auto"/>
        <w:right w:val="none" w:sz="0" w:space="0" w:color="auto"/>
      </w:divBdr>
    </w:div>
    <w:div w:id="1757627899">
      <w:bodyDiv w:val="1"/>
      <w:marLeft w:val="0"/>
      <w:marRight w:val="0"/>
      <w:marTop w:val="0"/>
      <w:marBottom w:val="0"/>
      <w:divBdr>
        <w:top w:val="none" w:sz="0" w:space="0" w:color="auto"/>
        <w:left w:val="none" w:sz="0" w:space="0" w:color="auto"/>
        <w:bottom w:val="none" w:sz="0" w:space="0" w:color="auto"/>
        <w:right w:val="none" w:sz="0" w:space="0" w:color="auto"/>
      </w:divBdr>
    </w:div>
    <w:div w:id="1775856697">
      <w:bodyDiv w:val="1"/>
      <w:marLeft w:val="0"/>
      <w:marRight w:val="0"/>
      <w:marTop w:val="0"/>
      <w:marBottom w:val="0"/>
      <w:divBdr>
        <w:top w:val="none" w:sz="0" w:space="0" w:color="auto"/>
        <w:left w:val="none" w:sz="0" w:space="0" w:color="auto"/>
        <w:bottom w:val="none" w:sz="0" w:space="0" w:color="auto"/>
        <w:right w:val="none" w:sz="0" w:space="0" w:color="auto"/>
      </w:divBdr>
    </w:div>
    <w:div w:id="1782533254">
      <w:bodyDiv w:val="1"/>
      <w:marLeft w:val="0"/>
      <w:marRight w:val="0"/>
      <w:marTop w:val="0"/>
      <w:marBottom w:val="0"/>
      <w:divBdr>
        <w:top w:val="none" w:sz="0" w:space="0" w:color="auto"/>
        <w:left w:val="none" w:sz="0" w:space="0" w:color="auto"/>
        <w:bottom w:val="none" w:sz="0" w:space="0" w:color="auto"/>
        <w:right w:val="none" w:sz="0" w:space="0" w:color="auto"/>
      </w:divBdr>
      <w:divsChild>
        <w:div w:id="503790172">
          <w:marLeft w:val="0"/>
          <w:marRight w:val="0"/>
          <w:marTop w:val="0"/>
          <w:marBottom w:val="0"/>
          <w:divBdr>
            <w:top w:val="none" w:sz="0" w:space="0" w:color="auto"/>
            <w:left w:val="none" w:sz="0" w:space="0" w:color="auto"/>
            <w:bottom w:val="none" w:sz="0" w:space="0" w:color="auto"/>
            <w:right w:val="none" w:sz="0" w:space="0" w:color="auto"/>
          </w:divBdr>
        </w:div>
      </w:divsChild>
    </w:div>
    <w:div w:id="1815829522">
      <w:bodyDiv w:val="1"/>
      <w:marLeft w:val="0"/>
      <w:marRight w:val="0"/>
      <w:marTop w:val="0"/>
      <w:marBottom w:val="0"/>
      <w:divBdr>
        <w:top w:val="none" w:sz="0" w:space="0" w:color="auto"/>
        <w:left w:val="none" w:sz="0" w:space="0" w:color="auto"/>
        <w:bottom w:val="none" w:sz="0" w:space="0" w:color="auto"/>
        <w:right w:val="none" w:sz="0" w:space="0" w:color="auto"/>
      </w:divBdr>
    </w:div>
    <w:div w:id="1816944726">
      <w:bodyDiv w:val="1"/>
      <w:marLeft w:val="0"/>
      <w:marRight w:val="0"/>
      <w:marTop w:val="0"/>
      <w:marBottom w:val="0"/>
      <w:divBdr>
        <w:top w:val="none" w:sz="0" w:space="0" w:color="auto"/>
        <w:left w:val="none" w:sz="0" w:space="0" w:color="auto"/>
        <w:bottom w:val="none" w:sz="0" w:space="0" w:color="auto"/>
        <w:right w:val="none" w:sz="0" w:space="0" w:color="auto"/>
      </w:divBdr>
    </w:div>
    <w:div w:id="1857504026">
      <w:bodyDiv w:val="1"/>
      <w:marLeft w:val="0"/>
      <w:marRight w:val="0"/>
      <w:marTop w:val="0"/>
      <w:marBottom w:val="0"/>
      <w:divBdr>
        <w:top w:val="none" w:sz="0" w:space="0" w:color="auto"/>
        <w:left w:val="none" w:sz="0" w:space="0" w:color="auto"/>
        <w:bottom w:val="none" w:sz="0" w:space="0" w:color="auto"/>
        <w:right w:val="none" w:sz="0" w:space="0" w:color="auto"/>
      </w:divBdr>
    </w:div>
    <w:div w:id="1895508132">
      <w:bodyDiv w:val="1"/>
      <w:marLeft w:val="0"/>
      <w:marRight w:val="0"/>
      <w:marTop w:val="0"/>
      <w:marBottom w:val="0"/>
      <w:divBdr>
        <w:top w:val="none" w:sz="0" w:space="0" w:color="auto"/>
        <w:left w:val="none" w:sz="0" w:space="0" w:color="auto"/>
        <w:bottom w:val="none" w:sz="0" w:space="0" w:color="auto"/>
        <w:right w:val="none" w:sz="0" w:space="0" w:color="auto"/>
      </w:divBdr>
    </w:div>
    <w:div w:id="1909337389">
      <w:bodyDiv w:val="1"/>
      <w:marLeft w:val="0"/>
      <w:marRight w:val="0"/>
      <w:marTop w:val="0"/>
      <w:marBottom w:val="0"/>
      <w:divBdr>
        <w:top w:val="none" w:sz="0" w:space="0" w:color="auto"/>
        <w:left w:val="none" w:sz="0" w:space="0" w:color="auto"/>
        <w:bottom w:val="none" w:sz="0" w:space="0" w:color="auto"/>
        <w:right w:val="none" w:sz="0" w:space="0" w:color="auto"/>
      </w:divBdr>
    </w:div>
    <w:div w:id="1936864943">
      <w:bodyDiv w:val="1"/>
      <w:marLeft w:val="0"/>
      <w:marRight w:val="0"/>
      <w:marTop w:val="0"/>
      <w:marBottom w:val="0"/>
      <w:divBdr>
        <w:top w:val="none" w:sz="0" w:space="0" w:color="auto"/>
        <w:left w:val="none" w:sz="0" w:space="0" w:color="auto"/>
        <w:bottom w:val="none" w:sz="0" w:space="0" w:color="auto"/>
        <w:right w:val="none" w:sz="0" w:space="0" w:color="auto"/>
      </w:divBdr>
    </w:div>
    <w:div w:id="1940596111">
      <w:bodyDiv w:val="1"/>
      <w:marLeft w:val="0"/>
      <w:marRight w:val="0"/>
      <w:marTop w:val="0"/>
      <w:marBottom w:val="0"/>
      <w:divBdr>
        <w:top w:val="none" w:sz="0" w:space="0" w:color="auto"/>
        <w:left w:val="none" w:sz="0" w:space="0" w:color="auto"/>
        <w:bottom w:val="none" w:sz="0" w:space="0" w:color="auto"/>
        <w:right w:val="none" w:sz="0" w:space="0" w:color="auto"/>
      </w:divBdr>
    </w:div>
    <w:div w:id="1962804611">
      <w:bodyDiv w:val="1"/>
      <w:marLeft w:val="0"/>
      <w:marRight w:val="0"/>
      <w:marTop w:val="0"/>
      <w:marBottom w:val="0"/>
      <w:divBdr>
        <w:top w:val="none" w:sz="0" w:space="0" w:color="auto"/>
        <w:left w:val="none" w:sz="0" w:space="0" w:color="auto"/>
        <w:bottom w:val="none" w:sz="0" w:space="0" w:color="auto"/>
        <w:right w:val="none" w:sz="0" w:space="0" w:color="auto"/>
      </w:divBdr>
    </w:div>
    <w:div w:id="1966504955">
      <w:bodyDiv w:val="1"/>
      <w:marLeft w:val="0"/>
      <w:marRight w:val="0"/>
      <w:marTop w:val="0"/>
      <w:marBottom w:val="0"/>
      <w:divBdr>
        <w:top w:val="none" w:sz="0" w:space="0" w:color="auto"/>
        <w:left w:val="none" w:sz="0" w:space="0" w:color="auto"/>
        <w:bottom w:val="none" w:sz="0" w:space="0" w:color="auto"/>
        <w:right w:val="none" w:sz="0" w:space="0" w:color="auto"/>
      </w:divBdr>
    </w:div>
    <w:div w:id="2010054821">
      <w:bodyDiv w:val="1"/>
      <w:marLeft w:val="0"/>
      <w:marRight w:val="0"/>
      <w:marTop w:val="0"/>
      <w:marBottom w:val="0"/>
      <w:divBdr>
        <w:top w:val="none" w:sz="0" w:space="0" w:color="auto"/>
        <w:left w:val="none" w:sz="0" w:space="0" w:color="auto"/>
        <w:bottom w:val="none" w:sz="0" w:space="0" w:color="auto"/>
        <w:right w:val="none" w:sz="0" w:space="0" w:color="auto"/>
      </w:divBdr>
    </w:div>
    <w:div w:id="2012443200">
      <w:bodyDiv w:val="1"/>
      <w:marLeft w:val="0"/>
      <w:marRight w:val="0"/>
      <w:marTop w:val="0"/>
      <w:marBottom w:val="0"/>
      <w:divBdr>
        <w:top w:val="none" w:sz="0" w:space="0" w:color="auto"/>
        <w:left w:val="none" w:sz="0" w:space="0" w:color="auto"/>
        <w:bottom w:val="none" w:sz="0" w:space="0" w:color="auto"/>
        <w:right w:val="none" w:sz="0" w:space="0" w:color="auto"/>
      </w:divBdr>
    </w:div>
    <w:div w:id="211997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9.emf" Id="rId26" /><Relationship Type="http://schemas.openxmlformats.org/officeDocument/2006/relationships/image" Target="media/image4.png" Id="rId21" /><Relationship Type="http://schemas.openxmlformats.org/officeDocument/2006/relationships/image" Target="media/image25.png" Id="rId42" /><Relationship Type="http://schemas.openxmlformats.org/officeDocument/2006/relationships/image" Target="media/image30.png" Id="rId47" /><Relationship Type="http://schemas.openxmlformats.org/officeDocument/2006/relationships/image" Target="media/image46.png" Id="rId63" /><Relationship Type="http://schemas.openxmlformats.org/officeDocument/2006/relationships/image" Target="media/image50.png" Id="rId68" /><Relationship Type="http://schemas.openxmlformats.org/officeDocument/2006/relationships/image" Target="media/image63.png" Id="rId84" /><Relationship Type="http://schemas.openxmlformats.org/officeDocument/2006/relationships/image" Target="media/image68.png" Id="rId89" /><Relationship Type="http://schemas.openxmlformats.org/officeDocument/2006/relationships/header" Target="header2.xml" Id="rId16" /><Relationship Type="http://schemas.openxmlformats.org/officeDocument/2006/relationships/image" Target="media/image1.jpeg" Id="rId11" /><Relationship Type="http://schemas.openxmlformats.org/officeDocument/2006/relationships/image" Target="media/image15.png" Id="rId32" /><Relationship Type="http://schemas.openxmlformats.org/officeDocument/2006/relationships/image" Target="media/image20.png" Id="rId37" /><Relationship Type="http://schemas.openxmlformats.org/officeDocument/2006/relationships/image" Target="media/image36.png" Id="rId53" /><Relationship Type="http://schemas.openxmlformats.org/officeDocument/2006/relationships/image" Target="media/image41.png" Id="rId58" /><Relationship Type="http://schemas.openxmlformats.org/officeDocument/2006/relationships/image" Target="media/image54.png" Id="rId74" /><Relationship Type="http://schemas.openxmlformats.org/officeDocument/2006/relationships/image" Target="media/image58.png" Id="rId79" /><Relationship Type="http://schemas.openxmlformats.org/officeDocument/2006/relationships/header" Target="header5.xml" Id="rId102" /><Relationship Type="http://schemas.openxmlformats.org/officeDocument/2006/relationships/numbering" Target="numbering.xml" Id="rId5" /><Relationship Type="http://schemas.openxmlformats.org/officeDocument/2006/relationships/image" Target="media/image69.png" Id="rId90" /><Relationship Type="http://schemas.openxmlformats.org/officeDocument/2006/relationships/image" Target="media/image74.png" Id="rId95" /><Relationship Type="http://schemas.openxmlformats.org/officeDocument/2006/relationships/image" Target="media/image5.png" Id="rId22" /><Relationship Type="http://schemas.openxmlformats.org/officeDocument/2006/relationships/image" Target="media/image10.png" Id="rId27" /><Relationship Type="http://schemas.openxmlformats.org/officeDocument/2006/relationships/image" Target="media/image26.png" Id="rId43" /><Relationship Type="http://schemas.openxmlformats.org/officeDocument/2006/relationships/image" Target="media/image31.png" Id="rId48" /><Relationship Type="http://schemas.openxmlformats.org/officeDocument/2006/relationships/image" Target="media/image47.png" Id="rId64" /><Relationship Type="http://schemas.openxmlformats.org/officeDocument/2006/relationships/hyperlink" Target="https://pall.hakobio2.com/Portfolio/c424a252-e5e4-4856-be4c-4c1617a5e52e" TargetMode="External" Id="rId69" /><Relationship Type="http://schemas.openxmlformats.org/officeDocument/2006/relationships/image" Target="media/image59.png" Id="rId80" /><Relationship Type="http://schemas.openxmlformats.org/officeDocument/2006/relationships/image" Target="media/image64.png" Id="rId85" /><Relationship Type="http://schemas.openxmlformats.org/officeDocument/2006/relationships/header" Target="header1.xml" Id="rId12" /><Relationship Type="http://schemas.openxmlformats.org/officeDocument/2006/relationships/footer" Target="footer3.xml" Id="rId17" /><Relationship Type="http://schemas.openxmlformats.org/officeDocument/2006/relationships/image" Target="media/image16.png" Id="rId33" /><Relationship Type="http://schemas.openxmlformats.org/officeDocument/2006/relationships/image" Target="media/image21.png" Id="rId38" /><Relationship Type="http://schemas.openxmlformats.org/officeDocument/2006/relationships/image" Target="media/image42.png" Id="rId59" /><Relationship Type="http://schemas.openxmlformats.org/officeDocument/2006/relationships/footer" Target="footer6.xml" Id="rId103" /><Relationship Type="http://schemas.openxmlformats.org/officeDocument/2006/relationships/image" Target="media/image3.png" Id="rId20" /><Relationship Type="http://schemas.openxmlformats.org/officeDocument/2006/relationships/image" Target="media/image24.png" Id="rId41" /><Relationship Type="http://schemas.openxmlformats.org/officeDocument/2006/relationships/image" Target="media/image37.png" Id="rId54" /><Relationship Type="http://schemas.openxmlformats.org/officeDocument/2006/relationships/image" Target="media/image45.svg" Id="rId62" /><Relationship Type="http://schemas.openxmlformats.org/officeDocument/2006/relationships/hyperlink" Target="https://pall.hakobio2.com/Portfolio/c424a252-e5e4-4856-be4c-4c1617a5e52e" TargetMode="External" Id="rId70" /><Relationship Type="http://schemas.openxmlformats.org/officeDocument/2006/relationships/image" Target="media/image55.png" Id="rId75" /><Relationship Type="http://schemas.openxmlformats.org/officeDocument/2006/relationships/image" Target="media/image62.png" Id="rId83" /><Relationship Type="http://schemas.openxmlformats.org/officeDocument/2006/relationships/image" Target="media/image67.png" Id="rId88" /><Relationship Type="http://schemas.openxmlformats.org/officeDocument/2006/relationships/image" Target="media/image70.png" Id="rId91" /><Relationship Type="http://schemas.openxmlformats.org/officeDocument/2006/relationships/image" Target="media/image75.png" Id="rId9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2.png" Id="rId15" /><Relationship Type="http://schemas.openxmlformats.org/officeDocument/2006/relationships/image" Target="media/image6.png" Id="rId23" /><Relationship Type="http://schemas.openxmlformats.org/officeDocument/2006/relationships/image" Target="media/image11.png" Id="rId28" /><Relationship Type="http://schemas.openxmlformats.org/officeDocument/2006/relationships/image" Target="media/image19.png" Id="rId36" /><Relationship Type="http://schemas.openxmlformats.org/officeDocument/2006/relationships/image" Target="media/image32.png" Id="rId49" /><Relationship Type="http://schemas.openxmlformats.org/officeDocument/2006/relationships/image" Target="media/image40.png" Id="rId57" /><Relationship Type="http://schemas.openxmlformats.org/officeDocument/2006/relationships/endnotes" Target="endnotes.xml" Id="rId10" /><Relationship Type="http://schemas.openxmlformats.org/officeDocument/2006/relationships/image" Target="media/image14.png" Id="rId31" /><Relationship Type="http://schemas.openxmlformats.org/officeDocument/2006/relationships/image" Target="media/image27.png" Id="rId44" /><Relationship Type="http://schemas.openxmlformats.org/officeDocument/2006/relationships/image" Target="media/image35.png" Id="rId52" /><Relationship Type="http://schemas.openxmlformats.org/officeDocument/2006/relationships/image" Target="media/image43.png" Id="rId60" /><Relationship Type="http://schemas.openxmlformats.org/officeDocument/2006/relationships/image" Target="media/image48.png" Id="rId65" /><Relationship Type="http://schemas.openxmlformats.org/officeDocument/2006/relationships/image" Target="media/image53.png" Id="rId73" /><Relationship Type="http://schemas.openxmlformats.org/officeDocument/2006/relationships/hyperlink" Target="https://pall.hakobio2.com/Portfolio/a382cc57-fefc-4d29-a72a-1f2f5284603c" TargetMode="External" Id="rId78" /><Relationship Type="http://schemas.openxmlformats.org/officeDocument/2006/relationships/image" Target="media/image60.png" Id="rId81" /><Relationship Type="http://schemas.openxmlformats.org/officeDocument/2006/relationships/image" Target="media/image65.png" Id="rId86" /><Relationship Type="http://schemas.openxmlformats.org/officeDocument/2006/relationships/image" Target="media/image73.png" Id="rId94" /><Relationship Type="http://schemas.openxmlformats.org/officeDocument/2006/relationships/hyperlink" Target="https://ispe.org/pharmaceutical-engineering/may-june-2019/inline-dilution-agile-capability-downstream-manufacturing" TargetMode="External" Id="rId99" /><Relationship Type="http://schemas.openxmlformats.org/officeDocument/2006/relationships/footer" Target="footer5.xml" Id="rId10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1.xml" Id="rId13" /><Relationship Type="http://schemas.openxmlformats.org/officeDocument/2006/relationships/header" Target="header3.xml" Id="rId18" /><Relationship Type="http://schemas.openxmlformats.org/officeDocument/2006/relationships/image" Target="media/image22.png" Id="rId39" /><Relationship Type="http://schemas.openxmlformats.org/officeDocument/2006/relationships/image" Target="media/image17.png" Id="rId34" /><Relationship Type="http://schemas.openxmlformats.org/officeDocument/2006/relationships/image" Target="media/image33.png" Id="rId50" /><Relationship Type="http://schemas.openxmlformats.org/officeDocument/2006/relationships/image" Target="media/image38.png" Id="rId55" /><Relationship Type="http://schemas.openxmlformats.org/officeDocument/2006/relationships/image" Target="media/image56.png" Id="rId76" /><Relationship Type="http://schemas.openxmlformats.org/officeDocument/2006/relationships/image" Target="media/image76.png" Id="rId97" /><Relationship Type="http://schemas.openxmlformats.org/officeDocument/2006/relationships/fontTable" Target="fontTable.xml" Id="rId104" /><Relationship Type="http://schemas.openxmlformats.org/officeDocument/2006/relationships/settings" Target="settings.xml" Id="rId7" /><Relationship Type="http://schemas.openxmlformats.org/officeDocument/2006/relationships/image" Target="media/image51.png" Id="rId71" /><Relationship Type="http://schemas.openxmlformats.org/officeDocument/2006/relationships/image" Target="media/image71.png" Id="rId92" /><Relationship Type="http://schemas.openxmlformats.org/officeDocument/2006/relationships/customXml" Target="../customXml/item2.xml" Id="rId2" /><Relationship Type="http://schemas.openxmlformats.org/officeDocument/2006/relationships/image" Target="media/image12.png" Id="rId29" /><Relationship Type="http://schemas.openxmlformats.org/officeDocument/2006/relationships/image" Target="media/image7.png" Id="rId24" /><Relationship Type="http://schemas.openxmlformats.org/officeDocument/2006/relationships/image" Target="media/image23.png" Id="rId40" /><Relationship Type="http://schemas.openxmlformats.org/officeDocument/2006/relationships/image" Target="media/image28.png" Id="rId45" /><Relationship Type="http://schemas.openxmlformats.org/officeDocument/2006/relationships/image" Target="media/image49.png" Id="rId66" /><Relationship Type="http://schemas.openxmlformats.org/officeDocument/2006/relationships/image" Target="media/image66.png" Id="rId87" /><Relationship Type="http://schemas.openxmlformats.org/officeDocument/2006/relationships/image" Target="media/image44.png" Id="rId61" /><Relationship Type="http://schemas.openxmlformats.org/officeDocument/2006/relationships/image" Target="media/image61.png" Id="rId82" /><Relationship Type="http://schemas.openxmlformats.org/officeDocument/2006/relationships/footer" Target="footer4.xml" Id="rId19" /><Relationship Type="http://schemas.openxmlformats.org/officeDocument/2006/relationships/footer" Target="footer2.xml" Id="rId14" /><Relationship Type="http://schemas.openxmlformats.org/officeDocument/2006/relationships/image" Target="media/image13.png" Id="rId30" /><Relationship Type="http://schemas.openxmlformats.org/officeDocument/2006/relationships/image" Target="media/image18.png" Id="rId35" /><Relationship Type="http://schemas.openxmlformats.org/officeDocument/2006/relationships/image" Target="media/image39.png" Id="rId56" /><Relationship Type="http://schemas.openxmlformats.org/officeDocument/2006/relationships/image" Target="media/image57.png" Id="rId77" /><Relationship Type="http://schemas.openxmlformats.org/officeDocument/2006/relationships/header" Target="header4.xml" Id="rId100" /><Relationship Type="http://schemas.openxmlformats.org/officeDocument/2006/relationships/theme" Target="theme/theme1.xml" Id="rId105" /><Relationship Type="http://schemas.openxmlformats.org/officeDocument/2006/relationships/webSettings" Target="webSettings.xml" Id="rId8" /><Relationship Type="http://schemas.openxmlformats.org/officeDocument/2006/relationships/image" Target="media/image34.png" Id="rId51" /><Relationship Type="http://schemas.openxmlformats.org/officeDocument/2006/relationships/image" Target="media/image52.png" Id="rId72" /><Relationship Type="http://schemas.openxmlformats.org/officeDocument/2006/relationships/image" Target="media/image72.png" Id="rId93" /><Relationship Type="http://schemas.openxmlformats.org/officeDocument/2006/relationships/image" Target="media/image77.png" Id="rId98" /><Relationship Type="http://schemas.openxmlformats.org/officeDocument/2006/relationships/customXml" Target="../customXml/item3.xml" Id="rId3" /><Relationship Type="http://schemas.openxmlformats.org/officeDocument/2006/relationships/image" Target="media/image8.png" Id="rId25" /><Relationship Type="http://schemas.openxmlformats.org/officeDocument/2006/relationships/image" Target="media/image29.png" Id="rId46" /><Relationship Type="http://schemas.openxmlformats.org/officeDocument/2006/relationships/hyperlink" Target="https://pall.hakobio2.com/Portfolio/c424a252-e5e4-4856-be4c-4c1617a5e52e" TargetMode="External" Id="rId67"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F34FC02811A8F499CA32FC612EE48A0" ma:contentTypeVersion="9" ma:contentTypeDescription="Ein neues Dokument erstellen." ma:contentTypeScope="" ma:versionID="799fd8fbf740541e3223ece83ffb647c">
  <xsd:schema xmlns:xsd="http://www.w3.org/2001/XMLSchema" xmlns:xs="http://www.w3.org/2001/XMLSchema" xmlns:p="http://schemas.microsoft.com/office/2006/metadata/properties" xmlns:ns2="4cde1fc4-2b3d-4add-8ea9-0168bc64bbe7" xmlns:ns3="8101c224-8760-4bfa-b56b-356fc4b4ad60" targetNamespace="http://schemas.microsoft.com/office/2006/metadata/properties" ma:root="true" ma:fieldsID="0a39c6f75a88d1210949dee0ff67d8c7" ns2:_="" ns3:_="">
    <xsd:import namespace="4cde1fc4-2b3d-4add-8ea9-0168bc64bbe7"/>
    <xsd:import namespace="8101c224-8760-4bfa-b56b-356fc4b4ad6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de1fc4-2b3d-4add-8ea9-0168bc64bb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01c224-8760-4bfa-b56b-356fc4b4ad60"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5CEBCA6-7BDC-4DD9-8026-7E482EB78FB7}">
  <ds:schemaRefs>
    <ds:schemaRef ds:uri="http://schemas.openxmlformats.org/officeDocument/2006/bibliography"/>
  </ds:schemaRefs>
</ds:datastoreItem>
</file>

<file path=customXml/itemProps2.xml><?xml version="1.0" encoding="utf-8"?>
<ds:datastoreItem xmlns:ds="http://schemas.openxmlformats.org/officeDocument/2006/customXml" ds:itemID="{F43DDBC0-DB50-4D2B-8C66-1F3AFCE58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de1fc4-2b3d-4add-8ea9-0168bc64bbe7"/>
    <ds:schemaRef ds:uri="8101c224-8760-4bfa-b56b-356fc4b4ad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DF137C1-3C20-4E8B-BDCC-975D01114090}">
  <ds:schemaRefs>
    <ds:schemaRef ds:uri="http://schemas.microsoft.com/sharepoint/v3/contenttype/forms"/>
  </ds:schemaRefs>
</ds:datastoreItem>
</file>

<file path=customXml/itemProps4.xml><?xml version="1.0" encoding="utf-8"?>
<ds:datastoreItem xmlns:ds="http://schemas.openxmlformats.org/officeDocument/2006/customXml" ds:itemID="{3AFF0FD3-F2CC-4F38-B4CA-7A79BF775D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7657</Words>
  <Characters>48243</Characters>
  <Application>Microsoft Office Word</Application>
  <DocSecurity>0</DocSecurity>
  <Lines>402</Lines>
  <Paragraphs>111</Paragraphs>
  <ScaleCrop>false</ScaleCrop>
  <Company/>
  <LinksUpToDate>false</LinksUpToDate>
  <CharactersWithSpaces>5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nneta Zukovic</dc:creator>
  <cp:keywords/>
  <dc:description/>
  <cp:lastModifiedBy>Christa Kölbener</cp:lastModifiedBy>
  <cp:revision>121</cp:revision>
  <cp:lastPrinted>2021-07-08T08:48:00Z</cp:lastPrinted>
  <dcterms:created xsi:type="dcterms:W3CDTF">2021-07-08T05:57:00Z</dcterms:created>
  <dcterms:modified xsi:type="dcterms:W3CDTF">2022-02-1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34FC02811A8F499CA32FC612EE48A0</vt:lpwstr>
  </property>
  <property fmtid="{D5CDD505-2E9C-101B-9397-08002B2CF9AE}" pid="3" name="ZOTERO_PREF_1">
    <vt:lpwstr>&lt;data data-version="3" zotero-version="5.0.95.1"&gt;&lt;session id="Gibyu8X9"/&gt;&lt;style id="http://www.zotero.org/styles/apa" locale="de-DE" hasBibliography="1" bibliographyStyleHasBeenSet="1"/&gt;&lt;prefs&gt;&lt;pref name="fieldType" value="Field"/&gt;&lt;/prefs&gt;&lt;/data&gt;</vt:lpwstr>
  </property>
</Properties>
</file>